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F6E94B" w14:textId="79C7F7FE" w:rsidR="00A74D0C" w:rsidRPr="00296F8E" w:rsidRDefault="00A74D0C" w:rsidP="00A74D0C">
      <w:pPr>
        <w:spacing w:line="480" w:lineRule="auto"/>
        <w:contextualSpacing/>
        <w:jc w:val="center"/>
        <w:rPr>
          <w:b/>
          <w:sz w:val="28"/>
          <w:szCs w:val="28"/>
        </w:rPr>
      </w:pPr>
      <w:r w:rsidRPr="00296F8E">
        <w:rPr>
          <w:b/>
          <w:sz w:val="28"/>
          <w:szCs w:val="28"/>
        </w:rPr>
        <w:t>Title: Gestational Diabetes</w:t>
      </w:r>
      <w:r w:rsidR="00C26888" w:rsidRPr="00296F8E">
        <w:rPr>
          <w:b/>
          <w:sz w:val="28"/>
          <w:szCs w:val="28"/>
        </w:rPr>
        <w:t xml:space="preserve"> </w:t>
      </w:r>
      <w:r w:rsidR="00C609EF" w:rsidRPr="00296F8E">
        <w:rPr>
          <w:b/>
          <w:sz w:val="28"/>
          <w:szCs w:val="28"/>
        </w:rPr>
        <w:t xml:space="preserve">mellitus (GDM) </w:t>
      </w:r>
      <w:r w:rsidR="00C26888" w:rsidRPr="00296F8E">
        <w:rPr>
          <w:b/>
          <w:sz w:val="28"/>
          <w:szCs w:val="28"/>
        </w:rPr>
        <w:t>and Diet</w:t>
      </w:r>
      <w:r w:rsidRPr="00296F8E">
        <w:rPr>
          <w:b/>
          <w:sz w:val="28"/>
          <w:szCs w:val="28"/>
        </w:rPr>
        <w:t xml:space="preserve">: A systematic review and meta-analysis of randomized controlled trials examining the impact of </w:t>
      </w:r>
      <w:r w:rsidR="00157975" w:rsidRPr="00296F8E">
        <w:rPr>
          <w:b/>
          <w:sz w:val="28"/>
          <w:szCs w:val="28"/>
        </w:rPr>
        <w:t xml:space="preserve">modified dietary </w:t>
      </w:r>
      <w:r w:rsidR="00D06591" w:rsidRPr="00296F8E">
        <w:rPr>
          <w:b/>
          <w:sz w:val="28"/>
          <w:szCs w:val="28"/>
        </w:rPr>
        <w:t>interventions</w:t>
      </w:r>
      <w:r w:rsidR="00157975" w:rsidRPr="00296F8E">
        <w:rPr>
          <w:b/>
          <w:sz w:val="28"/>
          <w:szCs w:val="28"/>
        </w:rPr>
        <w:t xml:space="preserve"> </w:t>
      </w:r>
      <w:r w:rsidRPr="00296F8E">
        <w:rPr>
          <w:b/>
          <w:sz w:val="28"/>
          <w:szCs w:val="28"/>
        </w:rPr>
        <w:t>on maternal glucose control and neonatal birthweight</w:t>
      </w:r>
    </w:p>
    <w:p w14:paraId="3860C71A" w14:textId="77777777" w:rsidR="00A74D0C" w:rsidRPr="00296F8E" w:rsidRDefault="00A74D0C" w:rsidP="00A74D0C">
      <w:pPr>
        <w:contextualSpacing/>
      </w:pPr>
    </w:p>
    <w:p w14:paraId="73C2F6A6" w14:textId="3783CC73" w:rsidR="00A74D0C" w:rsidRPr="00296F8E" w:rsidRDefault="00A74D0C" w:rsidP="00A74D0C">
      <w:r w:rsidRPr="00296F8E">
        <w:t>Jennifer M. Yamamoto MD</w:t>
      </w:r>
      <w:r w:rsidRPr="00296F8E">
        <w:rPr>
          <w:rFonts w:eastAsia="Helvetica"/>
          <w:vertAlign w:val="superscript"/>
        </w:rPr>
        <w:t>1</w:t>
      </w:r>
      <w:r w:rsidRPr="00296F8E">
        <w:t>, Joanne E. Kellett BA</w:t>
      </w:r>
      <w:r w:rsidRPr="00296F8E">
        <w:rPr>
          <w:rFonts w:eastAsia="Helvetica"/>
          <w:vertAlign w:val="superscript"/>
        </w:rPr>
        <w:t>2</w:t>
      </w:r>
      <w:r w:rsidRPr="00296F8E">
        <w:t>, Montserrat Balsells MD</w:t>
      </w:r>
      <w:r w:rsidRPr="00296F8E">
        <w:rPr>
          <w:vertAlign w:val="superscript"/>
        </w:rPr>
        <w:t>3</w:t>
      </w:r>
      <w:r w:rsidRPr="00296F8E">
        <w:t>, Apolonia Garc</w:t>
      </w:r>
      <w:r w:rsidRPr="00296F8E">
        <w:rPr>
          <w:rFonts w:eastAsia="Helvetica"/>
        </w:rPr>
        <w:t>ía-Patterson MD</w:t>
      </w:r>
      <w:r w:rsidRPr="00296F8E">
        <w:rPr>
          <w:vertAlign w:val="superscript"/>
        </w:rPr>
        <w:t>4</w:t>
      </w:r>
      <w:r w:rsidRPr="00296F8E">
        <w:t>, Eran Hadar MD</w:t>
      </w:r>
      <w:r w:rsidRPr="00296F8E">
        <w:rPr>
          <w:vertAlign w:val="superscript"/>
        </w:rPr>
        <w:t>5</w:t>
      </w:r>
      <w:r w:rsidRPr="00296F8E">
        <w:t>, Ivan Sol</w:t>
      </w:r>
      <w:r w:rsidR="0008542A" w:rsidRPr="00296F8E">
        <w:t>à</w:t>
      </w:r>
      <w:r w:rsidRPr="00296F8E">
        <w:t xml:space="preserve"> MD</w:t>
      </w:r>
      <w:r w:rsidRPr="00296F8E">
        <w:rPr>
          <w:vertAlign w:val="superscript"/>
        </w:rPr>
        <w:t>4,6,7</w:t>
      </w:r>
      <w:r w:rsidRPr="00296F8E">
        <w:t>, Ignasi Gich PhD</w:t>
      </w:r>
      <w:r w:rsidRPr="00296F8E">
        <w:rPr>
          <w:vertAlign w:val="superscript"/>
        </w:rPr>
        <w:t>7,8,9</w:t>
      </w:r>
      <w:r w:rsidRPr="00296F8E">
        <w:t>, Eline M. van der Beek PhD</w:t>
      </w:r>
      <w:r w:rsidRPr="00296F8E">
        <w:rPr>
          <w:vertAlign w:val="superscript"/>
        </w:rPr>
        <w:t>10,11</w:t>
      </w:r>
      <w:r w:rsidRPr="00296F8E">
        <w:t>, Eur</w:t>
      </w:r>
      <w:r w:rsidRPr="00296F8E">
        <w:rPr>
          <w:rFonts w:eastAsia="Helvetica"/>
        </w:rPr>
        <w:t xml:space="preserve">ídice </w:t>
      </w:r>
      <w:r w:rsidRPr="00296F8E">
        <w:t>Casta</w:t>
      </w:r>
      <w:r w:rsidRPr="00296F8E">
        <w:rPr>
          <w:rFonts w:eastAsia="Helvetica"/>
        </w:rPr>
        <w:t>ñeda-Gu</w:t>
      </w:r>
      <w:r w:rsidRPr="00296F8E">
        <w:t>ti</w:t>
      </w:r>
      <w:r w:rsidRPr="00296F8E">
        <w:rPr>
          <w:rFonts w:eastAsia="Helvetica"/>
        </w:rPr>
        <w:t>érrez PhD</w:t>
      </w:r>
      <w:r w:rsidRPr="00296F8E">
        <w:rPr>
          <w:rFonts w:eastAsia="Helvetica"/>
          <w:vertAlign w:val="superscript"/>
        </w:rPr>
        <w:t>12</w:t>
      </w:r>
      <w:r w:rsidRPr="00296F8E">
        <w:t>, Seppo Heinonen MD</w:t>
      </w:r>
      <w:r w:rsidRPr="00296F8E">
        <w:rPr>
          <w:vertAlign w:val="superscript"/>
        </w:rPr>
        <w:t>13,14</w:t>
      </w:r>
      <w:r w:rsidRPr="00296F8E">
        <w:t>, Moshe Hod MD</w:t>
      </w:r>
      <w:r w:rsidRPr="00296F8E">
        <w:rPr>
          <w:vertAlign w:val="superscript"/>
        </w:rPr>
        <w:t>5</w:t>
      </w:r>
      <w:r w:rsidRPr="00296F8E">
        <w:t>, Kirsi Laitinen PhD</w:t>
      </w:r>
      <w:r w:rsidRPr="00296F8E">
        <w:rPr>
          <w:vertAlign w:val="superscript"/>
        </w:rPr>
        <w:t>15,16</w:t>
      </w:r>
      <w:r w:rsidRPr="00296F8E">
        <w:t>, Sjurdur F. Olsen PhD</w:t>
      </w:r>
      <w:r w:rsidRPr="00296F8E">
        <w:rPr>
          <w:vertAlign w:val="superscript"/>
        </w:rPr>
        <w:t>17</w:t>
      </w:r>
      <w:r w:rsidRPr="00296F8E">
        <w:t>, Lucilla Poston PhD</w:t>
      </w:r>
      <w:r w:rsidRPr="00296F8E">
        <w:rPr>
          <w:vertAlign w:val="superscript"/>
        </w:rPr>
        <w:t>18</w:t>
      </w:r>
      <w:r w:rsidRPr="00296F8E">
        <w:t>, Ricardo Rueda MD</w:t>
      </w:r>
      <w:r w:rsidRPr="00296F8E">
        <w:rPr>
          <w:vertAlign w:val="superscript"/>
        </w:rPr>
        <w:t>19</w:t>
      </w:r>
      <w:r w:rsidRPr="00296F8E">
        <w:t>, Petra Rust PhD</w:t>
      </w:r>
      <w:r w:rsidRPr="00296F8E">
        <w:rPr>
          <w:vertAlign w:val="superscript"/>
        </w:rPr>
        <w:t>20</w:t>
      </w:r>
      <w:r w:rsidRPr="00296F8E">
        <w:t>, Lilou van Lieshout MSc</w:t>
      </w:r>
      <w:r w:rsidRPr="00296F8E">
        <w:rPr>
          <w:vertAlign w:val="superscript"/>
        </w:rPr>
        <w:t>21</w:t>
      </w:r>
      <w:r w:rsidRPr="00296F8E">
        <w:t>, Bettina Schelkle PhD</w:t>
      </w:r>
      <w:r w:rsidRPr="00296F8E">
        <w:rPr>
          <w:vertAlign w:val="superscript"/>
        </w:rPr>
        <w:t>21</w:t>
      </w:r>
      <w:r w:rsidRPr="00296F8E">
        <w:t>, Helen M Murphy MD</w:t>
      </w:r>
      <w:r w:rsidRPr="00296F8E">
        <w:rPr>
          <w:rFonts w:eastAsia="Helvetica"/>
          <w:vertAlign w:val="superscript"/>
        </w:rPr>
        <w:t>*</w:t>
      </w:r>
      <w:r w:rsidRPr="00296F8E">
        <w:rPr>
          <w:vertAlign w:val="superscript"/>
        </w:rPr>
        <w:t>2,22,23</w:t>
      </w:r>
      <w:r w:rsidRPr="00296F8E">
        <w:t>, Rosa Corcoy PhD</w:t>
      </w:r>
      <w:r w:rsidRPr="00296F8E">
        <w:rPr>
          <w:rFonts w:eastAsia="Helvetica"/>
          <w:vertAlign w:val="superscript"/>
        </w:rPr>
        <w:t>*</w:t>
      </w:r>
      <w:r w:rsidRPr="00296F8E">
        <w:rPr>
          <w:vertAlign w:val="superscript"/>
        </w:rPr>
        <w:t xml:space="preserve"> 24, 25, 26</w:t>
      </w:r>
    </w:p>
    <w:p w14:paraId="197D4614" w14:textId="77777777" w:rsidR="00A74D0C" w:rsidRPr="00296F8E" w:rsidRDefault="00A74D0C" w:rsidP="00A74D0C">
      <w:pPr>
        <w:contextualSpacing/>
        <w:jc w:val="center"/>
        <w:rPr>
          <w:b/>
        </w:rPr>
      </w:pPr>
    </w:p>
    <w:p w14:paraId="75F625D5" w14:textId="77777777" w:rsidR="00A74D0C" w:rsidRPr="00296F8E" w:rsidRDefault="00A74D0C" w:rsidP="00A74D0C">
      <w:pPr>
        <w:contextualSpacing/>
      </w:pPr>
      <w:r w:rsidRPr="00296F8E">
        <w:rPr>
          <w:vertAlign w:val="superscript"/>
        </w:rPr>
        <w:t>1</w:t>
      </w:r>
      <w:r w:rsidRPr="00296F8E">
        <w:t>Department of Medicine, Division of Endocrinology, University of Calgary, Calgary, Canada</w:t>
      </w:r>
    </w:p>
    <w:p w14:paraId="7F1661E6" w14:textId="77777777" w:rsidR="00A74D0C" w:rsidRPr="00296F8E" w:rsidRDefault="00A74D0C" w:rsidP="00A74D0C">
      <w:pPr>
        <w:contextualSpacing/>
      </w:pPr>
      <w:r w:rsidRPr="00296F8E">
        <w:rPr>
          <w:vertAlign w:val="superscript"/>
        </w:rPr>
        <w:t>2</w:t>
      </w:r>
      <w:r w:rsidRPr="00296F8E">
        <w:t>Norfolk and Norwich University Hospitals, Norfolk, UK</w:t>
      </w:r>
    </w:p>
    <w:p w14:paraId="18B6A8C5" w14:textId="77777777" w:rsidR="00A74D0C" w:rsidRPr="00296F8E" w:rsidRDefault="00A74D0C" w:rsidP="00A74D0C">
      <w:pPr>
        <w:contextualSpacing/>
      </w:pPr>
      <w:r w:rsidRPr="00296F8E">
        <w:rPr>
          <w:vertAlign w:val="superscript"/>
        </w:rPr>
        <w:lastRenderedPageBreak/>
        <w:t>3</w:t>
      </w:r>
      <w:r w:rsidRPr="00296F8E">
        <w:t>Department of Endocrinology and Nutrition, Hospital M</w:t>
      </w:r>
      <w:r w:rsidRPr="00296F8E">
        <w:rPr>
          <w:rFonts w:eastAsia="Helvetica"/>
        </w:rPr>
        <w:t>útua</w:t>
      </w:r>
      <w:r w:rsidRPr="00296F8E">
        <w:t xml:space="preserve"> de Terrassa, Terrassa, Spain</w:t>
      </w:r>
    </w:p>
    <w:p w14:paraId="32755CEB" w14:textId="77777777" w:rsidR="00A74D0C" w:rsidRPr="00296F8E" w:rsidRDefault="00A74D0C" w:rsidP="00A74D0C">
      <w:pPr>
        <w:contextualSpacing/>
      </w:pPr>
      <w:r w:rsidRPr="00296F8E">
        <w:rPr>
          <w:vertAlign w:val="superscript"/>
        </w:rPr>
        <w:t>4</w:t>
      </w:r>
      <w:r w:rsidRPr="00296F8E">
        <w:t>Institute of Biomedical Research (IIB Sant Pau), Hospital de la Santa Creu i Sant Pau, Barcelona, Spain</w:t>
      </w:r>
    </w:p>
    <w:p w14:paraId="5B7A648F" w14:textId="1E547758" w:rsidR="00A74D0C" w:rsidRPr="00296F8E" w:rsidRDefault="00A74D0C" w:rsidP="00A74D0C">
      <w:pPr>
        <w:contextualSpacing/>
      </w:pPr>
      <w:r w:rsidRPr="00296F8E">
        <w:rPr>
          <w:vertAlign w:val="superscript"/>
        </w:rPr>
        <w:t>5</w:t>
      </w:r>
      <w:r w:rsidRPr="00296F8E">
        <w:t xml:space="preserve">Rabin Medical Center, Tel-Aviv University, Israel </w:t>
      </w:r>
    </w:p>
    <w:p w14:paraId="01709CD7" w14:textId="77777777" w:rsidR="00A74D0C" w:rsidRPr="00296F8E" w:rsidRDefault="00A74D0C" w:rsidP="00A74D0C">
      <w:pPr>
        <w:contextualSpacing/>
        <w:rPr>
          <w:lang w:val="es-ES"/>
        </w:rPr>
      </w:pPr>
      <w:r w:rsidRPr="00296F8E">
        <w:rPr>
          <w:vertAlign w:val="superscript"/>
          <w:lang w:val="es-ES"/>
        </w:rPr>
        <w:t>6</w:t>
      </w:r>
      <w:r w:rsidRPr="00296F8E">
        <w:rPr>
          <w:lang w:val="es-ES"/>
        </w:rPr>
        <w:t xml:space="preserve">Iberoamerican Cochrane Centre, Hospital de la Santa Creu i Sant Pau, Barcelona, Spain </w:t>
      </w:r>
    </w:p>
    <w:p w14:paraId="583DA43E" w14:textId="77777777" w:rsidR="00A74D0C" w:rsidRPr="00296F8E" w:rsidRDefault="00A74D0C" w:rsidP="00A74D0C">
      <w:pPr>
        <w:contextualSpacing/>
        <w:rPr>
          <w:lang w:val="es-ES"/>
        </w:rPr>
      </w:pPr>
      <w:r w:rsidRPr="00296F8E">
        <w:rPr>
          <w:vertAlign w:val="superscript"/>
          <w:lang w:val="es-ES"/>
        </w:rPr>
        <w:t>7</w:t>
      </w:r>
      <w:r w:rsidRPr="00296F8E">
        <w:rPr>
          <w:lang w:val="es-ES"/>
        </w:rPr>
        <w:t>CIBER Epidemiolog</w:t>
      </w:r>
      <w:r w:rsidRPr="00296F8E">
        <w:rPr>
          <w:rFonts w:eastAsia="Helvetica"/>
          <w:lang w:val="es-ES"/>
        </w:rPr>
        <w:t>ía y Salud Públ</w:t>
      </w:r>
      <w:r w:rsidRPr="00296F8E">
        <w:rPr>
          <w:lang w:val="es-ES"/>
        </w:rPr>
        <w:t>ica (CIBERESP), Instituto de Salud Carlos III, Madrid, Spain</w:t>
      </w:r>
    </w:p>
    <w:p w14:paraId="4FD2CAF2" w14:textId="77777777" w:rsidR="00A74D0C" w:rsidRPr="00296F8E" w:rsidRDefault="00A74D0C" w:rsidP="00A74D0C">
      <w:pPr>
        <w:contextualSpacing/>
        <w:rPr>
          <w:lang w:val="es-ES"/>
        </w:rPr>
      </w:pPr>
      <w:r w:rsidRPr="00296F8E">
        <w:rPr>
          <w:vertAlign w:val="superscript"/>
          <w:lang w:val="es-ES"/>
        </w:rPr>
        <w:t>8</w:t>
      </w:r>
      <w:r w:rsidRPr="00296F8E">
        <w:rPr>
          <w:lang w:val="es-ES"/>
        </w:rPr>
        <w:t>Department of Epidemiology, Hospital de la Santa Creu i Sant Pau, Barcelona, Spain</w:t>
      </w:r>
    </w:p>
    <w:p w14:paraId="64C084D9" w14:textId="77777777" w:rsidR="00A74D0C" w:rsidRPr="00296F8E" w:rsidRDefault="00A74D0C" w:rsidP="00A74D0C">
      <w:pPr>
        <w:contextualSpacing/>
        <w:rPr>
          <w:lang w:val="es-ES"/>
        </w:rPr>
      </w:pPr>
      <w:r w:rsidRPr="00296F8E">
        <w:rPr>
          <w:vertAlign w:val="superscript"/>
          <w:lang w:val="es-ES"/>
        </w:rPr>
        <w:t>9</w:t>
      </w:r>
      <w:r w:rsidRPr="00296F8E">
        <w:rPr>
          <w:lang w:val="es-ES"/>
        </w:rPr>
        <w:t>Department of Clinical Pharmacology and Therapeutics, Universitat Aut</w:t>
      </w:r>
      <w:r w:rsidRPr="00296F8E">
        <w:rPr>
          <w:rFonts w:eastAsia="Helvetica"/>
          <w:lang w:val="es-ES"/>
        </w:rPr>
        <w:t>ònoma de Barcelona, Bellaterra, Spain</w:t>
      </w:r>
    </w:p>
    <w:p w14:paraId="48B557FE" w14:textId="77777777" w:rsidR="00A74D0C" w:rsidRPr="00296F8E" w:rsidRDefault="00A74D0C" w:rsidP="00A74D0C">
      <w:pPr>
        <w:contextualSpacing/>
      </w:pPr>
      <w:r w:rsidRPr="00296F8E">
        <w:rPr>
          <w:vertAlign w:val="superscript"/>
        </w:rPr>
        <w:t>10</w:t>
      </w:r>
      <w:r w:rsidRPr="00296F8E">
        <w:t xml:space="preserve">Nutricia Research, Utrecht, The Netherlands </w:t>
      </w:r>
    </w:p>
    <w:p w14:paraId="6FFD78F9" w14:textId="77777777" w:rsidR="00A74D0C" w:rsidRPr="00296F8E" w:rsidRDefault="00A74D0C" w:rsidP="00A74D0C">
      <w:pPr>
        <w:contextualSpacing/>
      </w:pPr>
      <w:r w:rsidRPr="00296F8E">
        <w:rPr>
          <w:vertAlign w:val="superscript"/>
        </w:rPr>
        <w:t>11</w:t>
      </w:r>
      <w:r w:rsidRPr="00296F8E">
        <w:t xml:space="preserve">Department of Pediatrics, University Medical Centre Groningen, University of Groningen, Groningen, The Netherlands </w:t>
      </w:r>
    </w:p>
    <w:p w14:paraId="6A16D028" w14:textId="77777777" w:rsidR="00A74D0C" w:rsidRPr="00296F8E" w:rsidRDefault="00A74D0C" w:rsidP="00A74D0C">
      <w:pPr>
        <w:contextualSpacing/>
      </w:pPr>
      <w:r w:rsidRPr="00296F8E">
        <w:rPr>
          <w:vertAlign w:val="superscript"/>
        </w:rPr>
        <w:t>12</w:t>
      </w:r>
      <w:r w:rsidRPr="00296F8E">
        <w:t>Nestl</w:t>
      </w:r>
      <w:r w:rsidRPr="00296F8E">
        <w:rPr>
          <w:rFonts w:eastAsia="Helvetica"/>
        </w:rPr>
        <w:t>é Researc</w:t>
      </w:r>
      <w:r w:rsidRPr="00296F8E">
        <w:t>h Center, Lausanne, Switzerland</w:t>
      </w:r>
    </w:p>
    <w:p w14:paraId="083C775C" w14:textId="77777777" w:rsidR="00A74D0C" w:rsidRPr="00296F8E" w:rsidRDefault="00A74D0C" w:rsidP="00A74D0C">
      <w:pPr>
        <w:contextualSpacing/>
      </w:pPr>
      <w:r w:rsidRPr="00296F8E">
        <w:rPr>
          <w:vertAlign w:val="superscript"/>
        </w:rPr>
        <w:t>13</w:t>
      </w:r>
      <w:r w:rsidRPr="00296F8E">
        <w:t>Obstetrics and Gynecology, University of Helsinki, Finland</w:t>
      </w:r>
    </w:p>
    <w:p w14:paraId="12BBBC52" w14:textId="77777777" w:rsidR="00A74D0C" w:rsidRPr="00296F8E" w:rsidRDefault="00A74D0C" w:rsidP="00A74D0C">
      <w:pPr>
        <w:contextualSpacing/>
      </w:pPr>
      <w:r w:rsidRPr="00296F8E">
        <w:rPr>
          <w:vertAlign w:val="superscript"/>
        </w:rPr>
        <w:t>14</w:t>
      </w:r>
      <w:r w:rsidRPr="00296F8E">
        <w:t>Helsinki University Hospital, Helsinki, Finland</w:t>
      </w:r>
    </w:p>
    <w:p w14:paraId="47345C99" w14:textId="77777777" w:rsidR="00A74D0C" w:rsidRPr="00296F8E" w:rsidRDefault="00A74D0C" w:rsidP="00A74D0C">
      <w:pPr>
        <w:contextualSpacing/>
      </w:pPr>
      <w:r w:rsidRPr="00296F8E">
        <w:rPr>
          <w:vertAlign w:val="superscript"/>
        </w:rPr>
        <w:t>15</w:t>
      </w:r>
      <w:r w:rsidRPr="00296F8E">
        <w:t>Institute of Biomedicine, University of Turku, Turku, Finland</w:t>
      </w:r>
    </w:p>
    <w:p w14:paraId="3ED12602" w14:textId="77777777" w:rsidR="00A74D0C" w:rsidRPr="00296F8E" w:rsidRDefault="00A74D0C" w:rsidP="00A74D0C">
      <w:pPr>
        <w:contextualSpacing/>
        <w:rPr>
          <w:lang w:val="en-IE"/>
        </w:rPr>
      </w:pPr>
      <w:r w:rsidRPr="00296F8E">
        <w:rPr>
          <w:vertAlign w:val="superscript"/>
          <w:lang w:val="en-IE"/>
        </w:rPr>
        <w:t>16</w:t>
      </w:r>
      <w:r w:rsidRPr="00296F8E">
        <w:rPr>
          <w:lang w:val="en-IE"/>
        </w:rPr>
        <w:t>Turku University Hospital, Turku, Finland</w:t>
      </w:r>
    </w:p>
    <w:p w14:paraId="78ABFF0D" w14:textId="5CB67179" w:rsidR="00A74D0C" w:rsidRPr="00296F8E" w:rsidRDefault="00A74D0C" w:rsidP="00A74D0C">
      <w:pPr>
        <w:contextualSpacing/>
        <w:rPr>
          <w:lang w:val="en-IE"/>
        </w:rPr>
      </w:pPr>
      <w:r w:rsidRPr="00296F8E">
        <w:rPr>
          <w:vertAlign w:val="superscript"/>
          <w:lang w:val="en-IE"/>
        </w:rPr>
        <w:t>17</w:t>
      </w:r>
      <w:r w:rsidRPr="00296F8E">
        <w:rPr>
          <w:lang w:val="en-IE"/>
        </w:rPr>
        <w:t xml:space="preserve">Statens Serum Institut, Copenhagen, Denmark </w:t>
      </w:r>
    </w:p>
    <w:p w14:paraId="79649E3D" w14:textId="77777777" w:rsidR="00A74D0C" w:rsidRPr="00296F8E" w:rsidRDefault="00A74D0C" w:rsidP="00A74D0C">
      <w:pPr>
        <w:contextualSpacing/>
      </w:pPr>
      <w:r w:rsidRPr="00296F8E">
        <w:rPr>
          <w:vertAlign w:val="superscript"/>
        </w:rPr>
        <w:t>18</w:t>
      </w:r>
      <w:r w:rsidRPr="00296F8E">
        <w:t>King</w:t>
      </w:r>
      <w:r w:rsidRPr="00296F8E">
        <w:rPr>
          <w:rFonts w:eastAsia="Helvetica"/>
        </w:rPr>
        <w:t xml:space="preserve">’s </w:t>
      </w:r>
      <w:r w:rsidRPr="00296F8E">
        <w:t>College, London, UK</w:t>
      </w:r>
    </w:p>
    <w:p w14:paraId="24178891" w14:textId="77777777" w:rsidR="00A74D0C" w:rsidRPr="00296F8E" w:rsidRDefault="00A74D0C" w:rsidP="00A74D0C">
      <w:pPr>
        <w:contextualSpacing/>
      </w:pPr>
      <w:r w:rsidRPr="00296F8E">
        <w:rPr>
          <w:vertAlign w:val="superscript"/>
        </w:rPr>
        <w:t>19</w:t>
      </w:r>
      <w:r w:rsidRPr="00296F8E">
        <w:t>R&amp;D department, Abbott Nutrition, Granada, Spain</w:t>
      </w:r>
    </w:p>
    <w:p w14:paraId="35DEE6A3" w14:textId="77777777" w:rsidR="00A74D0C" w:rsidRPr="00296F8E" w:rsidRDefault="00A74D0C" w:rsidP="00A74D0C">
      <w:pPr>
        <w:contextualSpacing/>
      </w:pPr>
      <w:r w:rsidRPr="00296F8E">
        <w:rPr>
          <w:vertAlign w:val="superscript"/>
        </w:rPr>
        <w:lastRenderedPageBreak/>
        <w:t>20</w:t>
      </w:r>
      <w:r w:rsidRPr="00296F8E">
        <w:t>Department of Nutritional Sciences, University of Vienna, Vienna, Austria</w:t>
      </w:r>
    </w:p>
    <w:p w14:paraId="4342CB63" w14:textId="77777777" w:rsidR="00A74D0C" w:rsidRPr="00296F8E" w:rsidRDefault="00A74D0C" w:rsidP="00A74D0C">
      <w:pPr>
        <w:contextualSpacing/>
        <w:rPr>
          <w:lang w:val="fr-FR"/>
        </w:rPr>
      </w:pPr>
      <w:r w:rsidRPr="00296F8E">
        <w:rPr>
          <w:vertAlign w:val="superscript"/>
          <w:lang w:val="fr-FR"/>
        </w:rPr>
        <w:t>21</w:t>
      </w:r>
      <w:r w:rsidRPr="00296F8E">
        <w:rPr>
          <w:lang w:val="fr-FR"/>
        </w:rPr>
        <w:t>ILSI Europe a.i.s.b.l., Brussels, Belgium</w:t>
      </w:r>
    </w:p>
    <w:p w14:paraId="74817C70" w14:textId="77777777" w:rsidR="00A74D0C" w:rsidRPr="00296F8E" w:rsidRDefault="00A74D0C" w:rsidP="00A74D0C">
      <w:pPr>
        <w:contextualSpacing/>
      </w:pPr>
      <w:r w:rsidRPr="00296F8E">
        <w:rPr>
          <w:vertAlign w:val="superscript"/>
        </w:rPr>
        <w:t>22</w:t>
      </w:r>
      <w:r w:rsidRPr="00296F8E">
        <w:t xml:space="preserve">Cambridge University Hospitals NHS Foundation Trust, Cambridge, UK </w:t>
      </w:r>
    </w:p>
    <w:p w14:paraId="268FCEF9" w14:textId="77777777" w:rsidR="00A74D0C" w:rsidRPr="00296F8E" w:rsidRDefault="00A74D0C" w:rsidP="00A74D0C">
      <w:pPr>
        <w:contextualSpacing/>
      </w:pPr>
      <w:r w:rsidRPr="00296F8E">
        <w:rPr>
          <w:vertAlign w:val="superscript"/>
        </w:rPr>
        <w:t>23</w:t>
      </w:r>
      <w:r w:rsidRPr="00296F8E">
        <w:t xml:space="preserve">Norwich Medical School, University of East Anglia, Norwich, UK </w:t>
      </w:r>
    </w:p>
    <w:p w14:paraId="7603EAB7" w14:textId="77777777" w:rsidR="00A74D0C" w:rsidRPr="00296F8E" w:rsidRDefault="00A74D0C" w:rsidP="00A74D0C">
      <w:pPr>
        <w:contextualSpacing/>
      </w:pPr>
      <w:r w:rsidRPr="00296F8E">
        <w:rPr>
          <w:vertAlign w:val="superscript"/>
        </w:rPr>
        <w:t>24</w:t>
      </w:r>
      <w:r w:rsidRPr="00296F8E">
        <w:t>Department of Medicine, Universitat Aut</w:t>
      </w:r>
      <w:r w:rsidRPr="00296F8E">
        <w:rPr>
          <w:rFonts w:eastAsia="Helvetica"/>
        </w:rPr>
        <w:t xml:space="preserve">ònoma de Barcelona, </w:t>
      </w:r>
      <w:r w:rsidRPr="00296F8E">
        <w:t>Bellaterra, Spain</w:t>
      </w:r>
    </w:p>
    <w:p w14:paraId="0F505A88" w14:textId="77777777" w:rsidR="00A74D0C" w:rsidRPr="00296F8E" w:rsidRDefault="00A74D0C" w:rsidP="00A74D0C">
      <w:pPr>
        <w:contextualSpacing/>
      </w:pPr>
      <w:r w:rsidRPr="00296F8E">
        <w:rPr>
          <w:vertAlign w:val="superscript"/>
        </w:rPr>
        <w:t>25</w:t>
      </w:r>
      <w:r w:rsidRPr="00296F8E">
        <w:t>CIBER Bioengineering, Biomaterials and Nanotechnology (CIBER-BBN), Instituto de Salud Carlos III, Madrid, Spain</w:t>
      </w:r>
    </w:p>
    <w:p w14:paraId="18ADC430" w14:textId="77777777" w:rsidR="00A74D0C" w:rsidRPr="00296F8E" w:rsidRDefault="00A74D0C" w:rsidP="00A74D0C">
      <w:pPr>
        <w:contextualSpacing/>
      </w:pPr>
      <w:r w:rsidRPr="00296F8E">
        <w:rPr>
          <w:vertAlign w:val="superscript"/>
        </w:rPr>
        <w:t>26</w:t>
      </w:r>
      <w:r w:rsidRPr="00296F8E">
        <w:t>Department of Endocrinology and Nutrition, Hospital de la Santa Creu i Sant Pau, Barcelona, Spain</w:t>
      </w:r>
    </w:p>
    <w:p w14:paraId="2D5C7BF9" w14:textId="77777777" w:rsidR="004769D6" w:rsidRPr="00296F8E" w:rsidRDefault="004769D6" w:rsidP="00DB6097">
      <w:pPr>
        <w:contextualSpacing/>
      </w:pPr>
    </w:p>
    <w:p w14:paraId="4792D3B1" w14:textId="77777777" w:rsidR="00DB6097" w:rsidRPr="00296F8E" w:rsidRDefault="00DB6097" w:rsidP="00DB6097">
      <w:pPr>
        <w:contextualSpacing/>
        <w:rPr>
          <w:vertAlign w:val="superscript"/>
        </w:rPr>
      </w:pPr>
    </w:p>
    <w:p w14:paraId="66D016DF" w14:textId="77777777" w:rsidR="00DB6097" w:rsidRPr="00296F8E" w:rsidRDefault="00DB6097" w:rsidP="00DB6097">
      <w:pPr>
        <w:contextualSpacing/>
      </w:pPr>
      <w:r w:rsidRPr="00296F8E">
        <w:t xml:space="preserve">*These senior authors contributed equally </w:t>
      </w:r>
    </w:p>
    <w:p w14:paraId="580A6697" w14:textId="08F353F4" w:rsidR="00DB6097" w:rsidRPr="00296F8E" w:rsidRDefault="00C609EF" w:rsidP="00DB6097">
      <w:pPr>
        <w:contextualSpacing/>
      </w:pPr>
      <w:r w:rsidRPr="00296F8E">
        <w:t>Short running title: GDM</w:t>
      </w:r>
      <w:r w:rsidR="0013359C" w:rsidRPr="00296F8E">
        <w:t xml:space="preserve"> and Diet </w:t>
      </w:r>
    </w:p>
    <w:p w14:paraId="220E992E" w14:textId="77777777" w:rsidR="0013359C" w:rsidRPr="00296F8E" w:rsidRDefault="0013359C" w:rsidP="00DB6097">
      <w:pPr>
        <w:contextualSpacing/>
      </w:pPr>
    </w:p>
    <w:p w14:paraId="251749E3" w14:textId="32DF42A8" w:rsidR="0013359C" w:rsidRPr="00296F8E" w:rsidRDefault="00DB6097" w:rsidP="00DB6097">
      <w:pPr>
        <w:contextualSpacing/>
      </w:pPr>
      <w:r w:rsidRPr="00296F8E">
        <w:t xml:space="preserve">Word count: </w:t>
      </w:r>
      <w:r w:rsidR="00794F49" w:rsidRPr="00296F8E">
        <w:t>abstract 2</w:t>
      </w:r>
      <w:r w:rsidR="00294E18" w:rsidRPr="00296F8E">
        <w:t>61</w:t>
      </w:r>
      <w:r w:rsidR="00794F49" w:rsidRPr="00296F8E">
        <w:t xml:space="preserve">, main text </w:t>
      </w:r>
      <w:r w:rsidR="00C67CE7" w:rsidRPr="00296F8E">
        <w:t>3,4</w:t>
      </w:r>
      <w:r w:rsidR="00F53C69" w:rsidRPr="00296F8E">
        <w:t>57</w:t>
      </w:r>
    </w:p>
    <w:p w14:paraId="097A4A95" w14:textId="2B9F1CC3" w:rsidR="0013359C" w:rsidRPr="00296F8E" w:rsidRDefault="00DB6097" w:rsidP="00DB6097">
      <w:pPr>
        <w:contextualSpacing/>
      </w:pPr>
      <w:r w:rsidRPr="00296F8E">
        <w:t xml:space="preserve">Tables: </w:t>
      </w:r>
      <w:r w:rsidR="005C4765" w:rsidRPr="00296F8E">
        <w:t>3</w:t>
      </w:r>
    </w:p>
    <w:p w14:paraId="338BE3B0" w14:textId="71736A62" w:rsidR="00DB6097" w:rsidRPr="00296F8E" w:rsidRDefault="00DB6097" w:rsidP="00DB6097">
      <w:pPr>
        <w:contextualSpacing/>
      </w:pPr>
      <w:r w:rsidRPr="00296F8E">
        <w:t xml:space="preserve">Figures: </w:t>
      </w:r>
      <w:r w:rsidR="005C4765" w:rsidRPr="00296F8E">
        <w:t>1</w:t>
      </w:r>
    </w:p>
    <w:p w14:paraId="18AA9B33" w14:textId="77777777" w:rsidR="00DB6097" w:rsidRPr="00296F8E" w:rsidRDefault="00DB6097" w:rsidP="00DB6097">
      <w:pPr>
        <w:contextualSpacing/>
      </w:pPr>
    </w:p>
    <w:p w14:paraId="6410B935" w14:textId="77777777" w:rsidR="00CE0C47" w:rsidRPr="00296F8E" w:rsidRDefault="00DB6097" w:rsidP="00CE0C47">
      <w:pPr>
        <w:spacing w:line="480" w:lineRule="auto"/>
      </w:pPr>
      <w:r w:rsidRPr="00296F8E">
        <w:lastRenderedPageBreak/>
        <w:t xml:space="preserve">Corresponding author: </w:t>
      </w:r>
      <w:r w:rsidR="00E869DC" w:rsidRPr="00296F8E">
        <w:t xml:space="preserve"> </w:t>
      </w:r>
      <w:r w:rsidR="00CE0C47" w:rsidRPr="00296F8E">
        <w:t xml:space="preserve">Professor HR Murphy, </w:t>
      </w:r>
      <w:r w:rsidR="00CE0C47" w:rsidRPr="00296F8E">
        <w:rPr>
          <w:rFonts w:cs="Arial"/>
        </w:rPr>
        <w:t>Norwich Medical School, Floor 2, Bob Champion Research and Education Building, University of East Anglia, Norwich NR4 7UQ</w:t>
      </w:r>
    </w:p>
    <w:p w14:paraId="709E239B" w14:textId="77777777" w:rsidR="00CE0C47" w:rsidRPr="00296F8E" w:rsidRDefault="00CE0C47" w:rsidP="00CE0C47">
      <w:pPr>
        <w:rPr>
          <w:lang w:val="fr-FR"/>
        </w:rPr>
      </w:pPr>
      <w:r w:rsidRPr="00296F8E">
        <w:rPr>
          <w:rFonts w:cs="Arial"/>
          <w:lang w:val="fr-FR"/>
        </w:rPr>
        <w:t>Tel: + 44 (0)1603 591657</w:t>
      </w:r>
    </w:p>
    <w:p w14:paraId="7DC8ED16" w14:textId="77777777" w:rsidR="00CE0C47" w:rsidRPr="00296F8E" w:rsidRDefault="00CE0C47" w:rsidP="00CE0C47">
      <w:pPr>
        <w:rPr>
          <w:lang w:val="fr-FR"/>
        </w:rPr>
      </w:pPr>
      <w:r w:rsidRPr="00296F8E">
        <w:rPr>
          <w:rFonts w:cs="Arial"/>
          <w:lang w:val="fr-FR"/>
        </w:rPr>
        <w:t>Email: helen.murphy@uea.ac.uk</w:t>
      </w:r>
    </w:p>
    <w:p w14:paraId="203C67E5" w14:textId="77777777" w:rsidR="00DB6097" w:rsidRPr="00296F8E" w:rsidRDefault="00E869DC" w:rsidP="00DB6097">
      <w:pPr>
        <w:contextualSpacing/>
        <w:rPr>
          <w:lang w:val="fr-FR"/>
        </w:rPr>
        <w:sectPr w:rsidR="00DB6097" w:rsidRPr="00296F8E" w:rsidSect="002708FF">
          <w:footerReference w:type="default" r:id="rId8"/>
          <w:pgSz w:w="12240" w:h="15840"/>
          <w:pgMar w:top="1440" w:right="1440" w:bottom="1440" w:left="1440" w:header="708" w:footer="708" w:gutter="0"/>
          <w:cols w:space="708"/>
          <w:docGrid w:linePitch="360"/>
        </w:sectPr>
      </w:pPr>
      <w:r w:rsidRPr="00296F8E">
        <w:rPr>
          <w:lang w:val="fr-FR"/>
        </w:rPr>
        <w:t xml:space="preserve"> </w:t>
      </w:r>
    </w:p>
    <w:p w14:paraId="486A7C41" w14:textId="77777777" w:rsidR="004568A5" w:rsidRPr="00296F8E" w:rsidRDefault="004568A5" w:rsidP="004568A5">
      <w:pPr>
        <w:contextualSpacing/>
        <w:rPr>
          <w:lang w:val="fr-FR"/>
        </w:rPr>
      </w:pPr>
    </w:p>
    <w:p w14:paraId="39826ACE" w14:textId="3A2A030B" w:rsidR="00966C82" w:rsidRPr="00296F8E" w:rsidRDefault="00966C82" w:rsidP="003F68CB">
      <w:pPr>
        <w:contextualSpacing/>
        <w:rPr>
          <w:b/>
        </w:rPr>
      </w:pPr>
      <w:r w:rsidRPr="00296F8E">
        <w:rPr>
          <w:b/>
        </w:rPr>
        <w:t xml:space="preserve">Abstract </w:t>
      </w:r>
    </w:p>
    <w:p w14:paraId="240442B2" w14:textId="77777777" w:rsidR="003F68CB" w:rsidRPr="00296F8E" w:rsidRDefault="003F68CB" w:rsidP="003F68CB">
      <w:pPr>
        <w:contextualSpacing/>
        <w:rPr>
          <w:b/>
        </w:rPr>
      </w:pPr>
    </w:p>
    <w:p w14:paraId="0713C5D1" w14:textId="13360A58" w:rsidR="00294E18" w:rsidRPr="00296F8E" w:rsidRDefault="00294E18" w:rsidP="00294E18">
      <w:pPr>
        <w:pStyle w:val="CommentText"/>
        <w:spacing w:line="240" w:lineRule="auto"/>
        <w:jc w:val="left"/>
        <w:rPr>
          <w:rFonts w:ascii="Times New Roman" w:hAnsi="Times New Roman"/>
          <w:sz w:val="24"/>
          <w:szCs w:val="24"/>
        </w:rPr>
      </w:pPr>
      <w:r w:rsidRPr="00296F8E">
        <w:rPr>
          <w:rFonts w:ascii="Times New Roman" w:hAnsi="Times New Roman"/>
          <w:b/>
          <w:sz w:val="24"/>
          <w:szCs w:val="24"/>
          <w:lang w:val="en-US"/>
        </w:rPr>
        <w:t>Background:</w:t>
      </w:r>
      <w:r w:rsidRPr="00296F8E">
        <w:rPr>
          <w:rFonts w:ascii="Times New Roman" w:hAnsi="Times New Roman"/>
          <w:sz w:val="24"/>
          <w:szCs w:val="24"/>
        </w:rPr>
        <w:t xml:space="preserve"> Medical nutrition therapy is a </w:t>
      </w:r>
      <w:r w:rsidR="00C609EF" w:rsidRPr="00296F8E">
        <w:rPr>
          <w:rFonts w:ascii="Times New Roman" w:hAnsi="Times New Roman"/>
          <w:sz w:val="24"/>
          <w:szCs w:val="24"/>
        </w:rPr>
        <w:t>mainstay of GDM</w:t>
      </w:r>
      <w:r w:rsidRPr="00296F8E">
        <w:rPr>
          <w:rFonts w:ascii="Times New Roman" w:hAnsi="Times New Roman"/>
          <w:sz w:val="24"/>
          <w:szCs w:val="24"/>
        </w:rPr>
        <w:t xml:space="preserve"> treatment. However, data are limited regarding the opti</w:t>
      </w:r>
      <w:r w:rsidR="00C609EF" w:rsidRPr="00296F8E">
        <w:rPr>
          <w:rFonts w:ascii="Times New Roman" w:hAnsi="Times New Roman"/>
          <w:sz w:val="24"/>
          <w:szCs w:val="24"/>
        </w:rPr>
        <w:t xml:space="preserve">mal diet for achieving </w:t>
      </w:r>
      <w:r w:rsidRPr="00296F8E">
        <w:rPr>
          <w:rFonts w:ascii="Times New Roman" w:hAnsi="Times New Roman"/>
          <w:sz w:val="24"/>
          <w:szCs w:val="24"/>
        </w:rPr>
        <w:t xml:space="preserve">euglycemia and </w:t>
      </w:r>
      <w:r w:rsidR="00C609EF" w:rsidRPr="00296F8E">
        <w:rPr>
          <w:rFonts w:ascii="Times New Roman" w:hAnsi="Times New Roman"/>
          <w:sz w:val="24"/>
          <w:szCs w:val="24"/>
        </w:rPr>
        <w:t xml:space="preserve">improved </w:t>
      </w:r>
      <w:r w:rsidRPr="00296F8E">
        <w:rPr>
          <w:rFonts w:ascii="Times New Roman" w:hAnsi="Times New Roman"/>
          <w:sz w:val="24"/>
          <w:szCs w:val="24"/>
        </w:rPr>
        <w:t>perinatal outcomes.</w:t>
      </w:r>
    </w:p>
    <w:p w14:paraId="1C98A996" w14:textId="79D04230" w:rsidR="00294E18" w:rsidRPr="00296F8E" w:rsidRDefault="00294E18" w:rsidP="00294E18">
      <w:pPr>
        <w:contextualSpacing/>
      </w:pPr>
      <w:r w:rsidRPr="00296F8E">
        <w:rPr>
          <w:b/>
        </w:rPr>
        <w:t xml:space="preserve">Purpose: </w:t>
      </w:r>
      <w:r w:rsidRPr="00296F8E">
        <w:t>To investigate whether modified dietary interventions are associate</w:t>
      </w:r>
      <w:r w:rsidR="00C609EF" w:rsidRPr="00296F8E">
        <w:t>d with improved glycemia</w:t>
      </w:r>
      <w:r w:rsidRPr="00296F8E">
        <w:t xml:space="preserve"> and/or improved birthweight outcomes in women with </w:t>
      </w:r>
      <w:r w:rsidR="00C609EF" w:rsidRPr="00296F8E">
        <w:t>GDM</w:t>
      </w:r>
      <w:r w:rsidRPr="00296F8E">
        <w:t xml:space="preserve"> when compared to control dietary interventions. </w:t>
      </w:r>
    </w:p>
    <w:p w14:paraId="27AE9DFC" w14:textId="77777777" w:rsidR="00294E18" w:rsidRPr="00296F8E" w:rsidRDefault="00294E18" w:rsidP="00294E18">
      <w:pPr>
        <w:spacing w:after="120"/>
        <w:contextualSpacing/>
      </w:pPr>
      <w:r w:rsidRPr="00296F8E">
        <w:rPr>
          <w:b/>
        </w:rPr>
        <w:t>Data Sources:</w:t>
      </w:r>
      <w:r w:rsidRPr="00296F8E">
        <w:t xml:space="preserve"> Twelve databases. </w:t>
      </w:r>
    </w:p>
    <w:p w14:paraId="70EF92C1" w14:textId="198F5E37" w:rsidR="00294E18" w:rsidRPr="00296F8E" w:rsidRDefault="00294E18" w:rsidP="00294E18">
      <w:pPr>
        <w:contextualSpacing/>
      </w:pPr>
      <w:r w:rsidRPr="00296F8E">
        <w:rPr>
          <w:b/>
        </w:rPr>
        <w:t xml:space="preserve">Study Selection: </w:t>
      </w:r>
      <w:r w:rsidRPr="00296F8E">
        <w:t xml:space="preserve">Published randomized controlled trials (RCTs) </w:t>
      </w:r>
      <w:r w:rsidRPr="00296F8E">
        <w:rPr>
          <w:shd w:val="clear" w:color="auto" w:fill="FFFFFF"/>
        </w:rPr>
        <w:t xml:space="preserve">that reported on dietary </w:t>
      </w:r>
      <w:r w:rsidRPr="00296F8E">
        <w:t>components</w:t>
      </w:r>
      <w:r w:rsidRPr="00296F8E">
        <w:rPr>
          <w:shd w:val="clear" w:color="auto" w:fill="FFFFFF"/>
        </w:rPr>
        <w:t>, maternal glycem</w:t>
      </w:r>
      <w:r w:rsidR="00C609EF" w:rsidRPr="00296F8E">
        <w:rPr>
          <w:shd w:val="clear" w:color="auto" w:fill="FFFFFF"/>
        </w:rPr>
        <w:t>ia and birthweight</w:t>
      </w:r>
      <w:r w:rsidRPr="00296F8E">
        <w:rPr>
          <w:shd w:val="clear" w:color="auto" w:fill="FFFFFF"/>
        </w:rPr>
        <w:t>.</w:t>
      </w:r>
    </w:p>
    <w:p w14:paraId="31DDD785" w14:textId="77777777" w:rsidR="00294E18" w:rsidRPr="00296F8E" w:rsidRDefault="00294E18" w:rsidP="00294E18">
      <w:pPr>
        <w:contextualSpacing/>
      </w:pPr>
      <w:r w:rsidRPr="00296F8E">
        <w:rPr>
          <w:b/>
        </w:rPr>
        <w:t>Data Extraction</w:t>
      </w:r>
      <w:r w:rsidRPr="00296F8E">
        <w:t xml:space="preserve">: Data were extracted in duplicate using pre-specified forms. </w:t>
      </w:r>
    </w:p>
    <w:p w14:paraId="26A1E841" w14:textId="74BC547F" w:rsidR="00294E18" w:rsidRPr="00296F8E" w:rsidRDefault="00294E18" w:rsidP="00294E18">
      <w:pPr>
        <w:contextualSpacing/>
      </w:pPr>
      <w:r w:rsidRPr="00296F8E">
        <w:rPr>
          <w:b/>
        </w:rPr>
        <w:t>Data Synthesis:</w:t>
      </w:r>
      <w:r w:rsidRPr="00296F8E">
        <w:t xml:space="preserve"> From 2269 records screened, eighteen RCTs involving 1151 women were included. Pooled analysis demonstrated that for modified dietary interventio</w:t>
      </w:r>
      <w:r w:rsidR="00C609EF" w:rsidRPr="00296F8E">
        <w:t>ns when compared to control</w:t>
      </w:r>
      <w:r w:rsidRPr="00296F8E">
        <w:t>, there was a larger decrease in fasting and postprandial glucose (-4.07 mg/dL [95% CI -7.58, -0.57]; p=0.02 and -7.78 mg/dL [95% CI -12.27, -3.29]; p=0.0007 respectively) and a lower need of medication treatment (RR 0.65 [95% CI 0.4</w:t>
      </w:r>
      <w:r w:rsidR="00C609EF" w:rsidRPr="00296F8E">
        <w:t xml:space="preserve">7, 0.88]; p=0.006). For </w:t>
      </w:r>
      <w:r w:rsidRPr="00296F8E">
        <w:t xml:space="preserve">neonatal outcomes, analysis of 16 RCTs including 841 participants showed that modified dietary interventions were associated with </w:t>
      </w:r>
      <w:r w:rsidRPr="00296F8E">
        <w:lastRenderedPageBreak/>
        <w:t>lower infant birthweight (-170.62 g [95% CI -333.64, -7.60]; p=0.04)</w:t>
      </w:r>
      <w:r w:rsidRPr="00296F8E">
        <w:rPr>
          <w:lang w:eastAsia="es-ES"/>
        </w:rPr>
        <w:t xml:space="preserve"> </w:t>
      </w:r>
      <w:r w:rsidRPr="00296F8E">
        <w:t xml:space="preserve">and less macrosomia (RR 0.49 [95% CI 0.27, 0.88]; p=0.02). The quality of evidence for these outcomes was low to very low. </w:t>
      </w:r>
    </w:p>
    <w:p w14:paraId="2C57BE69" w14:textId="77777777" w:rsidR="00294E18" w:rsidRPr="00296F8E" w:rsidRDefault="00294E18" w:rsidP="00294E18">
      <w:pPr>
        <w:contextualSpacing/>
        <w:rPr>
          <w:b/>
        </w:rPr>
      </w:pPr>
      <w:r w:rsidRPr="00296F8E">
        <w:rPr>
          <w:b/>
        </w:rPr>
        <w:t>Limitations</w:t>
      </w:r>
      <w:r w:rsidRPr="00296F8E">
        <w:t xml:space="preserve">: Baseline differences between groups in postprandial glucose may have influenced glucose-related outcomes. As well, relatively small numbers of study participants limit between-diet comparison. </w:t>
      </w:r>
    </w:p>
    <w:p w14:paraId="3D308FD8" w14:textId="612B8491" w:rsidR="00294E18" w:rsidRPr="00296F8E" w:rsidRDefault="00294E18" w:rsidP="00294E18">
      <w:pPr>
        <w:contextualSpacing/>
      </w:pPr>
      <w:r w:rsidRPr="00296F8E">
        <w:rPr>
          <w:b/>
        </w:rPr>
        <w:t>Conclusions</w:t>
      </w:r>
      <w:r w:rsidRPr="00296F8E">
        <w:t>: Modified dietary interventions favorably influenced outcomes related to maternal glycemia and birthweight. This indicates that there is room for improvement in usual dietary advice for</w:t>
      </w:r>
      <w:r w:rsidR="00C609EF" w:rsidRPr="00296F8E">
        <w:t xml:space="preserve"> women with GDM</w:t>
      </w:r>
      <w:r w:rsidRPr="00296F8E">
        <w:t>.</w:t>
      </w:r>
    </w:p>
    <w:p w14:paraId="1DEA9684" w14:textId="7083BECF" w:rsidR="004568A5" w:rsidRPr="00296F8E" w:rsidRDefault="004568A5" w:rsidP="00C519F2">
      <w:pPr>
        <w:spacing w:line="480" w:lineRule="auto"/>
        <w:contextualSpacing/>
        <w:rPr>
          <w:b/>
        </w:rPr>
      </w:pPr>
    </w:p>
    <w:p w14:paraId="561B531E" w14:textId="77777777" w:rsidR="004357FD" w:rsidRPr="00296F8E" w:rsidRDefault="004357FD" w:rsidP="005C1CFF">
      <w:pPr>
        <w:spacing w:line="480" w:lineRule="auto"/>
        <w:contextualSpacing/>
        <w:sectPr w:rsidR="004357FD" w:rsidRPr="00296F8E" w:rsidSect="002708FF">
          <w:footerReference w:type="default" r:id="rId9"/>
          <w:pgSz w:w="12240" w:h="15840"/>
          <w:pgMar w:top="1440" w:right="1440" w:bottom="1440" w:left="1440" w:header="708" w:footer="708" w:gutter="0"/>
          <w:cols w:space="708"/>
          <w:docGrid w:linePitch="360"/>
        </w:sectPr>
      </w:pPr>
    </w:p>
    <w:p w14:paraId="4B9D1501" w14:textId="1FDC00E7" w:rsidR="00E75BED" w:rsidRPr="00296F8E" w:rsidRDefault="002C159E" w:rsidP="005C1CFF">
      <w:pPr>
        <w:spacing w:line="480" w:lineRule="auto"/>
        <w:contextualSpacing/>
      </w:pPr>
      <w:r w:rsidRPr="00296F8E">
        <w:lastRenderedPageBreak/>
        <w:t xml:space="preserve">Gestational diabetes is one of the most common medical complications </w:t>
      </w:r>
      <w:r w:rsidR="00253C9D" w:rsidRPr="00296F8E">
        <w:t xml:space="preserve">in pregnancy and affects an estimated </w:t>
      </w:r>
      <w:r w:rsidR="001B6BC2" w:rsidRPr="00296F8E">
        <w:t>14% of pregnancies</w:t>
      </w:r>
      <w:r w:rsidR="00B3225D" w:rsidRPr="00296F8E">
        <w:t>, or one in every seven births</w:t>
      </w:r>
      <w:r w:rsidR="00253C9D" w:rsidRPr="00296F8E">
        <w:t xml:space="preserve"> globally</w:t>
      </w:r>
      <w:r w:rsidR="001B6BC2" w:rsidRPr="00296F8E">
        <w:t xml:space="preserve"> </w:t>
      </w:r>
      <w:r w:rsidR="00FA19FC" w:rsidRPr="00296F8E">
        <w:fldChar w:fldCharType="begin">
          <w:fldData xml:space="preserve">PEVuZE5vdGU+PENpdGU+PEF1dGhvcj5HdWFyaWd1YXRhPC9BdXRob3I+PFllYXI+MjAxNDwvWWVh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</w:fldData>
        </w:fldChar>
      </w:r>
      <w:r w:rsidR="003F68CB" w:rsidRPr="00296F8E">
        <w:instrText xml:space="preserve"> ADDIN EN.CITE </w:instrText>
      </w:r>
      <w:r w:rsidR="003F68CB" w:rsidRPr="00296F8E">
        <w:fldChar w:fldCharType="begin">
          <w:fldData xml:space="preserve">PEVuZE5vdGU+PENpdGU+PEF1dGhvcj5HdWFyaWd1YXRhPC9BdXRob3I+PFllYXI+MjAxNDwvWWVh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</w:fldData>
        </w:fldChar>
      </w:r>
      <w:r w:rsidR="003F68CB" w:rsidRPr="00296F8E">
        <w:instrText xml:space="preserve"> ADDIN EN.CITE.DATA </w:instrText>
      </w:r>
      <w:r w:rsidR="003F68CB" w:rsidRPr="00296F8E">
        <w:fldChar w:fldCharType="end"/>
      </w:r>
      <w:r w:rsidR="00FA19FC" w:rsidRPr="00296F8E">
        <w:fldChar w:fldCharType="separate"/>
      </w:r>
      <w:r w:rsidR="003F68CB" w:rsidRPr="00296F8E">
        <w:rPr>
          <w:noProof/>
        </w:rPr>
        <w:t>(1)</w:t>
      </w:r>
      <w:r w:rsidR="00FA19FC" w:rsidRPr="00296F8E">
        <w:fldChar w:fldCharType="end"/>
      </w:r>
      <w:r w:rsidR="00B917F4" w:rsidRPr="00296F8E">
        <w:t xml:space="preserve">. </w:t>
      </w:r>
      <w:r w:rsidR="00BA4D6E" w:rsidRPr="00296F8E">
        <w:t>W</w:t>
      </w:r>
      <w:r w:rsidR="002B673F" w:rsidRPr="00296F8E">
        <w:t xml:space="preserve">omen with gestational diabetes and their offspring are at increased risk of both short and </w:t>
      </w:r>
      <w:r w:rsidR="00E75BED" w:rsidRPr="00296F8E">
        <w:t xml:space="preserve">of </w:t>
      </w:r>
      <w:r w:rsidR="002B673F" w:rsidRPr="00296F8E">
        <w:t>long</w:t>
      </w:r>
      <w:r w:rsidR="00E75BED" w:rsidRPr="00296F8E">
        <w:t>er-</w:t>
      </w:r>
      <w:r w:rsidR="002B673F" w:rsidRPr="00296F8E">
        <w:t xml:space="preserve">term complications </w:t>
      </w:r>
      <w:r w:rsidR="009E18C1" w:rsidRPr="00296F8E">
        <w:t>including</w:t>
      </w:r>
      <w:r w:rsidR="00AA78BA" w:rsidRPr="00296F8E">
        <w:t xml:space="preserve">, for mothers, </w:t>
      </w:r>
      <w:r w:rsidR="003D4E65" w:rsidRPr="00296F8E">
        <w:t>later</w:t>
      </w:r>
      <w:r w:rsidR="00FA19FC" w:rsidRPr="00296F8E">
        <w:t xml:space="preserve"> development of </w:t>
      </w:r>
      <w:r w:rsidR="00AA78BA" w:rsidRPr="00296F8E">
        <w:t>type 2</w:t>
      </w:r>
      <w:r w:rsidR="00FA19FC" w:rsidRPr="00296F8E">
        <w:t xml:space="preserve"> diabetes</w:t>
      </w:r>
      <w:r w:rsidR="00E75BED" w:rsidRPr="00296F8E">
        <w:t>, and for offspring, increased lifelong risks of</w:t>
      </w:r>
      <w:r w:rsidR="004C2C86" w:rsidRPr="00296F8E">
        <w:t xml:space="preserve"> develop</w:t>
      </w:r>
      <w:r w:rsidR="00E75BED" w:rsidRPr="00296F8E">
        <w:t>ing</w:t>
      </w:r>
      <w:r w:rsidR="004C2C86" w:rsidRPr="00296F8E">
        <w:t xml:space="preserve"> obesity, type 2 diabetes, and metabolic syndrome </w:t>
      </w:r>
      <w:r w:rsidR="004C2C86" w:rsidRPr="00296F8E">
        <w:fldChar w:fldCharType="begin">
          <w:fldData xml:space="preserve">PEVuZE5vdGU+PENpdGU+PEF1dGhvcj5MYW5kb248L0F1dGhvcj48WWVhcj4yMDA5PC9ZZWFyPjxS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</w:fldData>
        </w:fldChar>
      </w:r>
      <w:r w:rsidR="003F68CB" w:rsidRPr="00296F8E">
        <w:instrText xml:space="preserve"> ADDIN EN.CITE </w:instrText>
      </w:r>
      <w:r w:rsidR="003F68CB" w:rsidRPr="00296F8E">
        <w:fldChar w:fldCharType="begin">
          <w:fldData xml:space="preserve">PEVuZE5vdGU+PENpdGU+PEF1dGhvcj5MYW5kb248L0F1dGhvcj48WWVhcj4yMDA5PC9ZZWFyPjxS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</w:fldData>
        </w:fldChar>
      </w:r>
      <w:r w:rsidR="003F68CB" w:rsidRPr="00296F8E">
        <w:instrText xml:space="preserve"> ADDIN EN.CITE.DATA </w:instrText>
      </w:r>
      <w:r w:rsidR="003F68CB" w:rsidRPr="00296F8E">
        <w:fldChar w:fldCharType="end"/>
      </w:r>
      <w:r w:rsidR="004C2C86" w:rsidRPr="00296F8E">
        <w:fldChar w:fldCharType="separate"/>
      </w:r>
      <w:r w:rsidR="003F68CB" w:rsidRPr="00296F8E">
        <w:rPr>
          <w:noProof/>
        </w:rPr>
        <w:t>(2-6)</w:t>
      </w:r>
      <w:r w:rsidR="004C2C86" w:rsidRPr="00296F8E">
        <w:fldChar w:fldCharType="end"/>
      </w:r>
      <w:r w:rsidR="004C2C86" w:rsidRPr="00296F8E">
        <w:t>. The</w:t>
      </w:r>
      <w:r w:rsidR="00E75BED" w:rsidRPr="00296F8E">
        <w:t xml:space="preserve"> adverse</w:t>
      </w:r>
      <w:r w:rsidR="004C2C86" w:rsidRPr="00296F8E">
        <w:t xml:space="preserve"> intrauterine environment</w:t>
      </w:r>
      <w:r w:rsidR="00E75BED" w:rsidRPr="00296F8E">
        <w:t xml:space="preserve"> causes</w:t>
      </w:r>
      <w:r w:rsidR="004C2C86" w:rsidRPr="00296F8E">
        <w:t xml:space="preserve"> epigenetic changes </w:t>
      </w:r>
      <w:r w:rsidR="00A33BF8" w:rsidRPr="00296F8E">
        <w:t xml:space="preserve">in the fetus </w:t>
      </w:r>
      <w:r w:rsidR="004C2C86" w:rsidRPr="00296F8E">
        <w:t xml:space="preserve">that </w:t>
      </w:r>
      <w:r w:rsidR="00A33BF8" w:rsidRPr="00296F8E">
        <w:t>may contribute to</w:t>
      </w:r>
      <w:r w:rsidR="004C2C86" w:rsidRPr="00296F8E">
        <w:t xml:space="preserve"> metabolic </w:t>
      </w:r>
      <w:r w:rsidR="00A33BF8" w:rsidRPr="00296F8E">
        <w:t>disorders</w:t>
      </w:r>
      <w:r w:rsidR="00E75BED" w:rsidRPr="00296F8E">
        <w:t>, the so-called</w:t>
      </w:r>
      <w:r w:rsidR="004C2C86" w:rsidRPr="00296F8E">
        <w:t xml:space="preserve"> </w:t>
      </w:r>
      <w:r w:rsidR="00E75BED" w:rsidRPr="00296F8E">
        <w:t>“</w:t>
      </w:r>
      <w:r w:rsidR="004C2C86" w:rsidRPr="00296F8E">
        <w:t>vicious cycle</w:t>
      </w:r>
      <w:r w:rsidR="00E75BED" w:rsidRPr="00296F8E">
        <w:t>”</w:t>
      </w:r>
      <w:r w:rsidR="004C2C86" w:rsidRPr="00296F8E">
        <w:t xml:space="preserve"> of </w:t>
      </w:r>
      <w:r w:rsidR="00A33BF8" w:rsidRPr="00296F8E">
        <w:t xml:space="preserve">diabetes </w:t>
      </w:r>
      <w:r w:rsidR="00DE7BAA" w:rsidRPr="00296F8E">
        <w:fldChar w:fldCharType="begin">
          <w:fldData xml:space="preserve">PEVuZE5vdGU+PENpdGU+PEF1dGhvcj5Lb2xldHprbzwvQXV0aG9yPjxZZWFyPjIwMTQ8L1llYXI+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</w:fldData>
        </w:fldChar>
      </w:r>
      <w:r w:rsidR="003F68CB" w:rsidRPr="00296F8E">
        <w:instrText xml:space="preserve"> ADDIN EN.CITE </w:instrText>
      </w:r>
      <w:r w:rsidR="003F68CB" w:rsidRPr="00296F8E">
        <w:fldChar w:fldCharType="begin">
          <w:fldData xml:space="preserve">PEVuZE5vdGU+PENpdGU+PEF1dGhvcj5Lb2xldHprbzwvQXV0aG9yPjxZZWFyPjIwMTQ8L1llYXI+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</w:fldData>
        </w:fldChar>
      </w:r>
      <w:r w:rsidR="003F68CB" w:rsidRPr="00296F8E">
        <w:instrText xml:space="preserve"> ADDIN EN.CITE.DATA </w:instrText>
      </w:r>
      <w:r w:rsidR="003F68CB" w:rsidRPr="00296F8E">
        <w:fldChar w:fldCharType="end"/>
      </w:r>
      <w:r w:rsidR="00DE7BAA" w:rsidRPr="00296F8E">
        <w:fldChar w:fldCharType="separate"/>
      </w:r>
      <w:r w:rsidR="003F68CB" w:rsidRPr="00296F8E">
        <w:rPr>
          <w:noProof/>
        </w:rPr>
        <w:t>(7)</w:t>
      </w:r>
      <w:r w:rsidR="00DE7BAA" w:rsidRPr="00296F8E">
        <w:fldChar w:fldCharType="end"/>
      </w:r>
      <w:r w:rsidR="00FA19FC" w:rsidRPr="00296F8E">
        <w:t xml:space="preserve">. </w:t>
      </w:r>
    </w:p>
    <w:p w14:paraId="643B930A" w14:textId="77777777" w:rsidR="00E75BED" w:rsidRPr="00296F8E" w:rsidRDefault="00E75BED" w:rsidP="005C1CFF">
      <w:pPr>
        <w:spacing w:line="480" w:lineRule="auto"/>
        <w:contextualSpacing/>
      </w:pPr>
    </w:p>
    <w:p w14:paraId="5C84D201" w14:textId="211E63DD" w:rsidR="00A9650A" w:rsidRPr="00296F8E" w:rsidRDefault="004214E4" w:rsidP="005C1CFF">
      <w:pPr>
        <w:spacing w:line="480" w:lineRule="auto"/>
        <w:contextualSpacing/>
      </w:pPr>
      <w:r w:rsidRPr="00296F8E">
        <w:lastRenderedPageBreak/>
        <w:t>The m</w:t>
      </w:r>
      <w:r w:rsidR="002A6A7F" w:rsidRPr="00296F8E">
        <w:t>ainstay of</w:t>
      </w:r>
      <w:r w:rsidR="00BB515C" w:rsidRPr="00296F8E">
        <w:t xml:space="preserve"> gestational diabetes</w:t>
      </w:r>
      <w:r w:rsidR="00B266AB" w:rsidRPr="00296F8E">
        <w:t xml:space="preserve"> </w:t>
      </w:r>
      <w:r w:rsidR="00E75BED" w:rsidRPr="00296F8E">
        <w:t xml:space="preserve">treatment </w:t>
      </w:r>
      <w:r w:rsidR="00B266AB" w:rsidRPr="00296F8E">
        <w:t xml:space="preserve">is </w:t>
      </w:r>
      <w:r w:rsidR="00464A44" w:rsidRPr="00296F8E">
        <w:t xml:space="preserve">dietary and </w:t>
      </w:r>
      <w:r w:rsidR="00B266AB" w:rsidRPr="00296F8E">
        <w:t>lifestyle</w:t>
      </w:r>
      <w:r w:rsidR="00E75BED" w:rsidRPr="00296F8E">
        <w:t xml:space="preserve"> advice</w:t>
      </w:r>
      <w:r w:rsidR="00590A4E" w:rsidRPr="00296F8E">
        <w:t>,</w:t>
      </w:r>
      <w:r w:rsidR="00E75BED" w:rsidRPr="00296F8E">
        <w:t xml:space="preserve"> which includes</w:t>
      </w:r>
      <w:r w:rsidR="00590A4E" w:rsidRPr="00296F8E">
        <w:t xml:space="preserve"> medical nutrition therapy, weight management and physical activity</w:t>
      </w:r>
      <w:r w:rsidR="004379D1" w:rsidRPr="00296F8E">
        <w:t xml:space="preserve"> </w:t>
      </w:r>
      <w:r w:rsidR="00E21EE1" w:rsidRPr="00296F8E">
        <w:fldChar w:fldCharType="begin"/>
      </w:r>
      <w:r w:rsidR="003F68CB" w:rsidRPr="00296F8E">
        <w:instrText xml:space="preserve"> ADDIN EN.CITE &lt;EndNote&gt;&lt;Cite&gt;&lt;Author&gt;American Diabetes&lt;/Author&gt;&lt;Year&gt;2017&lt;/Year&gt;&lt;RecNum&gt;56&lt;/RecNum&gt;&lt;DisplayText&gt;(8)&lt;/DisplayText&gt;&lt;record&gt;&lt;rec-number&gt;56&lt;/rec-number&gt;&lt;foreign-keys&gt;&lt;key app="EN" db-id="e9dspraxbf0vwleavs9vxp04dstxwf2svpv0" timestamp="1509365080"&gt;56&lt;/key&gt;&lt;/foreign-keys&gt;&lt;ref-type name="Journal Article"&gt;17&lt;/ref-type&gt;&lt;contributors&gt;&lt;authors&gt;&lt;author&gt;American Diabetes, Association&lt;/author&gt;&lt;/authors&gt;&lt;/contributors&gt;&lt;titles&gt;&lt;title&gt;13. Management of Diabetes in Pregnancy&lt;/title&gt;&lt;secondary-title&gt;Diabetes Care&lt;/secondary-title&gt;&lt;/titles&gt;&lt;periodical&gt;&lt;full-title&gt;Diabetes Care&lt;/full-title&gt;&lt;/periodical&gt;&lt;pages&gt;S114-S119&lt;/pages&gt;&lt;volume&gt;40&lt;/volume&gt;&lt;number&gt;Suppl 1&lt;/number&gt;&lt;edition&gt;2016/12/17&lt;/edition&gt;&lt;dates&gt;&lt;year&gt;2017&lt;/year&gt;&lt;pub-dates&gt;&lt;date&gt;Jan&lt;/date&gt;&lt;/pub-dates&gt;&lt;/dates&gt;&lt;isbn&gt;1935-5548 (Electronic)&amp;#xD;0149-5992 (Linking)&lt;/isbn&gt;&lt;accession-num&gt;27979900&lt;/accession-num&gt;&lt;urls&gt;&lt;related-urls&gt;&lt;url&gt;https://www.ncbi.nlm.nih.gov/pubmed/27979900&lt;/url&gt;&lt;/related-urls&gt;&lt;/urls&gt;&lt;electronic-resource-num&gt;10.2337/dc17-S016&lt;/electronic-resource-num&gt;&lt;/record&gt;&lt;/Cite&gt;&lt;/EndNote&gt;</w:instrText>
      </w:r>
      <w:r w:rsidR="00E21EE1" w:rsidRPr="00296F8E">
        <w:fldChar w:fldCharType="separate"/>
      </w:r>
      <w:r w:rsidR="003F68CB" w:rsidRPr="00296F8E">
        <w:rPr>
          <w:noProof/>
        </w:rPr>
        <w:t>(8)</w:t>
      </w:r>
      <w:r w:rsidR="00E21EE1" w:rsidRPr="00296F8E">
        <w:fldChar w:fldCharType="end"/>
      </w:r>
      <w:r w:rsidR="009955EA" w:rsidRPr="00296F8E">
        <w:t xml:space="preserve">. </w:t>
      </w:r>
      <w:r w:rsidR="00E75BED" w:rsidRPr="00296F8E">
        <w:t>Women monitor their fasting and post-meal</w:t>
      </w:r>
      <w:r w:rsidR="003F5298" w:rsidRPr="00296F8E">
        <w:t xml:space="preserve"> glucose</w:t>
      </w:r>
      <w:r w:rsidR="00E75BED" w:rsidRPr="00296F8E">
        <w:t xml:space="preserve"> levels and </w:t>
      </w:r>
      <w:r w:rsidR="00590A4E" w:rsidRPr="00296F8E">
        <w:t>adjust their individual diet and l</w:t>
      </w:r>
      <w:r w:rsidR="00E75BED" w:rsidRPr="00296F8E">
        <w:t xml:space="preserve">ifestyle to meet their glycemic </w:t>
      </w:r>
      <w:r w:rsidR="00590A4E" w:rsidRPr="00296F8E">
        <w:t xml:space="preserve">targets. </w:t>
      </w:r>
      <w:r w:rsidR="009955EA" w:rsidRPr="00296F8E">
        <w:t>This</w:t>
      </w:r>
      <w:r w:rsidR="00E21EE1" w:rsidRPr="00296F8E">
        <w:t xml:space="preserve"> </w:t>
      </w:r>
      <w:r w:rsidR="00590A4E" w:rsidRPr="00296F8E">
        <w:t>pragmatic approach</w:t>
      </w:r>
      <w:r w:rsidR="005C1CFF" w:rsidRPr="00296F8E">
        <w:t xml:space="preserve"> </w:t>
      </w:r>
      <w:r w:rsidR="00464A44" w:rsidRPr="00296F8E">
        <w:t>achieve</w:t>
      </w:r>
      <w:r w:rsidR="005C1CFF" w:rsidRPr="00296F8E">
        <w:t>s</w:t>
      </w:r>
      <w:r w:rsidR="00464A44" w:rsidRPr="00296F8E">
        <w:t xml:space="preserve"> th</w:t>
      </w:r>
      <w:r w:rsidR="00E75BED" w:rsidRPr="00296F8E">
        <w:t>e glycemic</w:t>
      </w:r>
      <w:r w:rsidR="00464A44" w:rsidRPr="00296F8E">
        <w:t xml:space="preserve"> targets in approximately</w:t>
      </w:r>
      <w:r w:rsidR="003178EF" w:rsidRPr="00296F8E">
        <w:t xml:space="preserve"> two thirds of women with gestational diabetes</w:t>
      </w:r>
      <w:r w:rsidR="00B266AB" w:rsidRPr="00296F8E">
        <w:t xml:space="preserve"> </w:t>
      </w:r>
      <w:r w:rsidR="00CC02DF" w:rsidRPr="00296F8E">
        <w:fldChar w:fldCharType="begin"/>
      </w:r>
      <w:r w:rsidR="003F68CB" w:rsidRPr="00296F8E">
        <w:instrText xml:space="preserve"> ADDIN EN.CITE &lt;EndNote&gt;&lt;Cite&gt;&lt;Author&gt;American Diabetes&lt;/Author&gt;&lt;Year&gt;2017&lt;/Year&gt;&lt;RecNum&gt;56&lt;/RecNum&gt;&lt;DisplayText&gt;(8)&lt;/DisplayText&gt;&lt;record&gt;&lt;rec-number&gt;56&lt;/rec-number&gt;&lt;foreign-keys&gt;&lt;key app="EN" db-id="e9dspraxbf0vwleavs9vxp04dstxwf2svpv0" timestamp="1509365080"&gt;56&lt;/key&gt;&lt;/foreign-keys&gt;&lt;ref-type name="Journal Article"&gt;17&lt;/ref-type&gt;&lt;contributors&gt;&lt;authors&gt;&lt;author&gt;American Diabetes, Association&lt;/author&gt;&lt;/authors&gt;&lt;/contributors&gt;&lt;titles&gt;&lt;title&gt;13. Management of Diabetes in Pregnancy&lt;/title&gt;&lt;secondary-title&gt;Diabetes Care&lt;/secondary-title&gt;&lt;/titles&gt;&lt;periodical&gt;&lt;full-title&gt;Diabetes Care&lt;/full-title&gt;&lt;/periodical&gt;&lt;pages&gt;S114-S119&lt;/pages&gt;&lt;volume&gt;40&lt;/volume&gt;&lt;number&gt;Suppl 1&lt;/number&gt;&lt;edition&gt;2016/12/17&lt;/edition&gt;&lt;dates&gt;&lt;year&gt;2017&lt;/year&gt;&lt;pub-dates&gt;&lt;date&gt;Jan&lt;/date&gt;&lt;/pub-dates&gt;&lt;/dates&gt;&lt;isbn&gt;1935-5548 (Electronic)&amp;#xD;0149-5992 (Linking)&lt;/isbn&gt;&lt;accession-num&gt;27979900&lt;/accession-num&gt;&lt;urls&gt;&lt;related-urls&gt;&lt;url&gt;https://www.ncbi.nlm.nih.gov/pubmed/27979900&lt;/url&gt;&lt;/related-urls&gt;&lt;/urls&gt;&lt;electronic-resource-num&gt;10.2337/dc17-S016&lt;/electronic-resource-num&gt;&lt;/record&gt;&lt;/Cite&gt;&lt;/EndNote&gt;</w:instrText>
      </w:r>
      <w:r w:rsidR="00CC02DF" w:rsidRPr="00296F8E">
        <w:fldChar w:fldCharType="separate"/>
      </w:r>
      <w:r w:rsidR="003F68CB" w:rsidRPr="00296F8E">
        <w:rPr>
          <w:noProof/>
        </w:rPr>
        <w:t>(8)</w:t>
      </w:r>
      <w:r w:rsidR="00CC02DF" w:rsidRPr="00296F8E">
        <w:fldChar w:fldCharType="end"/>
      </w:r>
      <w:r w:rsidR="00CC02DF" w:rsidRPr="00296F8E">
        <w:t>.</w:t>
      </w:r>
      <w:r w:rsidR="00E21EE1" w:rsidRPr="00296F8E">
        <w:t xml:space="preserve"> </w:t>
      </w:r>
      <w:r w:rsidR="00A33BF8" w:rsidRPr="00296F8E">
        <w:t>However, d</w:t>
      </w:r>
      <w:r w:rsidR="00BB515C" w:rsidRPr="00296F8E">
        <w:t xml:space="preserve">espite the importance of medical nutrition therapy and its </w:t>
      </w:r>
      <w:r w:rsidR="002F3272" w:rsidRPr="00296F8E">
        <w:t>widespread</w:t>
      </w:r>
      <w:r w:rsidR="00BB515C" w:rsidRPr="00296F8E">
        <w:t xml:space="preserve"> recommendation in clinical </w:t>
      </w:r>
      <w:r w:rsidR="0038394D" w:rsidRPr="00296F8E">
        <w:t>pra</w:t>
      </w:r>
      <w:r w:rsidR="007922DF" w:rsidRPr="00296F8E">
        <w:t>ctice</w:t>
      </w:r>
      <w:r w:rsidR="005C1CFF" w:rsidRPr="00296F8E">
        <w:t>, there are</w:t>
      </w:r>
      <w:r w:rsidR="0038394D" w:rsidRPr="00296F8E">
        <w:t xml:space="preserve"> limited data rega</w:t>
      </w:r>
      <w:r w:rsidR="009955EA" w:rsidRPr="00296F8E">
        <w:t>rding the optimal diet for</w:t>
      </w:r>
      <w:r w:rsidR="0038394D" w:rsidRPr="00296F8E">
        <w:t xml:space="preserve"> </w:t>
      </w:r>
      <w:r w:rsidR="004379D1" w:rsidRPr="00296F8E">
        <w:t xml:space="preserve">achieving </w:t>
      </w:r>
      <w:r w:rsidR="007922DF" w:rsidRPr="00296F8E">
        <w:t xml:space="preserve">maternal </w:t>
      </w:r>
      <w:r w:rsidR="008A29C1" w:rsidRPr="00296F8E">
        <w:t>eu</w:t>
      </w:r>
      <w:r w:rsidR="007922DF" w:rsidRPr="00296F8E">
        <w:t>glycemia</w:t>
      </w:r>
      <w:r w:rsidR="0038394D" w:rsidRPr="00296F8E">
        <w:t xml:space="preserve"> </w:t>
      </w:r>
      <w:r w:rsidR="001930AE" w:rsidRPr="00296F8E">
        <w:fldChar w:fldCharType="begin">
          <w:fldData xml:space="preserve">PEVuZE5vdGU+PENpdGU+PEF1dGhvcj5NZXR6Z2VyPC9BdXRob3I+PFllYXI+MjAwNzwvWWVhcj48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</w:fldData>
        </w:fldChar>
      </w:r>
      <w:r w:rsidR="003F68CB" w:rsidRPr="00296F8E">
        <w:instrText xml:space="preserve"> ADDIN EN.CITE </w:instrText>
      </w:r>
      <w:r w:rsidR="003F68CB" w:rsidRPr="00296F8E">
        <w:fldChar w:fldCharType="begin">
          <w:fldData xml:space="preserve">PEVuZE5vdGU+PENpdGU+PEF1dGhvcj5NZXR6Z2VyPC9BdXRob3I+PFllYXI+MjAwNzwvWWVhcj48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</w:fldData>
        </w:fldChar>
      </w:r>
      <w:r w:rsidR="003F68CB" w:rsidRPr="00296F8E">
        <w:instrText xml:space="preserve"> ADDIN EN.CITE.DATA </w:instrText>
      </w:r>
      <w:r w:rsidR="003F68CB" w:rsidRPr="00296F8E">
        <w:fldChar w:fldCharType="end"/>
      </w:r>
      <w:r w:rsidR="001930AE" w:rsidRPr="00296F8E">
        <w:fldChar w:fldCharType="separate"/>
      </w:r>
      <w:r w:rsidR="003F68CB" w:rsidRPr="00296F8E">
        <w:rPr>
          <w:noProof/>
        </w:rPr>
        <w:t>(8-11)</w:t>
      </w:r>
      <w:r w:rsidR="001930AE" w:rsidRPr="00296F8E">
        <w:fldChar w:fldCharType="end"/>
      </w:r>
      <w:r w:rsidR="0038394D" w:rsidRPr="00296F8E">
        <w:t xml:space="preserve">. </w:t>
      </w:r>
      <w:r w:rsidR="00590A4E" w:rsidRPr="00296F8E">
        <w:t>It is also unknown</w:t>
      </w:r>
      <w:r w:rsidR="004379D1" w:rsidRPr="00296F8E">
        <w:t xml:space="preserve"> whet</w:t>
      </w:r>
      <w:r w:rsidR="007922DF" w:rsidRPr="00296F8E">
        <w:t>her the dietary interventions</w:t>
      </w:r>
      <w:r w:rsidR="005C1CFF" w:rsidRPr="00296F8E">
        <w:t xml:space="preserve"> for </w:t>
      </w:r>
      <w:r w:rsidR="007922DF" w:rsidRPr="00296F8E">
        <w:t xml:space="preserve">achieving </w:t>
      </w:r>
      <w:r w:rsidR="005C1CFF" w:rsidRPr="00296F8E">
        <w:t>maternal gl</w:t>
      </w:r>
      <w:r w:rsidR="007922DF" w:rsidRPr="00296F8E">
        <w:t>ycemia are also</w:t>
      </w:r>
      <w:r w:rsidR="005C1CFF" w:rsidRPr="00296F8E">
        <w:t xml:space="preserve"> effective for </w:t>
      </w:r>
      <w:r w:rsidR="00590A4E" w:rsidRPr="00296F8E">
        <w:t>reducing</w:t>
      </w:r>
      <w:r w:rsidR="001A690B" w:rsidRPr="00296F8E">
        <w:t xml:space="preserve"> excessive</w:t>
      </w:r>
      <w:r w:rsidR="005C1CFF" w:rsidRPr="00296F8E">
        <w:t xml:space="preserve"> fetal growth</w:t>
      </w:r>
      <w:r w:rsidR="00590A4E" w:rsidRPr="00296F8E">
        <w:t xml:space="preserve"> and adiposity</w:t>
      </w:r>
      <w:r w:rsidR="00FF5013" w:rsidRPr="00296F8E">
        <w:t xml:space="preserve"> </w:t>
      </w:r>
      <w:r w:rsidR="00FF5013" w:rsidRPr="00296F8E">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00B559D7" w:rsidRPr="00296F8E">
        <w:instrText xml:space="preserve"> ADDIN EN.CITE </w:instrText>
      </w:r>
      <w:r w:rsidR="00B559D7" w:rsidRPr="00296F8E">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00B559D7" w:rsidRPr="00296F8E">
        <w:instrText xml:space="preserve"> ADDIN EN.CITE.DATA </w:instrText>
      </w:r>
      <w:r w:rsidR="00B559D7" w:rsidRPr="00296F8E">
        <w:fldChar w:fldCharType="end"/>
      </w:r>
      <w:r w:rsidR="00FF5013" w:rsidRPr="00296F8E">
        <w:fldChar w:fldCharType="separate"/>
      </w:r>
      <w:r w:rsidR="00B559D7" w:rsidRPr="00296F8E">
        <w:rPr>
          <w:noProof/>
        </w:rPr>
        <w:t>(12)</w:t>
      </w:r>
      <w:r w:rsidR="00FF5013" w:rsidRPr="00296F8E">
        <w:fldChar w:fldCharType="end"/>
      </w:r>
      <w:r w:rsidR="00DB3C21" w:rsidRPr="00296F8E">
        <w:t>.</w:t>
      </w:r>
      <w:r w:rsidR="00536B30" w:rsidRPr="00296F8E">
        <w:t xml:space="preserve"> </w:t>
      </w:r>
    </w:p>
    <w:p w14:paraId="6E79555D" w14:textId="77777777" w:rsidR="00A9650A" w:rsidRPr="00296F8E" w:rsidRDefault="00A9650A" w:rsidP="00DE1EE7">
      <w:pPr>
        <w:spacing w:line="480" w:lineRule="auto"/>
        <w:contextualSpacing/>
      </w:pPr>
    </w:p>
    <w:p w14:paraId="3FCCCB4B" w14:textId="56471DAF" w:rsidR="00BF34B3" w:rsidRPr="00296F8E" w:rsidRDefault="007922DF" w:rsidP="00DE1EE7">
      <w:pPr>
        <w:spacing w:line="480" w:lineRule="auto"/>
        <w:contextualSpacing/>
      </w:pPr>
      <w:r w:rsidRPr="00296F8E">
        <w:t>D</w:t>
      </w:r>
      <w:r w:rsidR="00BF5C9D" w:rsidRPr="00296F8E">
        <w:t>ifferent dietary strategie</w:t>
      </w:r>
      <w:r w:rsidR="00895A60" w:rsidRPr="00296F8E">
        <w:t xml:space="preserve">s have been reported </w:t>
      </w:r>
      <w:r w:rsidRPr="00296F8E">
        <w:t>including</w:t>
      </w:r>
      <w:r w:rsidR="00C01AE1" w:rsidRPr="00296F8E">
        <w:t xml:space="preserve"> low glycemic index</w:t>
      </w:r>
      <w:r w:rsidRPr="00296F8E">
        <w:t xml:space="preserve">, </w:t>
      </w:r>
      <w:r w:rsidR="00A52449" w:rsidRPr="00296F8E">
        <w:t>energy</w:t>
      </w:r>
      <w:r w:rsidR="009955EA" w:rsidRPr="00296F8E">
        <w:t xml:space="preserve"> restriction</w:t>
      </w:r>
      <w:r w:rsidRPr="00296F8E">
        <w:t>,</w:t>
      </w:r>
      <w:r w:rsidR="009955EA" w:rsidRPr="00296F8E">
        <w:t xml:space="preserve"> increasing or decreasing carbohydrate</w:t>
      </w:r>
      <w:r w:rsidRPr="00296F8E">
        <w:t>s</w:t>
      </w:r>
      <w:r w:rsidR="003C7084" w:rsidRPr="00296F8E">
        <w:t>, or</w:t>
      </w:r>
      <w:r w:rsidR="00A33BF8" w:rsidRPr="00296F8E">
        <w:t xml:space="preserve"> those that</w:t>
      </w:r>
      <w:r w:rsidR="009955EA" w:rsidRPr="00296F8E">
        <w:t xml:space="preserve"> </w:t>
      </w:r>
      <w:r w:rsidR="00A52449" w:rsidRPr="00296F8E">
        <w:t>modify</w:t>
      </w:r>
      <w:r w:rsidR="00844951" w:rsidRPr="00296F8E">
        <w:t xml:space="preserve"> </w:t>
      </w:r>
      <w:r w:rsidR="009955EA" w:rsidRPr="00296F8E">
        <w:t>fat</w:t>
      </w:r>
      <w:r w:rsidR="00A52449" w:rsidRPr="00296F8E">
        <w:t xml:space="preserve"> or protein quality or quantity</w:t>
      </w:r>
      <w:r w:rsidR="00C01AE1" w:rsidRPr="00296F8E">
        <w:t xml:space="preserve"> </w:t>
      </w:r>
      <w:r w:rsidR="00C01AE1" w:rsidRPr="00296F8E">
        <w:fldChar w:fldCharType="begin">
          <w:fldData xml:space="preserve">PEVuZE5vdGU+PENpdGU+PEF1dGhvcj5IZXJuYW5kZXo8L0F1dGhvcj48WWVhcj4yMDE2PC9ZZWFy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</w:fldData>
        </w:fldChar>
      </w:r>
      <w:r w:rsidR="008B4871" w:rsidRPr="00296F8E">
        <w:instrText xml:space="preserve"> ADDIN EN.CITE </w:instrText>
      </w:r>
      <w:r w:rsidR="008B4871" w:rsidRPr="00296F8E">
        <w:fldChar w:fldCharType="begin">
          <w:fldData xml:space="preserve">PEVuZE5vdGU+PENpdGU+PEF1dGhvcj5IZXJuYW5kZXo8L0F1dGhvcj48WWVhcj4yMDE2PC9ZZWFy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</w:fldData>
        </w:fldChar>
      </w:r>
      <w:r w:rsidR="008B4871" w:rsidRPr="00296F8E">
        <w:instrText xml:space="preserve"> ADDIN EN.CITE.DATA </w:instrText>
      </w:r>
      <w:r w:rsidR="008B4871" w:rsidRPr="00296F8E">
        <w:fldChar w:fldCharType="end"/>
      </w:r>
      <w:r w:rsidR="00C01AE1" w:rsidRPr="00296F8E">
        <w:fldChar w:fldCharType="separate"/>
      </w:r>
      <w:r w:rsidR="00B559D7" w:rsidRPr="00296F8E">
        <w:rPr>
          <w:noProof/>
        </w:rPr>
        <w:t>(12-14)</w:t>
      </w:r>
      <w:r w:rsidR="00C01AE1" w:rsidRPr="00296F8E">
        <w:fldChar w:fldCharType="end"/>
      </w:r>
      <w:r w:rsidR="00895A60" w:rsidRPr="00296F8E">
        <w:t xml:space="preserve">. </w:t>
      </w:r>
      <w:r w:rsidR="00A33BF8" w:rsidRPr="00296F8E">
        <w:t>Three</w:t>
      </w:r>
      <w:r w:rsidR="005A0D0C" w:rsidRPr="00296F8E">
        <w:t xml:space="preserve"> recent systematic reviews have been perfor</w:t>
      </w:r>
      <w:r w:rsidR="00A52449" w:rsidRPr="00296F8E">
        <w:t>med examining specific diet</w:t>
      </w:r>
      <w:r w:rsidR="005A0D0C" w:rsidRPr="00296F8E">
        <w:t xml:space="preserve">s and </w:t>
      </w:r>
      <w:r w:rsidR="002F3272" w:rsidRPr="00296F8E">
        <w:t xml:space="preserve">pregnancy </w:t>
      </w:r>
      <w:r w:rsidRPr="00296F8E">
        <w:t>outcomes</w:t>
      </w:r>
      <w:r w:rsidR="00ED2A5F" w:rsidRPr="00296F8E">
        <w:t xml:space="preserve"> </w:t>
      </w:r>
      <w:r w:rsidR="00ED2A5F" w:rsidRPr="00296F8E">
        <w:fldChar w:fldCharType="begin">
          <w:fldData xml:space="preserve">PEVuZE5vdGU+PENpdGU+PEF1dGhvcj5XZWk8L0F1dGhvcj48WWVhcj4yMDE2PC9ZZWFyPjxSZWNO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</w:fldData>
        </w:fldChar>
      </w:r>
      <w:r w:rsidR="008B4871" w:rsidRPr="00296F8E">
        <w:instrText xml:space="preserve"> ADDIN EN.CITE </w:instrText>
      </w:r>
      <w:r w:rsidR="008B4871" w:rsidRPr="00296F8E">
        <w:fldChar w:fldCharType="begin">
          <w:fldData xml:space="preserve">PEVuZE5vdGU+PENpdGU+PEF1dGhvcj5XZWk8L0F1dGhvcj48WWVhcj4yMDE2PC9ZZWFyPjxSZWNO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</w:fldData>
        </w:fldChar>
      </w:r>
      <w:r w:rsidR="008B4871" w:rsidRPr="00296F8E">
        <w:instrText xml:space="preserve"> ADDIN EN.CITE.DATA </w:instrText>
      </w:r>
      <w:r w:rsidR="008B4871" w:rsidRPr="00296F8E">
        <w:fldChar w:fldCharType="end"/>
      </w:r>
      <w:r w:rsidR="00ED2A5F" w:rsidRPr="00296F8E">
        <w:fldChar w:fldCharType="separate"/>
      </w:r>
      <w:r w:rsidR="00B559D7" w:rsidRPr="00296F8E">
        <w:rPr>
          <w:noProof/>
        </w:rPr>
        <w:t>(15-17)</w:t>
      </w:r>
      <w:r w:rsidR="00ED2A5F" w:rsidRPr="00296F8E">
        <w:fldChar w:fldCharType="end"/>
      </w:r>
      <w:r w:rsidR="00787703" w:rsidRPr="00296F8E">
        <w:t xml:space="preserve">. </w:t>
      </w:r>
      <w:r w:rsidR="00844951" w:rsidRPr="00296F8E">
        <w:t xml:space="preserve">Viana et al </w:t>
      </w:r>
      <w:r w:rsidR="00ED2A5F" w:rsidRPr="00296F8E">
        <w:fldChar w:fldCharType="begin">
          <w:fldData xml:space="preserve">PEVuZE5vdGU+PENpdGU+PEF1dGhvcj5WaWFuYTwvQXV0aG9yPjxZZWFyPjIwMTQ8L1llYXI+PFJl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MzNDUtMzM1NTwvcGFnZXM+PHZvbHVtZT4zNzwvdm9sdW1lPjxudW1i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</w:fldData>
        </w:fldChar>
      </w:r>
      <w:r w:rsidR="008B4871" w:rsidRPr="00296F8E">
        <w:instrText xml:space="preserve"> ADDIN EN.CITE </w:instrText>
      </w:r>
      <w:r w:rsidR="008B4871" w:rsidRPr="00296F8E">
        <w:fldChar w:fldCharType="begin">
          <w:fldData xml:space="preserve">PEVuZE5vdGU+PENpdGU+PEF1dGhvcj5WaWFuYTwvQXV0aG9yPjxZZWFyPjIwMTQ8L1llYXI+PFJl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MzNDUtMzM1NTwvcGFnZXM+PHZvbHVtZT4zNzwvdm9sdW1lPjxudW1i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</w:fldData>
        </w:fldChar>
      </w:r>
      <w:r w:rsidR="008B4871" w:rsidRPr="00296F8E">
        <w:instrText xml:space="preserve"> ADDIN EN.CITE.DATA </w:instrText>
      </w:r>
      <w:r w:rsidR="008B4871" w:rsidRPr="00296F8E">
        <w:fldChar w:fldCharType="end"/>
      </w:r>
      <w:r w:rsidR="00ED2A5F" w:rsidRPr="00296F8E">
        <w:fldChar w:fldCharType="separate"/>
      </w:r>
      <w:r w:rsidR="00B559D7" w:rsidRPr="00296F8E">
        <w:rPr>
          <w:noProof/>
        </w:rPr>
        <w:t>(16)</w:t>
      </w:r>
      <w:r w:rsidR="00ED2A5F" w:rsidRPr="00296F8E">
        <w:fldChar w:fldCharType="end"/>
      </w:r>
      <w:r w:rsidR="00ED2A5F" w:rsidRPr="00296F8E">
        <w:t xml:space="preserve"> </w:t>
      </w:r>
      <w:r w:rsidR="00844951" w:rsidRPr="00296F8E">
        <w:t xml:space="preserve">and </w:t>
      </w:r>
      <w:r w:rsidRPr="00296F8E">
        <w:t>Wei et al.</w:t>
      </w:r>
      <w:r w:rsidR="00ED2A5F" w:rsidRPr="00296F8E">
        <w:t xml:space="preserve"> </w:t>
      </w:r>
      <w:r w:rsidR="00ED2A5F" w:rsidRPr="00296F8E">
        <w:fldChar w:fldCharType="begin"/>
      </w:r>
      <w:r w:rsidR="00B559D7" w:rsidRPr="00296F8E">
        <w:instrText xml:space="preserve"> ADDIN EN.CITE &lt;EndNote&gt;&lt;Cite&gt;&lt;Author&gt;Wei&lt;/Author&gt;&lt;Year&gt;2016&lt;/Year&gt;&lt;RecNum&gt;3823&lt;/RecNum&gt;&lt;DisplayText&gt;(15)&lt;/DisplayText&gt;&lt;record&gt;&lt;rec-number&gt;3823&lt;/rec-number&gt;&lt;foreign-keys&gt;&lt;key app="EN" db-id="ftstadpp2s0099etd5spaad1wawtxsdztz2x" timestamp="1467297094"&gt;3823&lt;/key&gt;&lt;/foreign-keys&gt;&lt;ref-type name="Journal Article"&gt;17&lt;/ref-type&gt;&lt;contributors&gt;&lt;authors&gt;&lt;author&gt;Wei, Jinhua&lt;/author&gt;&lt;author&gt;Heng, Weijun&lt;/author&gt;&lt;author&gt;Gao, Jianbo&lt;/author&gt;&lt;/authors&gt;&lt;/contributors&gt;&lt;auth-address&gt;From the Department of Obstetrics (JW); Department of Endocrinology (JG), Changzhou Second People&amp;apos;s Hospital; and Department of Endocrinology (WH), Changzhou Jintan People&amp;apos;s Hospital, Changzhou, China&lt;/auth-address&gt;&lt;titles&gt;&lt;title&gt;Effects of Low Glycemic Index Diets on Gestational Diabetes Mellitus: A Meta-Analysis of Randomized Controlled Clinical Trials&lt;/title&gt;&lt;secondary-title&gt;Medicine&lt;/secondary-title&gt;&lt;/titles&gt;&lt;periodical&gt;&lt;full-title&gt;Medicine&lt;/full-title&gt;&lt;abbr-1&gt;Medicine (Baltimore)&lt;/abbr-1&gt;&lt;/periodical&gt;&lt;pages&gt;e3792-e3792 1p&lt;/pages&gt;&lt;volume&gt;95&lt;/volume&gt;&lt;number&gt;18&lt;/number&gt;&lt;dates&gt;&lt;year&gt;2016&lt;/year&gt;&lt;/dates&gt;&lt;pub-location&gt;Baltimore, Maryland&lt;/pub-location&gt;&lt;publisher&gt;Lippincott Williams &amp;amp; Wilkins&lt;/publisher&gt;&lt;isbn&gt;0025-7974&lt;/isbn&gt;&lt;accession-num&gt;115881896. Language: English. Entry Date: In Process. Revision Date: 20160626. Publication Type: journal article. Journal Subset: Biomedical&lt;/accession-num&gt;&lt;urls&gt;&lt;related-urls&gt;&lt;url&gt;http://search.ebscohost.com/login.aspx?direct=true&amp;amp;db=ccm&amp;amp;AN=115881896&amp;amp;site=ehost-live&lt;/url&gt;&lt;/related-urls&gt;&lt;/urls&gt;&lt;electronic-resource-num&gt;10.1097/MD.0000000000003792&lt;/electronic-resource-num&gt;&lt;remote-database-name&gt;ccm&lt;/remote-database-name&gt;&lt;remote-database-provider&gt;EBSCOhost&lt;/remote-database-provider&gt;&lt;/record&gt;&lt;/Cite&gt;&lt;/EndNote&gt;</w:instrText>
      </w:r>
      <w:r w:rsidR="00ED2A5F" w:rsidRPr="00296F8E">
        <w:fldChar w:fldCharType="separate"/>
      </w:r>
      <w:r w:rsidR="00B559D7" w:rsidRPr="00296F8E">
        <w:rPr>
          <w:noProof/>
        </w:rPr>
        <w:t>(15)</w:t>
      </w:r>
      <w:r w:rsidR="00ED2A5F" w:rsidRPr="00296F8E">
        <w:fldChar w:fldCharType="end"/>
      </w:r>
      <w:r w:rsidRPr="00296F8E">
        <w:t xml:space="preserve"> concluded</w:t>
      </w:r>
      <w:r w:rsidR="00BF34B3" w:rsidRPr="00296F8E">
        <w:t xml:space="preserve"> that low glycemic index diets were associated with a decreased risk of </w:t>
      </w:r>
      <w:r w:rsidR="002F3272" w:rsidRPr="00296F8E">
        <w:t xml:space="preserve">infant </w:t>
      </w:r>
      <w:r w:rsidR="00ED2A5F" w:rsidRPr="00296F8E">
        <w:t>macrosomia.</w:t>
      </w:r>
      <w:r w:rsidR="00A52449" w:rsidRPr="00296F8E">
        <w:t xml:space="preserve"> </w:t>
      </w:r>
      <w:r w:rsidR="00C9465B" w:rsidRPr="00296F8E">
        <w:t>However, the most recent</w:t>
      </w:r>
      <w:r w:rsidR="008A29C1" w:rsidRPr="00296F8E">
        <w:t xml:space="preserve"> systematic review from Cochrane </w:t>
      </w:r>
      <w:r w:rsidR="00C9465B" w:rsidRPr="00296F8E">
        <w:t>included 19 trials randomi</w:t>
      </w:r>
      <w:r w:rsidR="00D20E09" w:rsidRPr="00296F8E">
        <w:t>z</w:t>
      </w:r>
      <w:r w:rsidR="00C9465B" w:rsidRPr="00296F8E">
        <w:t>ing 1398 women found no clear difference in large for gestational age or other primary neonatal outcomes with low glycemic index diet</w:t>
      </w:r>
      <w:r w:rsidR="00ED2A5F" w:rsidRPr="00296F8E">
        <w:t xml:space="preserve"> </w:t>
      </w:r>
      <w:r w:rsidR="00ED2A5F" w:rsidRPr="00296F8E">
        <w:fldChar w:fldCharType="begin">
          <w:fldData xml:space="preserve">PEVuZE5vdGU+PENpdGU+PEF1dGhvcj5IYW48L0F1dGhvcj48WWVhcj4yMDE3PC9ZZWFyPjxSZWNO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</w:fldData>
        </w:fldChar>
      </w:r>
      <w:r w:rsidR="003F68CB" w:rsidRPr="00296F8E">
        <w:instrText xml:space="preserve"> ADDIN EN.CITE </w:instrText>
      </w:r>
      <w:r w:rsidR="003F68CB" w:rsidRPr="00296F8E">
        <w:fldChar w:fldCharType="begin">
          <w:fldData xml:space="preserve">PEVuZE5vdGU+PENpdGU+PEF1dGhvcj5IYW48L0F1dGhvcj48WWVhcj4yMDE3PC9ZZWFyPjxSZWNO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</w:fldData>
        </w:fldChar>
      </w:r>
      <w:r w:rsidR="003F68CB" w:rsidRPr="00296F8E">
        <w:instrText xml:space="preserve"> ADDIN EN.CITE.DATA </w:instrText>
      </w:r>
      <w:r w:rsidR="003F68CB" w:rsidRPr="00296F8E">
        <w:fldChar w:fldCharType="end"/>
      </w:r>
      <w:r w:rsidR="00ED2A5F" w:rsidRPr="00296F8E">
        <w:fldChar w:fldCharType="separate"/>
      </w:r>
      <w:r w:rsidR="00B559D7" w:rsidRPr="00296F8E">
        <w:rPr>
          <w:noProof/>
        </w:rPr>
        <w:t>(17)</w:t>
      </w:r>
      <w:r w:rsidR="00ED2A5F" w:rsidRPr="00296F8E">
        <w:fldChar w:fldCharType="end"/>
      </w:r>
      <w:r w:rsidR="005C1CFF" w:rsidRPr="00296F8E">
        <w:t xml:space="preserve">. </w:t>
      </w:r>
      <w:r w:rsidR="00C01C44" w:rsidRPr="00296F8E">
        <w:t>The primary maternal outcomes were hypertension</w:t>
      </w:r>
      <w:r w:rsidR="00794F49" w:rsidRPr="00296F8E">
        <w:t xml:space="preserve"> (gestational and/or preeclampsia), delivery by c</w:t>
      </w:r>
      <w:r w:rsidR="00C01C44" w:rsidRPr="00296F8E">
        <w:t xml:space="preserve">esarean </w:t>
      </w:r>
      <w:r w:rsidR="00794F49" w:rsidRPr="00296F8E">
        <w:t xml:space="preserve">section </w:t>
      </w:r>
      <w:r w:rsidR="00C01C44" w:rsidRPr="00296F8E">
        <w:lastRenderedPageBreak/>
        <w:t>and type 2 diabetes, outcomes for which most trials lacked statistical power</w:t>
      </w:r>
      <w:r w:rsidR="00110AE3" w:rsidRPr="00296F8E">
        <w:t>, even when dietary subgroups were combined</w:t>
      </w:r>
      <w:r w:rsidR="00B3779A" w:rsidRPr="00296F8E">
        <w:t xml:space="preserve">. </w:t>
      </w:r>
      <w:r w:rsidR="005C1CFF" w:rsidRPr="00296F8E">
        <w:t xml:space="preserve">Remarkably, </w:t>
      </w:r>
      <w:r w:rsidR="00752127" w:rsidRPr="00296F8E">
        <w:t xml:space="preserve">no </w:t>
      </w:r>
      <w:r w:rsidR="00590A4E" w:rsidRPr="00296F8E">
        <w:t xml:space="preserve">systematic </w:t>
      </w:r>
      <w:r w:rsidR="00BF34B3" w:rsidRPr="00296F8E">
        <w:t>revie</w:t>
      </w:r>
      <w:r w:rsidR="002F3272" w:rsidRPr="00296F8E">
        <w:t xml:space="preserve">ws examined the impact </w:t>
      </w:r>
      <w:r w:rsidR="00590A4E" w:rsidRPr="00296F8E">
        <w:t>of</w:t>
      </w:r>
      <w:r w:rsidR="008C724C" w:rsidRPr="00296F8E">
        <w:t xml:space="preserve"> modified</w:t>
      </w:r>
      <w:r w:rsidR="002F3272" w:rsidRPr="00296F8E">
        <w:t xml:space="preserve"> dietary interventions on </w:t>
      </w:r>
      <w:r w:rsidR="00C01C44" w:rsidRPr="00296F8E">
        <w:t xml:space="preserve">the detailed </w:t>
      </w:r>
      <w:r w:rsidR="002F3272" w:rsidRPr="00296F8E">
        <w:t>maternal</w:t>
      </w:r>
      <w:r w:rsidR="00C01C44" w:rsidRPr="00296F8E">
        <w:t xml:space="preserve"> glycemic </w:t>
      </w:r>
      <w:r w:rsidR="00DF670F" w:rsidRPr="00296F8E">
        <w:t>parameters</w:t>
      </w:r>
      <w:r w:rsidR="001160A4" w:rsidRPr="00296F8E">
        <w:t xml:space="preserve"> including change</w:t>
      </w:r>
      <w:r w:rsidR="0027498A" w:rsidRPr="00296F8E">
        <w:t xml:space="preserve"> in glucose-related variables</w:t>
      </w:r>
      <w:r w:rsidR="00DF670F" w:rsidRPr="00296F8E">
        <w:t>, the outcomes which are most directly influenced by diet</w:t>
      </w:r>
      <w:r w:rsidR="00B96215" w:rsidRPr="00296F8E">
        <w:t xml:space="preserve">. </w:t>
      </w:r>
    </w:p>
    <w:p w14:paraId="2E9FD57D" w14:textId="77777777" w:rsidR="007B7078" w:rsidRPr="00296F8E" w:rsidRDefault="007B7078" w:rsidP="00DE1EE7">
      <w:pPr>
        <w:spacing w:after="120" w:line="480" w:lineRule="auto"/>
        <w:contextualSpacing/>
      </w:pPr>
    </w:p>
    <w:p w14:paraId="44CDDCB3" w14:textId="6295CB6B" w:rsidR="00A55626" w:rsidRPr="00296F8E" w:rsidRDefault="00140521" w:rsidP="00DE1EE7">
      <w:pPr>
        <w:spacing w:after="120" w:line="480" w:lineRule="auto"/>
        <w:contextualSpacing/>
      </w:pPr>
      <w:r w:rsidRPr="00296F8E">
        <w:t>To address this</w:t>
      </w:r>
      <w:r w:rsidR="0043088F" w:rsidRPr="00296F8E">
        <w:t xml:space="preserve"> knowledge gap,</w:t>
      </w:r>
      <w:r w:rsidR="00DA09E7" w:rsidRPr="00296F8E">
        <w:t xml:space="preserve"> we performed a </w:t>
      </w:r>
      <w:r w:rsidR="00590A4E" w:rsidRPr="00296F8E">
        <w:t xml:space="preserve">systematic review and </w:t>
      </w:r>
      <w:r w:rsidR="00DA09E7" w:rsidRPr="00296F8E">
        <w:t xml:space="preserve">meta-analysis </w:t>
      </w:r>
      <w:r w:rsidR="00424139" w:rsidRPr="00296F8E">
        <w:t xml:space="preserve">of randomized controlled trials </w:t>
      </w:r>
      <w:r w:rsidR="00DA09E7" w:rsidRPr="00296F8E">
        <w:t xml:space="preserve">to </w:t>
      </w:r>
      <w:r w:rsidR="00A55626" w:rsidRPr="00296F8E">
        <w:t>investigate whether in women with gestational dia</w:t>
      </w:r>
      <w:r w:rsidR="00590A4E" w:rsidRPr="00296F8E">
        <w:t xml:space="preserve">betes, </w:t>
      </w:r>
      <w:r w:rsidR="008C724C" w:rsidRPr="00296F8E">
        <w:t xml:space="preserve">modified </w:t>
      </w:r>
      <w:r w:rsidR="00590A4E" w:rsidRPr="00296F8E">
        <w:t>dietary interventions</w:t>
      </w:r>
      <w:r w:rsidR="00001011" w:rsidRPr="00296F8E">
        <w:t xml:space="preserve"> </w:t>
      </w:r>
      <w:r w:rsidR="001160A4" w:rsidRPr="00296F8E">
        <w:t xml:space="preserve">(defined as </w:t>
      </w:r>
      <w:r w:rsidR="002D4CF4" w:rsidRPr="00296F8E">
        <w:t xml:space="preserve">a </w:t>
      </w:r>
      <w:r w:rsidR="001160A4" w:rsidRPr="00296F8E">
        <w:t>diet</w:t>
      </w:r>
      <w:r w:rsidR="002D4CF4" w:rsidRPr="00296F8E">
        <w:t>ary intervention</w:t>
      </w:r>
      <w:r w:rsidR="001160A4" w:rsidRPr="00296F8E">
        <w:t xml:space="preserve"> different from the usual </w:t>
      </w:r>
      <w:r w:rsidR="002D4CF4" w:rsidRPr="00296F8E">
        <w:t>one</w:t>
      </w:r>
      <w:r w:rsidR="001160A4" w:rsidRPr="00296F8E">
        <w:t xml:space="preserve"> used in the control group) </w:t>
      </w:r>
      <w:r w:rsidR="00001011" w:rsidRPr="00296F8E">
        <w:t xml:space="preserve">offer improved </w:t>
      </w:r>
      <w:r w:rsidR="00A55626" w:rsidRPr="00296F8E">
        <w:t xml:space="preserve">glycemic control </w:t>
      </w:r>
      <w:r w:rsidR="00A55626" w:rsidRPr="00296F8E">
        <w:lastRenderedPageBreak/>
        <w:t>and/or improved neonatal outcomes</w:t>
      </w:r>
      <w:r w:rsidR="00424139" w:rsidRPr="00296F8E">
        <w:t xml:space="preserve"> when compared to standard diets</w:t>
      </w:r>
      <w:r w:rsidR="00A55626" w:rsidRPr="00296F8E">
        <w:t xml:space="preserve">. </w:t>
      </w:r>
    </w:p>
    <w:p w14:paraId="28989306" w14:textId="77777777" w:rsidR="00A63C8D" w:rsidRPr="00296F8E" w:rsidRDefault="00A63C8D" w:rsidP="00DE1EE7">
      <w:pPr>
        <w:spacing w:line="480" w:lineRule="auto"/>
        <w:contextualSpacing/>
        <w:rPr>
          <w:b/>
        </w:rPr>
      </w:pPr>
    </w:p>
    <w:p w14:paraId="004D1869" w14:textId="77777777" w:rsidR="002E4D32" w:rsidRPr="00296F8E" w:rsidRDefault="002E4D32" w:rsidP="00DE1EE7">
      <w:pPr>
        <w:spacing w:line="480" w:lineRule="auto"/>
        <w:contextualSpacing/>
        <w:rPr>
          <w:b/>
        </w:rPr>
      </w:pPr>
    </w:p>
    <w:p w14:paraId="28AE35B5" w14:textId="77777777" w:rsidR="007A0B50" w:rsidRPr="00296F8E" w:rsidRDefault="00FD6194" w:rsidP="00DE1EE7">
      <w:pPr>
        <w:spacing w:line="480" w:lineRule="auto"/>
        <w:contextualSpacing/>
        <w:rPr>
          <w:b/>
        </w:rPr>
      </w:pPr>
      <w:r w:rsidRPr="00296F8E">
        <w:rPr>
          <w:b/>
        </w:rPr>
        <w:t xml:space="preserve">Methods </w:t>
      </w:r>
    </w:p>
    <w:p w14:paraId="3E4F381F" w14:textId="5745CD0E" w:rsidR="003D5689" w:rsidRPr="00296F8E" w:rsidRDefault="00CB50E3" w:rsidP="00DE1EE7">
      <w:pPr>
        <w:spacing w:line="480" w:lineRule="auto"/>
        <w:contextualSpacing/>
      </w:pPr>
      <w:r w:rsidRPr="00296F8E">
        <w:t xml:space="preserve">In accordance with a </w:t>
      </w:r>
      <w:r w:rsidR="00FE0DDF" w:rsidRPr="00296F8E">
        <w:t>published</w:t>
      </w:r>
      <w:r w:rsidRPr="00296F8E">
        <w:t xml:space="preserve"> protocol (PROSPERO </w:t>
      </w:r>
      <w:r w:rsidR="00F770EB" w:rsidRPr="00296F8E">
        <w:t>CRD42016042391</w:t>
      </w:r>
      <w:r w:rsidRPr="00296F8E">
        <w:t xml:space="preserve">), we performed a systematic review and meta-analysis. </w:t>
      </w:r>
      <w:r w:rsidR="008B1C34" w:rsidRPr="00296F8E">
        <w:t>Reporting is in accordance with</w:t>
      </w:r>
      <w:r w:rsidRPr="00296F8E">
        <w:t xml:space="preserve"> the Preferred Reporting Items for Systematic Reviews and Meta-analyses </w:t>
      </w:r>
      <w:r w:rsidR="008B2C1B" w:rsidRPr="00296F8E">
        <w:t>(</w:t>
      </w:r>
      <w:r w:rsidRPr="00296F8E">
        <w:t>PRISMA</w:t>
      </w:r>
      <w:r w:rsidR="008B2C1B" w:rsidRPr="00296F8E">
        <w:t>)</w:t>
      </w:r>
      <w:r w:rsidRPr="00296F8E">
        <w:t xml:space="preserve"> guidelines. </w:t>
      </w:r>
      <w:r w:rsidR="00444B64" w:rsidRPr="00296F8E">
        <w:t xml:space="preserve">An international panel of experts was formed by the International Life Sciences Institute, Europe. This panel determined the review protocol and carried out all aspects of the review. </w:t>
      </w:r>
    </w:p>
    <w:p w14:paraId="0028DD8C" w14:textId="77777777" w:rsidR="00800934" w:rsidRPr="00296F8E" w:rsidRDefault="00800934" w:rsidP="00DE1EE7">
      <w:pPr>
        <w:spacing w:line="480" w:lineRule="auto"/>
        <w:contextualSpacing/>
      </w:pPr>
    </w:p>
    <w:p w14:paraId="3AC806FF" w14:textId="77777777" w:rsidR="00F82159" w:rsidRPr="00296F8E" w:rsidRDefault="00F82159" w:rsidP="00DE1EE7">
      <w:pPr>
        <w:spacing w:line="480" w:lineRule="auto"/>
        <w:contextualSpacing/>
        <w:rPr>
          <w:i/>
        </w:rPr>
      </w:pPr>
      <w:r w:rsidRPr="00296F8E">
        <w:rPr>
          <w:i/>
        </w:rPr>
        <w:lastRenderedPageBreak/>
        <w:t xml:space="preserve">Data Sources and Search Strategy </w:t>
      </w:r>
    </w:p>
    <w:p w14:paraId="26C134E3" w14:textId="77777777" w:rsidR="008E088C" w:rsidRPr="00296F8E" w:rsidRDefault="007B64EF" w:rsidP="00DE1EE7">
      <w:pPr>
        <w:spacing w:line="480" w:lineRule="auto"/>
      </w:pPr>
      <w:r w:rsidRPr="00296F8E">
        <w:t>T</w:t>
      </w:r>
      <w:r w:rsidR="00190F45" w:rsidRPr="00296F8E">
        <w:t xml:space="preserve">he following databases </w:t>
      </w:r>
      <w:r w:rsidRPr="00296F8E">
        <w:t>were</w:t>
      </w:r>
      <w:r w:rsidR="00190F45" w:rsidRPr="00296F8E">
        <w:t xml:space="preserve"> searched</w:t>
      </w:r>
      <w:r w:rsidRPr="00296F8E">
        <w:t xml:space="preserve"> </w:t>
      </w:r>
      <w:r w:rsidR="007512F1" w:rsidRPr="00296F8E">
        <w:t xml:space="preserve">for all available dates </w:t>
      </w:r>
      <w:r w:rsidRPr="00296F8E">
        <w:t>using the search terms detailed in Table S1: PubMed, Medline</w:t>
      </w:r>
      <w:r w:rsidR="00190F45" w:rsidRPr="00296F8E">
        <w:t>, Cochrane Central Register of Controlled Trials</w:t>
      </w:r>
      <w:r w:rsidR="002366C1" w:rsidRPr="00296F8E">
        <w:t xml:space="preserve"> (CENTRAL)</w:t>
      </w:r>
      <w:r w:rsidR="00190F45" w:rsidRPr="00296F8E">
        <w:t xml:space="preserve">, Embase, CINAHL, Web of Science Core Collection, </w:t>
      </w:r>
      <w:r w:rsidR="00190F45" w:rsidRPr="00296F8E">
        <w:rPr>
          <w:shd w:val="clear" w:color="auto" w:fill="FFFFFF"/>
        </w:rPr>
        <w:t xml:space="preserve">Applied Social Sciences Index &amp; Abstracts (ASSIA) ProQuest, </w:t>
      </w:r>
      <w:r w:rsidR="00190F45" w:rsidRPr="00296F8E">
        <w:rPr>
          <w:bCs/>
          <w:shd w:val="clear" w:color="auto" w:fill="FFFFFF"/>
        </w:rPr>
        <w:t xml:space="preserve">ProQuest Dissertations &amp; Theses: A&amp;I and UK &amp; Ireland, NICE evidence search, Scopus, </w:t>
      </w:r>
      <w:r w:rsidR="00190F45" w:rsidRPr="00296F8E">
        <w:rPr>
          <w:shd w:val="clear" w:color="auto" w:fill="FFFFFF"/>
        </w:rPr>
        <w:t xml:space="preserve">UK Clinical Trials Gateway, </w:t>
      </w:r>
      <w:r w:rsidR="00190F45" w:rsidRPr="00296F8E">
        <w:rPr>
          <w:lang w:eastAsia="en-GB"/>
        </w:rPr>
        <w:t xml:space="preserve">ISRCTN, and </w:t>
      </w:r>
      <w:r w:rsidR="00190F45" w:rsidRPr="00296F8E">
        <w:rPr>
          <w:shd w:val="clear" w:color="auto" w:fill="FFFFFF"/>
        </w:rPr>
        <w:t xml:space="preserve">ClinicalTrials.gov. </w:t>
      </w:r>
      <w:r w:rsidR="007512F1" w:rsidRPr="00296F8E">
        <w:rPr>
          <w:shd w:val="clear" w:color="auto" w:fill="FFFFFF"/>
        </w:rPr>
        <w:t xml:space="preserve">The initial search was performed in </w:t>
      </w:r>
      <w:r w:rsidR="007512F1" w:rsidRPr="00296F8E">
        <w:t xml:space="preserve">July, 2016. </w:t>
      </w:r>
      <w:r w:rsidR="00CB44F2" w:rsidRPr="00296F8E">
        <w:t>An up</w:t>
      </w:r>
      <w:r w:rsidR="00780434" w:rsidRPr="00296F8E">
        <w:t xml:space="preserve">dated search of Medline, Embase, </w:t>
      </w:r>
      <w:r w:rsidR="00CB44F2" w:rsidRPr="00296F8E">
        <w:t xml:space="preserve">Cochrane Central Register of Controlled Trials </w:t>
      </w:r>
      <w:r w:rsidR="00780434" w:rsidRPr="00296F8E">
        <w:t>and CINAHL was performed on October 3</w:t>
      </w:r>
      <w:r w:rsidR="00780434" w:rsidRPr="00296F8E">
        <w:rPr>
          <w:vertAlign w:val="superscript"/>
        </w:rPr>
        <w:t>rd</w:t>
      </w:r>
      <w:r w:rsidR="00780434" w:rsidRPr="00296F8E">
        <w:t xml:space="preserve">, 2017 using the same search terms. </w:t>
      </w:r>
    </w:p>
    <w:p w14:paraId="5D16BEEE" w14:textId="77777777" w:rsidR="008E088C" w:rsidRPr="00296F8E" w:rsidRDefault="008E088C" w:rsidP="00DE1EE7">
      <w:pPr>
        <w:spacing w:line="480" w:lineRule="auto"/>
      </w:pPr>
    </w:p>
    <w:p w14:paraId="4CA7A1D4" w14:textId="77777777" w:rsidR="00190F45" w:rsidRPr="00296F8E" w:rsidRDefault="002366C1" w:rsidP="00DE1EE7">
      <w:pPr>
        <w:spacing w:line="480" w:lineRule="auto"/>
        <w:rPr>
          <w:shd w:val="clear" w:color="auto" w:fill="FFFFFF"/>
        </w:rPr>
      </w:pPr>
      <w:r w:rsidRPr="00296F8E">
        <w:lastRenderedPageBreak/>
        <w:t>A hand-sear</w:t>
      </w:r>
      <w:r w:rsidR="008E088C" w:rsidRPr="00296F8E">
        <w:t xml:space="preserve">ch of relevant reviews and all included articles </w:t>
      </w:r>
      <w:r w:rsidRPr="00296F8E">
        <w:t xml:space="preserve">was conducted to identify </w:t>
      </w:r>
      <w:r w:rsidR="00AA48E9" w:rsidRPr="00296F8E">
        <w:t>studies</w:t>
      </w:r>
      <w:r w:rsidR="002B1670" w:rsidRPr="00296F8E">
        <w:t xml:space="preserve"> for potential inclusion.</w:t>
      </w:r>
      <w:r w:rsidR="008E088C" w:rsidRPr="00296F8E">
        <w:t xml:space="preserve"> As well, e</w:t>
      </w:r>
      <w:r w:rsidRPr="00296F8E">
        <w:t xml:space="preserve">xperts on the panel </w:t>
      </w:r>
      <w:r w:rsidR="008E088C" w:rsidRPr="00296F8E">
        <w:t>were</w:t>
      </w:r>
      <w:r w:rsidRPr="00296F8E">
        <w:t xml:space="preserve"> consulted for the inclusion of additional articles.</w:t>
      </w:r>
      <w:r w:rsidR="00C23B9F" w:rsidRPr="00296F8E">
        <w:t xml:space="preserve"> Reference management was carried out using EndNote. </w:t>
      </w:r>
    </w:p>
    <w:p w14:paraId="55F81509" w14:textId="77777777" w:rsidR="00532643" w:rsidRPr="00296F8E" w:rsidRDefault="00532643" w:rsidP="00DE1EE7">
      <w:pPr>
        <w:spacing w:line="480" w:lineRule="auto"/>
        <w:contextualSpacing/>
      </w:pPr>
    </w:p>
    <w:p w14:paraId="294BDE00" w14:textId="77777777" w:rsidR="007A0B50" w:rsidRPr="00296F8E" w:rsidRDefault="00C80D10" w:rsidP="00DE1EE7">
      <w:pPr>
        <w:spacing w:line="480" w:lineRule="auto"/>
        <w:contextualSpacing/>
        <w:rPr>
          <w:i/>
        </w:rPr>
      </w:pPr>
      <w:r w:rsidRPr="00296F8E">
        <w:rPr>
          <w:i/>
        </w:rPr>
        <w:t>S</w:t>
      </w:r>
      <w:r w:rsidR="005C3359" w:rsidRPr="00296F8E">
        <w:rPr>
          <w:i/>
        </w:rPr>
        <w:t>tudy S</w:t>
      </w:r>
      <w:r w:rsidR="007A0B50" w:rsidRPr="00296F8E">
        <w:rPr>
          <w:i/>
        </w:rPr>
        <w:t>election</w:t>
      </w:r>
    </w:p>
    <w:p w14:paraId="5E9076C5" w14:textId="014AAE7A" w:rsidR="00E35EFC" w:rsidRPr="00296F8E" w:rsidRDefault="0026720C" w:rsidP="00DE1EE7">
      <w:pPr>
        <w:spacing w:line="480" w:lineRule="auto"/>
        <w:contextualSpacing/>
      </w:pPr>
      <w:r w:rsidRPr="00296F8E">
        <w:t>All titles and abstra</w:t>
      </w:r>
      <w:r w:rsidR="00C23B9F" w:rsidRPr="00296F8E">
        <w:t xml:space="preserve">cts were </w:t>
      </w:r>
      <w:r w:rsidR="0005011A" w:rsidRPr="00296F8E">
        <w:t>assessed</w:t>
      </w:r>
      <w:r w:rsidR="00C23B9F" w:rsidRPr="00296F8E">
        <w:t xml:space="preserve"> </w:t>
      </w:r>
      <w:r w:rsidR="002B1670" w:rsidRPr="00296F8E">
        <w:t xml:space="preserve">independently and </w:t>
      </w:r>
      <w:r w:rsidR="00C23B9F" w:rsidRPr="00296F8E">
        <w:t>in duplicate to identify art</w:t>
      </w:r>
      <w:r w:rsidR="0005011A" w:rsidRPr="00296F8E">
        <w:t xml:space="preserve">icles requiring full </w:t>
      </w:r>
      <w:r w:rsidR="00C23B9F" w:rsidRPr="00296F8E">
        <w:t xml:space="preserve">text review. </w:t>
      </w:r>
      <w:r w:rsidR="00DA48EA" w:rsidRPr="00296F8E">
        <w:t>Published s</w:t>
      </w:r>
      <w:r w:rsidR="00C23B9F" w:rsidRPr="00296F8E">
        <w:t>tudies fulfilling the following criteria were included</w:t>
      </w:r>
      <w:r w:rsidR="00CC0535" w:rsidRPr="00296F8E">
        <w:t>:</w:t>
      </w:r>
      <w:r w:rsidR="00C23B9F" w:rsidRPr="00296F8E">
        <w:t xml:space="preserve"> </w:t>
      </w:r>
      <w:r w:rsidR="00721325" w:rsidRPr="00296F8E">
        <w:t>r</w:t>
      </w:r>
      <w:r w:rsidR="00EE06D2" w:rsidRPr="00296F8E">
        <w:t>andomi</w:t>
      </w:r>
      <w:r w:rsidR="002D4CF4" w:rsidRPr="00296F8E">
        <w:t>z</w:t>
      </w:r>
      <w:r w:rsidR="00EE06D2" w:rsidRPr="00296F8E">
        <w:t>ed controlled trials</w:t>
      </w:r>
      <w:r w:rsidR="00C23B9F" w:rsidRPr="00296F8E">
        <w:t xml:space="preserve">, evaluated </w:t>
      </w:r>
      <w:r w:rsidR="002E6D5E" w:rsidRPr="00296F8E">
        <w:t xml:space="preserve">modified </w:t>
      </w:r>
      <w:r w:rsidR="00EE06D2" w:rsidRPr="00296F8E">
        <w:t xml:space="preserve">dietary interventions on women </w:t>
      </w:r>
      <w:r w:rsidR="00C23B9F" w:rsidRPr="00296F8E">
        <w:t>with gestational diabetes,</w:t>
      </w:r>
      <w:r w:rsidR="00EE06D2" w:rsidRPr="00296F8E">
        <w:t xml:space="preserve"> glucose intolerance or </w:t>
      </w:r>
      <w:r w:rsidR="00375090" w:rsidRPr="00296F8E">
        <w:t>hyperglyc</w:t>
      </w:r>
      <w:r w:rsidR="00C23B9F" w:rsidRPr="00296F8E">
        <w:t xml:space="preserve">emia during pregnancy, reported </w:t>
      </w:r>
      <w:r w:rsidR="00DE25BF" w:rsidRPr="00296F8E">
        <w:t xml:space="preserve">on primary </w:t>
      </w:r>
      <w:r w:rsidR="00C23B9F" w:rsidRPr="00296F8E">
        <w:t>matern</w:t>
      </w:r>
      <w:r w:rsidR="00DA48EA" w:rsidRPr="00296F8E">
        <w:t xml:space="preserve">al and </w:t>
      </w:r>
      <w:r w:rsidR="00C23B9F" w:rsidRPr="00296F8E">
        <w:t xml:space="preserve">neonatal outcomes, </w:t>
      </w:r>
      <w:r w:rsidR="002B1670" w:rsidRPr="00296F8E">
        <w:t xml:space="preserve">included </w:t>
      </w:r>
      <w:r w:rsidR="00C23B9F" w:rsidRPr="00296F8E">
        <w:t>w</w:t>
      </w:r>
      <w:r w:rsidR="006B264F" w:rsidRPr="00296F8E">
        <w:t>omen aged 18-45 years</w:t>
      </w:r>
      <w:r w:rsidR="0005011A" w:rsidRPr="00296F8E">
        <w:t xml:space="preserve">, </w:t>
      </w:r>
      <w:r w:rsidR="00653C21" w:rsidRPr="00296F8E">
        <w:t xml:space="preserve">had a duration of </w:t>
      </w:r>
      <w:r w:rsidR="008B1C34" w:rsidRPr="00296F8E">
        <w:t>two</w:t>
      </w:r>
      <w:r w:rsidR="00653C21" w:rsidRPr="00296F8E">
        <w:t xml:space="preserve"> </w:t>
      </w:r>
      <w:r w:rsidR="00653C21" w:rsidRPr="00296F8E">
        <w:lastRenderedPageBreak/>
        <w:t xml:space="preserve">weeks or more </w:t>
      </w:r>
      <w:r w:rsidR="0005011A" w:rsidRPr="00296F8E">
        <w:t>and</w:t>
      </w:r>
      <w:r w:rsidR="00C23B9F" w:rsidRPr="00296F8E">
        <w:t xml:space="preserve"> were </w:t>
      </w:r>
      <w:r w:rsidR="006B264F" w:rsidRPr="00296F8E">
        <w:t>published in English, French, Spanish, Portuguese, Ital</w:t>
      </w:r>
      <w:r w:rsidR="00EE06D2" w:rsidRPr="00296F8E">
        <w:t>ian, Dutch, German</w:t>
      </w:r>
      <w:r w:rsidR="00DA48EA" w:rsidRPr="00296F8E">
        <w:t xml:space="preserve"> </w:t>
      </w:r>
      <w:r w:rsidR="0005011A" w:rsidRPr="00296F8E">
        <w:t>or</w:t>
      </w:r>
      <w:r w:rsidR="00DA48EA" w:rsidRPr="00296F8E">
        <w:t xml:space="preserve"> Chinese</w:t>
      </w:r>
      <w:r w:rsidR="00C23B9F" w:rsidRPr="00296F8E">
        <w:t>.</w:t>
      </w:r>
      <w:r w:rsidR="006B264F" w:rsidRPr="00296F8E">
        <w:t xml:space="preserve"> </w:t>
      </w:r>
      <w:r w:rsidR="00033EB0" w:rsidRPr="00296F8E">
        <w:t xml:space="preserve">We excluded studies </w:t>
      </w:r>
      <w:r w:rsidR="00001011" w:rsidRPr="00296F8E">
        <w:t>which</w:t>
      </w:r>
      <w:r w:rsidR="00DA48EA" w:rsidRPr="00296F8E">
        <w:t xml:space="preserve"> included participants</w:t>
      </w:r>
      <w:r w:rsidR="00CC0535" w:rsidRPr="00296F8E">
        <w:t xml:space="preserve"> </w:t>
      </w:r>
      <w:r w:rsidR="00DA48EA" w:rsidRPr="00296F8E">
        <w:t>with type 1 or type 2 diabetes</w:t>
      </w:r>
      <w:r w:rsidR="00001011" w:rsidRPr="00296F8E">
        <w:t xml:space="preserve"> if</w:t>
      </w:r>
      <w:r w:rsidR="00DE25BF" w:rsidRPr="00296F8E">
        <w:t xml:space="preserve"> data </w:t>
      </w:r>
      <w:r w:rsidR="00001011" w:rsidRPr="00296F8E">
        <w:t>for participants with ges</w:t>
      </w:r>
      <w:r w:rsidR="00293A91" w:rsidRPr="00296F8E">
        <w:t xml:space="preserve">tational diabetes </w:t>
      </w:r>
      <w:r w:rsidR="00DE25BF" w:rsidRPr="00296F8E">
        <w:t>were not presented independently</w:t>
      </w:r>
      <w:r w:rsidR="00DA48EA" w:rsidRPr="00296F8E">
        <w:t xml:space="preserve">, </w:t>
      </w:r>
      <w:r w:rsidR="008B1C34" w:rsidRPr="00296F8E">
        <w:t xml:space="preserve">if </w:t>
      </w:r>
      <w:r w:rsidR="002E42AA" w:rsidRPr="00296F8E">
        <w:t>dietary char</w:t>
      </w:r>
      <w:r w:rsidR="00DA48EA" w:rsidRPr="00296F8E">
        <w:t xml:space="preserve">acteristics were not available, </w:t>
      </w:r>
      <w:r w:rsidR="00001011" w:rsidRPr="00296F8E">
        <w:t xml:space="preserve">if the </w:t>
      </w:r>
      <w:r w:rsidR="008B1C34" w:rsidRPr="00296F8E">
        <w:t>study was in animals</w:t>
      </w:r>
      <w:r w:rsidR="00DA48EA" w:rsidRPr="00296F8E">
        <w:t>,</w:t>
      </w:r>
      <w:r w:rsidR="002E42AA" w:rsidRPr="00296F8E">
        <w:t xml:space="preserve"> </w:t>
      </w:r>
      <w:r w:rsidR="00DA48EA" w:rsidRPr="00296F8E">
        <w:t xml:space="preserve">or </w:t>
      </w:r>
      <w:r w:rsidR="002E42AA" w:rsidRPr="00296F8E">
        <w:t xml:space="preserve">did not report outcomes of interest. </w:t>
      </w:r>
      <w:r w:rsidR="00001011" w:rsidRPr="00296F8E">
        <w:t>We did not include studies</w:t>
      </w:r>
      <w:r w:rsidR="00D97070" w:rsidRPr="00296F8E">
        <w:t xml:space="preserve"> </w:t>
      </w:r>
      <w:r w:rsidR="00001011" w:rsidRPr="00296F8E">
        <w:t>of</w:t>
      </w:r>
      <w:r w:rsidR="00D97070" w:rsidRPr="00296F8E">
        <w:t xml:space="preserve"> </w:t>
      </w:r>
      <w:r w:rsidR="008A32A5" w:rsidRPr="00296F8E">
        <w:t>nutritional</w:t>
      </w:r>
      <w:r w:rsidR="00D97070" w:rsidRPr="00296F8E">
        <w:t xml:space="preserve"> supplements such as v</w:t>
      </w:r>
      <w:r w:rsidR="00BF002D" w:rsidRPr="00296F8E">
        <w:t>itamin D or probiotics as re</w:t>
      </w:r>
      <w:r w:rsidR="00001011" w:rsidRPr="00296F8E">
        <w:t>cent reviews have addressed these topics</w:t>
      </w:r>
      <w:r w:rsidR="00BF002D" w:rsidRPr="00296F8E">
        <w:t xml:space="preserve"> </w:t>
      </w:r>
      <w:r w:rsidR="00BF002D" w:rsidRPr="00296F8E">
        <w:fldChar w:fldCharType="begin">
          <w:fldData xml:space="preserve">PEVuZE5vdGU+PENpdGU+PEF1dGhvcj5Ba2Jhcmk8L0F1dGhvcj48WWVhcj4yMDE3PC9ZZWFyPjxS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</w:fldData>
        </w:fldChar>
      </w:r>
      <w:r w:rsidR="00BE2CA9" w:rsidRPr="00296F8E">
        <w:instrText xml:space="preserve"> ADDIN EN.CITE </w:instrText>
      </w:r>
      <w:r w:rsidR="00BE2CA9" w:rsidRPr="00296F8E">
        <w:fldChar w:fldCharType="begin">
          <w:fldData xml:space="preserve">PEVuZE5vdGU+PENpdGU+PEF1dGhvcj5Ba2Jhcmk8L0F1dGhvcj48WWVhcj4yMDE3PC9ZZWFyPjxS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</w:fldData>
        </w:fldChar>
      </w:r>
      <w:r w:rsidR="00BE2CA9" w:rsidRPr="00296F8E">
        <w:instrText xml:space="preserve"> ADDIN EN.CITE.DATA </w:instrText>
      </w:r>
      <w:r w:rsidR="00BE2CA9" w:rsidRPr="00296F8E">
        <w:fldChar w:fldCharType="end"/>
      </w:r>
      <w:r w:rsidR="00BF002D" w:rsidRPr="00296F8E">
        <w:fldChar w:fldCharType="separate"/>
      </w:r>
      <w:r w:rsidR="00BE2CA9" w:rsidRPr="00296F8E">
        <w:rPr>
          <w:noProof/>
        </w:rPr>
        <w:t>(18; 19)</w:t>
      </w:r>
      <w:r w:rsidR="00BF002D" w:rsidRPr="00296F8E">
        <w:fldChar w:fldCharType="end"/>
      </w:r>
      <w:r w:rsidR="008A32A5" w:rsidRPr="00296F8E">
        <w:t xml:space="preserve">. </w:t>
      </w:r>
    </w:p>
    <w:p w14:paraId="67295C6C" w14:textId="77777777" w:rsidR="00E35EFC" w:rsidRPr="00296F8E" w:rsidRDefault="00E35EFC" w:rsidP="00DE1EE7">
      <w:pPr>
        <w:spacing w:line="480" w:lineRule="auto"/>
        <w:contextualSpacing/>
      </w:pPr>
    </w:p>
    <w:p w14:paraId="38CB9AEA" w14:textId="77777777" w:rsidR="006B264F" w:rsidRPr="00296F8E" w:rsidRDefault="00F65496" w:rsidP="00DE1EE7">
      <w:pPr>
        <w:spacing w:line="480" w:lineRule="auto"/>
        <w:contextualSpacing/>
      </w:pPr>
      <w:r w:rsidRPr="00296F8E">
        <w:t>All citations identified after title and abstr</w:t>
      </w:r>
      <w:r w:rsidR="009C60AD" w:rsidRPr="00296F8E">
        <w:t>act assessment were full text reviewed</w:t>
      </w:r>
      <w:r w:rsidR="00202583" w:rsidRPr="00296F8E">
        <w:t xml:space="preserve"> </w:t>
      </w:r>
      <w:r w:rsidR="00934660" w:rsidRPr="00296F8E">
        <w:t>in duplicate</w:t>
      </w:r>
      <w:r w:rsidR="009C60AD" w:rsidRPr="00296F8E">
        <w:t xml:space="preserve">. Reasons for exclusion at the full text review stage were recorded. </w:t>
      </w:r>
      <w:r w:rsidR="00E35EFC" w:rsidRPr="00296F8E">
        <w:t xml:space="preserve">Any disagreements between reviewers </w:t>
      </w:r>
      <w:r w:rsidR="00E35EFC" w:rsidRPr="00296F8E">
        <w:lastRenderedPageBreak/>
        <w:t>were resolved by consensus and with con</w:t>
      </w:r>
      <w:r w:rsidR="00295BF5" w:rsidRPr="00296F8E">
        <w:t xml:space="preserve">sultation with the expert group </w:t>
      </w:r>
      <w:r w:rsidR="00E35EFC" w:rsidRPr="00296F8E">
        <w:t xml:space="preserve">when required. </w:t>
      </w:r>
    </w:p>
    <w:p w14:paraId="7602CA43" w14:textId="77777777" w:rsidR="00DA48EA" w:rsidRPr="00296F8E" w:rsidRDefault="00DA48EA" w:rsidP="00DE1EE7">
      <w:pPr>
        <w:spacing w:line="480" w:lineRule="auto"/>
        <w:contextualSpacing/>
      </w:pPr>
    </w:p>
    <w:p w14:paraId="64166293" w14:textId="77777777" w:rsidR="00DA48EA" w:rsidRPr="00296F8E" w:rsidRDefault="008E3515" w:rsidP="00DE1EE7">
      <w:pPr>
        <w:spacing w:line="480" w:lineRule="auto"/>
        <w:contextualSpacing/>
        <w:rPr>
          <w:i/>
        </w:rPr>
      </w:pPr>
      <w:r w:rsidRPr="00296F8E">
        <w:rPr>
          <w:i/>
        </w:rPr>
        <w:t xml:space="preserve">Data Extraction </w:t>
      </w:r>
    </w:p>
    <w:p w14:paraId="49D09385" w14:textId="5DB60F7E" w:rsidR="004E3C63" w:rsidRPr="00296F8E" w:rsidRDefault="008E3515" w:rsidP="00DE1EE7">
      <w:pPr>
        <w:spacing w:line="480" w:lineRule="auto"/>
        <w:contextualSpacing/>
      </w:pPr>
      <w:r w:rsidRPr="00296F8E">
        <w:t xml:space="preserve">Data from </w:t>
      </w:r>
      <w:r w:rsidR="00C0011D" w:rsidRPr="00296F8E">
        <w:t xml:space="preserve">included studies were extracted in duplicate using </w:t>
      </w:r>
      <w:r w:rsidR="00106871" w:rsidRPr="00296F8E">
        <w:t>pre-specified</w:t>
      </w:r>
      <w:r w:rsidR="00C0011D" w:rsidRPr="00296F8E">
        <w:t xml:space="preserve"> data extraction forms. </w:t>
      </w:r>
      <w:r w:rsidR="00F426D9" w:rsidRPr="00296F8E">
        <w:t xml:space="preserve">Extracted data elements included study </w:t>
      </w:r>
      <w:r w:rsidR="00A854B3" w:rsidRPr="00296F8E">
        <w:t xml:space="preserve">and participant demographics, study design, diagnostic criteria for gestational diabetes, glucose intolerance or hyperglycemia, funding source, description of </w:t>
      </w:r>
      <w:r w:rsidR="002E6D5E" w:rsidRPr="00296F8E">
        <w:t xml:space="preserve">modified </w:t>
      </w:r>
      <w:r w:rsidR="00A854B3" w:rsidRPr="00296F8E">
        <w:t xml:space="preserve">dietary intervention and comparator, maternal and neonatal outcomes. </w:t>
      </w:r>
      <w:r w:rsidR="00B40974" w:rsidRPr="00296F8E">
        <w:t xml:space="preserve">For studies with missing data, inconsistencies or other queries, authors were contacted. </w:t>
      </w:r>
      <w:r w:rsidR="00090390" w:rsidRPr="00296F8E">
        <w:t>Record management was carried out using Microsoft Excel</w:t>
      </w:r>
      <w:r w:rsidR="00303C73" w:rsidRPr="00296F8E">
        <w:t xml:space="preserve"> and RevMan</w:t>
      </w:r>
      <w:r w:rsidR="00090390" w:rsidRPr="00296F8E">
        <w:t xml:space="preserve">.  </w:t>
      </w:r>
    </w:p>
    <w:p w14:paraId="02955395" w14:textId="77777777" w:rsidR="006814C5" w:rsidRPr="00296F8E" w:rsidRDefault="006814C5" w:rsidP="00DE1EE7">
      <w:pPr>
        <w:spacing w:line="480" w:lineRule="auto"/>
        <w:contextualSpacing/>
      </w:pPr>
    </w:p>
    <w:p w14:paraId="22CCDE97" w14:textId="3A631A4A" w:rsidR="002E6D5E" w:rsidRPr="00296F8E" w:rsidRDefault="002E6D5E" w:rsidP="002E6D5E">
      <w:pPr>
        <w:spacing w:line="480" w:lineRule="auto"/>
        <w:contextualSpacing/>
      </w:pPr>
      <w:r w:rsidRPr="00296F8E">
        <w:t>For articles providing information on maternal weight, fasting glucose, postprandial glucose, HbA1c or HOMA-IR at baseline and post</w:t>
      </w:r>
      <w:r w:rsidR="00BE2CA9" w:rsidRPr="00296F8E">
        <w:t>-</w:t>
      </w:r>
      <w:r w:rsidRPr="00296F8E">
        <w:t>intervention but not their change, change was calculated as the difference between post</w:t>
      </w:r>
      <w:r w:rsidR="00BE2CA9" w:rsidRPr="00296F8E">
        <w:t>-</w:t>
      </w:r>
      <w:r w:rsidRPr="00296F8E">
        <w:t>intervention and baseline. Standard deviations were imputed using the correlation coefficient observed in articles reporting full information on the variable at baseline, post</w:t>
      </w:r>
      <w:r w:rsidR="00BE2CA9" w:rsidRPr="00296F8E">
        <w:t>-</w:t>
      </w:r>
      <w:r w:rsidRPr="00296F8E">
        <w:t xml:space="preserve">intervention and its change or a correlation coefficient of 0.5 when this information was not available </w:t>
      </w:r>
      <w:r w:rsidR="00BE2CA9" w:rsidRPr="00296F8E">
        <w:fldChar w:fldCharType="begin"/>
      </w:r>
      <w:r w:rsidR="003F68CB" w:rsidRPr="00296F8E">
        <w:instrText xml:space="preserve"> ADDIN EN.CITE &lt;EndNote&gt;&lt;Cite&gt;&lt;Author&gt;S&lt;/Author&gt;&lt;RecNum&gt;11&lt;/RecNum&gt;&lt;DisplayText&gt;(11)&lt;/DisplayText&gt;&lt;record&gt;&lt;rec-number&gt;11&lt;/rec-number&gt;&lt;foreign-keys&gt;&lt;key app="EN" db-id="e9dspraxbf0vwleavs9vxp04dstxwf2svpv0" timestamp="1486231680"&gt;11&lt;/key&gt;&lt;/foreign-keys&gt;&lt;ref-type name="Journal Article"&gt;17&lt;/ref-type&gt;&lt;contributors&gt;&lt;authors&gt;&lt;author&gt;Canadian Diabetes Association Clinical Practice Guidelines Expert, Committee&lt;/author&gt;&lt;author&gt;Thompson, D.&lt;/author&gt;&lt;author&gt;Berger, H.&lt;/author&gt;&lt;author&gt;Feig, D.&lt;/author&gt;&lt;author&gt;Gagnon, R.&lt;/author&gt;&lt;author&gt;Kader, T.&lt;/author&gt;&lt;author&gt;Keely, E.&lt;/author&gt;&lt;author&gt;Kozak, S.&lt;/author&gt;&lt;author&gt;Ryan, E.&lt;/author&gt;&lt;author&gt;Sermer, M.&lt;/author&gt;&lt;author&gt;Vinokuroff, C.&lt;/author&gt;&lt;/authors&gt;&lt;/contributors&gt;&lt;titles&gt;&lt;title&gt;Diabetes and pregnancy&lt;/title&gt;&lt;secondary-title&gt;Can J Diabetes&lt;/secondary-title&gt;&lt;/titles&gt;&lt;periodical&gt;&lt;full-title&gt;Can J Diabetes&lt;/full-title&gt;&lt;/periodical&gt;&lt;pages&gt;S168-83&lt;/pages&gt;&lt;volume&gt;37 Suppl 1&lt;/volume&gt;&lt;keywords&gt;&lt;keyword&gt;Canada&lt;/keyword&gt;&lt;keyword&gt;*Diabetes, Gestational&lt;/keyword&gt;&lt;keyword&gt;Female&lt;/keyword&gt;&lt;keyword&gt;Humans&lt;/keyword&gt;&lt;keyword&gt;Pregnancy&lt;/keyword&gt;&lt;keyword&gt;*Pregnancy in Diabetics&lt;/keyword&gt;&lt;/keywords&gt;&lt;dates&gt;&lt;year&gt;2013&lt;/year&gt;&lt;pub-dates&gt;&lt;date&gt;Apr&lt;/date&gt;&lt;/pub-dates&gt;&lt;/dates&gt;&lt;isbn&gt;2352-3840 (Electronic)&amp;#xD;1499-2671 (Linking)&lt;/isbn&gt;&lt;accession-num&gt;24070943&lt;/accession-num&gt;&lt;urls&gt;&lt;related-urls&gt;&lt;url&gt;https://www.ncbi.nlm.nih.gov/pubmed/24070943&lt;/url&gt;&lt;/related-urls&gt;&lt;/urls&gt;&lt;electronic-resource-num&gt;10.1016/j.jcjd.2013.01.044&lt;/electronic-resource-num&gt;&lt;/record&gt;&lt;/Cite&gt;&lt;/EndNote&gt;</w:instrText>
      </w:r>
      <w:r w:rsidR="00BE2CA9" w:rsidRPr="00296F8E">
        <w:fldChar w:fldCharType="separate"/>
      </w:r>
      <w:r w:rsidR="003F68CB" w:rsidRPr="00296F8E">
        <w:rPr>
          <w:noProof/>
        </w:rPr>
        <w:t>(11)</w:t>
      </w:r>
      <w:r w:rsidR="00BE2CA9" w:rsidRPr="00296F8E">
        <w:fldChar w:fldCharType="end"/>
      </w:r>
      <w:r w:rsidR="004616F8" w:rsidRPr="00296F8E">
        <w:t>.</w:t>
      </w:r>
      <w:r w:rsidR="002D4CF4" w:rsidRPr="00296F8E">
        <w:t xml:space="preserve"> As studies differed in postprandial glucose at baseline, glycemic control at study entry was not considered to be perfectly equivalent in both arms and </w:t>
      </w:r>
      <w:r w:rsidR="00C074E5" w:rsidRPr="00296F8E">
        <w:t xml:space="preserve">thus </w:t>
      </w:r>
      <w:r w:rsidR="002D4CF4" w:rsidRPr="00296F8E">
        <w:t>continuous glucose-related variables at follow-up are only reported as change from baseline.</w:t>
      </w:r>
    </w:p>
    <w:p w14:paraId="61B8214B" w14:textId="77777777" w:rsidR="004A7DD6" w:rsidRPr="00296F8E" w:rsidRDefault="004A7DD6" w:rsidP="00DE1EE7">
      <w:pPr>
        <w:spacing w:line="480" w:lineRule="auto"/>
        <w:contextualSpacing/>
      </w:pPr>
    </w:p>
    <w:p w14:paraId="6FE21B20" w14:textId="77777777" w:rsidR="00D203F3" w:rsidRPr="00296F8E" w:rsidRDefault="00D203F3" w:rsidP="00DE1EE7">
      <w:pPr>
        <w:spacing w:line="480" w:lineRule="auto"/>
        <w:contextualSpacing/>
        <w:rPr>
          <w:i/>
        </w:rPr>
      </w:pPr>
      <w:r w:rsidRPr="00296F8E">
        <w:rPr>
          <w:i/>
        </w:rPr>
        <w:t>Data Synthesis</w:t>
      </w:r>
    </w:p>
    <w:p w14:paraId="50379582" w14:textId="163325C6" w:rsidR="00660526" w:rsidRPr="00296F8E" w:rsidRDefault="00816474" w:rsidP="00DE1EE7">
      <w:pPr>
        <w:spacing w:line="480" w:lineRule="auto"/>
        <w:contextualSpacing/>
        <w:rPr>
          <w:lang w:eastAsia="en-GB"/>
        </w:rPr>
      </w:pPr>
      <w:r w:rsidRPr="00296F8E">
        <w:t>The primary outcome</w:t>
      </w:r>
      <w:r w:rsidR="00001011" w:rsidRPr="00296F8E">
        <w:t>s were</w:t>
      </w:r>
      <w:r w:rsidR="007E3858" w:rsidRPr="00296F8E">
        <w:t xml:space="preserve"> maternal glycemic outcomes (m</w:t>
      </w:r>
      <w:r w:rsidR="007E3858" w:rsidRPr="00296F8E">
        <w:rPr>
          <w:lang w:eastAsia="en-GB"/>
        </w:rPr>
        <w:t>ean glucose, fasting glucos</w:t>
      </w:r>
      <w:r w:rsidR="00E67CE0" w:rsidRPr="00296F8E">
        <w:rPr>
          <w:lang w:eastAsia="en-GB"/>
        </w:rPr>
        <w:t>e,</w:t>
      </w:r>
      <w:r w:rsidR="00295BF5" w:rsidRPr="00296F8E">
        <w:rPr>
          <w:lang w:eastAsia="en-GB"/>
        </w:rPr>
        <w:t xml:space="preserve"> </w:t>
      </w:r>
      <w:r w:rsidR="0014081B" w:rsidRPr="00296F8E">
        <w:rPr>
          <w:lang w:eastAsia="en-GB"/>
        </w:rPr>
        <w:t>postprandial</w:t>
      </w:r>
      <w:r w:rsidR="00660526" w:rsidRPr="00296F8E">
        <w:rPr>
          <w:lang w:eastAsia="en-GB"/>
        </w:rPr>
        <w:t xml:space="preserve"> glucose</w:t>
      </w:r>
      <w:r w:rsidR="00E26FA0" w:rsidRPr="00296F8E">
        <w:rPr>
          <w:lang w:eastAsia="en-GB"/>
        </w:rPr>
        <w:t xml:space="preserve"> </w:t>
      </w:r>
      <w:r w:rsidR="00580847" w:rsidRPr="00296F8E">
        <w:rPr>
          <w:shd w:val="clear" w:color="auto" w:fill="FFFFFF"/>
        </w:rPr>
        <w:t>[</w:t>
      </w:r>
      <w:r w:rsidR="00E26FA0" w:rsidRPr="00296F8E">
        <w:rPr>
          <w:shd w:val="clear" w:color="auto" w:fill="FFFFFF"/>
        </w:rPr>
        <w:t>post-breakfast, lunch, dinner and combined</w:t>
      </w:r>
      <w:r w:rsidR="00580847" w:rsidRPr="00296F8E">
        <w:rPr>
          <w:shd w:val="clear" w:color="auto" w:fill="FFFFFF"/>
        </w:rPr>
        <w:t>]</w:t>
      </w:r>
      <w:r w:rsidR="00660526" w:rsidRPr="00296F8E">
        <w:rPr>
          <w:lang w:eastAsia="en-GB"/>
        </w:rPr>
        <w:t xml:space="preserve">, </w:t>
      </w:r>
      <w:r w:rsidR="00D21B6E" w:rsidRPr="00296F8E">
        <w:rPr>
          <w:lang w:eastAsia="en-GB"/>
        </w:rPr>
        <w:t xml:space="preserve">hemoglobin A1c </w:t>
      </w:r>
      <w:r w:rsidR="00C67D8F" w:rsidRPr="00296F8E">
        <w:rPr>
          <w:lang w:eastAsia="en-GB"/>
        </w:rPr>
        <w:t>[</w:t>
      </w:r>
      <w:r w:rsidR="00660526" w:rsidRPr="00296F8E">
        <w:rPr>
          <w:lang w:eastAsia="en-GB"/>
        </w:rPr>
        <w:t>HbA1c</w:t>
      </w:r>
      <w:r w:rsidR="00C67D8F" w:rsidRPr="00296F8E">
        <w:rPr>
          <w:lang w:eastAsia="en-GB"/>
        </w:rPr>
        <w:t>]</w:t>
      </w:r>
      <w:r w:rsidR="008F03A8" w:rsidRPr="00296F8E">
        <w:rPr>
          <w:lang w:eastAsia="en-GB"/>
        </w:rPr>
        <w:t xml:space="preserve">, </w:t>
      </w:r>
      <w:r w:rsidR="00660526" w:rsidRPr="00296F8E">
        <w:rPr>
          <w:lang w:eastAsia="en-GB"/>
        </w:rPr>
        <w:t>assessment of insulin se</w:t>
      </w:r>
      <w:r w:rsidR="00C03EBD" w:rsidRPr="00296F8E">
        <w:rPr>
          <w:lang w:eastAsia="en-GB"/>
        </w:rPr>
        <w:t>nsitivity</w:t>
      </w:r>
      <w:r w:rsidR="008F03A8" w:rsidRPr="00296F8E">
        <w:rPr>
          <w:lang w:eastAsia="en-GB"/>
        </w:rPr>
        <w:t xml:space="preserve"> by</w:t>
      </w:r>
      <w:r w:rsidR="008F03A8" w:rsidRPr="00296F8E">
        <w:t xml:space="preserve"> </w:t>
      </w:r>
      <w:r w:rsidR="008F03A8" w:rsidRPr="00296F8E">
        <w:rPr>
          <w:lang w:eastAsia="en-GB"/>
        </w:rPr>
        <w:t xml:space="preserve">homeostasis model assessment of insulin resistance index </w:t>
      </w:r>
      <w:r w:rsidR="00C67D8F" w:rsidRPr="00296F8E">
        <w:rPr>
          <w:lang w:eastAsia="en-GB"/>
        </w:rPr>
        <w:t>[</w:t>
      </w:r>
      <w:r w:rsidR="008F03A8" w:rsidRPr="00296F8E">
        <w:rPr>
          <w:lang w:eastAsia="en-GB"/>
        </w:rPr>
        <w:t>HOMA-IR</w:t>
      </w:r>
      <w:r w:rsidR="00C67D8F" w:rsidRPr="00296F8E">
        <w:rPr>
          <w:lang w:eastAsia="en-GB"/>
        </w:rPr>
        <w:t>]</w:t>
      </w:r>
      <w:r w:rsidR="008F03A8" w:rsidRPr="00296F8E">
        <w:rPr>
          <w:lang w:eastAsia="en-GB"/>
        </w:rPr>
        <w:t>,</w:t>
      </w:r>
      <w:r w:rsidR="00C03EBD" w:rsidRPr="00296F8E">
        <w:rPr>
          <w:lang w:eastAsia="en-GB"/>
        </w:rPr>
        <w:t xml:space="preserve"> </w:t>
      </w:r>
      <w:r w:rsidR="00C67D8F" w:rsidRPr="00296F8E">
        <w:rPr>
          <w:lang w:eastAsia="en-GB"/>
        </w:rPr>
        <w:t xml:space="preserve">and </w:t>
      </w:r>
      <w:r w:rsidR="00C074E5" w:rsidRPr="00296F8E">
        <w:rPr>
          <w:lang w:eastAsia="en-GB"/>
        </w:rPr>
        <w:t>change in these parameters from baseline to assessment</w:t>
      </w:r>
      <w:r w:rsidR="00C67D8F" w:rsidRPr="00296F8E">
        <w:rPr>
          <w:lang w:eastAsia="en-GB"/>
        </w:rPr>
        <w:t>;</w:t>
      </w:r>
      <w:r w:rsidR="00C074E5" w:rsidRPr="00296F8E">
        <w:rPr>
          <w:lang w:eastAsia="en-GB"/>
        </w:rPr>
        <w:t xml:space="preserve"> medication treatment</w:t>
      </w:r>
      <w:r w:rsidR="00C67D8F" w:rsidRPr="00296F8E">
        <w:rPr>
          <w:lang w:eastAsia="en-GB"/>
        </w:rPr>
        <w:t xml:space="preserve"> [</w:t>
      </w:r>
      <w:r w:rsidR="00C074E5" w:rsidRPr="00296F8E">
        <w:t>defined as oral diabetes medications or insulin</w:t>
      </w:r>
      <w:r w:rsidR="00C67D8F" w:rsidRPr="00296F8E">
        <w:t>]</w:t>
      </w:r>
      <w:r w:rsidR="00C074E5" w:rsidRPr="00296F8E">
        <w:t>)</w:t>
      </w:r>
      <w:r w:rsidR="00C074E5" w:rsidRPr="00296F8E">
        <w:rPr>
          <w:lang w:eastAsia="en-GB"/>
        </w:rPr>
        <w:t xml:space="preserve">, </w:t>
      </w:r>
      <w:r w:rsidR="00C03EBD" w:rsidRPr="00296F8E">
        <w:rPr>
          <w:lang w:eastAsia="en-GB"/>
        </w:rPr>
        <w:t>and neonatal birth</w:t>
      </w:r>
      <w:r w:rsidR="00660526" w:rsidRPr="00296F8E">
        <w:rPr>
          <w:lang w:eastAsia="en-GB"/>
        </w:rPr>
        <w:t>weight outcomes (b</w:t>
      </w:r>
      <w:r w:rsidR="008B1C34" w:rsidRPr="00296F8E">
        <w:rPr>
          <w:lang w:eastAsia="en-GB"/>
        </w:rPr>
        <w:t>irth</w:t>
      </w:r>
      <w:r w:rsidR="00660526" w:rsidRPr="00296F8E">
        <w:rPr>
          <w:lang w:eastAsia="en-GB"/>
        </w:rPr>
        <w:t xml:space="preserve">weight, macrosomia, and large for gestational age). </w:t>
      </w:r>
    </w:p>
    <w:p w14:paraId="7F6F71DE" w14:textId="77777777" w:rsidR="00854588" w:rsidRPr="00296F8E" w:rsidRDefault="00854588" w:rsidP="00DE1EE7">
      <w:pPr>
        <w:spacing w:line="480" w:lineRule="auto"/>
        <w:contextualSpacing/>
      </w:pPr>
    </w:p>
    <w:p w14:paraId="71704316" w14:textId="446A5B14" w:rsidR="004A7DD6" w:rsidRPr="00296F8E" w:rsidRDefault="00660526" w:rsidP="00DE1EE7">
      <w:pPr>
        <w:spacing w:line="480" w:lineRule="auto"/>
        <w:contextualSpacing/>
      </w:pPr>
      <w:r w:rsidRPr="00296F8E">
        <w:lastRenderedPageBreak/>
        <w:t xml:space="preserve">Data were pooled into relative risks </w:t>
      </w:r>
      <w:r w:rsidR="005C3B04" w:rsidRPr="00296F8E">
        <w:t xml:space="preserve">or mean differences with 95% confidence intervals (95% CI) </w:t>
      </w:r>
      <w:r w:rsidRPr="00296F8E">
        <w:t xml:space="preserve">for dichotomous outcomes </w:t>
      </w:r>
      <w:r w:rsidR="005C3B04" w:rsidRPr="00296F8E">
        <w:t xml:space="preserve">and </w:t>
      </w:r>
      <w:r w:rsidRPr="00296F8E">
        <w:t>continuous outcomes</w:t>
      </w:r>
      <w:r w:rsidR="005C3B04" w:rsidRPr="00296F8E">
        <w:t xml:space="preserve"> respectively. </w:t>
      </w:r>
      <w:r w:rsidR="00E11886" w:rsidRPr="00296F8E">
        <w:t xml:space="preserve">Meta-analysis was performed using </w:t>
      </w:r>
      <w:r w:rsidR="005C3B04" w:rsidRPr="00296F8E">
        <w:t xml:space="preserve">random effect models. </w:t>
      </w:r>
      <w:r w:rsidR="00F13668" w:rsidRPr="00296F8E">
        <w:t>A pre-specified analysi</w:t>
      </w:r>
      <w:r w:rsidR="002C2AB3" w:rsidRPr="00296F8E">
        <w:t xml:space="preserve">s stratified by type of </w:t>
      </w:r>
      <w:r w:rsidR="00F13668" w:rsidRPr="00296F8E">
        <w:t>diet and quality assessment was</w:t>
      </w:r>
      <w:r w:rsidR="00CA3D9E" w:rsidRPr="00296F8E">
        <w:t xml:space="preserve"> performed to explore</w:t>
      </w:r>
      <w:r w:rsidR="002C2AB3" w:rsidRPr="00296F8E">
        <w:t xml:space="preserve"> potential reasons for</w:t>
      </w:r>
      <w:r w:rsidR="00CA3D9E" w:rsidRPr="00296F8E">
        <w:t xml:space="preserve"> inter</w:t>
      </w:r>
      <w:r w:rsidR="002C2AB3" w:rsidRPr="00296F8E">
        <w:t>-</w:t>
      </w:r>
      <w:r w:rsidR="00CA3D9E" w:rsidRPr="00296F8E">
        <w:t>study variation</w:t>
      </w:r>
      <w:r w:rsidR="002C2AB3" w:rsidRPr="00296F8E">
        <w:t xml:space="preserve">. </w:t>
      </w:r>
      <w:r w:rsidR="00DE25BF" w:rsidRPr="00296F8E">
        <w:t>H</w:t>
      </w:r>
      <w:r w:rsidR="002C2AB3" w:rsidRPr="00296F8E">
        <w:t>eterogeneity was assessed using I</w:t>
      </w:r>
      <w:r w:rsidR="002C2AB3" w:rsidRPr="00296F8E">
        <w:rPr>
          <w:vertAlign w:val="superscript"/>
        </w:rPr>
        <w:t>2</w:t>
      </w:r>
      <w:r w:rsidR="002C2AB3" w:rsidRPr="00296F8E">
        <w:t xml:space="preserve"> statistics. Small study effects were examined for using funnel plots</w:t>
      </w:r>
      <w:r w:rsidR="009B33FD" w:rsidRPr="00296F8E">
        <w:t xml:space="preserve">. </w:t>
      </w:r>
      <w:r w:rsidR="00CA3D9E" w:rsidRPr="00296F8E">
        <w:t>Analyses were conducted using RevMan version 5.3.</w:t>
      </w:r>
      <w:r w:rsidR="009C5256" w:rsidRPr="00296F8E">
        <w:t xml:space="preserve"> Pooled estimation of birt</w:t>
      </w:r>
      <w:r w:rsidR="008B1C34" w:rsidRPr="00296F8E">
        <w:t>h</w:t>
      </w:r>
      <w:r w:rsidR="009C5256" w:rsidRPr="00296F8E">
        <w:t>weight in the study and control arms, both overall and according to the specific diet intervention was performed using Stata 14.0.</w:t>
      </w:r>
    </w:p>
    <w:p w14:paraId="7ACAA37E" w14:textId="77777777" w:rsidR="00B856E7" w:rsidRPr="00296F8E" w:rsidRDefault="00B856E7" w:rsidP="00DE1EE7">
      <w:pPr>
        <w:spacing w:line="480" w:lineRule="auto"/>
        <w:contextualSpacing/>
        <w:rPr>
          <w:i/>
        </w:rPr>
      </w:pPr>
    </w:p>
    <w:p w14:paraId="4AEF0665" w14:textId="77777777" w:rsidR="00C80D10" w:rsidRPr="00296F8E" w:rsidRDefault="00C80D10" w:rsidP="00DE1EE7">
      <w:pPr>
        <w:spacing w:line="480" w:lineRule="auto"/>
        <w:contextualSpacing/>
        <w:rPr>
          <w:i/>
        </w:rPr>
      </w:pPr>
      <w:r w:rsidRPr="00296F8E">
        <w:rPr>
          <w:i/>
        </w:rPr>
        <w:t>Quality Assessment</w:t>
      </w:r>
    </w:p>
    <w:p w14:paraId="2E3079E9" w14:textId="0157E93F" w:rsidR="002E6D5E" w:rsidRPr="00296F8E" w:rsidRDefault="00090390" w:rsidP="004616F8">
      <w:pPr>
        <w:spacing w:line="480" w:lineRule="auto"/>
        <w:contextualSpacing/>
      </w:pPr>
      <w:r w:rsidRPr="00296F8E">
        <w:lastRenderedPageBreak/>
        <w:t xml:space="preserve">Methodological quality and bias assessment was completed by two reviewers. </w:t>
      </w:r>
      <w:r w:rsidR="005A3BC2" w:rsidRPr="00296F8E">
        <w:t>R</w:t>
      </w:r>
      <w:r w:rsidRPr="00296F8E">
        <w:t xml:space="preserve">isk </w:t>
      </w:r>
      <w:r w:rsidR="005A3BC2" w:rsidRPr="00296F8E">
        <w:t>of bias</w:t>
      </w:r>
      <w:r w:rsidRPr="00296F8E">
        <w:t xml:space="preserve"> was assessed using the Cochrane Collaboration tool, w</w:t>
      </w:r>
      <w:r w:rsidR="005A3BC2" w:rsidRPr="00296F8E">
        <w:t>hich rates</w:t>
      </w:r>
      <w:r w:rsidR="00F662A1" w:rsidRPr="00296F8E">
        <w:t xml:space="preserve"> seven</w:t>
      </w:r>
      <w:r w:rsidRPr="00296F8E">
        <w:t xml:space="preserve"> items</w:t>
      </w:r>
      <w:r w:rsidR="00BF38C0" w:rsidRPr="00296F8E">
        <w:t xml:space="preserve"> as </w:t>
      </w:r>
      <w:r w:rsidR="009D4857" w:rsidRPr="00296F8E">
        <w:t xml:space="preserve">being </w:t>
      </w:r>
      <w:r w:rsidR="00BF38C0" w:rsidRPr="00296F8E">
        <w:t>high, low or unclear risk of bias</w:t>
      </w:r>
      <w:r w:rsidR="005A3BC2" w:rsidRPr="00296F8E">
        <w:t xml:space="preserve"> </w:t>
      </w:r>
      <w:r w:rsidR="005A3BC2" w:rsidRPr="00296F8E">
        <w:fldChar w:fldCharType="begin"/>
      </w:r>
      <w:r w:rsidR="00BE2CA9" w:rsidRPr="00296F8E">
        <w:instrText xml:space="preserve"> ADDIN EN.CITE &lt;EndNote&gt;&lt;Cite&gt;&lt;Author&gt;S&lt;/Author&gt;&lt;RecNum&gt;93&lt;/RecNum&gt;&lt;DisplayText&gt;(20)&lt;/DisplayText&gt;&lt;record&gt;&lt;rec-number&gt;93&lt;/rec-number&gt;&lt;foreign-keys&gt;&lt;key app="EN" db-id="e9dspraxbf0vwleavs9vxp04dstxwf2svpv0" timestamp="1509447465"&gt;93&lt;/key&gt;&lt;/foreign-keys&gt;&lt;ref-type name="Book"&gt;6&lt;/ref-type&gt;&lt;contributors&gt;&lt;authors&gt;&lt;author&gt;Higgins JPT; Green S&lt;/author&gt;&lt;/authors&gt;&lt;/contributors&gt;&lt;titles&gt;&lt;title&gt;Cochrane Handbook for Systematic Reviews of Interventions Version 5.1.0 [updated March 2011]. The Cochrane Collaboration, 2011. Available from http://handbook.cochrane.org.&lt;/title&gt;&lt;/titles&gt;&lt;dates&gt;&lt;/dates&gt;&lt;urls&gt;&lt;/urls&gt;&lt;/record&gt;&lt;/Cite&gt;&lt;/EndNote&gt;</w:instrText>
      </w:r>
      <w:r w:rsidR="005A3BC2" w:rsidRPr="00296F8E">
        <w:fldChar w:fldCharType="separate"/>
      </w:r>
      <w:r w:rsidR="00BE2CA9" w:rsidRPr="00296F8E">
        <w:rPr>
          <w:noProof/>
        </w:rPr>
        <w:t>(20)</w:t>
      </w:r>
      <w:r w:rsidR="005A3BC2" w:rsidRPr="00296F8E">
        <w:fldChar w:fldCharType="end"/>
      </w:r>
      <w:r w:rsidR="009D4857" w:rsidRPr="00296F8E">
        <w:t>. These items included</w:t>
      </w:r>
      <w:r w:rsidRPr="00296F8E">
        <w:t xml:space="preserve"> random </w:t>
      </w:r>
      <w:r w:rsidR="00BF38C0" w:rsidRPr="00296F8E">
        <w:t>sequence generation,</w:t>
      </w:r>
      <w:r w:rsidRPr="00296F8E">
        <w:t xml:space="preserve"> allocation concealment</w:t>
      </w:r>
      <w:r w:rsidR="00BF38C0" w:rsidRPr="00296F8E">
        <w:t xml:space="preserve">, </w:t>
      </w:r>
      <w:r w:rsidRPr="00296F8E">
        <w:t>blinding of participants and personnel</w:t>
      </w:r>
      <w:r w:rsidR="00BF38C0" w:rsidRPr="00296F8E">
        <w:t>,</w:t>
      </w:r>
      <w:r w:rsidRPr="00296F8E">
        <w:t xml:space="preserve"> blinding of outcome assessment</w:t>
      </w:r>
      <w:r w:rsidR="00BF38C0" w:rsidRPr="00296F8E">
        <w:t xml:space="preserve">, </w:t>
      </w:r>
      <w:r w:rsidRPr="00296F8E">
        <w:t>incomplete outcome data</w:t>
      </w:r>
      <w:r w:rsidR="00BF38C0" w:rsidRPr="00296F8E">
        <w:t xml:space="preserve">, </w:t>
      </w:r>
      <w:r w:rsidRPr="00296F8E">
        <w:t>selective outcome reporting and other potential sources of bias</w:t>
      </w:r>
      <w:r w:rsidR="009D4857" w:rsidRPr="00296F8E">
        <w:t xml:space="preserve"> </w:t>
      </w:r>
      <w:r w:rsidR="009D4857" w:rsidRPr="00296F8E">
        <w:fldChar w:fldCharType="begin"/>
      </w:r>
      <w:r w:rsidR="00BE2CA9" w:rsidRPr="00296F8E">
        <w:instrText xml:space="preserve"> ADDIN EN.CITE &lt;EndNote&gt;&lt;Cite&gt;&lt;Author&gt;S&lt;/Author&gt;&lt;RecNum&gt;93&lt;/RecNum&gt;&lt;DisplayText&gt;(20)&lt;/DisplayText&gt;&lt;record&gt;&lt;rec-number&gt;93&lt;/rec-number&gt;&lt;foreign-keys&gt;&lt;key app="EN" db-id="e9dspraxbf0vwleavs9vxp04dstxwf2svpv0" timestamp="1509447465"&gt;93&lt;/key&gt;&lt;/foreign-keys&gt;&lt;ref-type name="Book"&gt;6&lt;/ref-type&gt;&lt;contributors&gt;&lt;authors&gt;&lt;author&gt;Higgins JPT; Green S&lt;/author&gt;&lt;/authors&gt;&lt;/contributors&gt;&lt;titles&gt;&lt;title&gt;Cochrane Handbook for Systematic Reviews of Interventions Version 5.1.0 [updated March 2011]. The Cochrane Collaboration, 2011. Available from http://handbook.cochrane.org.&lt;/title&gt;&lt;/titles&gt;&lt;dates&gt;&lt;/dates&gt;&lt;urls&gt;&lt;/urls&gt;&lt;/record&gt;&lt;/Cite&gt;&lt;/EndNote&gt;</w:instrText>
      </w:r>
      <w:r w:rsidR="009D4857" w:rsidRPr="00296F8E">
        <w:fldChar w:fldCharType="separate"/>
      </w:r>
      <w:r w:rsidR="00BE2CA9" w:rsidRPr="00296F8E">
        <w:rPr>
          <w:noProof/>
        </w:rPr>
        <w:t>(20)</w:t>
      </w:r>
      <w:r w:rsidR="009D4857" w:rsidRPr="00296F8E">
        <w:fldChar w:fldCharType="end"/>
      </w:r>
      <w:r w:rsidRPr="00296F8E">
        <w:t xml:space="preserve">. </w:t>
      </w:r>
      <w:r w:rsidR="002E6D5E" w:rsidRPr="00296F8E">
        <w:t>A sensitivity analysis was performed excluding articles with relevant weaknesses in trial design or execution.</w:t>
      </w:r>
    </w:p>
    <w:p w14:paraId="14C1AC00" w14:textId="77777777" w:rsidR="002E6D5E" w:rsidRPr="00296F8E" w:rsidRDefault="002E6D5E" w:rsidP="002E6D5E">
      <w:pPr>
        <w:pStyle w:val="p1"/>
        <w:spacing w:line="480" w:lineRule="auto"/>
        <w:jc w:val="both"/>
        <w:rPr>
          <w:color w:val="FF0000"/>
          <w:sz w:val="24"/>
          <w:szCs w:val="24"/>
        </w:rPr>
      </w:pPr>
    </w:p>
    <w:p w14:paraId="35645695" w14:textId="4695D640" w:rsidR="004E5761" w:rsidRPr="00296F8E" w:rsidRDefault="00110AE3" w:rsidP="00DE1EE7">
      <w:pPr>
        <w:spacing w:line="480" w:lineRule="auto"/>
        <w:contextualSpacing/>
      </w:pPr>
      <w:r w:rsidRPr="00296F8E">
        <w:t xml:space="preserve">The overall quality of the evidence was also assessed using </w:t>
      </w:r>
      <w:r w:rsidR="004E5761" w:rsidRPr="00296F8E">
        <w:t>Grading of Recommendations, Assessment, Development and Evalua</w:t>
      </w:r>
      <w:r w:rsidR="004E5761" w:rsidRPr="00296F8E">
        <w:lastRenderedPageBreak/>
        <w:t>tion (GRAD</w:t>
      </w:r>
      <w:r w:rsidR="009D0705" w:rsidRPr="00296F8E">
        <w:t xml:space="preserve">E) working group guidelines </w:t>
      </w:r>
      <w:r w:rsidR="006D1D99" w:rsidRPr="00296F8E">
        <w:fldChar w:fldCharType="begin"/>
      </w:r>
      <w:r w:rsidR="003F68CB" w:rsidRPr="00296F8E">
        <w:instrText xml:space="preserve"> ADDIN EN.CITE &lt;EndNote&gt;&lt;Cite&gt;&lt;Author&gt;S&lt;/Author&gt;&lt;RecNum&gt;11&lt;/RecNum&gt;&lt;DisplayText&gt;(11)&lt;/DisplayText&gt;&lt;record&gt;&lt;rec-number&gt;11&lt;/rec-number&gt;&lt;foreign-keys&gt;&lt;key app="EN" db-id="e9dspraxbf0vwleavs9vxp04dstxwf2svpv0" timestamp="1486231680"&gt;11&lt;/key&gt;&lt;/foreign-keys&gt;&lt;ref-type name="Journal Article"&gt;17&lt;/ref-type&gt;&lt;contributors&gt;&lt;authors&gt;&lt;author&gt;Canadian Diabetes Association Clinical Practice Guidelines Expert, Committee&lt;/author&gt;&lt;author&gt;Thompson, D.&lt;/author&gt;&lt;author&gt;Berger, H.&lt;/author&gt;&lt;author&gt;Feig, D.&lt;/author&gt;&lt;author&gt;Gagnon, R.&lt;/author&gt;&lt;author&gt;Kader, T.&lt;/author&gt;&lt;author&gt;Keely, E.&lt;/author&gt;&lt;author&gt;Kozak, S.&lt;/author&gt;&lt;author&gt;Ryan, E.&lt;/author&gt;&lt;author&gt;Sermer, M.&lt;/author&gt;&lt;author&gt;Vinokuroff, C.&lt;/author&gt;&lt;/authors&gt;&lt;/contributors&gt;&lt;titles&gt;&lt;title&gt;Diabetes and pregnancy&lt;/title&gt;&lt;secondary-title&gt;Can J Diabetes&lt;/secondary-title&gt;&lt;/titles&gt;&lt;periodical&gt;&lt;full-title&gt;Can J Diabetes&lt;/full-title&gt;&lt;/periodical&gt;&lt;pages&gt;S168-83&lt;/pages&gt;&lt;volume&gt;37 Suppl 1&lt;/volume&gt;&lt;keywords&gt;&lt;keyword&gt;Canada&lt;/keyword&gt;&lt;keyword&gt;*Diabetes, Gestational&lt;/keyword&gt;&lt;keyword&gt;Female&lt;/keyword&gt;&lt;keyword&gt;Humans&lt;/keyword&gt;&lt;keyword&gt;Pregnancy&lt;/keyword&gt;&lt;keyword&gt;*Pregnancy in Diabetics&lt;/keyword&gt;&lt;/keywords&gt;&lt;dates&gt;&lt;year&gt;2013&lt;/year&gt;&lt;pub-dates&gt;&lt;date&gt;Apr&lt;/date&gt;&lt;/pub-dates&gt;&lt;/dates&gt;&lt;isbn&gt;2352-3840 (Electronic)&amp;#xD;1499-2671 (Linking)&lt;/isbn&gt;&lt;accession-num&gt;24070943&lt;/accession-num&gt;&lt;urls&gt;&lt;related-urls&gt;&lt;url&gt;https://www.ncbi.nlm.nih.gov/pubmed/24070943&lt;/url&gt;&lt;/related-urls&gt;&lt;/urls&gt;&lt;electronic-resource-num&gt;10.1016/j.jcjd.2013.01.044&lt;/electronic-resource-num&gt;&lt;/record&gt;&lt;/Cite&gt;&lt;/EndNote&gt;</w:instrText>
      </w:r>
      <w:r w:rsidR="006D1D99" w:rsidRPr="00296F8E">
        <w:fldChar w:fldCharType="separate"/>
      </w:r>
      <w:r w:rsidR="003F68CB" w:rsidRPr="00296F8E">
        <w:rPr>
          <w:noProof/>
        </w:rPr>
        <w:t>(11)</w:t>
      </w:r>
      <w:r w:rsidR="006D1D99" w:rsidRPr="00296F8E">
        <w:fldChar w:fldCharType="end"/>
      </w:r>
      <w:r w:rsidR="004E5761" w:rsidRPr="00296F8E">
        <w:t>.</w:t>
      </w:r>
      <w:r w:rsidRPr="00296F8E">
        <w:t xml:space="preserve"> </w:t>
      </w:r>
      <w:r w:rsidR="00642C34" w:rsidRPr="00296F8E">
        <w:t>GRADE was assessed for all primary and secondary, both maternal and neonatal, but without subgroup analysis per different dietary intervention for each outcome measure.</w:t>
      </w:r>
    </w:p>
    <w:p w14:paraId="7D0AE53D" w14:textId="77777777" w:rsidR="004E5761" w:rsidRPr="00296F8E" w:rsidRDefault="004E5761" w:rsidP="00DE1EE7">
      <w:pPr>
        <w:spacing w:line="480" w:lineRule="auto"/>
        <w:contextualSpacing/>
        <w:rPr>
          <w:b/>
        </w:rPr>
      </w:pPr>
    </w:p>
    <w:p w14:paraId="244FF57E" w14:textId="44AB5C90" w:rsidR="00B32733" w:rsidRPr="00296F8E" w:rsidRDefault="007A0B50" w:rsidP="00DE1EE7">
      <w:pPr>
        <w:spacing w:line="480" w:lineRule="auto"/>
        <w:contextualSpacing/>
        <w:rPr>
          <w:b/>
        </w:rPr>
      </w:pPr>
      <w:r w:rsidRPr="00296F8E">
        <w:rPr>
          <w:b/>
        </w:rPr>
        <w:t>Results</w:t>
      </w:r>
    </w:p>
    <w:p w14:paraId="2A89B306" w14:textId="3906159F" w:rsidR="00B32733" w:rsidRPr="00296F8E" w:rsidRDefault="00F83DC0" w:rsidP="00DE1EE7">
      <w:pPr>
        <w:spacing w:line="480" w:lineRule="auto"/>
        <w:contextualSpacing/>
      </w:pPr>
      <w:r w:rsidRPr="00296F8E">
        <w:t>We screened 2269 records for potential inclusion</w:t>
      </w:r>
      <w:r w:rsidR="001F6B25" w:rsidRPr="00296F8E">
        <w:t xml:space="preserve"> and 126 </w:t>
      </w:r>
      <w:r w:rsidR="007E7CFC" w:rsidRPr="00296F8E">
        <w:t xml:space="preserve">articles </w:t>
      </w:r>
      <w:r w:rsidR="001F6B25" w:rsidRPr="00296F8E">
        <w:t>were reviewed in full</w:t>
      </w:r>
      <w:r w:rsidRPr="00296F8E">
        <w:t xml:space="preserve"> (Figure S1). Eighteen studies </w:t>
      </w:r>
      <w:r w:rsidR="003F5298" w:rsidRPr="00296F8E">
        <w:fldChar w:fldCharType="begin">
          <w:fldData xml:space="preserve">cj48YXV0aG9yPkhhZ2F5LCBaLjwvYXV0aG9yPjxhdXRob3I+R2F5LCBMLiBKLjwvYXV0aG9yPjxh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xMi0xNDsgMjEtMzUpPC9EaXNwbGF5VGV4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kxv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==
</w:fldData>
        </w:fldChar>
      </w:r>
      <w:r w:rsidR="008B4871" w:rsidRPr="00296F8E">
        <w:instrText xml:space="preserve"> ADDIN EN.CITE.DATA </w:instrText>
      </w:r>
      <w:r w:rsidR="008B4871" w:rsidRPr="00296F8E">
        <w:fldChar w:fldCharType="end"/>
      </w:r>
      <w:r w:rsidR="008B4871" w:rsidRPr="00296F8E">
        <w:fldChar w:fldCharType="begin">
          <w:fldData xml:space="preserve">cj48YXV0aG9yPkhhZ2F5LCBaLjwvYXV0aG9yPjxhdXRob3I+R2F5LCBMLiBKLjwvYXV0aG9yPjxh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</w:fldData>
        </w:fldChar>
      </w:r>
      <w:r w:rsidR="008B4871" w:rsidRPr="00296F8E">
        <w:instrText xml:space="preserve"> ADDIN EN.CITE.DATA </w:instrText>
      </w:r>
      <w:r w:rsidR="008B4871" w:rsidRPr="00296F8E">
        <w:fldChar w:fldCharType="end"/>
      </w:r>
      <w:r w:rsidR="003F5298" w:rsidRPr="00296F8E">
        <w:fldChar w:fldCharType="separate"/>
      </w:r>
      <w:r w:rsidR="00BE2CA9" w:rsidRPr="00296F8E">
        <w:rPr>
          <w:noProof/>
        </w:rPr>
        <w:t>(12-14; 21-35)</w:t>
      </w:r>
      <w:r w:rsidR="003F5298" w:rsidRPr="00296F8E">
        <w:fldChar w:fldCharType="end"/>
      </w:r>
      <w:r w:rsidR="0006462C" w:rsidRPr="00296F8E">
        <w:t xml:space="preserve"> </w:t>
      </w:r>
      <w:r w:rsidRPr="00296F8E">
        <w:t xml:space="preserve">were included in the meta-analysis with a total of </w:t>
      </w:r>
      <w:r w:rsidR="00B55ED1" w:rsidRPr="00296F8E">
        <w:t>1151</w:t>
      </w:r>
      <w:r w:rsidRPr="00296F8E">
        <w:t xml:space="preserve"> </w:t>
      </w:r>
      <w:r w:rsidR="00E41CA5" w:rsidRPr="00296F8E">
        <w:t xml:space="preserve">pregnant </w:t>
      </w:r>
      <w:r w:rsidRPr="00296F8E">
        <w:t>women with gestational diabetes</w:t>
      </w:r>
      <w:r w:rsidR="00C03EBD" w:rsidRPr="00296F8E">
        <w:t>.</w:t>
      </w:r>
      <w:r w:rsidRPr="00296F8E">
        <w:t xml:space="preserve"> </w:t>
      </w:r>
    </w:p>
    <w:p w14:paraId="7FA5B542" w14:textId="77777777" w:rsidR="00F83DC0" w:rsidRPr="00296F8E" w:rsidRDefault="00F83DC0" w:rsidP="00DE1EE7">
      <w:pPr>
        <w:spacing w:line="480" w:lineRule="auto"/>
        <w:contextualSpacing/>
      </w:pPr>
    </w:p>
    <w:p w14:paraId="13279B24" w14:textId="77777777" w:rsidR="001F6B25" w:rsidRPr="00296F8E" w:rsidRDefault="001F6B25" w:rsidP="00AA0086">
      <w:pPr>
        <w:spacing w:line="480" w:lineRule="auto"/>
        <w:contextualSpacing/>
        <w:rPr>
          <w:i/>
        </w:rPr>
      </w:pPr>
      <w:r w:rsidRPr="00296F8E">
        <w:rPr>
          <w:i/>
        </w:rPr>
        <w:t xml:space="preserve">Study Characteristics </w:t>
      </w:r>
    </w:p>
    <w:p w14:paraId="717778C9" w14:textId="11C5D86B" w:rsidR="00C37F84" w:rsidRPr="00296F8E" w:rsidRDefault="0002250F" w:rsidP="00AA0086">
      <w:pPr>
        <w:spacing w:line="480" w:lineRule="auto"/>
        <w:contextualSpacing/>
      </w:pPr>
      <w:r w:rsidRPr="00296F8E">
        <w:lastRenderedPageBreak/>
        <w:t xml:space="preserve">The types of </w:t>
      </w:r>
      <w:r w:rsidR="002A5248" w:rsidRPr="00296F8E">
        <w:t xml:space="preserve">modified </w:t>
      </w:r>
      <w:r w:rsidRPr="00296F8E">
        <w:t>dietary</w:t>
      </w:r>
      <w:r w:rsidR="00375090" w:rsidRPr="00296F8E">
        <w:t xml:space="preserve"> intervention included low glyc</w:t>
      </w:r>
      <w:r w:rsidRPr="00296F8E">
        <w:t>emic index</w:t>
      </w:r>
      <w:r w:rsidR="008F03A8" w:rsidRPr="00296F8E">
        <w:t xml:space="preserve"> (n=4)</w:t>
      </w:r>
      <w:r w:rsidRPr="00296F8E">
        <w:t>, DASH</w:t>
      </w:r>
      <w:r w:rsidR="008F03A8" w:rsidRPr="00296F8E">
        <w:t xml:space="preserve"> (n=3)</w:t>
      </w:r>
      <w:r w:rsidRPr="00296F8E">
        <w:t>, low carbohydrate</w:t>
      </w:r>
      <w:r w:rsidR="00270ACD" w:rsidRPr="00296F8E">
        <w:t xml:space="preserve"> (n=3</w:t>
      </w:r>
      <w:r w:rsidR="008F03A8" w:rsidRPr="00296F8E">
        <w:t xml:space="preserve">), </w:t>
      </w:r>
      <w:r w:rsidRPr="00296F8E">
        <w:t>fat</w:t>
      </w:r>
      <w:r w:rsidR="008F03A8" w:rsidRPr="00296F8E">
        <w:t xml:space="preserve"> modification (n=2), </w:t>
      </w:r>
      <w:r w:rsidRPr="00296F8E">
        <w:t>soy protein</w:t>
      </w:r>
      <w:r w:rsidR="006F5249" w:rsidRPr="00296F8E">
        <w:t xml:space="preserve"> enrichment</w:t>
      </w:r>
      <w:r w:rsidR="008F03A8" w:rsidRPr="00296F8E">
        <w:t xml:space="preserve"> (n=2)</w:t>
      </w:r>
      <w:r w:rsidRPr="00296F8E">
        <w:t xml:space="preserve">, </w:t>
      </w:r>
      <w:r w:rsidR="00262554" w:rsidRPr="00296F8E">
        <w:t xml:space="preserve">energy restriction (n=1), high fiber (n=1), </w:t>
      </w:r>
      <w:r w:rsidR="008F03A8" w:rsidRPr="00296F8E">
        <w:t xml:space="preserve">ethnic </w:t>
      </w:r>
      <w:r w:rsidR="00D942CC" w:rsidRPr="00296F8E">
        <w:t xml:space="preserve">diet </w:t>
      </w:r>
      <w:r w:rsidR="002E3CD6" w:rsidRPr="00296F8E">
        <w:t>(i.e. foods commonly consumed according to participant’s ethnicity)</w:t>
      </w:r>
      <w:r w:rsidR="008F03A8" w:rsidRPr="00296F8E">
        <w:t xml:space="preserve"> (n=1) </w:t>
      </w:r>
      <w:r w:rsidR="005C65C4" w:rsidRPr="00296F8E">
        <w:t>and behavio</w:t>
      </w:r>
      <w:r w:rsidRPr="00296F8E">
        <w:t>ral intervention</w:t>
      </w:r>
      <w:r w:rsidR="008F03A8" w:rsidRPr="00296F8E">
        <w:t xml:space="preserve"> (n=1)</w:t>
      </w:r>
      <w:r w:rsidR="00262554" w:rsidRPr="00296F8E">
        <w:t xml:space="preserve">. </w:t>
      </w:r>
      <w:r w:rsidR="008B1C34" w:rsidRPr="00296F8E">
        <w:t xml:space="preserve">Details of the </w:t>
      </w:r>
      <w:r w:rsidR="005C204C" w:rsidRPr="00296F8E">
        <w:t xml:space="preserve">study characteristics </w:t>
      </w:r>
      <w:r w:rsidR="008B1C34" w:rsidRPr="00296F8E">
        <w:t>are included in Table 1</w:t>
      </w:r>
      <w:r w:rsidRPr="00296F8E">
        <w:t>.</w:t>
      </w:r>
      <w:r w:rsidR="006C33FA" w:rsidRPr="00296F8E">
        <w:t xml:space="preserve"> Most trials were </w:t>
      </w:r>
      <w:r w:rsidR="002F78CB" w:rsidRPr="00296F8E">
        <w:t xml:space="preserve">single centered and had </w:t>
      </w:r>
      <w:r w:rsidR="006C33FA" w:rsidRPr="00296F8E">
        <w:t>small</w:t>
      </w:r>
      <w:r w:rsidR="007E7CFC" w:rsidRPr="00296F8E">
        <w:t xml:space="preserve"> </w:t>
      </w:r>
      <w:r w:rsidR="002F78CB" w:rsidRPr="00296F8E">
        <w:t xml:space="preserve">sample sizes </w:t>
      </w:r>
      <w:r w:rsidR="00E41CA5" w:rsidRPr="00296F8E">
        <w:t>(</w:t>
      </w:r>
      <w:r w:rsidR="002F78CB" w:rsidRPr="00296F8E">
        <w:t>rang</w:t>
      </w:r>
      <w:r w:rsidR="00E41CA5" w:rsidRPr="00296F8E">
        <w:t>e</w:t>
      </w:r>
      <w:r w:rsidR="002F78CB" w:rsidRPr="00296F8E">
        <w:t xml:space="preserve"> 12</w:t>
      </w:r>
      <w:r w:rsidR="00E41CA5" w:rsidRPr="00296F8E">
        <w:t>-</w:t>
      </w:r>
      <w:r w:rsidR="00E015F6" w:rsidRPr="00296F8E">
        <w:t>150</w:t>
      </w:r>
      <w:r w:rsidR="00E41CA5" w:rsidRPr="00296F8E">
        <w:t>)</w:t>
      </w:r>
      <w:r w:rsidR="00306481" w:rsidRPr="00296F8E">
        <w:t xml:space="preserve">. </w:t>
      </w:r>
      <w:r w:rsidR="005C204C" w:rsidRPr="00296F8E">
        <w:t>Only two</w:t>
      </w:r>
      <w:r w:rsidR="002F78CB" w:rsidRPr="00296F8E">
        <w:t xml:space="preserve"> trials </w:t>
      </w:r>
      <w:r w:rsidR="005C204C" w:rsidRPr="00296F8E">
        <w:t xml:space="preserve">(one each from Spain and Australia) </w:t>
      </w:r>
      <w:r w:rsidR="002F78CB" w:rsidRPr="00296F8E">
        <w:t xml:space="preserve">included </w:t>
      </w:r>
      <w:r w:rsidR="005C204C" w:rsidRPr="00296F8E">
        <w:t>over 100 participants, nine had 50-100 participants and seven studies had fewer than 50 participants. They</w:t>
      </w:r>
      <w:r w:rsidR="00A0665D" w:rsidRPr="00296F8E">
        <w:t xml:space="preserve"> were performed in </w:t>
      </w:r>
      <w:r w:rsidR="00306481" w:rsidRPr="00296F8E">
        <w:t xml:space="preserve">North America, Europe, </w:t>
      </w:r>
      <w:r w:rsidR="00C03EBD" w:rsidRPr="00296F8E">
        <w:t xml:space="preserve">or </w:t>
      </w:r>
      <w:r w:rsidR="00306481" w:rsidRPr="00296F8E">
        <w:t>Austral</w:t>
      </w:r>
      <w:r w:rsidR="00C03EBD" w:rsidRPr="00296F8E">
        <w:t>a</w:t>
      </w:r>
      <w:r w:rsidR="00306481" w:rsidRPr="00296F8E">
        <w:t>sia</w:t>
      </w:r>
      <w:r w:rsidR="008F03A8" w:rsidRPr="00296F8E">
        <w:t xml:space="preserve"> and all </w:t>
      </w:r>
      <w:r w:rsidR="00C03EBD" w:rsidRPr="00296F8E">
        <w:t xml:space="preserve">had a duration of </w:t>
      </w:r>
      <w:r w:rsidR="008F03A8" w:rsidRPr="00296F8E">
        <w:t>at least two weeks</w:t>
      </w:r>
      <w:r w:rsidR="00C03EBD" w:rsidRPr="00296F8E">
        <w:t>.</w:t>
      </w:r>
      <w:r w:rsidR="00BB778F" w:rsidRPr="00296F8E">
        <w:t xml:space="preserve"> </w:t>
      </w:r>
    </w:p>
    <w:p w14:paraId="1A38C6FE" w14:textId="77777777" w:rsidR="00BB778F" w:rsidRPr="00296F8E" w:rsidRDefault="00BB778F" w:rsidP="00AA0086">
      <w:pPr>
        <w:spacing w:line="480" w:lineRule="auto"/>
        <w:contextualSpacing/>
      </w:pPr>
    </w:p>
    <w:p w14:paraId="3B37BA8B" w14:textId="6E0C3C49" w:rsidR="00A206F3" w:rsidRPr="00296F8E" w:rsidRDefault="008B4871" w:rsidP="00A206F3">
      <w:pPr>
        <w:spacing w:line="480" w:lineRule="auto"/>
        <w:contextualSpacing/>
      </w:pPr>
      <w:r w:rsidRPr="00296F8E">
        <w:lastRenderedPageBreak/>
        <w:t xml:space="preserve">Most studies assessed individual dietary adherence using food diaries </w:t>
      </w:r>
      <w:r w:rsidRPr="00296F8E">
        <w:fldChar w:fldCharType="begin">
          <w:fldData xml:space="preserve">Z2VzPjEwMzItMTAzNTwvcGFnZXM+PHZvbHVtZT4xNjwvdm9sdW1lPjxudW1iZXI+MTA8L251bWJl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</w:fldData>
        </w:fldChar>
      </w:r>
      <w:r w:rsidR="004331D0" w:rsidRPr="00296F8E">
        <w:instrText xml:space="preserve"> ADDIN EN.CITE </w:instrText>
      </w:r>
      <w:r w:rsidR="004331D0" w:rsidRPr="00296F8E">
        <w:fldChar w:fldCharType="begin">
          <w:fldData xml:space="preserve">PEVuZE5vdGU+PENpdGU+PEF1dGhvcj5HcmFudDwvQXV0aG9yPjxZZWFyPjIwMTE8L1llYXI+PFJl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NDQyNDA3NjwvdXJsPjx1cmw+aHR0cDovL21sc2Z4LmxpYi51ZWEu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NjYWxlczwva2V5d29yZD48L2tleXdvcmRzPjxk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bCZhbXA7QU49MjU3NDA3NDM8L3VybD48dXJsPmh0dHA6Ly9tbHNmeC5s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==
</w:fldData>
        </w:fldChar>
      </w:r>
      <w:r w:rsidR="004331D0" w:rsidRPr="00296F8E">
        <w:instrText xml:space="preserve"> ADDIN EN.CITE.DATA </w:instrText>
      </w:r>
      <w:r w:rsidR="004331D0" w:rsidRPr="00296F8E">
        <w:fldChar w:fldCharType="end"/>
      </w:r>
      <w:r w:rsidR="004331D0" w:rsidRPr="00296F8E">
        <w:fldChar w:fldCharType="begin">
          <w:fldData xml:space="preserve">Z2VzPjEwMzItMTAzNTwvcGFnZXM+PHZvbHVtZT4xNjwvdm9sdW1lPjxudW1iZXI+MTA8L251bWJl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</w:fldData>
        </w:fldChar>
      </w:r>
      <w:r w:rsidR="004331D0" w:rsidRPr="00296F8E">
        <w:instrText xml:space="preserve"> ADDIN EN.CITE.DATA </w:instrText>
      </w:r>
      <w:r w:rsidR="004331D0" w:rsidRPr="00296F8E">
        <w:fldChar w:fldCharType="end"/>
      </w:r>
      <w:r w:rsidRPr="00296F8E">
        <w:fldChar w:fldCharType="separate"/>
      </w:r>
      <w:r w:rsidR="004331D0" w:rsidRPr="00296F8E">
        <w:rPr>
          <w:noProof/>
        </w:rPr>
        <w:t>(13; 22-36)</w:t>
      </w:r>
      <w:r w:rsidRPr="00296F8E">
        <w:fldChar w:fldCharType="end"/>
      </w:r>
      <w:r w:rsidR="007F77B1" w:rsidRPr="00296F8E">
        <w:t xml:space="preserve">. While most studies did report an overall difference in dietary composition between the intervention diet and control diet, few studies reported a detailed assessment of dietary adherence. </w:t>
      </w:r>
      <w:r w:rsidR="004331D0" w:rsidRPr="00296F8E">
        <w:t xml:space="preserve">Only five studies used of a formal measure of adherence </w:t>
      </w:r>
      <w:r w:rsidR="004331D0" w:rsidRPr="00296F8E">
        <w:fldChar w:fldCharType="begin">
          <w:fldData xml:space="preserve">PEVuZE5vdGU+PENpdGU+PEF1dGhvcj5CbzwvQXV0aG9yPjxZZWFyPjIwMTQ8L1llYXI+PFJlY051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</w:fldData>
        </w:fldChar>
      </w:r>
      <w:r w:rsidR="00A61E7B" w:rsidRPr="00296F8E">
        <w:instrText xml:space="preserve"> ADDIN EN.CITE </w:instrText>
      </w:r>
      <w:r w:rsidR="00A61E7B" w:rsidRPr="00296F8E">
        <w:fldChar w:fldCharType="begin">
          <w:fldData xml:space="preserve">PEVuZE5vdGU+PENpdGU+PEF1dGhvcj5CbzwvQXV0aG9yPjxZZWFyPjIwMTQ8L1llYXI+PFJlY051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</w:fldData>
        </w:fldChar>
      </w:r>
      <w:r w:rsidR="00A61E7B" w:rsidRPr="00296F8E">
        <w:instrText xml:space="preserve"> ADDIN EN.CITE.DATA </w:instrText>
      </w:r>
      <w:r w:rsidR="00A61E7B" w:rsidRPr="00296F8E">
        <w:fldChar w:fldCharType="end"/>
      </w:r>
      <w:r w:rsidR="004331D0" w:rsidRPr="00296F8E">
        <w:fldChar w:fldCharType="separate"/>
      </w:r>
      <w:r w:rsidR="00A61E7B" w:rsidRPr="00296F8E">
        <w:rPr>
          <w:noProof/>
        </w:rPr>
        <w:t>(23; 24; 28; 32; 33)</w:t>
      </w:r>
      <w:r w:rsidR="004331D0" w:rsidRPr="00296F8E">
        <w:fldChar w:fldCharType="end"/>
      </w:r>
      <w:r w:rsidR="004331D0" w:rsidRPr="00296F8E">
        <w:t xml:space="preserve"> and four of them reported data </w:t>
      </w:r>
      <w:r w:rsidR="00A61E7B" w:rsidRPr="00296F8E">
        <w:fldChar w:fldCharType="begin">
          <w:fldData xml:space="preserve">PEVuZE5vdGU+PENpdGU+PEF1dGhvcj5WYWxlbnRpbmk8L0F1dGhvcj48WWVhcj4yMDEyPC9ZZWFy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=
</w:fldData>
        </w:fldChar>
      </w:r>
      <w:r w:rsidR="00A61E7B" w:rsidRPr="00296F8E">
        <w:instrText xml:space="preserve"> ADDIN EN.CITE </w:instrText>
      </w:r>
      <w:r w:rsidR="00A61E7B" w:rsidRPr="00296F8E">
        <w:fldChar w:fldCharType="begin">
          <w:fldData xml:space="preserve">PEVuZE5vdGU+PENpdGU+PEF1dGhvcj5WYWxlbnRpbmk8L0F1dGhvcj48WWVhcj4yMDEyPC9ZZWFy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=
</w:fldData>
        </w:fldChar>
      </w:r>
      <w:r w:rsidR="00A61E7B" w:rsidRPr="00296F8E">
        <w:instrText xml:space="preserve"> ADDIN EN.CITE.DATA </w:instrText>
      </w:r>
      <w:r w:rsidR="00A61E7B" w:rsidRPr="00296F8E">
        <w:fldChar w:fldCharType="end"/>
      </w:r>
      <w:r w:rsidR="00A61E7B" w:rsidRPr="00296F8E">
        <w:fldChar w:fldCharType="separate"/>
      </w:r>
      <w:r w:rsidR="00A61E7B" w:rsidRPr="00296F8E">
        <w:rPr>
          <w:noProof/>
        </w:rPr>
        <w:t>(24; 28; 32; 33)</w:t>
      </w:r>
      <w:r w:rsidR="00A61E7B" w:rsidRPr="00296F8E">
        <w:fldChar w:fldCharType="end"/>
      </w:r>
      <w:r w:rsidR="004331D0" w:rsidRPr="00296F8E">
        <w:t xml:space="preserve">. Adherence rates ranged from 20 </w:t>
      </w:r>
      <w:r w:rsidR="00A61E7B" w:rsidRPr="00296F8E">
        <w:fldChar w:fldCharType="begin"/>
      </w:r>
      <w:r w:rsidR="00A61E7B"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A61E7B" w:rsidRPr="00296F8E">
        <w:fldChar w:fldCharType="separate"/>
      </w:r>
      <w:r w:rsidR="00A61E7B" w:rsidRPr="00296F8E">
        <w:rPr>
          <w:noProof/>
        </w:rPr>
        <w:t>(33)</w:t>
      </w:r>
      <w:r w:rsidR="00A61E7B" w:rsidRPr="00296F8E">
        <w:fldChar w:fldCharType="end"/>
      </w:r>
      <w:r w:rsidR="004331D0" w:rsidRPr="00296F8E">
        <w:t xml:space="preserve"> to 81%</w:t>
      </w:r>
      <w:r w:rsidR="00332BA9" w:rsidRPr="00296F8E">
        <w:t>?</w:t>
      </w:r>
      <w:r w:rsidR="00A61E7B" w:rsidRPr="00296F8E">
        <w:t xml:space="preserve"> </w:t>
      </w:r>
      <w:r w:rsidR="00A61E7B" w:rsidRPr="00296F8E">
        <w:fldChar w:fldCharType="begin">
          <w:fldData xml:space="preserve">PEVuZE5vdGU+PENpdGU+PEF1dGhvcj5Mb3VpZTwvQXV0aG9yPjxZZWFyPjIwMTE8L1llYXI+PFJl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=
</w:fldData>
        </w:fldChar>
      </w:r>
      <w:r w:rsidR="00A61E7B" w:rsidRPr="00296F8E">
        <w:instrText xml:space="preserve"> ADDIN EN.CITE </w:instrText>
      </w:r>
      <w:r w:rsidR="00A61E7B" w:rsidRPr="00296F8E">
        <w:fldChar w:fldCharType="begin">
          <w:fldData xml:space="preserve">PEVuZE5vdGU+PENpdGU+PEF1dGhvcj5Mb3VpZTwvQXV0aG9yPjxZZWFyPjIwMTE8L1llYXI+PFJl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=
</w:fldData>
        </w:fldChar>
      </w:r>
      <w:r w:rsidR="00A61E7B" w:rsidRPr="00296F8E">
        <w:instrText xml:space="preserve"> ADDIN EN.CITE.DATA </w:instrText>
      </w:r>
      <w:r w:rsidR="00A61E7B" w:rsidRPr="00296F8E">
        <w:fldChar w:fldCharType="end"/>
      </w:r>
      <w:r w:rsidR="00A61E7B" w:rsidRPr="00296F8E">
        <w:fldChar w:fldCharType="separate"/>
      </w:r>
      <w:r w:rsidR="00A61E7B" w:rsidRPr="00296F8E">
        <w:rPr>
          <w:noProof/>
        </w:rPr>
        <w:t>(28)</w:t>
      </w:r>
      <w:r w:rsidR="00A61E7B" w:rsidRPr="00296F8E">
        <w:fldChar w:fldCharType="end"/>
      </w:r>
      <w:r w:rsidR="004331D0" w:rsidRPr="00296F8E">
        <w:t>, both figures corresponding to the control arm.</w:t>
      </w:r>
      <w:r w:rsidR="0027733A" w:rsidRPr="00296F8E">
        <w:t xml:space="preserve"> </w:t>
      </w:r>
      <w:r w:rsidR="00A206F3" w:rsidRPr="00296F8E">
        <w:t>(vs Adherence ranged from 20 to 75.6% in the control group and 60 to 70% in the intervention groups.)</w:t>
      </w:r>
    </w:p>
    <w:p w14:paraId="02AEA04F" w14:textId="57217FFC" w:rsidR="004331D0" w:rsidRPr="00296F8E" w:rsidRDefault="004331D0" w:rsidP="004331D0">
      <w:pPr>
        <w:spacing w:line="480" w:lineRule="auto"/>
        <w:contextualSpacing/>
      </w:pPr>
    </w:p>
    <w:p w14:paraId="0F61A684" w14:textId="77777777" w:rsidR="004E01BB" w:rsidRPr="00296F8E" w:rsidRDefault="004E01BB" w:rsidP="00AA0086">
      <w:pPr>
        <w:spacing w:line="480" w:lineRule="auto"/>
        <w:contextualSpacing/>
      </w:pPr>
    </w:p>
    <w:p w14:paraId="303DD438" w14:textId="6671BE4B" w:rsidR="008358F3" w:rsidRPr="00296F8E" w:rsidRDefault="008358F3" w:rsidP="009E369A">
      <w:pPr>
        <w:spacing w:line="480" w:lineRule="auto"/>
        <w:contextualSpacing/>
        <w:rPr>
          <w:i/>
        </w:rPr>
      </w:pPr>
      <w:r w:rsidRPr="00296F8E">
        <w:rPr>
          <w:i/>
        </w:rPr>
        <w:t xml:space="preserve">Participant </w:t>
      </w:r>
      <w:r w:rsidR="00284E2E" w:rsidRPr="00296F8E">
        <w:rPr>
          <w:i/>
        </w:rPr>
        <w:t>C</w:t>
      </w:r>
      <w:r w:rsidRPr="00296F8E">
        <w:rPr>
          <w:i/>
        </w:rPr>
        <w:t>haracteristics</w:t>
      </w:r>
    </w:p>
    <w:p w14:paraId="4F034002" w14:textId="349E342A" w:rsidR="004E01BB" w:rsidRPr="00296F8E" w:rsidRDefault="00701E4B" w:rsidP="009E369A">
      <w:pPr>
        <w:spacing w:line="480" w:lineRule="auto"/>
        <w:contextualSpacing/>
      </w:pPr>
      <w:r w:rsidRPr="00296F8E">
        <w:lastRenderedPageBreak/>
        <w:t xml:space="preserve">When </w:t>
      </w:r>
      <w:r w:rsidR="00A56F86" w:rsidRPr="00296F8E">
        <w:t>baseline characteristic data</w:t>
      </w:r>
      <w:r w:rsidRPr="00296F8E">
        <w:t xml:space="preserve"> were pooled, </w:t>
      </w:r>
      <w:r w:rsidR="0081476E" w:rsidRPr="00296F8E">
        <w:t>women in the intervention group</w:t>
      </w:r>
      <w:r w:rsidRPr="00296F8E">
        <w:t xml:space="preserve"> were older than women in the control grou</w:t>
      </w:r>
      <w:r w:rsidR="0098313B" w:rsidRPr="00296F8E">
        <w:t>p (pooled mean difference 0.60</w:t>
      </w:r>
      <w:r w:rsidR="0069709E" w:rsidRPr="00296F8E">
        <w:t xml:space="preserve"> years</w:t>
      </w:r>
      <w:r w:rsidR="0098313B" w:rsidRPr="00296F8E">
        <w:t xml:space="preserve"> [</w:t>
      </w:r>
      <w:r w:rsidRPr="00296F8E">
        <w:t>95% CI 0.06, 1.14</w:t>
      </w:r>
      <w:r w:rsidR="0098313B" w:rsidRPr="00296F8E">
        <w:t>]</w:t>
      </w:r>
      <w:r w:rsidRPr="00296F8E">
        <w:t>)</w:t>
      </w:r>
      <w:r w:rsidR="00A56F86" w:rsidRPr="00296F8E">
        <w:t xml:space="preserve"> and had higher </w:t>
      </w:r>
      <w:r w:rsidR="006C63D0" w:rsidRPr="00296F8E">
        <w:t>postprandial</w:t>
      </w:r>
      <w:r w:rsidR="004F7135" w:rsidRPr="00296F8E">
        <w:t xml:space="preserve"> glucose</w:t>
      </w:r>
      <w:r w:rsidR="00A56F86" w:rsidRPr="00296F8E">
        <w:t xml:space="preserve"> </w:t>
      </w:r>
      <w:r w:rsidR="004F7135" w:rsidRPr="00296F8E">
        <w:t xml:space="preserve">(pooled mean difference </w:t>
      </w:r>
      <w:r w:rsidR="00A56F86" w:rsidRPr="00296F8E">
        <w:t>5.47 [</w:t>
      </w:r>
      <w:r w:rsidR="004F7135" w:rsidRPr="00296F8E">
        <w:t>95% CI 0.86</w:t>
      </w:r>
      <w:r w:rsidR="00A56F86" w:rsidRPr="00296F8E">
        <w:t>, 10.08])</w:t>
      </w:r>
      <w:r w:rsidR="00C56944" w:rsidRPr="00296F8E">
        <w:t xml:space="preserve"> most influenced by</w:t>
      </w:r>
      <w:r w:rsidR="002A5248" w:rsidRPr="00296F8E">
        <w:t xml:space="preserve"> </w:t>
      </w:r>
      <w:r w:rsidR="00931C69" w:rsidRPr="00296F8E">
        <w:t xml:space="preserve">the </w:t>
      </w:r>
      <w:r w:rsidR="002A5248" w:rsidRPr="00296F8E">
        <w:t xml:space="preserve">DASH and ethnic </w:t>
      </w:r>
      <w:r w:rsidR="00D942CC" w:rsidRPr="00296F8E">
        <w:t>studies</w:t>
      </w:r>
      <w:r w:rsidR="00A56F86" w:rsidRPr="00296F8E">
        <w:t xml:space="preserve">. </w:t>
      </w:r>
      <w:r w:rsidRPr="00296F8E">
        <w:t xml:space="preserve">There was no </w:t>
      </w:r>
      <w:r w:rsidR="002A5248" w:rsidRPr="00296F8E">
        <w:t xml:space="preserve">overall </w:t>
      </w:r>
      <w:r w:rsidRPr="00296F8E">
        <w:t>significant difference between the intervention and control groups for</w:t>
      </w:r>
      <w:r w:rsidR="0098313B" w:rsidRPr="00296F8E">
        <w:t xml:space="preserve"> body mass index</w:t>
      </w:r>
      <w:r w:rsidRPr="00296F8E">
        <w:t xml:space="preserve"> </w:t>
      </w:r>
      <w:r w:rsidR="0098313B" w:rsidRPr="00296F8E">
        <w:t>(</w:t>
      </w:r>
      <w:r w:rsidRPr="00296F8E">
        <w:t>BMI</w:t>
      </w:r>
      <w:r w:rsidR="0098313B" w:rsidRPr="00296F8E">
        <w:t>)</w:t>
      </w:r>
      <w:r w:rsidRPr="00296F8E">
        <w:t>, gestational age at enrolment, f</w:t>
      </w:r>
      <w:r w:rsidR="00A56F86" w:rsidRPr="00296F8E">
        <w:t xml:space="preserve">asting glucose, HbA1c, or HOMA-IR. </w:t>
      </w:r>
    </w:p>
    <w:p w14:paraId="4ABB7A7F" w14:textId="77777777" w:rsidR="0081476E" w:rsidRPr="00296F8E" w:rsidRDefault="0081476E" w:rsidP="009E369A">
      <w:pPr>
        <w:spacing w:line="480" w:lineRule="auto"/>
        <w:contextualSpacing/>
      </w:pPr>
    </w:p>
    <w:p w14:paraId="155737F3" w14:textId="5BFD677D" w:rsidR="00181F0C" w:rsidRPr="00296F8E" w:rsidRDefault="005A0978" w:rsidP="009E369A">
      <w:pPr>
        <w:spacing w:line="480" w:lineRule="auto"/>
        <w:contextualSpacing/>
        <w:rPr>
          <w:i/>
        </w:rPr>
      </w:pPr>
      <w:r w:rsidRPr="00296F8E">
        <w:rPr>
          <w:i/>
        </w:rPr>
        <w:t xml:space="preserve">Maternal Glycemic </w:t>
      </w:r>
      <w:r w:rsidR="00C37F84" w:rsidRPr="00296F8E">
        <w:rPr>
          <w:i/>
        </w:rPr>
        <w:t>O</w:t>
      </w:r>
      <w:r w:rsidR="00306481" w:rsidRPr="00296F8E">
        <w:rPr>
          <w:i/>
        </w:rPr>
        <w:t xml:space="preserve">utcomes </w:t>
      </w:r>
      <w:r w:rsidR="00D14013" w:rsidRPr="00296F8E">
        <w:rPr>
          <w:i/>
        </w:rPr>
        <w:t>for a</w:t>
      </w:r>
      <w:r w:rsidR="00D7081A" w:rsidRPr="00296F8E">
        <w:rPr>
          <w:i/>
        </w:rPr>
        <w:t xml:space="preserve">ll </w:t>
      </w:r>
      <w:r w:rsidR="006577A4" w:rsidRPr="00296F8E">
        <w:rPr>
          <w:i/>
        </w:rPr>
        <w:t>Modified Dietary Interventions</w:t>
      </w:r>
    </w:p>
    <w:p w14:paraId="4E0A28A3" w14:textId="64F8C00B" w:rsidR="00595002" w:rsidRPr="00296F8E" w:rsidRDefault="008358F3" w:rsidP="009E369A">
      <w:pPr>
        <w:spacing w:line="480" w:lineRule="auto"/>
        <w:contextualSpacing/>
      </w:pPr>
      <w:r w:rsidRPr="00296F8E">
        <w:t xml:space="preserve">Pooled risk-ratios in 15 studies involving 1023 women demonstrated a lower need for </w:t>
      </w:r>
      <w:r w:rsidR="00931C69" w:rsidRPr="00296F8E">
        <w:t xml:space="preserve">medication </w:t>
      </w:r>
      <w:r w:rsidRPr="00296F8E">
        <w:t xml:space="preserve">(RR 0.65 [95% CI 0.47, 0.88; </w:t>
      </w:r>
      <w:r w:rsidRPr="00296F8E">
        <w:lastRenderedPageBreak/>
        <w:t>I</w:t>
      </w:r>
      <w:r w:rsidRPr="00296F8E">
        <w:rPr>
          <w:vertAlign w:val="superscript"/>
        </w:rPr>
        <w:t>2</w:t>
      </w:r>
      <w:r w:rsidRPr="00296F8E">
        <w:t>=55]) (</w:t>
      </w:r>
      <w:r w:rsidR="00CE1F0F" w:rsidRPr="00296F8E">
        <w:t>Table 2</w:t>
      </w:r>
      <w:r w:rsidRPr="00296F8E">
        <w:t xml:space="preserve">). </w:t>
      </w:r>
      <w:r w:rsidR="00B12EEF" w:rsidRPr="00296F8E">
        <w:t>Thirteen</w:t>
      </w:r>
      <w:r w:rsidR="00E41CA5" w:rsidRPr="00296F8E">
        <w:t xml:space="preserve"> studies </w:t>
      </w:r>
      <w:r w:rsidRPr="00296F8E">
        <w:t>(n=</w:t>
      </w:r>
      <w:r w:rsidR="00E41CA5" w:rsidRPr="00296F8E">
        <w:t xml:space="preserve"> 662 </w:t>
      </w:r>
      <w:r w:rsidRPr="00296F8E">
        <w:t>women) reported</w:t>
      </w:r>
      <w:r w:rsidR="00EC736A" w:rsidRPr="00296F8E">
        <w:t xml:space="preserve"> </w:t>
      </w:r>
      <w:r w:rsidRPr="00296F8E">
        <w:t>fasting glucose levels</w:t>
      </w:r>
      <w:r w:rsidR="00E41CA5" w:rsidRPr="00296F8E">
        <w:t xml:space="preserve">, nine </w:t>
      </w:r>
      <w:r w:rsidRPr="00296F8E">
        <w:t xml:space="preserve">(n=475) </w:t>
      </w:r>
      <w:r w:rsidR="008E68A6" w:rsidRPr="00296F8E">
        <w:t xml:space="preserve">reported </w:t>
      </w:r>
      <w:r w:rsidR="00D14013" w:rsidRPr="00296F8E">
        <w:t xml:space="preserve">combined </w:t>
      </w:r>
      <w:r w:rsidRPr="00296F8E">
        <w:t>post-prandial glucose</w:t>
      </w:r>
      <w:r w:rsidR="00D14013" w:rsidRPr="00296F8E">
        <w:t xml:space="preserve"> measures and three </w:t>
      </w:r>
      <w:r w:rsidR="008E68A6" w:rsidRPr="00296F8E">
        <w:t xml:space="preserve">(n=175) reported </w:t>
      </w:r>
      <w:r w:rsidR="002A3D9F" w:rsidRPr="00296F8E">
        <w:t>post-breakfast glucose measures</w:t>
      </w:r>
      <w:r w:rsidRPr="00296F8E">
        <w:t xml:space="preserve">. </w:t>
      </w:r>
      <w:r w:rsidR="00595002" w:rsidRPr="00296F8E">
        <w:t>Pooled analysis demonstrated a larger decrease in fasting</w:t>
      </w:r>
      <w:r w:rsidR="00A819B3" w:rsidRPr="00296F8E">
        <w:t xml:space="preserve">, </w:t>
      </w:r>
      <w:r w:rsidR="002A3D9F" w:rsidRPr="00296F8E">
        <w:t xml:space="preserve">combined </w:t>
      </w:r>
      <w:r w:rsidR="00595002" w:rsidRPr="00296F8E">
        <w:t xml:space="preserve">postprandial </w:t>
      </w:r>
      <w:r w:rsidR="00A819B3" w:rsidRPr="00296F8E">
        <w:t xml:space="preserve">and post-breakfast </w:t>
      </w:r>
      <w:r w:rsidRPr="00296F8E">
        <w:t xml:space="preserve">glucose </w:t>
      </w:r>
      <w:r w:rsidR="00595002" w:rsidRPr="00296F8E">
        <w:t xml:space="preserve">levels </w:t>
      </w:r>
      <w:r w:rsidRPr="00296F8E">
        <w:t xml:space="preserve">in </w:t>
      </w:r>
      <w:r w:rsidR="002C519A" w:rsidRPr="00296F8E">
        <w:t xml:space="preserve">modified </w:t>
      </w:r>
      <w:r w:rsidRPr="00296F8E">
        <w:t>dietary</w:t>
      </w:r>
      <w:r w:rsidR="00EB35DA" w:rsidRPr="00296F8E">
        <w:t xml:space="preserve"> intervention</w:t>
      </w:r>
      <w:r w:rsidR="00EC767D" w:rsidRPr="00296F8E">
        <w:t>s</w:t>
      </w:r>
      <w:r w:rsidR="00EB35DA" w:rsidRPr="00296F8E">
        <w:t xml:space="preserve"> </w:t>
      </w:r>
      <w:r w:rsidR="00F52904" w:rsidRPr="00296F8E">
        <w:t xml:space="preserve">(-4.07 mg/dL [95% CI </w:t>
      </w:r>
      <w:r w:rsidR="002E7CDF" w:rsidRPr="00296F8E">
        <w:t>-7.58, -0.57</w:t>
      </w:r>
      <w:r w:rsidR="00FC628A" w:rsidRPr="00296F8E">
        <w:t>; I</w:t>
      </w:r>
      <w:r w:rsidR="00FC628A" w:rsidRPr="00296F8E">
        <w:rPr>
          <w:vertAlign w:val="superscript"/>
        </w:rPr>
        <w:t>2</w:t>
      </w:r>
      <w:r w:rsidR="00EB35DA" w:rsidRPr="00296F8E">
        <w:t>=</w:t>
      </w:r>
      <w:r w:rsidR="0063506C" w:rsidRPr="00296F8E">
        <w:t>86</w:t>
      </w:r>
      <w:r w:rsidR="00B55ED1" w:rsidRPr="00296F8E">
        <w:t>; p=0.02</w:t>
      </w:r>
      <w:r w:rsidR="00595002" w:rsidRPr="00296F8E">
        <w:t>]</w:t>
      </w:r>
      <w:r w:rsidR="00A819B3" w:rsidRPr="00296F8E">
        <w:t xml:space="preserve">, </w:t>
      </w:r>
      <w:r w:rsidR="00A470D8" w:rsidRPr="00296F8E">
        <w:t>-7.78</w:t>
      </w:r>
      <w:r w:rsidR="00F52904" w:rsidRPr="00296F8E">
        <w:t xml:space="preserve"> mg/dL</w:t>
      </w:r>
      <w:r w:rsidR="00595002" w:rsidRPr="00296F8E">
        <w:t xml:space="preserve"> [</w:t>
      </w:r>
      <w:r w:rsidR="00A03562" w:rsidRPr="00296F8E">
        <w:t xml:space="preserve">95% CI </w:t>
      </w:r>
      <w:r w:rsidR="00A470D8" w:rsidRPr="00296F8E">
        <w:t>-12</w:t>
      </w:r>
      <w:r w:rsidR="00595002" w:rsidRPr="00296F8E">
        <w:t>.27,</w:t>
      </w:r>
      <w:r w:rsidR="000E32FD" w:rsidRPr="00296F8E">
        <w:t xml:space="preserve"> </w:t>
      </w:r>
      <w:r w:rsidR="00A470D8" w:rsidRPr="00296F8E">
        <w:t>-3.29</w:t>
      </w:r>
      <w:r w:rsidR="00FC628A" w:rsidRPr="00296F8E">
        <w:t>; I</w:t>
      </w:r>
      <w:r w:rsidR="00FC628A" w:rsidRPr="00296F8E">
        <w:rPr>
          <w:vertAlign w:val="superscript"/>
        </w:rPr>
        <w:t>2</w:t>
      </w:r>
      <w:r w:rsidR="00FC628A" w:rsidRPr="00296F8E">
        <w:t>=63</w:t>
      </w:r>
      <w:r w:rsidR="00B55ED1" w:rsidRPr="00296F8E">
        <w:t>; p=0.0007</w:t>
      </w:r>
      <w:r w:rsidR="006538DA" w:rsidRPr="00296F8E">
        <w:t>]</w:t>
      </w:r>
      <w:r w:rsidR="00595002" w:rsidRPr="00296F8E">
        <w:t xml:space="preserve"> </w:t>
      </w:r>
      <w:r w:rsidR="00A819B3" w:rsidRPr="00296F8E">
        <w:t xml:space="preserve">and </w:t>
      </w:r>
      <w:r w:rsidR="00A819B3" w:rsidRPr="00296F8E">
        <w:rPr>
          <w:rFonts w:ascii="Calibri" w:hAnsi="Calibri"/>
        </w:rPr>
        <w:t>-</w:t>
      </w:r>
      <w:r w:rsidR="00A819B3" w:rsidRPr="00296F8E">
        <w:t>4.76 mg/dl [95% CI -9.13,</w:t>
      </w:r>
      <w:r w:rsidR="008314A6" w:rsidRPr="00296F8E">
        <w:t xml:space="preserve"> </w:t>
      </w:r>
      <w:r w:rsidR="00A819B3" w:rsidRPr="00296F8E">
        <w:t>-0.38]; I</w:t>
      </w:r>
      <w:r w:rsidR="00A819B3" w:rsidRPr="00296F8E">
        <w:rPr>
          <w:vertAlign w:val="superscript"/>
        </w:rPr>
        <w:t>2</w:t>
      </w:r>
      <w:r w:rsidR="00A819B3" w:rsidRPr="00296F8E">
        <w:t>=34</w:t>
      </w:r>
      <w:r w:rsidR="00B55ED1" w:rsidRPr="00296F8E">
        <w:t>; p=0.03</w:t>
      </w:r>
      <w:r w:rsidR="00A819B3" w:rsidRPr="00296F8E">
        <w:t xml:space="preserve">] </w:t>
      </w:r>
      <w:r w:rsidR="00595002" w:rsidRPr="00296F8E">
        <w:t>respectively)</w:t>
      </w:r>
      <w:r w:rsidR="00C03EBD" w:rsidRPr="00296F8E">
        <w:t xml:space="preserve"> compared to control group</w:t>
      </w:r>
      <w:r w:rsidR="009E369A" w:rsidRPr="00296F8E">
        <w:t xml:space="preserve">. </w:t>
      </w:r>
      <w:r w:rsidR="005A0978" w:rsidRPr="00296F8E">
        <w:t>There were no significant differences in</w:t>
      </w:r>
      <w:r w:rsidR="00D21B6E" w:rsidRPr="00296F8E">
        <w:t xml:space="preserve"> </w:t>
      </w:r>
      <w:r w:rsidR="00D14013" w:rsidRPr="00296F8E">
        <w:t>change in</w:t>
      </w:r>
      <w:r w:rsidR="00FC318F" w:rsidRPr="00296F8E">
        <w:t xml:space="preserve"> </w:t>
      </w:r>
      <w:r w:rsidR="00D14013" w:rsidRPr="00296F8E">
        <w:t xml:space="preserve">HbA1c (7 studies), </w:t>
      </w:r>
      <w:r w:rsidR="005A0978" w:rsidRPr="00296F8E">
        <w:t>HOMA-IR</w:t>
      </w:r>
      <w:r w:rsidR="00BD484B" w:rsidRPr="00296F8E">
        <w:t xml:space="preserve"> (4</w:t>
      </w:r>
      <w:r w:rsidR="00D14013" w:rsidRPr="00296F8E">
        <w:t xml:space="preserve"> studies)</w:t>
      </w:r>
      <w:r w:rsidR="005A0978" w:rsidRPr="00296F8E">
        <w:t xml:space="preserve">, </w:t>
      </w:r>
      <w:r w:rsidR="00D14013" w:rsidRPr="00296F8E">
        <w:t xml:space="preserve">or in </w:t>
      </w:r>
      <w:r w:rsidR="005A0978" w:rsidRPr="00296F8E">
        <w:t>post-l</w:t>
      </w:r>
      <w:r w:rsidR="00D14013" w:rsidRPr="00296F8E">
        <w:t>unch or -dinner glucose levels (</w:t>
      </w:r>
      <w:r w:rsidR="005A0978" w:rsidRPr="00296F8E">
        <w:t>2</w:t>
      </w:r>
      <w:r w:rsidR="00D14013" w:rsidRPr="00296F8E">
        <w:t xml:space="preserve"> studies</w:t>
      </w:r>
      <w:r w:rsidR="005A0978" w:rsidRPr="00296F8E">
        <w:t xml:space="preserve">). </w:t>
      </w:r>
    </w:p>
    <w:p w14:paraId="76C5DA5D" w14:textId="77777777" w:rsidR="005A0978" w:rsidRPr="00296F8E" w:rsidRDefault="005A0978" w:rsidP="008602DA">
      <w:pPr>
        <w:spacing w:line="480" w:lineRule="auto"/>
        <w:contextualSpacing/>
      </w:pPr>
    </w:p>
    <w:p w14:paraId="1F572A3B" w14:textId="77777777" w:rsidR="001B3EC1" w:rsidRPr="00296F8E" w:rsidRDefault="00D7081A" w:rsidP="003B5417">
      <w:pPr>
        <w:spacing w:line="480" w:lineRule="auto"/>
        <w:contextualSpacing/>
        <w:rPr>
          <w:i/>
        </w:rPr>
      </w:pPr>
      <w:r w:rsidRPr="00296F8E">
        <w:rPr>
          <w:i/>
        </w:rPr>
        <w:lastRenderedPageBreak/>
        <w:t>N</w:t>
      </w:r>
      <w:r w:rsidR="001B3EC1" w:rsidRPr="00296F8E">
        <w:rPr>
          <w:i/>
        </w:rPr>
        <w:t xml:space="preserve">eonatal </w:t>
      </w:r>
      <w:r w:rsidRPr="00296F8E">
        <w:rPr>
          <w:i/>
        </w:rPr>
        <w:t>Birthweight O</w:t>
      </w:r>
      <w:r w:rsidR="001B3EC1" w:rsidRPr="00296F8E">
        <w:rPr>
          <w:i/>
        </w:rPr>
        <w:t xml:space="preserve">utcomes </w:t>
      </w:r>
      <w:r w:rsidRPr="00296F8E">
        <w:rPr>
          <w:i/>
        </w:rPr>
        <w:t xml:space="preserve">for All Diets </w:t>
      </w:r>
    </w:p>
    <w:p w14:paraId="6DFBEA6E" w14:textId="4267DFCE" w:rsidR="00595002" w:rsidRPr="00296F8E" w:rsidRDefault="00B604BD" w:rsidP="003B5417">
      <w:pPr>
        <w:spacing w:line="480" w:lineRule="auto"/>
        <w:rPr>
          <w:rFonts w:ascii="Courier New" w:hAnsi="Courier New" w:cs="Courier New"/>
          <w:lang w:eastAsia="es-ES"/>
        </w:rPr>
      </w:pPr>
      <w:r w:rsidRPr="00296F8E">
        <w:t>Pooled mean birth</w:t>
      </w:r>
      <w:r w:rsidR="0006462C" w:rsidRPr="00296F8E">
        <w:t>weight was</w:t>
      </w:r>
      <w:r w:rsidR="00E80013" w:rsidRPr="00296F8E">
        <w:t xml:space="preserve"> </w:t>
      </w:r>
      <w:r w:rsidR="008B1C34" w:rsidRPr="00296F8E">
        <w:t>3266.65g</w:t>
      </w:r>
      <w:r w:rsidR="00E80013" w:rsidRPr="00296F8E">
        <w:t xml:space="preserve"> (95% CI 3172.15</w:t>
      </w:r>
      <w:r w:rsidR="008B1C34" w:rsidRPr="00296F8E">
        <w:t xml:space="preserve">, </w:t>
      </w:r>
      <w:r w:rsidR="00E80013" w:rsidRPr="00296F8E">
        <w:t>3361.16</w:t>
      </w:r>
      <w:r w:rsidR="002A3D9F" w:rsidRPr="00296F8E">
        <w:t xml:space="preserve">) in the </w:t>
      </w:r>
      <w:r w:rsidR="002C519A" w:rsidRPr="00296F8E">
        <w:t xml:space="preserve">modified </w:t>
      </w:r>
      <w:r w:rsidR="002A3D9F" w:rsidRPr="00296F8E">
        <w:t>dietary</w:t>
      </w:r>
      <w:r w:rsidR="008B1C34" w:rsidRPr="00296F8E">
        <w:t xml:space="preserve"> </w:t>
      </w:r>
      <w:r w:rsidR="002A3D9F" w:rsidRPr="00296F8E">
        <w:t xml:space="preserve">intervention </w:t>
      </w:r>
      <w:r w:rsidR="008B1C34" w:rsidRPr="00296F8E">
        <w:t xml:space="preserve">versus </w:t>
      </w:r>
      <w:r w:rsidR="00E80013" w:rsidRPr="00296F8E">
        <w:t>3449.88</w:t>
      </w:r>
      <w:r w:rsidR="008B1C34" w:rsidRPr="00296F8E">
        <w:t xml:space="preserve"> g </w:t>
      </w:r>
      <w:r w:rsidR="00E80013" w:rsidRPr="00296F8E">
        <w:t>(95% CI 3304.3</w:t>
      </w:r>
      <w:r w:rsidR="008B1C34" w:rsidRPr="00296F8E">
        <w:t xml:space="preserve">4, </w:t>
      </w:r>
      <w:r w:rsidR="00E80013" w:rsidRPr="00296F8E">
        <w:t>3595.42</w:t>
      </w:r>
      <w:r w:rsidR="00081ADD" w:rsidRPr="00296F8E">
        <w:t>)</w:t>
      </w:r>
      <w:r w:rsidR="00E80013" w:rsidRPr="00296F8E">
        <w:t xml:space="preserve"> </w:t>
      </w:r>
      <w:r w:rsidR="00747911" w:rsidRPr="00296F8E">
        <w:t xml:space="preserve">in the </w:t>
      </w:r>
      <w:r w:rsidR="00E80013" w:rsidRPr="00296F8E">
        <w:t>control group.</w:t>
      </w:r>
      <w:r w:rsidR="008B1C34" w:rsidRPr="00296F8E">
        <w:t xml:space="preserve"> </w:t>
      </w:r>
      <w:r w:rsidR="00FA71E5" w:rsidRPr="00296F8E">
        <w:t>P</w:t>
      </w:r>
      <w:r w:rsidR="00595002" w:rsidRPr="00296F8E">
        <w:t>ooled analysis of all</w:t>
      </w:r>
      <w:r w:rsidR="002A3D9F" w:rsidRPr="00296F8E">
        <w:t xml:space="preserve"> 16 </w:t>
      </w:r>
      <w:r w:rsidR="002C519A" w:rsidRPr="00296F8E">
        <w:t xml:space="preserve">modified </w:t>
      </w:r>
      <w:r w:rsidR="002A3D9F" w:rsidRPr="00296F8E">
        <w:t xml:space="preserve">dietary interventions including 841 participants </w:t>
      </w:r>
      <w:r w:rsidR="00595002" w:rsidRPr="00296F8E">
        <w:t>demonstrated lower birthweight (-170.62</w:t>
      </w:r>
      <w:r w:rsidR="006538DA" w:rsidRPr="00296F8E">
        <w:t xml:space="preserve"> g</w:t>
      </w:r>
      <w:r w:rsidR="00595002" w:rsidRPr="00296F8E">
        <w:t xml:space="preserve"> [</w:t>
      </w:r>
      <w:r w:rsidR="002073B6" w:rsidRPr="00296F8E">
        <w:t xml:space="preserve">95% CI </w:t>
      </w:r>
      <w:r w:rsidR="00595002" w:rsidRPr="00296F8E">
        <w:t>-333.64, -7.60</w:t>
      </w:r>
      <w:r w:rsidR="00FC628A" w:rsidRPr="00296F8E">
        <w:t>; I</w:t>
      </w:r>
      <w:r w:rsidR="00FC628A" w:rsidRPr="00296F8E">
        <w:rPr>
          <w:vertAlign w:val="superscript"/>
        </w:rPr>
        <w:t>2</w:t>
      </w:r>
      <w:r w:rsidR="00FC628A" w:rsidRPr="00296F8E">
        <w:t>=88</w:t>
      </w:r>
      <w:r w:rsidR="006538DA" w:rsidRPr="00296F8E">
        <w:t>]</w:t>
      </w:r>
      <w:r w:rsidR="00B55ED1" w:rsidRPr="00296F8E">
        <w:t>; p=0.04</w:t>
      </w:r>
      <w:r w:rsidR="00595002" w:rsidRPr="00296F8E">
        <w:t>)</w:t>
      </w:r>
      <w:r w:rsidR="00595002" w:rsidRPr="00296F8E">
        <w:rPr>
          <w:lang w:eastAsia="es-ES"/>
        </w:rPr>
        <w:t xml:space="preserve"> </w:t>
      </w:r>
      <w:r w:rsidR="00595002" w:rsidRPr="00296F8E">
        <w:t>and less macrosomia (RR 0.49 [95% CI 0.27,0.88</w:t>
      </w:r>
      <w:r w:rsidR="00FC628A" w:rsidRPr="00296F8E">
        <w:t>; I</w:t>
      </w:r>
      <w:r w:rsidR="00FC628A" w:rsidRPr="00296F8E">
        <w:rPr>
          <w:vertAlign w:val="superscript"/>
        </w:rPr>
        <w:t>2</w:t>
      </w:r>
      <w:r w:rsidR="00FC628A" w:rsidRPr="00296F8E">
        <w:t>=11</w:t>
      </w:r>
      <w:r w:rsidR="00595002" w:rsidRPr="00296F8E">
        <w:t>]</w:t>
      </w:r>
      <w:r w:rsidR="00B55ED1" w:rsidRPr="00296F8E">
        <w:t>; p=0.02</w:t>
      </w:r>
      <w:r w:rsidR="00595002" w:rsidRPr="00296F8E">
        <w:t>)</w:t>
      </w:r>
      <w:r w:rsidR="002A3D9F" w:rsidRPr="00296F8E">
        <w:t xml:space="preserve"> </w:t>
      </w:r>
      <w:r w:rsidR="00137377" w:rsidRPr="00296F8E">
        <w:t>compared to conventional dietary advice</w:t>
      </w:r>
      <w:r w:rsidR="00F13668" w:rsidRPr="00296F8E">
        <w:t xml:space="preserve"> (Table 2 and Figure 1)</w:t>
      </w:r>
      <w:r w:rsidR="00595002" w:rsidRPr="00296F8E">
        <w:t xml:space="preserve">. </w:t>
      </w:r>
      <w:r w:rsidR="002073B6" w:rsidRPr="00296F8E">
        <w:t xml:space="preserve">There was no significant difference in the risk of large for gestational age </w:t>
      </w:r>
      <w:r w:rsidR="00081ADD" w:rsidRPr="00296F8E">
        <w:t xml:space="preserve">newborns </w:t>
      </w:r>
      <w:r w:rsidR="002073B6" w:rsidRPr="00296F8E">
        <w:t xml:space="preserve">in </w:t>
      </w:r>
      <w:r w:rsidR="002C519A" w:rsidRPr="00296F8E">
        <w:t xml:space="preserve">modified </w:t>
      </w:r>
      <w:r w:rsidR="002073B6" w:rsidRPr="00296F8E">
        <w:t>dietary interventions as comp</w:t>
      </w:r>
      <w:r w:rsidR="00272CCC" w:rsidRPr="00296F8E">
        <w:t>ared to control</w:t>
      </w:r>
      <w:r w:rsidR="002073B6" w:rsidRPr="00296F8E">
        <w:t xml:space="preserve"> diets (RR 0.96 [95% CI 0.63,1.46</w:t>
      </w:r>
      <w:r w:rsidR="00FC628A" w:rsidRPr="00296F8E">
        <w:t>; I</w:t>
      </w:r>
      <w:r w:rsidR="00FC628A" w:rsidRPr="00296F8E">
        <w:rPr>
          <w:vertAlign w:val="superscript"/>
        </w:rPr>
        <w:t>2</w:t>
      </w:r>
      <w:r w:rsidR="00FC628A" w:rsidRPr="00296F8E">
        <w:t>=0</w:t>
      </w:r>
      <w:r w:rsidR="002073B6" w:rsidRPr="00296F8E">
        <w:t>]</w:t>
      </w:r>
      <w:r w:rsidR="00B55ED1" w:rsidRPr="00296F8E">
        <w:t>; p=0.85</w:t>
      </w:r>
      <w:r w:rsidR="002073B6" w:rsidRPr="00296F8E">
        <w:t>).</w:t>
      </w:r>
    </w:p>
    <w:p w14:paraId="745D655C" w14:textId="77777777" w:rsidR="0082200D" w:rsidRPr="00296F8E" w:rsidRDefault="0082200D" w:rsidP="003B5417">
      <w:pPr>
        <w:spacing w:line="480" w:lineRule="auto"/>
        <w:contextualSpacing/>
        <w:rPr>
          <w:i/>
        </w:rPr>
      </w:pPr>
    </w:p>
    <w:p w14:paraId="3E066DBD" w14:textId="4F943311" w:rsidR="000C073B" w:rsidRPr="00296F8E" w:rsidRDefault="00CB24D1" w:rsidP="003B5417">
      <w:pPr>
        <w:spacing w:line="480" w:lineRule="auto"/>
        <w:contextualSpacing/>
        <w:rPr>
          <w:i/>
        </w:rPr>
      </w:pPr>
      <w:r w:rsidRPr="00296F8E">
        <w:rPr>
          <w:i/>
        </w:rPr>
        <w:t xml:space="preserve">Subgroup </w:t>
      </w:r>
      <w:r w:rsidR="00FC628A" w:rsidRPr="00296F8E">
        <w:rPr>
          <w:i/>
        </w:rPr>
        <w:t>Meta-Analysis</w:t>
      </w:r>
      <w:r w:rsidR="00C37F84" w:rsidRPr="00296F8E">
        <w:rPr>
          <w:i/>
        </w:rPr>
        <w:t xml:space="preserve"> </w:t>
      </w:r>
      <w:r w:rsidR="00FC628A" w:rsidRPr="00296F8E">
        <w:rPr>
          <w:i/>
        </w:rPr>
        <w:t xml:space="preserve">by </w:t>
      </w:r>
      <w:r w:rsidR="002C519A" w:rsidRPr="00296F8E">
        <w:rPr>
          <w:i/>
        </w:rPr>
        <w:t xml:space="preserve">Types of </w:t>
      </w:r>
      <w:r w:rsidR="00FC628A" w:rsidRPr="00296F8E">
        <w:rPr>
          <w:i/>
        </w:rPr>
        <w:t>D</w:t>
      </w:r>
      <w:r w:rsidR="00446EC4" w:rsidRPr="00296F8E">
        <w:rPr>
          <w:i/>
        </w:rPr>
        <w:t>ietary Interventions</w:t>
      </w:r>
    </w:p>
    <w:p w14:paraId="17ACB41E" w14:textId="3443FED5" w:rsidR="00E27242" w:rsidRPr="00296F8E" w:rsidRDefault="00E27242" w:rsidP="008133D7">
      <w:pPr>
        <w:spacing w:line="480" w:lineRule="auto"/>
        <w:contextualSpacing/>
      </w:pPr>
      <w:r w:rsidRPr="00296F8E">
        <w:lastRenderedPageBreak/>
        <w:t>Pooled analysis of</w:t>
      </w:r>
      <w:r w:rsidR="003B280D" w:rsidRPr="00296F8E">
        <w:t xml:space="preserve"> low glycemic index di</w:t>
      </w:r>
      <w:r w:rsidR="008133D7" w:rsidRPr="00296F8E">
        <w:t xml:space="preserve">ets </w:t>
      </w:r>
      <w:r w:rsidR="001C79AA" w:rsidRPr="00296F8E">
        <w:t xml:space="preserve">showed </w:t>
      </w:r>
      <w:r w:rsidR="008133D7" w:rsidRPr="00296F8E">
        <w:t xml:space="preserve">a </w:t>
      </w:r>
      <w:r w:rsidR="001C79AA" w:rsidRPr="00296F8E">
        <w:t xml:space="preserve">larger </w:t>
      </w:r>
      <w:r w:rsidR="008133D7" w:rsidRPr="00296F8E">
        <w:t xml:space="preserve">decrease in fasting glucose </w:t>
      </w:r>
      <w:r w:rsidR="00A76DA8" w:rsidRPr="00296F8E">
        <w:fldChar w:fldCharType="begin">
          <w:fldData xml:space="preserve">PEVuZE5vdGU+PENpdGU+PEF1dGhvcj5HcmFudDwvQXV0aG9yPjxZZWFyPjIwMTE8L1llYXI+PFJl
Y051bT40NjczPC9SZWNOdW0+PERpc3BsYXlUZXh0PigyNTsgMjk7IDM3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Q2NDc8L1JlY051bT48cmVjb3JkPjxyZWMt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k7IDM3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Q2NDc8L1JlY051bT48cmVjb3JkPjxyZWMt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</w:fldData>
        </w:fldChar>
      </w:r>
      <w:r w:rsidR="008B4871" w:rsidRPr="00296F8E">
        <w:instrText xml:space="preserve"> ADDIN EN.CITE.DATA </w:instrText>
      </w:r>
      <w:r w:rsidR="008B4871" w:rsidRPr="00296F8E">
        <w:fldChar w:fldCharType="end"/>
      </w:r>
      <w:r w:rsidR="00A76DA8" w:rsidRPr="00296F8E">
        <w:fldChar w:fldCharType="separate"/>
      </w:r>
      <w:r w:rsidR="008B4871" w:rsidRPr="00296F8E">
        <w:rPr>
          <w:noProof/>
        </w:rPr>
        <w:t>(25; 29; 37)</w:t>
      </w:r>
      <w:r w:rsidR="00A76DA8" w:rsidRPr="00296F8E">
        <w:fldChar w:fldCharType="end"/>
      </w:r>
      <w:r w:rsidR="00744DDA" w:rsidRPr="00296F8E">
        <w:t xml:space="preserve">, </w:t>
      </w:r>
      <w:r w:rsidR="0033466F" w:rsidRPr="00296F8E">
        <w:t>postprandial</w:t>
      </w:r>
      <w:r w:rsidR="008133D7" w:rsidRPr="00296F8E">
        <w:t xml:space="preserve"> </w:t>
      </w:r>
      <w:r w:rsidR="00744DDA" w:rsidRPr="00296F8E">
        <w:t>and post</w:t>
      </w:r>
      <w:r w:rsidR="00A7491E" w:rsidRPr="00296F8E">
        <w:t>-</w:t>
      </w:r>
      <w:r w:rsidR="00744DDA" w:rsidRPr="00296F8E">
        <w:t xml:space="preserve">breakfast </w:t>
      </w:r>
      <w:r w:rsidR="008133D7" w:rsidRPr="00296F8E">
        <w:t>glucose</w:t>
      </w:r>
      <w:r w:rsidR="006E3451" w:rsidRPr="00296F8E">
        <w:t xml:space="preserve"> compared to control diets</w:t>
      </w:r>
      <w:r w:rsidR="00A76DA8" w:rsidRPr="00296F8E">
        <w:t xml:space="preserve"> </w:t>
      </w:r>
      <w:r w:rsidR="00A76DA8"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DATA </w:instrText>
      </w:r>
      <w:r w:rsidR="008B4871" w:rsidRPr="00296F8E">
        <w:fldChar w:fldCharType="end"/>
      </w:r>
      <w:r w:rsidR="00A76DA8" w:rsidRPr="00296F8E">
        <w:fldChar w:fldCharType="separate"/>
      </w:r>
      <w:r w:rsidR="00BE2CA9" w:rsidRPr="00296F8E">
        <w:rPr>
          <w:noProof/>
        </w:rPr>
        <w:t>(25; 29)</w:t>
      </w:r>
      <w:r w:rsidR="00A76DA8" w:rsidRPr="00296F8E">
        <w:fldChar w:fldCharType="end"/>
      </w:r>
      <w:r w:rsidR="008133D7" w:rsidRPr="00296F8E">
        <w:t xml:space="preserve"> (Table 2). </w:t>
      </w:r>
      <w:r w:rsidR="005D68F5" w:rsidRPr="00296F8E">
        <w:t>Whereas</w:t>
      </w:r>
      <w:r w:rsidRPr="00296F8E">
        <w:t xml:space="preserve"> pooled analysis of the </w:t>
      </w:r>
      <w:r w:rsidR="008133D7" w:rsidRPr="00296F8E">
        <w:t>DASH</w:t>
      </w:r>
      <w:r w:rsidRPr="00296F8E">
        <w:t xml:space="preserve"> diet</w:t>
      </w:r>
      <w:r w:rsidR="00207EAA" w:rsidRPr="00296F8E">
        <w:t>,</w:t>
      </w:r>
      <w:r w:rsidR="008133D7" w:rsidRPr="00296F8E">
        <w:t xml:space="preserve"> </w:t>
      </w:r>
      <w:r w:rsidR="00744DDA" w:rsidRPr="00296F8E">
        <w:t xml:space="preserve">showed </w:t>
      </w:r>
      <w:r w:rsidR="00081ADD" w:rsidRPr="00296F8E">
        <w:t>significant</w:t>
      </w:r>
      <w:r w:rsidR="00B55ED1" w:rsidRPr="00296F8E">
        <w:t xml:space="preserve"> favo</w:t>
      </w:r>
      <w:r w:rsidR="00EC767D" w:rsidRPr="00296F8E">
        <w:t>rable</w:t>
      </w:r>
      <w:r w:rsidR="00744DDA" w:rsidRPr="00296F8E">
        <w:t xml:space="preserve"> modification</w:t>
      </w:r>
      <w:r w:rsidR="00081ADD" w:rsidRPr="00296F8E">
        <w:t>s</w:t>
      </w:r>
      <w:r w:rsidR="00744DDA" w:rsidRPr="00296F8E">
        <w:t xml:space="preserve"> </w:t>
      </w:r>
      <w:r w:rsidR="008133D7" w:rsidRPr="00296F8E">
        <w:t xml:space="preserve">in </w:t>
      </w:r>
      <w:r w:rsidR="00EC767D" w:rsidRPr="00296F8E">
        <w:t>several outcomes, including</w:t>
      </w:r>
      <w:r w:rsidR="00744DDA" w:rsidRPr="00296F8E">
        <w:t xml:space="preserve"> </w:t>
      </w:r>
      <w:r w:rsidR="00D942CC" w:rsidRPr="00296F8E">
        <w:t xml:space="preserve">change in </w:t>
      </w:r>
      <w:r w:rsidR="008133D7" w:rsidRPr="00296F8E">
        <w:t>fasting</w:t>
      </w:r>
      <w:r w:rsidR="00A76DA8" w:rsidRPr="00296F8E">
        <w:t xml:space="preserve"> </w:t>
      </w:r>
      <w:r w:rsidR="00A76DA8" w:rsidRPr="00296F8E">
        <w:fldChar w:fldCharType="begin">
          <w:fldData xml:space="preserve">PEVuZE5vdGU+PENpdGU+PEF1dGhvcj5Bc2VtaTwvQXV0aG9yPjxZZWFyPjIwMTM8L1llYXI+PFJl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TsgMzUpPC9EaXNwbGF5VGV4dD48cmVj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</w:fldData>
        </w:fldChar>
      </w:r>
      <w:r w:rsidR="008B4871" w:rsidRPr="00296F8E">
        <w:instrText xml:space="preserve"> ADDIN EN.CITE.DATA </w:instrText>
      </w:r>
      <w:r w:rsidR="008B4871" w:rsidRPr="00296F8E">
        <w:fldChar w:fldCharType="end"/>
      </w:r>
      <w:r w:rsidR="00A76DA8" w:rsidRPr="00296F8E">
        <w:fldChar w:fldCharType="separate"/>
      </w:r>
      <w:r w:rsidR="00BE2CA9" w:rsidRPr="00296F8E">
        <w:rPr>
          <w:noProof/>
        </w:rPr>
        <w:t>(21; 35)</w:t>
      </w:r>
      <w:r w:rsidR="00A76DA8" w:rsidRPr="00296F8E">
        <w:fldChar w:fldCharType="end"/>
      </w:r>
      <w:r w:rsidR="00EC767D" w:rsidRPr="00296F8E">
        <w:t xml:space="preserve"> and</w:t>
      </w:r>
      <w:r w:rsidR="00744DDA" w:rsidRPr="00296F8E">
        <w:t xml:space="preserve"> </w:t>
      </w:r>
      <w:r w:rsidR="0033466F" w:rsidRPr="00296F8E">
        <w:t xml:space="preserve">postprandial </w:t>
      </w:r>
      <w:r w:rsidR="00204799" w:rsidRPr="00296F8E">
        <w:t>glucose</w:t>
      </w:r>
      <w:r w:rsidR="00A76DA8" w:rsidRPr="00296F8E">
        <w:t xml:space="preserve"> </w:t>
      </w:r>
      <w:r w:rsidR="00A76DA8"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DATA </w:instrText>
      </w:r>
      <w:r w:rsidR="008B4871" w:rsidRPr="00296F8E">
        <w:fldChar w:fldCharType="end"/>
      </w:r>
      <w:r w:rsidR="00A76DA8" w:rsidRPr="00296F8E">
        <w:fldChar w:fldCharType="separate"/>
      </w:r>
      <w:r w:rsidR="00BE2CA9" w:rsidRPr="00296F8E">
        <w:rPr>
          <w:noProof/>
        </w:rPr>
        <w:t>(21)</w:t>
      </w:r>
      <w:r w:rsidR="00A76DA8" w:rsidRPr="00296F8E">
        <w:fldChar w:fldCharType="end"/>
      </w:r>
      <w:r w:rsidR="00EC767D" w:rsidRPr="00296F8E">
        <w:t>,</w:t>
      </w:r>
      <w:r w:rsidR="00FC318F" w:rsidRPr="00296F8E">
        <w:t xml:space="preserve"> </w:t>
      </w:r>
      <w:r w:rsidR="00204799" w:rsidRPr="00296F8E">
        <w:t>HOMA-IR</w:t>
      </w:r>
      <w:r w:rsidR="00A76DA8" w:rsidRPr="00296F8E">
        <w:t xml:space="preserve"> </w:t>
      </w:r>
      <w:r w:rsidR="00A76DA8" w:rsidRPr="00296F8E">
        <w:fldChar w:fldCharType="begin"/>
      </w:r>
      <w:r w:rsidR="008B4871" w:rsidRPr="00296F8E">
        <w:instrText xml:space="preserve"> ADDIN EN.CITE &lt;EndNote&gt;&lt;Cite&gt;&lt;Author&gt;Yao&lt;/Author&gt;&lt;Year&gt;2015&lt;/Year&gt;&lt;RecNum&gt;4460&lt;/RecNum&gt;&lt;DisplayText&gt;(35)&lt;/DisplayText&gt;&lt;record&gt;&lt;rec-number&gt;4460&lt;/rec-number&gt;&lt;foreign-keys&gt;&lt;key app="EN" db-id="ftstadpp2s0099etd5spaad1wawtxsdztz2x" timestamp="1467380963"&gt;4460&lt;/key&gt;&lt;/foreign-keys&gt;&lt;ref-type name="Journal Article"&gt;17&lt;/ref-type&gt;&lt;contributors&gt;&lt;authors&gt;&lt;author&gt;Yao, J.&lt;/author&gt;&lt;author&gt;Cong, L.&lt;/author&gt;&lt;author&gt;Zhu, B. L.&lt;/author&gt;&lt;author&gt;Wang, T.&lt;/author&gt;&lt;/authors&gt;&lt;/contributors&gt;&lt;auth-address&gt;[Yao, Jie; Cong, Lin; Zhu, Benli; Wang, Ting] Anhui Med Univ, Dept Obstet &amp;amp; Gynecol, Affiliated Hosp 1, Hefei 230022, Anhui, Peoples R China.&amp;#xD;Cong, L (reprint author), Anhui Med Univ, Dept Obstet &amp;amp; Gynecol, Affiliated Hosp 1, Hefei 230022, Anhui, Peoples R China.&amp;#xD;Linconghf@163.com&lt;/auth-address&gt;&lt;titles&gt;&lt;title&gt;Effect of dietary approaches to stop hypertension diet plan on pregnancy outcome patients with gestational diabetes mellitus&lt;/title&gt;&lt;secondary-title&gt;Bangladesh Journal of Pharmacology&lt;/secondary-title&gt;&lt;alt-title&gt;Bangladesh J. Pharmacol.&lt;/alt-title&gt;&lt;/titles&gt;&lt;periodical&gt;&lt;full-title&gt;Bangladesh Journal of Pharmacology&lt;/full-title&gt;&lt;abbr-1&gt;Bangladesh J. Pharmacol.&lt;/abbr-1&gt;&lt;/periodical&gt;&lt;alt-periodical&gt;&lt;full-title&gt;Bangladesh Journal of Pharmacology&lt;/full-title&gt;&lt;abbr-1&gt;Bangladesh J. Pharmacol.&lt;/abbr-1&gt;&lt;/alt-periodical&gt;&lt;pages&gt;732-738&lt;/pages&gt;&lt;volume&gt;10&lt;/volume&gt;&lt;number&gt;4&lt;/number&gt;&lt;keywords&gt;&lt;keyword&gt;controlled clinical-trial&lt;/keyword&gt;&lt;keyword&gt;dash diet&lt;/keyword&gt;&lt;keyword&gt;blood-pressure&lt;/keyword&gt;&lt;keyword&gt;expression&lt;/keyword&gt;&lt;keyword&gt;calcium&lt;/keyword&gt;&lt;keyword&gt;women&lt;/keyword&gt;&lt;keyword&gt;Pharmacology &amp;amp; Pharmacy&lt;/keyword&gt;&lt;/keywords&gt;&lt;dates&gt;&lt;year&gt;2015&lt;/year&gt;&lt;/dates&gt;&lt;isbn&gt;1991-007X&lt;/isbn&gt;&lt;accession-num&gt;WOS:000366657100001&lt;/accession-num&gt;&lt;work-type&gt;Article&lt;/work-type&gt;&lt;urls&gt;&lt;related-urls&gt;&lt;url&gt;&amp;lt;Go to ISI&amp;gt;://WOS:000366657100001&lt;/url&gt;&lt;/related-urls&gt;&lt;/urls&gt;&lt;electronic-resource-num&gt;10.3329/bjp.v10i4.23813&lt;/electronic-resource-num&gt;&lt;language&gt;English&lt;/language&gt;&lt;/record&gt;&lt;/Cite&gt;&lt;/EndNote&gt;</w:instrText>
      </w:r>
      <w:r w:rsidR="00A76DA8" w:rsidRPr="00296F8E">
        <w:fldChar w:fldCharType="separate"/>
      </w:r>
      <w:r w:rsidR="00BE2CA9" w:rsidRPr="00296F8E">
        <w:rPr>
          <w:noProof/>
        </w:rPr>
        <w:t>(35)</w:t>
      </w:r>
      <w:r w:rsidR="00A76DA8" w:rsidRPr="00296F8E">
        <w:fldChar w:fldCharType="end"/>
      </w:r>
      <w:r w:rsidR="00EC767D" w:rsidRPr="00296F8E">
        <w:t>,</w:t>
      </w:r>
      <w:r w:rsidR="00FC318F" w:rsidRPr="00296F8E">
        <w:t xml:space="preserve"> </w:t>
      </w:r>
      <w:r w:rsidR="008133D7" w:rsidRPr="00296F8E">
        <w:t>HbA1c</w:t>
      </w:r>
      <w:r w:rsidR="005001C4" w:rsidRPr="00296F8E">
        <w:t xml:space="preserve"> </w:t>
      </w:r>
      <w:r w:rsidR="00907242"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DATA </w:instrText>
      </w:r>
      <w:r w:rsidR="008B4871" w:rsidRPr="00296F8E">
        <w:fldChar w:fldCharType="end"/>
      </w:r>
      <w:r w:rsidR="00907242" w:rsidRPr="00296F8E">
        <w:fldChar w:fldCharType="separate"/>
      </w:r>
      <w:r w:rsidR="00BE2CA9" w:rsidRPr="00296F8E">
        <w:rPr>
          <w:noProof/>
        </w:rPr>
        <w:t>(21)</w:t>
      </w:r>
      <w:r w:rsidR="00907242" w:rsidRPr="00296F8E">
        <w:fldChar w:fldCharType="end"/>
      </w:r>
      <w:r w:rsidR="008133D7" w:rsidRPr="00296F8E">
        <w:t xml:space="preserve"> </w:t>
      </w:r>
      <w:r w:rsidR="00CB1F06" w:rsidRPr="00296F8E">
        <w:t>medication</w:t>
      </w:r>
      <w:r w:rsidR="00204799" w:rsidRPr="00296F8E">
        <w:t xml:space="preserve"> </w:t>
      </w:r>
      <w:r w:rsidR="00FC318F" w:rsidRPr="00296F8E">
        <w:t>need</w:t>
      </w:r>
      <w:r w:rsidR="00204799" w:rsidRPr="00296F8E">
        <w:t xml:space="preserve"> </w:t>
      </w:r>
      <w:r w:rsidR="00026096" w:rsidRPr="00296F8E">
        <w:fldChar w:fldCharType="begin">
          <w:fldData xml:space="preserve">PEVuZE5vdGU+PENpdGU+PEF1dGhvcj5Bc2VtaTwvQXV0aG9yPjxZZWFyPjIwMTM8L1llYXI+PFJl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NDkwLTU8L3BhZ2VzPjx2b2x1bWU+Njg8L3ZvbHVtZT48bnVtYmVyPjQ8L251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bCZhbXA7QU49MjQ0MjQwNzY8L3VybD48dXJsPmh0dHA6Ly9tbHNmeC5saWIudWVhLmFjLnVr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TsgMjI7IDM1KTwvRGlzcGxheVRleHQ+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NDkwLTU8L3BhZ2VzPjx2b2x1bWU+Njg8L3ZvbHVtZT48bnVtYmVyPjQ8L251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bCZhbXA7QU49MjQ0MjQwNzY8L3VybD48dXJsPmh0dHA6Ly9tbHNmeC5saWIudWVhLmFjLnVr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</w:fldData>
        </w:fldChar>
      </w:r>
      <w:r w:rsidR="008B4871" w:rsidRPr="00296F8E">
        <w:instrText xml:space="preserve"> ADDIN EN.CITE.DATA </w:instrText>
      </w:r>
      <w:r w:rsidR="008B4871" w:rsidRPr="00296F8E">
        <w:fldChar w:fldCharType="end"/>
      </w:r>
      <w:r w:rsidR="00026096" w:rsidRPr="00296F8E">
        <w:fldChar w:fldCharType="separate"/>
      </w:r>
      <w:r w:rsidR="00BE2CA9" w:rsidRPr="00296F8E">
        <w:rPr>
          <w:noProof/>
        </w:rPr>
        <w:t>(21; 22; 35)</w:t>
      </w:r>
      <w:r w:rsidR="00026096" w:rsidRPr="00296F8E">
        <w:fldChar w:fldCharType="end"/>
      </w:r>
      <w:r w:rsidR="00715CB3" w:rsidRPr="00296F8E">
        <w:t>,</w:t>
      </w:r>
      <w:r w:rsidR="00D46D83" w:rsidRPr="00296F8E">
        <w:t xml:space="preserve"> infant</w:t>
      </w:r>
      <w:r w:rsidR="00715CB3" w:rsidRPr="00296F8E">
        <w:t xml:space="preserve"> birthweight </w:t>
      </w:r>
      <w:r w:rsidR="00715CB3" w:rsidRPr="00296F8E">
        <w:fldChar w:fldCharType="begin">
          <w:fldData xml:space="preserve">PEVuZE5vdGU+PENpdGU+PEF1dGhvcj5Bc2VtaTwvQXV0aG9yPjxZZWFyPjIwMTQ8L1llYXI+PFJl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QyNDA3NjwvdXJs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Bc2VtaTwvQXV0aG9yPjxZZWFyPjIwMTQ8L1llYXI+PFJl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QyNDA3NjwvdXJs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DATA </w:instrText>
      </w:r>
      <w:r w:rsidR="008B4871" w:rsidRPr="00296F8E">
        <w:fldChar w:fldCharType="end"/>
      </w:r>
      <w:r w:rsidR="00715CB3" w:rsidRPr="00296F8E">
        <w:fldChar w:fldCharType="separate"/>
      </w:r>
      <w:r w:rsidR="00BE2CA9" w:rsidRPr="00296F8E">
        <w:rPr>
          <w:noProof/>
        </w:rPr>
        <w:t>(22; 35)</w:t>
      </w:r>
      <w:r w:rsidR="00715CB3" w:rsidRPr="00296F8E">
        <w:fldChar w:fldCharType="end"/>
      </w:r>
      <w:r w:rsidR="00026096" w:rsidRPr="00296F8E">
        <w:t xml:space="preserve"> </w:t>
      </w:r>
      <w:r w:rsidR="00EC767D" w:rsidRPr="00296F8E">
        <w:t>and</w:t>
      </w:r>
      <w:r w:rsidR="00D46D83" w:rsidRPr="00296F8E">
        <w:t xml:space="preserve"> </w:t>
      </w:r>
      <w:r w:rsidR="00204799" w:rsidRPr="00296F8E">
        <w:t xml:space="preserve">macrosomia </w:t>
      </w:r>
      <w:r w:rsidR="00026096" w:rsidRPr="00296F8E">
        <w:fldChar w:fldCharType="begin">
          <w:fldData xml:space="preserve">PEVuZE5vdGU+PENpdGU+PEF1dGhvcj5Bc2VtaTwvQXV0aG9yPjxZZWFyPjIwMTQ8L1llYXI+PFJl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QyNDA3NjwvdXJs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Bc2VtaTwvQXV0aG9yPjxZZWFyPjIwMTQ8L1llYXI+PFJl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QyNDA3NjwvdXJs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DATA </w:instrText>
      </w:r>
      <w:r w:rsidR="008B4871" w:rsidRPr="00296F8E">
        <w:fldChar w:fldCharType="end"/>
      </w:r>
      <w:r w:rsidR="00026096" w:rsidRPr="00296F8E">
        <w:fldChar w:fldCharType="separate"/>
      </w:r>
      <w:r w:rsidR="00BE2CA9" w:rsidRPr="00296F8E">
        <w:rPr>
          <w:noProof/>
        </w:rPr>
        <w:t>(22; 35)</w:t>
      </w:r>
      <w:r w:rsidR="00026096" w:rsidRPr="00296F8E">
        <w:fldChar w:fldCharType="end"/>
      </w:r>
      <w:r w:rsidR="00026096" w:rsidRPr="00296F8E">
        <w:t xml:space="preserve"> </w:t>
      </w:r>
      <w:r w:rsidR="008133D7" w:rsidRPr="00296F8E">
        <w:t>(Table 2</w:t>
      </w:r>
      <w:r w:rsidR="00204799" w:rsidRPr="00296F8E">
        <w:t xml:space="preserve"> and 3</w:t>
      </w:r>
      <w:r w:rsidR="008133D7" w:rsidRPr="00296F8E">
        <w:t xml:space="preserve">). </w:t>
      </w:r>
      <w:r w:rsidRPr="00296F8E">
        <w:t>Lastly, pooled analysis of soya protein</w:t>
      </w:r>
      <w:r w:rsidR="00645725" w:rsidRPr="00296F8E">
        <w:t>-enriched</w:t>
      </w:r>
      <w:r w:rsidRPr="00296F8E">
        <w:t xml:space="preserve"> diet demonstrated a significant decrease in </w:t>
      </w:r>
      <w:r w:rsidR="006474C5" w:rsidRPr="00296F8E">
        <w:t xml:space="preserve">medication </w:t>
      </w:r>
      <w:r w:rsidRPr="00296F8E">
        <w:t>use</w:t>
      </w:r>
      <w:r w:rsidR="00567B65" w:rsidRPr="00296F8E">
        <w:t xml:space="preserve"> and birthweight</w:t>
      </w:r>
      <w:r w:rsidR="00026096" w:rsidRPr="00296F8E">
        <w:t xml:space="preserve"> </w:t>
      </w:r>
      <w:r w:rsidR="00026096"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026096" w:rsidRPr="00296F8E">
        <w:fldChar w:fldCharType="separate"/>
      </w:r>
      <w:r w:rsidR="00BE2CA9" w:rsidRPr="00296F8E">
        <w:rPr>
          <w:noProof/>
        </w:rPr>
        <w:t>(14; 26)</w:t>
      </w:r>
      <w:r w:rsidR="00026096" w:rsidRPr="00296F8E">
        <w:fldChar w:fldCharType="end"/>
      </w:r>
      <w:r w:rsidR="00EC767D" w:rsidRPr="00296F8E">
        <w:t xml:space="preserve"> </w:t>
      </w:r>
      <w:r w:rsidR="00567B65" w:rsidRPr="00296F8E">
        <w:t>(Table 2 and 3)</w:t>
      </w:r>
      <w:r w:rsidR="00EC767D" w:rsidRPr="00296F8E">
        <w:t>. O</w:t>
      </w:r>
      <w:r w:rsidR="002064AF" w:rsidRPr="00296F8E">
        <w:t>ne</w:t>
      </w:r>
      <w:r w:rsidR="00567B65" w:rsidRPr="00296F8E">
        <w:t xml:space="preserve"> soya protein</w:t>
      </w:r>
      <w:r w:rsidR="002064AF" w:rsidRPr="00296F8E">
        <w:t xml:space="preserve"> intervention</w:t>
      </w:r>
      <w:r w:rsidRPr="00296F8E">
        <w:t xml:space="preserve"> </w:t>
      </w:r>
      <w:r w:rsidR="00EC767D" w:rsidRPr="00296F8E">
        <w:t xml:space="preserve">(n=68 participants) </w:t>
      </w:r>
      <w:r w:rsidRPr="00296F8E">
        <w:t>de</w:t>
      </w:r>
      <w:r w:rsidR="00EC767D" w:rsidRPr="00296F8E">
        <w:t>scribed</w:t>
      </w:r>
      <w:r w:rsidRPr="00296F8E">
        <w:t xml:space="preserve"> significantly lower HOMA-IR</w:t>
      </w:r>
      <w:r w:rsidR="003F1BE2" w:rsidRPr="00296F8E">
        <w:t xml:space="preserve"> </w:t>
      </w:r>
      <w:r w:rsidR="00A12FD3" w:rsidRPr="00296F8E">
        <w:fldChar w:fldCharType="begin"/>
      </w:r>
      <w:r w:rsidR="008B4871" w:rsidRPr="00296F8E">
        <w:instrText xml:space="preserve"> ADDIN EN.CITE &lt;EndNote&gt;&lt;Cite&gt;&lt;Author&gt;Yao&lt;/Author&gt;&lt;Year&gt;2015&lt;/Year&gt;&lt;RecNum&gt;4460&lt;/RecNum&gt;&lt;DisplayText&gt;(35)&lt;/DisplayText&gt;&lt;record&gt;&lt;rec-number&gt;4460&lt;/rec-number&gt;&lt;foreign-keys&gt;&lt;key app="EN" db-id="ftstadpp2s0099etd5spaad1wawtxsdztz2x" timestamp="1467380963"&gt;4460&lt;/key&gt;&lt;/foreign-keys&gt;&lt;ref-type name="Journal Article"&gt;17&lt;/ref-type&gt;&lt;contributors&gt;&lt;authors&gt;&lt;author&gt;Yao, J.&lt;/author&gt;&lt;author&gt;Cong, L.&lt;/author&gt;&lt;author&gt;Zhu, B. L.&lt;/author&gt;&lt;author&gt;Wang, T.&lt;/author&gt;&lt;/authors&gt;&lt;/contributors&gt;&lt;auth-address&gt;[Yao, Jie; Cong, Lin; Zhu, Benli; Wang, Ting] Anhui Med Univ, Dept Obstet &amp;amp; Gynecol, Affiliated Hosp 1, Hefei 230022, Anhui, Peoples R China.&amp;#xD;Cong, L (reprint author), Anhui Med Univ, Dept Obstet &amp;amp; Gynecol, Affiliated Hosp 1, Hefei 230022, Anhui, Peoples R China.&amp;#xD;Linconghf@163.com&lt;/auth-address&gt;&lt;titles&gt;&lt;title&gt;Effect of dietary approaches to stop hypertension diet plan on pregnancy outcome patients with gestational diabetes mellitus&lt;/title&gt;&lt;secondary-title&gt;Bangladesh Journal of Pharmacology&lt;/secondary-title&gt;&lt;alt-title&gt;Bangladesh J. Pharmacol.&lt;/alt-title&gt;&lt;/titles&gt;&lt;periodical&gt;&lt;full-title&gt;Bangladesh Journal of Pharmacology&lt;/full-title&gt;&lt;abbr-1&gt;Bangladesh J. Pharmacol.&lt;/abbr-1&gt;&lt;/periodical&gt;&lt;alt-periodical&gt;&lt;full-title&gt;Bangladesh Journal of Pharmacology&lt;/full-title&gt;&lt;abbr-1&gt;Bangladesh J. Pharmacol.&lt;/abbr-1&gt;&lt;/alt-periodical&gt;&lt;pages&gt;732-738&lt;/pages&gt;&lt;volume&gt;10&lt;/volume&gt;&lt;number&gt;4&lt;/number&gt;&lt;keywords&gt;&lt;keyword&gt;controlled clinical-trial&lt;/keyword&gt;&lt;keyword&gt;dash diet&lt;/keyword&gt;&lt;keyword&gt;blood-pressure&lt;/keyword&gt;&lt;keyword&gt;expression&lt;/keyword&gt;&lt;keyword&gt;calcium&lt;/keyword&gt;&lt;keyword&gt;women&lt;/keyword&gt;&lt;keyword&gt;Pharmacology &amp;amp; Pharmacy&lt;/keyword&gt;&lt;/keywords&gt;&lt;dates&gt;&lt;year&gt;2015&lt;/year&gt;&lt;/dates&gt;&lt;isbn&gt;1991-007X&lt;/isbn&gt;&lt;accession-num&gt;WOS:000366657100001&lt;/accession-num&gt;&lt;work-type&gt;Article&lt;/work-type&gt;&lt;urls&gt;&lt;related-urls&gt;&lt;url&gt;&amp;lt;Go to ISI&amp;gt;://WOS:000366657100001&lt;/url&gt;&lt;/related-urls&gt;&lt;/urls&gt;&lt;electronic-resource-num&gt;10.3329/bjp.v10i4.23813&lt;/electronic-resource-num&gt;&lt;language&gt;English&lt;/language&gt;&lt;/record&gt;&lt;/Cite&gt;&lt;/EndNote&gt;</w:instrText>
      </w:r>
      <w:r w:rsidR="00A12FD3" w:rsidRPr="00296F8E">
        <w:fldChar w:fldCharType="separate"/>
      </w:r>
      <w:r w:rsidR="00BE2CA9" w:rsidRPr="00296F8E">
        <w:rPr>
          <w:noProof/>
        </w:rPr>
        <w:t>(35)</w:t>
      </w:r>
      <w:r w:rsidR="00A12FD3" w:rsidRPr="00296F8E">
        <w:fldChar w:fldCharType="end"/>
      </w:r>
      <w:r w:rsidRPr="00296F8E">
        <w:t xml:space="preserve"> </w:t>
      </w:r>
      <w:r w:rsidR="00B14E3A" w:rsidRPr="00296F8E">
        <w:t xml:space="preserve">(Table 2). </w:t>
      </w:r>
    </w:p>
    <w:p w14:paraId="5786AF2D" w14:textId="77777777" w:rsidR="00E27242" w:rsidRPr="00296F8E" w:rsidRDefault="00E27242" w:rsidP="008133D7">
      <w:pPr>
        <w:spacing w:line="480" w:lineRule="auto"/>
        <w:contextualSpacing/>
      </w:pPr>
    </w:p>
    <w:p w14:paraId="64FB27BD" w14:textId="2F940779" w:rsidR="00900A04" w:rsidRPr="00296F8E" w:rsidRDefault="00AA58A8" w:rsidP="008133D7">
      <w:pPr>
        <w:spacing w:line="480" w:lineRule="auto"/>
        <w:contextualSpacing/>
      </w:pPr>
      <w:r w:rsidRPr="00296F8E">
        <w:lastRenderedPageBreak/>
        <w:t xml:space="preserve">One study for each of behavioral and ethnic specific </w:t>
      </w:r>
      <w:r w:rsidR="00747911" w:rsidRPr="00296F8E">
        <w:t xml:space="preserve">modified </w:t>
      </w:r>
      <w:r w:rsidRPr="00296F8E">
        <w:t>dietary interventions was included.  The</w:t>
      </w:r>
      <w:r w:rsidR="00567B65" w:rsidRPr="00296F8E">
        <w:t xml:space="preserve"> </w:t>
      </w:r>
      <w:r w:rsidRPr="00296F8E">
        <w:t>b</w:t>
      </w:r>
      <w:r w:rsidR="008133D7" w:rsidRPr="00296F8E">
        <w:t xml:space="preserve">ehavioral </w:t>
      </w:r>
      <w:r w:rsidR="00630287" w:rsidRPr="00296F8E">
        <w:t xml:space="preserve">change dietary </w:t>
      </w:r>
      <w:r w:rsidR="008133D7" w:rsidRPr="00296F8E">
        <w:t xml:space="preserve">intervention </w:t>
      </w:r>
      <w:r w:rsidRPr="00296F8E">
        <w:t xml:space="preserve">reported </w:t>
      </w:r>
      <w:r w:rsidR="00315B65" w:rsidRPr="00296F8E">
        <w:t>significant differences</w:t>
      </w:r>
      <w:r w:rsidR="00752483" w:rsidRPr="00296F8E">
        <w:t xml:space="preserve"> </w:t>
      </w:r>
      <w:r w:rsidR="008133D7" w:rsidRPr="00296F8E">
        <w:t xml:space="preserve">in </w:t>
      </w:r>
      <w:r w:rsidR="00D942CC" w:rsidRPr="00296F8E">
        <w:t xml:space="preserve">change in </w:t>
      </w:r>
      <w:r w:rsidR="0033466F" w:rsidRPr="00296F8E">
        <w:t>postprandial</w:t>
      </w:r>
      <w:r w:rsidR="00204799" w:rsidRPr="00296F8E">
        <w:t xml:space="preserve"> glucose, and </w:t>
      </w:r>
      <w:r w:rsidR="00110AE3" w:rsidRPr="00296F8E">
        <w:t xml:space="preserve">in </w:t>
      </w:r>
      <w:r w:rsidR="00204799" w:rsidRPr="00296F8E">
        <w:t>HbA1c (Table 2)</w:t>
      </w:r>
      <w:r w:rsidR="00A76DA8" w:rsidRPr="00296F8E">
        <w:t xml:space="preserve"> </w:t>
      </w:r>
      <w:r w:rsidR="00A76DA8"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A76DA8" w:rsidRPr="00296F8E">
        <w:fldChar w:fldCharType="separate"/>
      </w:r>
      <w:r w:rsidR="00BE2CA9" w:rsidRPr="00296F8E">
        <w:rPr>
          <w:noProof/>
        </w:rPr>
        <w:t>(23)</w:t>
      </w:r>
      <w:r w:rsidR="00A76DA8" w:rsidRPr="00296F8E">
        <w:fldChar w:fldCharType="end"/>
      </w:r>
      <w:r w:rsidR="00204799" w:rsidRPr="00296F8E">
        <w:t xml:space="preserve">. </w:t>
      </w:r>
      <w:r w:rsidR="00E27242" w:rsidRPr="00296F8E">
        <w:t xml:space="preserve">Ethnic </w:t>
      </w:r>
      <w:r w:rsidR="00567B65" w:rsidRPr="00296F8E">
        <w:t xml:space="preserve">diet demonstrated a </w:t>
      </w:r>
      <w:r w:rsidR="00747911" w:rsidRPr="00296F8E">
        <w:t xml:space="preserve">significantly </w:t>
      </w:r>
      <w:r w:rsidR="00752483" w:rsidRPr="00296F8E">
        <w:t xml:space="preserve">larger </w:t>
      </w:r>
      <w:r w:rsidR="00567B65" w:rsidRPr="00296F8E">
        <w:t>decrease in fasti</w:t>
      </w:r>
      <w:r w:rsidR="000D61D0" w:rsidRPr="00296F8E">
        <w:t>ng</w:t>
      </w:r>
      <w:r w:rsidR="00900A04" w:rsidRPr="00296F8E">
        <w:t xml:space="preserve"> and </w:t>
      </w:r>
      <w:r w:rsidR="00110AE3" w:rsidRPr="00296F8E">
        <w:t xml:space="preserve">in </w:t>
      </w:r>
      <w:r w:rsidR="0033466F" w:rsidRPr="00296F8E">
        <w:t>postprandial</w:t>
      </w:r>
      <w:r w:rsidR="00900A04" w:rsidRPr="00296F8E">
        <w:t xml:space="preserve"> glucose (Table 2)</w:t>
      </w:r>
      <w:r w:rsidR="00A76DA8" w:rsidRPr="00296F8E">
        <w:t xml:space="preserve"> </w:t>
      </w:r>
      <w:r w:rsidR="00A76DA8"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A76DA8" w:rsidRPr="00296F8E">
        <w:fldChar w:fldCharType="separate"/>
      </w:r>
      <w:r w:rsidR="00BE2CA9" w:rsidRPr="00296F8E">
        <w:rPr>
          <w:noProof/>
        </w:rPr>
        <w:t>(33)</w:t>
      </w:r>
      <w:r w:rsidR="00A76DA8" w:rsidRPr="00296F8E">
        <w:fldChar w:fldCharType="end"/>
      </w:r>
      <w:r w:rsidR="00900A04" w:rsidRPr="00296F8E">
        <w:t xml:space="preserve">. Fat modification, low carbohydrate, and </w:t>
      </w:r>
      <w:r w:rsidR="007F2BD1" w:rsidRPr="00296F8E">
        <w:t>energy restriction</w:t>
      </w:r>
      <w:r w:rsidR="00900A04" w:rsidRPr="00296F8E">
        <w:t xml:space="preserve"> diets were not associated with a significant difference in our primary outcomes </w:t>
      </w:r>
      <w:r w:rsidR="00752483" w:rsidRPr="00296F8E">
        <w:t>in the stratified analysis</w:t>
      </w:r>
      <w:r w:rsidR="00900A04" w:rsidRPr="00296F8E">
        <w:t xml:space="preserve">. </w:t>
      </w:r>
    </w:p>
    <w:p w14:paraId="12306810" w14:textId="77777777" w:rsidR="00446EC4" w:rsidRPr="00296F8E" w:rsidRDefault="00446EC4" w:rsidP="00446EC4">
      <w:pPr>
        <w:spacing w:line="480" w:lineRule="auto"/>
        <w:contextualSpacing/>
        <w:rPr>
          <w:i/>
        </w:rPr>
      </w:pPr>
    </w:p>
    <w:p w14:paraId="6614DE97" w14:textId="77777777" w:rsidR="00446EC4" w:rsidRPr="00296F8E" w:rsidRDefault="00446EC4" w:rsidP="00446EC4">
      <w:pPr>
        <w:spacing w:line="480" w:lineRule="auto"/>
        <w:contextualSpacing/>
        <w:rPr>
          <w:i/>
        </w:rPr>
      </w:pPr>
      <w:r w:rsidRPr="00296F8E">
        <w:rPr>
          <w:i/>
        </w:rPr>
        <w:t xml:space="preserve">Secondary Outcomes </w:t>
      </w:r>
    </w:p>
    <w:p w14:paraId="49AC2A36" w14:textId="1280641C" w:rsidR="00446EC4" w:rsidRPr="00296F8E" w:rsidRDefault="005C4C2B" w:rsidP="00EC3CCA">
      <w:pPr>
        <w:spacing w:line="480" w:lineRule="auto"/>
        <w:contextualSpacing/>
      </w:pPr>
      <w:r w:rsidRPr="00296F8E">
        <w:t>Weight gain from inclusion was lower for low carb</w:t>
      </w:r>
      <w:r w:rsidR="00CB1F06" w:rsidRPr="00296F8E">
        <w:t>ohydrate</w:t>
      </w:r>
      <w:r w:rsidRPr="00296F8E">
        <w:t xml:space="preserve"> diets and cesarean birth for DASH diets</w:t>
      </w:r>
      <w:r w:rsidR="00CB1F06" w:rsidRPr="00296F8E">
        <w:t xml:space="preserve"> (Table S2)</w:t>
      </w:r>
      <w:r w:rsidRPr="00296F8E">
        <w:t>. Specific diet inter</w:t>
      </w:r>
      <w:r w:rsidRPr="00296F8E">
        <w:lastRenderedPageBreak/>
        <w:t xml:space="preserve">ventions did not show </w:t>
      </w:r>
      <w:r w:rsidR="00446EC4" w:rsidRPr="00296F8E">
        <w:t xml:space="preserve">significant </w:t>
      </w:r>
      <w:r w:rsidR="00AD06B5" w:rsidRPr="00296F8E">
        <w:t xml:space="preserve">between-group </w:t>
      </w:r>
      <w:r w:rsidR="00446EC4" w:rsidRPr="00296F8E">
        <w:t>difference</w:t>
      </w:r>
      <w:r w:rsidR="00AD06B5" w:rsidRPr="00296F8E">
        <w:t>s</w:t>
      </w:r>
      <w:r w:rsidR="00446EC4" w:rsidRPr="00296F8E">
        <w:t xml:space="preserve"> in </w:t>
      </w:r>
      <w:r w:rsidR="001462C1" w:rsidRPr="00296F8E">
        <w:t>maternal gestational weight gain throughout pregnancy</w:t>
      </w:r>
      <w:r w:rsidR="00B873EC" w:rsidRPr="00296F8E">
        <w:t xml:space="preserve">, preeclampsia/eclampsia, </w:t>
      </w:r>
      <w:r w:rsidR="00446EC4" w:rsidRPr="00296F8E">
        <w:t>neonatal hypoglycemia</w:t>
      </w:r>
      <w:r w:rsidR="008C724C" w:rsidRPr="00296F8E">
        <w:t xml:space="preserve"> as defined by the authors</w:t>
      </w:r>
      <w:r w:rsidR="00446EC4" w:rsidRPr="00296F8E">
        <w:t xml:space="preserve">, preterm birth, neonatal intensive care unit admission or small for gestational age </w:t>
      </w:r>
      <w:r w:rsidR="00752483" w:rsidRPr="00296F8E">
        <w:t>newborn</w:t>
      </w:r>
      <w:r w:rsidR="00AD06B5" w:rsidRPr="00296F8E">
        <w:t>s</w:t>
      </w:r>
      <w:r w:rsidR="008E0741" w:rsidRPr="00296F8E">
        <w:t xml:space="preserve"> </w:t>
      </w:r>
      <w:r w:rsidR="00CB1F06" w:rsidRPr="00296F8E">
        <w:t>(Table S2 and S3</w:t>
      </w:r>
      <w:r w:rsidR="00446EC4" w:rsidRPr="00296F8E">
        <w:t xml:space="preserve">). </w:t>
      </w:r>
    </w:p>
    <w:p w14:paraId="6CDC2DE9" w14:textId="77777777" w:rsidR="00DC0487" w:rsidRPr="00296F8E" w:rsidRDefault="00DC0487" w:rsidP="00EC3CCA">
      <w:pPr>
        <w:spacing w:line="480" w:lineRule="auto"/>
        <w:contextualSpacing/>
      </w:pPr>
    </w:p>
    <w:p w14:paraId="55DA2ABF" w14:textId="5F33A588" w:rsidR="00031089" w:rsidRPr="00296F8E" w:rsidRDefault="00031089" w:rsidP="00081ADD">
      <w:pPr>
        <w:spacing w:line="480" w:lineRule="auto"/>
        <w:contextualSpacing/>
        <w:rPr>
          <w:i/>
        </w:rPr>
      </w:pPr>
      <w:r w:rsidRPr="00296F8E">
        <w:rPr>
          <w:i/>
        </w:rPr>
        <w:t xml:space="preserve">Sensitivity Analysis </w:t>
      </w:r>
      <w:r w:rsidR="00725DC8" w:rsidRPr="00296F8E">
        <w:rPr>
          <w:i/>
        </w:rPr>
        <w:t>of Primary Outcomes</w:t>
      </w:r>
    </w:p>
    <w:p w14:paraId="2DA6B8D4" w14:textId="681844D8" w:rsidR="00073CDA" w:rsidRPr="00296F8E" w:rsidRDefault="00024282" w:rsidP="00073CDA">
      <w:pPr>
        <w:spacing w:line="480" w:lineRule="auto"/>
      </w:pPr>
      <w:r w:rsidRPr="00296F8E">
        <w:t>S</w:t>
      </w:r>
      <w:r w:rsidR="00595A9A" w:rsidRPr="00296F8E">
        <w:t>ensitivity analys</w:t>
      </w:r>
      <w:r w:rsidR="00725DC8" w:rsidRPr="00296F8E">
        <w:t>i</w:t>
      </w:r>
      <w:r w:rsidR="00595A9A" w:rsidRPr="00296F8E">
        <w:t xml:space="preserve">s </w:t>
      </w:r>
      <w:r w:rsidR="00725DC8" w:rsidRPr="00296F8E">
        <w:t xml:space="preserve">was </w:t>
      </w:r>
      <w:r w:rsidR="00753F79" w:rsidRPr="00296F8E">
        <w:t>performed to</w:t>
      </w:r>
      <w:r w:rsidR="00F81483" w:rsidRPr="00296F8E">
        <w:t xml:space="preserve"> explore reas</w:t>
      </w:r>
      <w:r w:rsidR="00AD06B5" w:rsidRPr="00296F8E">
        <w:t>ons for heterogeneity and</w:t>
      </w:r>
      <w:r w:rsidR="00F81483" w:rsidRPr="00296F8E">
        <w:t xml:space="preserve"> to</w:t>
      </w:r>
      <w:r w:rsidR="00753F79" w:rsidRPr="00296F8E">
        <w:t xml:space="preserve"> assess outcomes when studies </w:t>
      </w:r>
      <w:r w:rsidR="00D82D7A" w:rsidRPr="00296F8E">
        <w:t>with methodological concerns were removed.</w:t>
      </w:r>
      <w:r w:rsidR="00694093" w:rsidRPr="00296F8E">
        <w:t xml:space="preserve"> We were unable to include four</w:t>
      </w:r>
      <w:r w:rsidR="00AD06B5" w:rsidRPr="00296F8E">
        <w:t xml:space="preserve"> studies</w:t>
      </w:r>
      <w:r w:rsidR="00694093" w:rsidRPr="00296F8E">
        <w:t xml:space="preserve"> </w:t>
      </w:r>
      <w:r w:rsidR="00CF0797" w:rsidRPr="00296F8E">
        <w:fldChar w:fldCharType="begin">
          <w:fldData xml:space="preserve">PEVuZE5vdGU+PENpdGU+PEF1dGhvcj5Bc2VtaTwvQXV0aG9yPjxZZWFyPjIwMTQ8L1llYXI+PFJl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Bc2VtaTwvQXV0aG9yPjxZZWFyPjIwMTQ8L1llYXI+PFJl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DATA </w:instrText>
      </w:r>
      <w:r w:rsidR="008B4871" w:rsidRPr="00296F8E">
        <w:fldChar w:fldCharType="end"/>
      </w:r>
      <w:r w:rsidR="00CF0797" w:rsidRPr="00296F8E">
        <w:fldChar w:fldCharType="separate"/>
      </w:r>
      <w:r w:rsidR="00BE2CA9" w:rsidRPr="00296F8E">
        <w:rPr>
          <w:noProof/>
        </w:rPr>
        <w:t>(21; 22; 33; 35)</w:t>
      </w:r>
      <w:r w:rsidR="00CF0797" w:rsidRPr="00296F8E">
        <w:fldChar w:fldCharType="end"/>
      </w:r>
      <w:r w:rsidR="00CB1F06" w:rsidRPr="00296F8E">
        <w:t>, including all the DASH diet studies</w:t>
      </w:r>
      <w:r w:rsidR="00694093" w:rsidRPr="00296F8E">
        <w:t xml:space="preserve"> where clarification of certain aspects of the results could not be obtained, even after a direct approach to the authors</w:t>
      </w:r>
      <w:r w:rsidR="00CF0797" w:rsidRPr="00296F8E">
        <w:t xml:space="preserve">. </w:t>
      </w:r>
      <w:r w:rsidR="00883F6B" w:rsidRPr="00296F8E">
        <w:t>The</w:t>
      </w:r>
      <w:r w:rsidR="008E0741" w:rsidRPr="00296F8E">
        <w:t xml:space="preserve"> authors of the</w:t>
      </w:r>
      <w:r w:rsidR="00883F6B" w:rsidRPr="00296F8E">
        <w:t xml:space="preserve"> ethnic diet </w:t>
      </w:r>
      <w:r w:rsidR="00883F6B" w:rsidRPr="00296F8E">
        <w:lastRenderedPageBreak/>
        <w:t xml:space="preserve">study authors responded </w:t>
      </w:r>
      <w:r w:rsidR="00AD06B5" w:rsidRPr="00296F8E">
        <w:t>to</w:t>
      </w:r>
      <w:r w:rsidR="00752483" w:rsidRPr="00296F8E">
        <w:t xml:space="preserve"> queries </w:t>
      </w:r>
      <w:r w:rsidR="00883F6B" w:rsidRPr="00296F8E">
        <w:t xml:space="preserve">but </w:t>
      </w:r>
      <w:r w:rsidR="00725DC8" w:rsidRPr="00296F8E">
        <w:t xml:space="preserve">did </w:t>
      </w:r>
      <w:r w:rsidR="00752483" w:rsidRPr="00296F8E">
        <w:t>not</w:t>
      </w:r>
      <w:r w:rsidR="00883F6B" w:rsidRPr="00296F8E">
        <w:t xml:space="preserve"> provide the required information regarding </w:t>
      </w:r>
      <w:r w:rsidR="008E0741" w:rsidRPr="00296F8E">
        <w:t>gestational age at randomiz</w:t>
      </w:r>
      <w:r w:rsidR="00752483" w:rsidRPr="00296F8E">
        <w:t>ation</w:t>
      </w:r>
      <w:r w:rsidR="00412DBD" w:rsidRPr="00296F8E">
        <w:t xml:space="preserve"> </w:t>
      </w:r>
      <w:r w:rsidR="00412DBD"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412DBD" w:rsidRPr="00296F8E">
        <w:fldChar w:fldCharType="separate"/>
      </w:r>
      <w:r w:rsidR="00BE2CA9" w:rsidRPr="00296F8E">
        <w:rPr>
          <w:noProof/>
        </w:rPr>
        <w:t>(33)</w:t>
      </w:r>
      <w:r w:rsidR="00412DBD" w:rsidRPr="00296F8E">
        <w:fldChar w:fldCharType="end"/>
      </w:r>
      <w:r w:rsidR="00883F6B" w:rsidRPr="00296F8E">
        <w:t xml:space="preserve">. </w:t>
      </w:r>
      <w:r w:rsidR="00D446F3" w:rsidRPr="00296F8E">
        <w:t>After these studies are removed</w:t>
      </w:r>
      <w:r w:rsidR="008E0741" w:rsidRPr="00296F8E">
        <w:t>,</w:t>
      </w:r>
      <w:r w:rsidR="00110AE3" w:rsidRPr="00296F8E">
        <w:t xml:space="preserve"> </w:t>
      </w:r>
      <w:r w:rsidR="00AD06B5" w:rsidRPr="00296F8E">
        <w:t xml:space="preserve">the </w:t>
      </w:r>
      <w:r w:rsidR="00D446F3" w:rsidRPr="00296F8E">
        <w:t>change</w:t>
      </w:r>
      <w:r w:rsidR="00AD06B5" w:rsidRPr="00296F8E">
        <w:t>s</w:t>
      </w:r>
      <w:r w:rsidR="00D446F3" w:rsidRPr="00296F8E">
        <w:t xml:space="preserve"> in </w:t>
      </w:r>
      <w:r w:rsidR="0033466F" w:rsidRPr="00296F8E">
        <w:t>postprandial</w:t>
      </w:r>
      <w:r w:rsidR="00D446F3" w:rsidRPr="00296F8E">
        <w:t xml:space="preserve"> (-5.90 mg/dL [95% CI -7.93, -3.88]</w:t>
      </w:r>
      <w:r w:rsidR="00B55ED1" w:rsidRPr="00296F8E">
        <w:t>; I</w:t>
      </w:r>
      <w:r w:rsidR="00B55ED1" w:rsidRPr="00296F8E">
        <w:rPr>
          <w:vertAlign w:val="superscript"/>
        </w:rPr>
        <w:t>2</w:t>
      </w:r>
      <w:r w:rsidR="00B55ED1" w:rsidRPr="00296F8E">
        <w:t>=0; p=0.0001</w:t>
      </w:r>
      <w:r w:rsidR="00D446F3" w:rsidRPr="00296F8E">
        <w:t>)</w:t>
      </w:r>
      <w:r w:rsidR="00073CDA" w:rsidRPr="00296F8E">
        <w:t>, and</w:t>
      </w:r>
      <w:r w:rsidR="006F2B6E" w:rsidRPr="00296F8E">
        <w:t xml:space="preserve"> in post</w:t>
      </w:r>
      <w:r w:rsidR="008E0741" w:rsidRPr="00296F8E">
        <w:t>-</w:t>
      </w:r>
      <w:r w:rsidR="006F2B6E" w:rsidRPr="00296F8E">
        <w:t>breakfast glucose</w:t>
      </w:r>
      <w:r w:rsidR="00073CDA" w:rsidRPr="00296F8E">
        <w:t xml:space="preserve"> levels</w:t>
      </w:r>
      <w:r w:rsidR="006F2B6E" w:rsidRPr="00296F8E">
        <w:t xml:space="preserve"> (-4.76 mg/dl [95% CI -9.13,</w:t>
      </w:r>
      <w:r w:rsidR="008E0741" w:rsidRPr="00296F8E">
        <w:t xml:space="preserve"> </w:t>
      </w:r>
      <w:r w:rsidR="006F2B6E" w:rsidRPr="00296F8E">
        <w:t>-0.38]; I</w:t>
      </w:r>
      <w:r w:rsidR="006F2B6E" w:rsidRPr="00296F8E">
        <w:rPr>
          <w:vertAlign w:val="superscript"/>
        </w:rPr>
        <w:t>2</w:t>
      </w:r>
      <w:r w:rsidR="00DE4142" w:rsidRPr="00296F8E">
        <w:t>=34</w:t>
      </w:r>
      <w:r w:rsidR="00B93F80" w:rsidRPr="00296F8E">
        <w:t>; p=0.03</w:t>
      </w:r>
      <w:r w:rsidR="006F2B6E" w:rsidRPr="00296F8E">
        <w:t xml:space="preserve">) </w:t>
      </w:r>
      <w:r w:rsidR="00D446F3" w:rsidRPr="00296F8E">
        <w:t xml:space="preserve">and </w:t>
      </w:r>
      <w:r w:rsidR="00FE26BE" w:rsidRPr="00296F8E">
        <w:t>birthweight (-74</w:t>
      </w:r>
      <w:r w:rsidR="00D446F3" w:rsidRPr="00296F8E">
        <w:t>.88 g [95% CI -144.86, -4.90]</w:t>
      </w:r>
      <w:r w:rsidR="00B93F80" w:rsidRPr="00296F8E">
        <w:t>; I</w:t>
      </w:r>
      <w:r w:rsidR="00B93F80" w:rsidRPr="00296F8E">
        <w:rPr>
          <w:vertAlign w:val="superscript"/>
        </w:rPr>
        <w:t>2</w:t>
      </w:r>
      <w:r w:rsidR="00B93F80" w:rsidRPr="00296F8E">
        <w:t>=1; p=0.04</w:t>
      </w:r>
      <w:r w:rsidR="00D446F3" w:rsidRPr="00296F8E">
        <w:t>) rema</w:t>
      </w:r>
      <w:r w:rsidR="00073CDA" w:rsidRPr="00296F8E">
        <w:t>ined significant</w:t>
      </w:r>
      <w:r w:rsidR="00B62870" w:rsidRPr="00296F8E">
        <w:t xml:space="preserve"> when all diets were combined</w:t>
      </w:r>
      <w:r w:rsidR="001F4EC7" w:rsidRPr="00296F8E">
        <w:t xml:space="preserve"> (Tables 3</w:t>
      </w:r>
      <w:r w:rsidR="00475988" w:rsidRPr="00296F8E">
        <w:t>)</w:t>
      </w:r>
      <w:r w:rsidR="00D446F3" w:rsidRPr="00296F8E">
        <w:t xml:space="preserve">. </w:t>
      </w:r>
      <w:r w:rsidR="00110AE3" w:rsidRPr="00296F8E">
        <w:t>Furthermore</w:t>
      </w:r>
      <w:r w:rsidR="00073CDA" w:rsidRPr="00296F8E">
        <w:t>, the heterogeneity in most primary outcomes decreased after removal of these four studies.</w:t>
      </w:r>
    </w:p>
    <w:p w14:paraId="5D2C953C" w14:textId="77777777" w:rsidR="00432C4A" w:rsidRPr="00296F8E" w:rsidRDefault="00432C4A" w:rsidP="00073CDA">
      <w:pPr>
        <w:spacing w:line="480" w:lineRule="auto"/>
      </w:pPr>
    </w:p>
    <w:p w14:paraId="4F7022E9" w14:textId="5CEF7B7B" w:rsidR="00D82D7A" w:rsidRPr="00296F8E" w:rsidRDefault="00073CDA" w:rsidP="00694093">
      <w:pPr>
        <w:spacing w:line="480" w:lineRule="auto"/>
      </w:pPr>
      <w:r w:rsidRPr="00296F8E">
        <w:t>When</w:t>
      </w:r>
      <w:r w:rsidR="00737D1D" w:rsidRPr="00296F8E">
        <w:t xml:space="preserve"> dietary subgroups </w:t>
      </w:r>
      <w:r w:rsidR="002342E6" w:rsidRPr="00296F8E">
        <w:t>were</w:t>
      </w:r>
      <w:r w:rsidR="008E0741" w:rsidRPr="00296F8E">
        <w:t xml:space="preserve"> assessed, low glycemic index</w:t>
      </w:r>
      <w:r w:rsidR="00737D1D" w:rsidRPr="00296F8E">
        <w:t xml:space="preserve"> diet</w:t>
      </w:r>
      <w:r w:rsidRPr="00296F8E">
        <w:t>s</w:t>
      </w:r>
      <w:r w:rsidR="00737D1D" w:rsidRPr="00296F8E">
        <w:t xml:space="preserve"> ha</w:t>
      </w:r>
      <w:r w:rsidR="006F2B6E" w:rsidRPr="00296F8E">
        <w:t>d</w:t>
      </w:r>
      <w:r w:rsidR="00737D1D" w:rsidRPr="00296F8E">
        <w:t xml:space="preserve"> significant </w:t>
      </w:r>
      <w:r w:rsidR="006F2B6E" w:rsidRPr="00296F8E">
        <w:t xml:space="preserve">differences in </w:t>
      </w:r>
      <w:r w:rsidR="00737D1D" w:rsidRPr="00296F8E">
        <w:t>change</w:t>
      </w:r>
      <w:r w:rsidRPr="00296F8E">
        <w:t>s in fasting</w:t>
      </w:r>
      <w:r w:rsidR="00737D1D" w:rsidRPr="00296F8E">
        <w:t xml:space="preserve"> (-5.33 </w:t>
      </w:r>
      <w:r w:rsidR="008A2CCC" w:rsidRPr="00296F8E">
        <w:t xml:space="preserve">mg/dl </w:t>
      </w:r>
      <w:r w:rsidR="00737D1D" w:rsidRPr="00296F8E">
        <w:t>[95% CI -6.91, -3.76])</w:t>
      </w:r>
      <w:r w:rsidR="002342E6" w:rsidRPr="00296F8E">
        <w:t xml:space="preserve"> </w:t>
      </w:r>
      <w:r w:rsidR="00DB6781" w:rsidRPr="00296F8E">
        <w:fldChar w:fldCharType="begin">
          <w:fldData xml:space="preserve">PEVuZE5vdGU+PENpdGU+PEF1dGhvcj5HcmFudDwvQXV0aG9yPjxZZWFyPjIwMTE8L1llYXI+PFJl
Y051bT40NjczPC9SZWNOdW0+PERpc3BsYXlUZXh0PigyNTsgMjg7IDI5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E8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==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g7IDI5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E8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==
</w:fldData>
        </w:fldChar>
      </w:r>
      <w:r w:rsidR="008B4871" w:rsidRPr="00296F8E">
        <w:instrText xml:space="preserve"> ADDIN EN.CITE.DATA </w:instrText>
      </w:r>
      <w:r w:rsidR="008B4871" w:rsidRPr="00296F8E">
        <w:fldChar w:fldCharType="end"/>
      </w:r>
      <w:r w:rsidR="00DB6781" w:rsidRPr="00296F8E">
        <w:fldChar w:fldCharType="separate"/>
      </w:r>
      <w:r w:rsidR="00BE2CA9" w:rsidRPr="00296F8E">
        <w:rPr>
          <w:noProof/>
        </w:rPr>
        <w:t>(25; 28; 29)</w:t>
      </w:r>
      <w:r w:rsidR="00DB6781" w:rsidRPr="00296F8E">
        <w:fldChar w:fldCharType="end"/>
      </w:r>
      <w:r w:rsidRPr="00296F8E">
        <w:t xml:space="preserve">, </w:t>
      </w:r>
      <w:r w:rsidR="0033466F" w:rsidRPr="00296F8E">
        <w:t>postprandial</w:t>
      </w:r>
      <w:r w:rsidR="00737D1D" w:rsidRPr="00296F8E">
        <w:t xml:space="preserve"> (-7.08</w:t>
      </w:r>
      <w:r w:rsidR="008A2CCC" w:rsidRPr="00296F8E">
        <w:t xml:space="preserve"> mg/dl </w:t>
      </w:r>
      <w:r w:rsidR="00737D1D" w:rsidRPr="00296F8E">
        <w:t xml:space="preserve"> [95% CI -</w:t>
      </w:r>
      <w:r w:rsidR="00737D1D" w:rsidRPr="00296F8E">
        <w:lastRenderedPageBreak/>
        <w:t>12.07, -2.08])</w:t>
      </w:r>
      <w:r w:rsidR="008F6D5B" w:rsidRPr="00296F8E">
        <w:t xml:space="preserve"> </w:t>
      </w:r>
      <w:r w:rsidR="00182872"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DATA </w:instrText>
      </w:r>
      <w:r w:rsidR="008B4871" w:rsidRPr="00296F8E">
        <w:fldChar w:fldCharType="end"/>
      </w:r>
      <w:r w:rsidR="00182872" w:rsidRPr="00296F8E">
        <w:fldChar w:fldCharType="separate"/>
      </w:r>
      <w:r w:rsidR="00182872" w:rsidRPr="00296F8E">
        <w:rPr>
          <w:noProof/>
        </w:rPr>
        <w:t>(25; 29)</w:t>
      </w:r>
      <w:r w:rsidR="00182872" w:rsidRPr="00296F8E">
        <w:fldChar w:fldCharType="end"/>
      </w:r>
      <w:r w:rsidR="00182872" w:rsidRPr="00296F8E">
        <w:t xml:space="preserve"> </w:t>
      </w:r>
      <w:r w:rsidR="006F2B6E" w:rsidRPr="00296F8E">
        <w:t xml:space="preserve">and </w:t>
      </w:r>
      <w:r w:rsidR="008A2CCC" w:rsidRPr="00296F8E">
        <w:t>post</w:t>
      </w:r>
      <w:r w:rsidR="008E0741" w:rsidRPr="00296F8E">
        <w:t>-</w:t>
      </w:r>
      <w:r w:rsidR="008A2CCC" w:rsidRPr="00296F8E">
        <w:t>breakfast glucose (-8.6 mg/dl  [95% CI</w:t>
      </w:r>
      <w:r w:rsidR="00245BF6" w:rsidRPr="00296F8E">
        <w:t xml:space="preserve"> </w:t>
      </w:r>
      <w:r w:rsidR="008A2CCC" w:rsidRPr="00296F8E">
        <w:t xml:space="preserve">-14.11, -3.09]) </w:t>
      </w:r>
      <w:r w:rsidR="00DB6781"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DATA </w:instrText>
      </w:r>
      <w:r w:rsidR="008B4871" w:rsidRPr="00296F8E">
        <w:fldChar w:fldCharType="end"/>
      </w:r>
      <w:r w:rsidR="00DB6781" w:rsidRPr="00296F8E">
        <w:fldChar w:fldCharType="separate"/>
      </w:r>
      <w:r w:rsidR="00BF6A6D" w:rsidRPr="00296F8E">
        <w:rPr>
          <w:noProof/>
        </w:rPr>
        <w:t>(25; 29)</w:t>
      </w:r>
      <w:r w:rsidR="00DB6781" w:rsidRPr="00296F8E">
        <w:fldChar w:fldCharType="end"/>
      </w:r>
      <w:r w:rsidR="00737D1D" w:rsidRPr="00296F8E">
        <w:t>. The soya protein diet ha</w:t>
      </w:r>
      <w:r w:rsidR="00315B65" w:rsidRPr="00296F8E">
        <w:t xml:space="preserve">d differences in </w:t>
      </w:r>
      <w:r w:rsidR="00245BF6" w:rsidRPr="00296F8E">
        <w:t>change of</w:t>
      </w:r>
      <w:r w:rsidR="00737D1D" w:rsidRPr="00296F8E">
        <w:t xml:space="preserve"> HOMA-IR (-2.00 [95% CI -3.17, -0.83]) </w:t>
      </w:r>
      <w:r w:rsidR="00DB6781"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 </w:instrText>
      </w:r>
      <w:r w:rsidR="00BE2CA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DATA </w:instrText>
      </w:r>
      <w:r w:rsidR="00BE2CA9" w:rsidRPr="00296F8E">
        <w:fldChar w:fldCharType="end"/>
      </w:r>
      <w:r w:rsidR="00DB6781" w:rsidRPr="00296F8E">
        <w:fldChar w:fldCharType="separate"/>
      </w:r>
      <w:r w:rsidR="00BE2CA9" w:rsidRPr="00296F8E">
        <w:rPr>
          <w:noProof/>
        </w:rPr>
        <w:t>(26)</w:t>
      </w:r>
      <w:r w:rsidR="00DB6781" w:rsidRPr="00296F8E">
        <w:fldChar w:fldCharType="end"/>
      </w:r>
      <w:r w:rsidR="00245BF6" w:rsidRPr="00296F8E">
        <w:t xml:space="preserve">, </w:t>
      </w:r>
      <w:r w:rsidR="00877508" w:rsidRPr="00296F8E">
        <w:t xml:space="preserve">required </w:t>
      </w:r>
      <w:r w:rsidR="00245BF6" w:rsidRPr="00296F8E">
        <w:t xml:space="preserve">less </w:t>
      </w:r>
      <w:r w:rsidR="00D942CC" w:rsidRPr="00296F8E">
        <w:t xml:space="preserve">medication </w:t>
      </w:r>
      <w:r w:rsidR="00245BF6" w:rsidRPr="00296F8E">
        <w:t>use</w:t>
      </w:r>
      <w:r w:rsidR="00DB6781" w:rsidRPr="00296F8E">
        <w:t xml:space="preserve"> </w:t>
      </w:r>
      <w:r w:rsidR="00245BF6" w:rsidRPr="00296F8E">
        <w:t xml:space="preserve">(RR </w:t>
      </w:r>
      <w:r w:rsidR="00245BF6" w:rsidRPr="00296F8E">
        <w:rPr>
          <w:lang w:eastAsia="es-ES"/>
        </w:rPr>
        <w:t xml:space="preserve">0.44 [95% CI 0.21, 0.91]) </w:t>
      </w:r>
      <w:r w:rsidR="00737D1D" w:rsidRPr="00296F8E">
        <w:t xml:space="preserve">and </w:t>
      </w:r>
      <w:r w:rsidR="00877508" w:rsidRPr="00296F8E">
        <w:t xml:space="preserve">had </w:t>
      </w:r>
      <w:r w:rsidR="00737D1D" w:rsidRPr="00296F8E">
        <w:t>a lower birthweight (-184.67 g [95% CI -319.35, -49.98])</w:t>
      </w:r>
      <w:r w:rsidR="00DB6781" w:rsidRPr="00296F8E">
        <w:t xml:space="preserve"> </w:t>
      </w:r>
      <w:r w:rsidR="00EA0546"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EA0546" w:rsidRPr="00296F8E">
        <w:fldChar w:fldCharType="separate"/>
      </w:r>
      <w:r w:rsidR="00BE2CA9" w:rsidRPr="00296F8E">
        <w:rPr>
          <w:noProof/>
        </w:rPr>
        <w:t>(14; 26)</w:t>
      </w:r>
      <w:r w:rsidR="00EA0546" w:rsidRPr="00296F8E">
        <w:fldChar w:fldCharType="end"/>
      </w:r>
      <w:r w:rsidR="00737D1D" w:rsidRPr="00296F8E">
        <w:t>. The behavior modification diet had</w:t>
      </w:r>
      <w:r w:rsidR="008E0741" w:rsidRPr="00296F8E">
        <w:t xml:space="preserve"> </w:t>
      </w:r>
      <w:r w:rsidR="00737D1D" w:rsidRPr="00296F8E">
        <w:t xml:space="preserve">significant </w:t>
      </w:r>
      <w:r w:rsidR="00081ADD" w:rsidRPr="00296F8E">
        <w:t xml:space="preserve">differences in </w:t>
      </w:r>
      <w:r w:rsidR="00737D1D" w:rsidRPr="00296F8E">
        <w:t xml:space="preserve">change in </w:t>
      </w:r>
      <w:r w:rsidR="0033466F" w:rsidRPr="00296F8E">
        <w:t>postprandial</w:t>
      </w:r>
      <w:r w:rsidR="00737D1D" w:rsidRPr="00296F8E">
        <w:t xml:space="preserve"> glucose (-6.90</w:t>
      </w:r>
      <w:r w:rsidR="00081ADD" w:rsidRPr="00296F8E">
        <w:t xml:space="preserve"> mg/dl </w:t>
      </w:r>
      <w:r w:rsidR="00737D1D" w:rsidRPr="00296F8E">
        <w:t>[95% CI -9.35, -3.95])</w:t>
      </w:r>
      <w:r w:rsidR="00EA0546" w:rsidRPr="00296F8E">
        <w:t xml:space="preserve"> </w:t>
      </w:r>
      <w:r w:rsidRPr="00296F8E">
        <w:t>and</w:t>
      </w:r>
      <w:r w:rsidR="00081ADD" w:rsidRPr="00296F8E">
        <w:t xml:space="preserve"> in HbA1c (-0.19 % [95%CI -0.26, -0.12])</w:t>
      </w:r>
      <w:r w:rsidR="008E0741" w:rsidRPr="00296F8E">
        <w:t xml:space="preserve"> </w:t>
      </w:r>
      <w:r w:rsidR="00EA0546"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EA0546" w:rsidRPr="00296F8E">
        <w:fldChar w:fldCharType="separate"/>
      </w:r>
      <w:r w:rsidR="00BE2CA9" w:rsidRPr="00296F8E">
        <w:rPr>
          <w:noProof/>
        </w:rPr>
        <w:t>(23)</w:t>
      </w:r>
      <w:r w:rsidR="00EA0546" w:rsidRPr="00296F8E">
        <w:fldChar w:fldCharType="end"/>
      </w:r>
      <w:r w:rsidR="00737D1D" w:rsidRPr="00296F8E">
        <w:t xml:space="preserve">. </w:t>
      </w:r>
    </w:p>
    <w:p w14:paraId="1BF82D52" w14:textId="77777777" w:rsidR="00E71175" w:rsidRPr="00296F8E" w:rsidRDefault="00E71175" w:rsidP="00EC3CCA">
      <w:pPr>
        <w:spacing w:line="480" w:lineRule="auto"/>
        <w:contextualSpacing/>
      </w:pPr>
    </w:p>
    <w:p w14:paraId="1AEF731D" w14:textId="40C29DB5" w:rsidR="001445B8" w:rsidRPr="00296F8E" w:rsidRDefault="001445B8" w:rsidP="00EC3CCA">
      <w:pPr>
        <w:spacing w:line="480" w:lineRule="auto"/>
        <w:contextualSpacing/>
        <w:rPr>
          <w:i/>
        </w:rPr>
      </w:pPr>
      <w:r w:rsidRPr="00296F8E">
        <w:rPr>
          <w:i/>
        </w:rPr>
        <w:t xml:space="preserve">Assessment of Bias </w:t>
      </w:r>
      <w:r w:rsidR="00D942CC" w:rsidRPr="00296F8E">
        <w:rPr>
          <w:i/>
        </w:rPr>
        <w:t xml:space="preserve">and Quality of the Evidence </w:t>
      </w:r>
    </w:p>
    <w:p w14:paraId="6F1FEE95" w14:textId="7D5D346B" w:rsidR="00EC3CCA" w:rsidRPr="00296F8E" w:rsidRDefault="00EC3CCA" w:rsidP="0086122E">
      <w:pPr>
        <w:spacing w:line="480" w:lineRule="auto"/>
        <w:contextualSpacing/>
      </w:pPr>
      <w:r w:rsidRPr="00296F8E">
        <w:t xml:space="preserve">None of the included studies were assessed as having a low risk of bias in all </w:t>
      </w:r>
      <w:r w:rsidR="00F41EE9" w:rsidRPr="00296F8E">
        <w:t>seven</w:t>
      </w:r>
      <w:r w:rsidRPr="00296F8E">
        <w:t xml:space="preserve"> items of the Cochrane Collaboration Tool (Figur</w:t>
      </w:r>
      <w:r w:rsidR="00073CDA" w:rsidRPr="00296F8E">
        <w:t>e S2). Most studies were</w:t>
      </w:r>
      <w:r w:rsidRPr="00296F8E">
        <w:t xml:space="preserve"> high risk for blinding of participants and </w:t>
      </w:r>
      <w:r w:rsidRPr="00296F8E">
        <w:lastRenderedPageBreak/>
        <w:t xml:space="preserve">personal </w:t>
      </w:r>
      <w:r w:rsidR="00073CDA" w:rsidRPr="00296F8E">
        <w:t xml:space="preserve">and for other sources of bias </w:t>
      </w:r>
      <w:r w:rsidRPr="00296F8E">
        <w:t xml:space="preserve">(Figure S3). </w:t>
      </w:r>
      <w:r w:rsidR="00432C4A" w:rsidRPr="00296F8E">
        <w:t xml:space="preserve">Studies scored high risk for other sources of bias for concerns such as baseline differences and industry funding. </w:t>
      </w:r>
      <w:r w:rsidR="005E6959" w:rsidRPr="00296F8E">
        <w:t>Most studies had an “unclear risk of bias” for selective o</w:t>
      </w:r>
      <w:r w:rsidR="00110AE3" w:rsidRPr="00296F8E">
        <w:t>utcome reporting and</w:t>
      </w:r>
      <w:r w:rsidR="005E6959" w:rsidRPr="00296F8E">
        <w:t xml:space="preserve"> very few had registered protocols (Figure S3). </w:t>
      </w:r>
    </w:p>
    <w:p w14:paraId="3710BC2C" w14:textId="77777777" w:rsidR="00C05975" w:rsidRPr="00296F8E" w:rsidRDefault="00C05975" w:rsidP="0086122E">
      <w:pPr>
        <w:spacing w:line="480" w:lineRule="auto"/>
        <w:contextualSpacing/>
      </w:pPr>
    </w:p>
    <w:p w14:paraId="74BC862F" w14:textId="004AEEF9" w:rsidR="00110AE3" w:rsidRPr="00296F8E" w:rsidRDefault="00110AE3" w:rsidP="00110AE3">
      <w:pPr>
        <w:spacing w:line="480" w:lineRule="auto"/>
        <w:contextualSpacing/>
      </w:pPr>
      <w:r w:rsidRPr="00296F8E">
        <w:t xml:space="preserve">GRADE assessment </w:t>
      </w:r>
      <w:r w:rsidR="00CB2F75" w:rsidRPr="00296F8E">
        <w:t xml:space="preserve">for the outcomes of interest </w:t>
      </w:r>
      <w:r w:rsidRPr="00296F8E">
        <w:t xml:space="preserve">reveals overall low to very low quality of </w:t>
      </w:r>
      <w:r w:rsidR="00CB2F75" w:rsidRPr="00296F8E">
        <w:t xml:space="preserve">evidence </w:t>
      </w:r>
      <w:r w:rsidRPr="00296F8E">
        <w:t>(</w:t>
      </w:r>
      <w:r w:rsidRPr="00296F8E">
        <w:rPr>
          <w:iCs/>
        </w:rPr>
        <w:t>Table S</w:t>
      </w:r>
      <w:r w:rsidR="004E5761" w:rsidRPr="00296F8E">
        <w:rPr>
          <w:iCs/>
        </w:rPr>
        <w:t>4</w:t>
      </w:r>
      <w:r w:rsidRPr="00296F8E">
        <w:t xml:space="preserve">). Considerations to downgrade quality of </w:t>
      </w:r>
      <w:r w:rsidR="00CB2F75" w:rsidRPr="00296F8E">
        <w:t xml:space="preserve">evidence </w:t>
      </w:r>
      <w:r w:rsidRPr="00296F8E">
        <w:t>involved the entire spectrum, including limitations</w:t>
      </w:r>
      <w:r w:rsidR="00CB2F75" w:rsidRPr="00296F8E">
        <w:t xml:space="preserve"> in the study design</w:t>
      </w:r>
      <w:r w:rsidRPr="00296F8E">
        <w:t>, inconsistency</w:t>
      </w:r>
      <w:r w:rsidR="00CB2F75" w:rsidRPr="00296F8E">
        <w:t xml:space="preserve"> in study results</w:t>
      </w:r>
      <w:r w:rsidRPr="00296F8E">
        <w:t>, indirectness and imprecision</w:t>
      </w:r>
      <w:r w:rsidR="00CB2F75" w:rsidRPr="00296F8E">
        <w:t xml:space="preserve"> in effect estimates</w:t>
      </w:r>
      <w:r w:rsidRPr="00296F8E">
        <w:t xml:space="preserve">. </w:t>
      </w:r>
    </w:p>
    <w:p w14:paraId="2BD8BD05" w14:textId="77777777" w:rsidR="0071726F" w:rsidRPr="00296F8E" w:rsidRDefault="0071726F" w:rsidP="0086122E">
      <w:pPr>
        <w:spacing w:line="480" w:lineRule="auto"/>
        <w:contextualSpacing/>
      </w:pPr>
    </w:p>
    <w:p w14:paraId="34D834B8" w14:textId="77777777" w:rsidR="001445B8" w:rsidRPr="00296F8E" w:rsidRDefault="001445B8" w:rsidP="0086122E">
      <w:pPr>
        <w:spacing w:line="480" w:lineRule="auto"/>
        <w:contextualSpacing/>
        <w:rPr>
          <w:i/>
        </w:rPr>
      </w:pPr>
      <w:r w:rsidRPr="00296F8E">
        <w:rPr>
          <w:i/>
        </w:rPr>
        <w:t xml:space="preserve">Evaluation for Small Study Effect </w:t>
      </w:r>
    </w:p>
    <w:p w14:paraId="656B50C1" w14:textId="6A675F04" w:rsidR="00E545E2" w:rsidRPr="00296F8E" w:rsidRDefault="0071409E" w:rsidP="0086122E">
      <w:pPr>
        <w:spacing w:line="480" w:lineRule="auto"/>
        <w:contextualSpacing/>
      </w:pPr>
      <w:r w:rsidRPr="00296F8E">
        <w:lastRenderedPageBreak/>
        <w:t>Funnel plots of means and relative risks of the primary outcomes</w:t>
      </w:r>
      <w:r w:rsidR="00470365" w:rsidRPr="00296F8E">
        <w:t xml:space="preserve"> for the main analysis</w:t>
      </w:r>
      <w:r w:rsidR="00AB01AB" w:rsidRPr="00296F8E">
        <w:t xml:space="preserve"> are shown in Figure</w:t>
      </w:r>
      <w:r w:rsidR="00A161E7" w:rsidRPr="00296F8E">
        <w:t>s</w:t>
      </w:r>
      <w:r w:rsidR="00817FC8" w:rsidRPr="00296F8E">
        <w:t xml:space="preserve"> S4 and S5</w:t>
      </w:r>
      <w:r w:rsidR="00AB01AB" w:rsidRPr="00296F8E">
        <w:t xml:space="preserve"> and for the sensitivity analysis in Figure</w:t>
      </w:r>
      <w:r w:rsidR="00C8130B" w:rsidRPr="00296F8E">
        <w:t>s</w:t>
      </w:r>
      <w:r w:rsidR="00817FC8" w:rsidRPr="00296F8E">
        <w:t xml:space="preserve"> S6</w:t>
      </w:r>
      <w:r w:rsidR="00AB01AB" w:rsidRPr="00296F8E">
        <w:t xml:space="preserve"> and </w:t>
      </w:r>
      <w:r w:rsidR="00817FC8" w:rsidRPr="00296F8E">
        <w:t>S7</w:t>
      </w:r>
      <w:r w:rsidR="00AB01AB" w:rsidRPr="00296F8E">
        <w:t xml:space="preserve">. </w:t>
      </w:r>
      <w:r w:rsidR="003B2299" w:rsidRPr="00296F8E">
        <w:t xml:space="preserve">Overall, funnel plot asymmetry improves with the sensitivity analysis compared to the main analysis for neonatal birthweight outcomes.  </w:t>
      </w:r>
    </w:p>
    <w:p w14:paraId="6105FB1D" w14:textId="77777777" w:rsidR="00031089" w:rsidRPr="00296F8E" w:rsidRDefault="00031089" w:rsidP="0086122E">
      <w:pPr>
        <w:spacing w:line="480" w:lineRule="auto"/>
        <w:contextualSpacing/>
      </w:pPr>
    </w:p>
    <w:p w14:paraId="1F4E6DED" w14:textId="77777777" w:rsidR="005249B1" w:rsidRPr="00296F8E" w:rsidRDefault="00E545E2" w:rsidP="005E4085">
      <w:pPr>
        <w:spacing w:line="480" w:lineRule="auto"/>
        <w:contextualSpacing/>
        <w:rPr>
          <w:b/>
        </w:rPr>
      </w:pPr>
      <w:r w:rsidRPr="00296F8E">
        <w:rPr>
          <w:b/>
        </w:rPr>
        <w:t xml:space="preserve">Discussion </w:t>
      </w:r>
    </w:p>
    <w:p w14:paraId="1EDBD991" w14:textId="740D235E" w:rsidR="00E369CC" w:rsidRPr="00296F8E" w:rsidRDefault="00752AA7" w:rsidP="00847374">
      <w:pPr>
        <w:spacing w:line="480" w:lineRule="auto"/>
        <w:contextualSpacing/>
      </w:pPr>
      <w:r w:rsidRPr="00296F8E">
        <w:t xml:space="preserve">In this </w:t>
      </w:r>
      <w:r w:rsidR="005249B1" w:rsidRPr="00296F8E">
        <w:t>meta-analysis, we pooled results from 18 studies</w:t>
      </w:r>
      <w:r w:rsidR="0022013E" w:rsidRPr="00296F8E">
        <w:t xml:space="preserve"> including </w:t>
      </w:r>
      <w:r w:rsidR="00C709A0" w:rsidRPr="00296F8E">
        <w:t>1151</w:t>
      </w:r>
      <w:r w:rsidR="0022013E" w:rsidRPr="00296F8E">
        <w:t xml:space="preserve"> women</w:t>
      </w:r>
      <w:r w:rsidR="005249B1" w:rsidRPr="00296F8E">
        <w:t xml:space="preserve"> with a variety of </w:t>
      </w:r>
      <w:r w:rsidR="00D00FD9" w:rsidRPr="00296F8E">
        <w:t xml:space="preserve">modified </w:t>
      </w:r>
      <w:r w:rsidR="005249B1" w:rsidRPr="00296F8E">
        <w:t xml:space="preserve">dietary interventions. </w:t>
      </w:r>
      <w:r w:rsidR="006063D0" w:rsidRPr="00296F8E">
        <w:t xml:space="preserve">Remarkably, this is the first meta-analysis with a </w:t>
      </w:r>
      <w:r w:rsidR="00D00FD9" w:rsidRPr="00296F8E">
        <w:t>comprehensive analysis</w:t>
      </w:r>
      <w:r w:rsidR="006063D0" w:rsidRPr="00296F8E">
        <w:t xml:space="preserve"> on maternal glucose parameters. </w:t>
      </w:r>
      <w:r w:rsidR="006B77E7" w:rsidRPr="00296F8E">
        <w:t xml:space="preserve">Despite the heterogeneity </w:t>
      </w:r>
      <w:r w:rsidR="00AC5ED9" w:rsidRPr="00296F8E">
        <w:t>between</w:t>
      </w:r>
      <w:r w:rsidR="006B77E7" w:rsidRPr="00296F8E">
        <w:t xml:space="preserve"> studies, we found </w:t>
      </w:r>
      <w:r w:rsidR="00221615" w:rsidRPr="00296F8E">
        <w:t>a moderate effect of dietary</w:t>
      </w:r>
      <w:r w:rsidR="006B77E7" w:rsidRPr="00296F8E">
        <w:t xml:space="preserve"> intervention</w:t>
      </w:r>
      <w:r w:rsidR="00221615" w:rsidRPr="00296F8E">
        <w:t>s on</w:t>
      </w:r>
      <w:r w:rsidR="006B77E7" w:rsidRPr="00296F8E">
        <w:t xml:space="preserve"> </w:t>
      </w:r>
      <w:r w:rsidR="00221615" w:rsidRPr="00296F8E">
        <w:t>maternal glycemic outcomes including</w:t>
      </w:r>
      <w:r w:rsidR="009029D5" w:rsidRPr="00296F8E">
        <w:t xml:space="preserve"> </w:t>
      </w:r>
      <w:r w:rsidR="00D702E1" w:rsidRPr="00296F8E">
        <w:t xml:space="preserve">changes in </w:t>
      </w:r>
      <w:r w:rsidR="009029D5" w:rsidRPr="00296F8E">
        <w:t>fasting, post-</w:t>
      </w:r>
      <w:r w:rsidR="009029D5" w:rsidRPr="00296F8E">
        <w:lastRenderedPageBreak/>
        <w:t>breakfast and</w:t>
      </w:r>
      <w:r w:rsidR="00221615" w:rsidRPr="00296F8E">
        <w:t xml:space="preserve"> postprandial glucose levels, need for</w:t>
      </w:r>
      <w:r w:rsidR="006B77E7" w:rsidRPr="00296F8E">
        <w:t xml:space="preserve"> </w:t>
      </w:r>
      <w:r w:rsidR="000A4C83" w:rsidRPr="00296F8E">
        <w:t>medication</w:t>
      </w:r>
      <w:r w:rsidR="00497ACE" w:rsidRPr="00296F8E">
        <w:t xml:space="preserve"> </w:t>
      </w:r>
      <w:r w:rsidR="006B77E7" w:rsidRPr="00296F8E">
        <w:t>treatment</w:t>
      </w:r>
      <w:r w:rsidR="00877508" w:rsidRPr="00296F8E">
        <w:t xml:space="preserve"> and </w:t>
      </w:r>
      <w:r w:rsidR="00221615" w:rsidRPr="00296F8E">
        <w:t xml:space="preserve">on neonatal </w:t>
      </w:r>
      <w:r w:rsidR="00877508" w:rsidRPr="00296F8E">
        <w:t>birthweight</w:t>
      </w:r>
      <w:r w:rsidR="006B77E7" w:rsidRPr="00296F8E">
        <w:t xml:space="preserve">. </w:t>
      </w:r>
      <w:r w:rsidR="00272CCC" w:rsidRPr="00296F8E">
        <w:t>A</w:t>
      </w:r>
      <w:r w:rsidR="00221615" w:rsidRPr="00296F8E">
        <w:t>fter</w:t>
      </w:r>
      <w:r w:rsidR="006E3451" w:rsidRPr="00296F8E">
        <w:t xml:space="preserve"> removal of four</w:t>
      </w:r>
      <w:r w:rsidR="007A6BDA" w:rsidRPr="00296F8E">
        <w:t xml:space="preserve"> s</w:t>
      </w:r>
      <w:r w:rsidR="00221615" w:rsidRPr="00296F8E">
        <w:t xml:space="preserve">tudies with </w:t>
      </w:r>
      <w:r w:rsidR="007A6BDA" w:rsidRPr="00296F8E">
        <w:t>methodologic concerns</w:t>
      </w:r>
      <w:r w:rsidR="00AC5ED9" w:rsidRPr="00296F8E">
        <w:t xml:space="preserve">, </w:t>
      </w:r>
      <w:r w:rsidR="00221615" w:rsidRPr="00296F8E">
        <w:t xml:space="preserve">we saw </w:t>
      </w:r>
      <w:r w:rsidR="00AD7D74" w:rsidRPr="00296F8E">
        <w:t xml:space="preserve">an </w:t>
      </w:r>
      <w:r w:rsidR="00E82257" w:rsidRPr="00296F8E">
        <w:t>attenuation</w:t>
      </w:r>
      <w:r w:rsidR="00BC2D96" w:rsidRPr="00296F8E">
        <w:t xml:space="preserve"> of</w:t>
      </w:r>
      <w:r w:rsidR="0077031B" w:rsidRPr="00296F8E">
        <w:t xml:space="preserve"> the treatment effect</w:t>
      </w:r>
      <w:r w:rsidR="007A6BDA" w:rsidRPr="00296F8E">
        <w:t xml:space="preserve">. </w:t>
      </w:r>
      <w:r w:rsidR="00BE6F6B" w:rsidRPr="00296F8E">
        <w:t>Nonetheless</w:t>
      </w:r>
      <w:r w:rsidR="007A6BDA" w:rsidRPr="00296F8E">
        <w:t xml:space="preserve">, the </w:t>
      </w:r>
      <w:r w:rsidR="00272CCC" w:rsidRPr="00296F8E">
        <w:t xml:space="preserve">change in </w:t>
      </w:r>
      <w:r w:rsidR="0038041F" w:rsidRPr="00296F8E">
        <w:t xml:space="preserve">post-breakfast and </w:t>
      </w:r>
      <w:r w:rsidR="007A6BDA" w:rsidRPr="00296F8E">
        <w:t xml:space="preserve">postprandial glucose </w:t>
      </w:r>
      <w:r w:rsidR="00221615" w:rsidRPr="00296F8E">
        <w:t xml:space="preserve">levels </w:t>
      </w:r>
      <w:r w:rsidR="0038041F" w:rsidRPr="00296F8E">
        <w:t>as well as</w:t>
      </w:r>
      <w:r w:rsidR="007A6BDA" w:rsidRPr="00296F8E">
        <w:t xml:space="preserve"> </w:t>
      </w:r>
      <w:r w:rsidR="00272CCC" w:rsidRPr="00296F8E">
        <w:t xml:space="preserve">lowering of </w:t>
      </w:r>
      <w:r w:rsidR="007A6BDA" w:rsidRPr="00296F8E">
        <w:t xml:space="preserve">infant birthweight remained significant. </w:t>
      </w:r>
      <w:r w:rsidR="000A4C83" w:rsidRPr="00296F8E">
        <w:t xml:space="preserve">Given the inconsistencies between the main and sensitivity analysis, we consider that conclusions should be drawn after the last one. </w:t>
      </w:r>
      <w:r w:rsidR="00272CCC" w:rsidRPr="00296F8E">
        <w:t>T</w:t>
      </w:r>
      <w:r w:rsidR="000C5FFE" w:rsidRPr="00296F8E">
        <w:t>hese</w:t>
      </w:r>
      <w:r w:rsidR="0077031B" w:rsidRPr="00296F8E">
        <w:t xml:space="preserve"> data suggest</w:t>
      </w:r>
      <w:r w:rsidR="00962E8D" w:rsidRPr="00296F8E">
        <w:t xml:space="preserve"> that dietary </w:t>
      </w:r>
      <w:r w:rsidR="003F1C54" w:rsidRPr="00296F8E">
        <w:t>interventions</w:t>
      </w:r>
      <w:r w:rsidR="00497ACE" w:rsidRPr="00296F8E">
        <w:t xml:space="preserve"> </w:t>
      </w:r>
      <w:r w:rsidR="003F1C54" w:rsidRPr="00296F8E">
        <w:t xml:space="preserve">modified above and beyond usual dietary advice </w:t>
      </w:r>
      <w:r w:rsidR="00962E8D" w:rsidRPr="00296F8E">
        <w:t xml:space="preserve">for </w:t>
      </w:r>
      <w:r w:rsidR="00AC5ED9" w:rsidRPr="00296F8E">
        <w:t>gestational diabetes</w:t>
      </w:r>
      <w:r w:rsidR="00962E8D" w:rsidRPr="00296F8E">
        <w:t xml:space="preserve"> have potential to offer better </w:t>
      </w:r>
      <w:r w:rsidR="0077031B" w:rsidRPr="00296F8E">
        <w:t xml:space="preserve">maternal glycemic </w:t>
      </w:r>
      <w:r w:rsidR="00272CCC" w:rsidRPr="00296F8E">
        <w:t xml:space="preserve">control </w:t>
      </w:r>
      <w:r w:rsidR="0077031B" w:rsidRPr="00296F8E">
        <w:t xml:space="preserve">and infant birthweight </w:t>
      </w:r>
      <w:r w:rsidR="00962E8D" w:rsidRPr="00296F8E">
        <w:t>outcomes.</w:t>
      </w:r>
      <w:r w:rsidR="000A4C83" w:rsidRPr="00296F8E">
        <w:t xml:space="preserve"> </w:t>
      </w:r>
      <w:r w:rsidR="006C01F1" w:rsidRPr="00296F8E">
        <w:t>However, t</w:t>
      </w:r>
      <w:r w:rsidR="00D702E1" w:rsidRPr="00296F8E">
        <w:t xml:space="preserve">he quality of evidence, was </w:t>
      </w:r>
      <w:r w:rsidR="00D702E1" w:rsidRPr="00296F8E">
        <w:lastRenderedPageBreak/>
        <w:t>judged as low to very low due to the limitations in the design of included studies, the inconsistency between their results and the imprecision in their effect estimates.</w:t>
      </w:r>
    </w:p>
    <w:p w14:paraId="06715585" w14:textId="7A51D66A" w:rsidR="00272CCC" w:rsidRPr="00296F8E" w:rsidRDefault="00272CCC" w:rsidP="00847374">
      <w:pPr>
        <w:spacing w:line="480" w:lineRule="auto"/>
        <w:contextualSpacing/>
      </w:pPr>
    </w:p>
    <w:p w14:paraId="59F1B5C3" w14:textId="5BBC2CF2" w:rsidR="00783609" w:rsidRPr="00296F8E" w:rsidRDefault="00BC0240" w:rsidP="00847374">
      <w:pPr>
        <w:spacing w:line="480" w:lineRule="auto"/>
        <w:contextualSpacing/>
      </w:pPr>
      <w:r w:rsidRPr="00296F8E">
        <w:t xml:space="preserve">Previous systematic reviews have focused on the easier to quantify outcomes like the decision to start </w:t>
      </w:r>
      <w:r w:rsidR="00497ACE" w:rsidRPr="00296F8E">
        <w:t>additional pharmacotherapy</w:t>
      </w:r>
      <w:r w:rsidRPr="00296F8E">
        <w:t xml:space="preserve">, </w:t>
      </w:r>
      <w:r w:rsidR="006C01F1" w:rsidRPr="00296F8E">
        <w:t xml:space="preserve">glucose-related variables at follow-up not addressing change from baseline, </w:t>
      </w:r>
      <w:r w:rsidRPr="00296F8E">
        <w:t xml:space="preserve">birthweight, and pregnancy outcome (16-18). </w:t>
      </w:r>
      <w:r w:rsidR="00380A1F" w:rsidRPr="00296F8E">
        <w:t>The most recently published</w:t>
      </w:r>
      <w:r w:rsidR="00272CCC" w:rsidRPr="00296F8E">
        <w:t xml:space="preserve"> </w:t>
      </w:r>
      <w:r w:rsidR="00380A1F" w:rsidRPr="00296F8E">
        <w:t xml:space="preserve">Cochrane systematic </w:t>
      </w:r>
      <w:r w:rsidR="00AB34AA" w:rsidRPr="00296F8E">
        <w:t>review by Han et al.</w:t>
      </w:r>
      <w:r w:rsidR="00272CCC" w:rsidRPr="00296F8E">
        <w:t xml:space="preserve"> did not find any clear evidence of benefit other than a possible reduction in caesarean section associated with DASH diet</w:t>
      </w:r>
      <w:r w:rsidR="00AB34AA" w:rsidRPr="00296F8E">
        <w:t xml:space="preserve"> (17).</w:t>
      </w:r>
      <w:r w:rsidR="00272CCC" w:rsidRPr="00296F8E">
        <w:t xml:space="preserve"> </w:t>
      </w:r>
      <w:r w:rsidR="00380A1F" w:rsidRPr="00296F8E">
        <w:t xml:space="preserve">The very high carbohydrate intake (~400g/day), and 12 servings of fruit and vegetables in the DASH diet (23; 24), limit its </w:t>
      </w:r>
      <w:r w:rsidR="00AB34AA" w:rsidRPr="00296F8E">
        <w:t xml:space="preserve">clinical applicability and </w:t>
      </w:r>
      <w:r w:rsidR="00380A1F" w:rsidRPr="00296F8E">
        <w:lastRenderedPageBreak/>
        <w:t xml:space="preserve">generalizability to women from lower socio-economic, inner city backgrounds in western countries. </w:t>
      </w:r>
      <w:r w:rsidR="00783609" w:rsidRPr="00296F8E">
        <w:t>T</w:t>
      </w:r>
      <w:r w:rsidR="00380A1F" w:rsidRPr="00296F8E">
        <w:t>he Cochrane review</w:t>
      </w:r>
      <w:r w:rsidR="00783609" w:rsidRPr="00296F8E">
        <w:t xml:space="preserve"> shared one of our primary outcomes, large for gestational age (17). Neither meta-analysis detected a significant difference in risk of large for ges</w:t>
      </w:r>
      <w:r w:rsidR="00380A1F" w:rsidRPr="00296F8E">
        <w:t>tational age</w:t>
      </w:r>
      <w:r w:rsidR="00497ACE" w:rsidRPr="00296F8E">
        <w:t xml:space="preserve"> because the</w:t>
      </w:r>
      <w:r w:rsidR="00C77C28" w:rsidRPr="00296F8E">
        <w:t xml:space="preserve"> trials with a larger effect on birthweight (the three DASH studies) did not report on </w:t>
      </w:r>
      <w:r w:rsidR="00EA3A47" w:rsidRPr="00296F8E">
        <w:t>large for gestational age</w:t>
      </w:r>
      <w:r w:rsidR="00C77C28" w:rsidRPr="00296F8E">
        <w:t>.</w:t>
      </w:r>
    </w:p>
    <w:p w14:paraId="41D32051" w14:textId="77777777" w:rsidR="00783609" w:rsidRPr="00296F8E" w:rsidRDefault="00783609" w:rsidP="00847374">
      <w:pPr>
        <w:spacing w:line="480" w:lineRule="auto"/>
        <w:contextualSpacing/>
      </w:pPr>
    </w:p>
    <w:p w14:paraId="31207A3F" w14:textId="11ACD3E6" w:rsidR="00A22070" w:rsidRPr="00296F8E" w:rsidRDefault="00272CCC" w:rsidP="00847374">
      <w:pPr>
        <w:spacing w:line="480" w:lineRule="auto"/>
        <w:contextualSpacing/>
      </w:pPr>
      <w:r w:rsidRPr="00296F8E">
        <w:t xml:space="preserve">Our findings </w:t>
      </w:r>
      <w:r w:rsidR="00783609" w:rsidRPr="00296F8E">
        <w:t xml:space="preserve">regarding pooled analysis of </w:t>
      </w:r>
      <w:r w:rsidRPr="00296F8E">
        <w:t>low glycemi</w:t>
      </w:r>
      <w:r w:rsidR="00126679" w:rsidRPr="00296F8E">
        <w:t>c index</w:t>
      </w:r>
      <w:r w:rsidR="00783609" w:rsidRPr="00296F8E">
        <w:t xml:space="preserve"> dietary interventions </w:t>
      </w:r>
      <w:r w:rsidRPr="00296F8E">
        <w:t xml:space="preserve">are </w:t>
      </w:r>
      <w:r w:rsidR="00783609" w:rsidRPr="00296F8E">
        <w:t xml:space="preserve">broadly </w:t>
      </w:r>
      <w:r w:rsidRPr="00296F8E">
        <w:t xml:space="preserve">consistent </w:t>
      </w:r>
      <w:r w:rsidR="00BC0240" w:rsidRPr="00296F8E">
        <w:t xml:space="preserve">with those of Viana et al (16) and Wei et al. (15). Viana et al. noted decreased birthweight and insulin use based on four studies of low glycemic index diet among 257 women (mean difference -161.9g [95% CI -246.4, -77.4] and RR 0.767 [95% CI 0.597, 0.986], respectively) (16). Wei </w:t>
      </w:r>
      <w:r w:rsidR="00BC0240" w:rsidRPr="00296F8E">
        <w:lastRenderedPageBreak/>
        <w:t>et al. also reported decreased risk of macrosomia with a low glycemic index diet in five studies of 302 women (RR 0.27 [95% CI 0.10, 0.71]) (18). In our analyses of four studies in a comparable number of participants (n= 276), we found the same direction of these effect estimates, without significant between-group differences. This is most likely due to the different studies included. For example, we were unable to obtain effect estimates stratified by type of diabetes in the study by Perichart-Perera et al. (which included women with type 2 diabetes) and therefore did not include this study (40). An important difference between o</w:t>
      </w:r>
      <w:r w:rsidR="00783609" w:rsidRPr="00296F8E">
        <w:t>ur</w:t>
      </w:r>
      <w:r w:rsidR="00AB34AA" w:rsidRPr="00296F8E">
        <w:t xml:space="preserve"> analyses</w:t>
      </w:r>
      <w:r w:rsidR="00BC0240" w:rsidRPr="00296F8E">
        <w:t xml:space="preserve"> and</w:t>
      </w:r>
      <w:r w:rsidR="00783609" w:rsidRPr="00296F8E">
        <w:t xml:space="preserve"> that of Wei et al. is that they included DASH diet as a</w:t>
      </w:r>
      <w:r w:rsidR="00BC0240" w:rsidRPr="00296F8E">
        <w:t xml:space="preserve"> low glycemic index diet</w:t>
      </w:r>
      <w:r w:rsidR="00783609" w:rsidRPr="00296F8E">
        <w:t>ary subtype</w:t>
      </w:r>
      <w:r w:rsidR="00BC0240" w:rsidRPr="00296F8E">
        <w:t xml:space="preserve"> (18). We also included a recent study by Ma et al. not included by the previous reviews (31).</w:t>
      </w:r>
      <w:r w:rsidR="00AB34AA" w:rsidRPr="00296F8E">
        <w:t xml:space="preserve"> </w:t>
      </w:r>
    </w:p>
    <w:p w14:paraId="381CE882" w14:textId="77777777" w:rsidR="00A22070" w:rsidRPr="00296F8E" w:rsidRDefault="00A22070" w:rsidP="00847374">
      <w:pPr>
        <w:spacing w:line="480" w:lineRule="auto"/>
        <w:contextualSpacing/>
      </w:pPr>
    </w:p>
    <w:p w14:paraId="309B8F2E" w14:textId="5B7BA93B" w:rsidR="00272CCC" w:rsidRPr="00296F8E" w:rsidRDefault="00AB34AA" w:rsidP="00847374">
      <w:pPr>
        <w:spacing w:line="480" w:lineRule="auto"/>
        <w:contextualSpacing/>
      </w:pPr>
      <w:r w:rsidRPr="00296F8E">
        <w:t xml:space="preserve">Our sensitivity analyses highlighted concerns regarding some studies included in previous reviews. </w:t>
      </w:r>
      <w:r w:rsidR="006C01F1" w:rsidRPr="00296F8E">
        <w:t>Notably, a</w:t>
      </w:r>
      <w:r w:rsidR="00224C27" w:rsidRPr="00296F8E">
        <w:t xml:space="preserve">fter removal of the studies with the most substantial methodologic concerns </w:t>
      </w:r>
      <w:r w:rsidRPr="00296F8E">
        <w:t>in the sensitivity analysis</w:t>
      </w:r>
      <w:r w:rsidR="00224C27" w:rsidRPr="00296F8E">
        <w:t>,</w:t>
      </w:r>
      <w:r w:rsidRPr="00296F8E">
        <w:t xml:space="preserve"> differences in </w:t>
      </w:r>
      <w:r w:rsidR="008B0928" w:rsidRPr="00296F8E">
        <w:t>the change in fasting plasma glucose were no longer significant</w:t>
      </w:r>
      <w:r w:rsidR="00224C27" w:rsidRPr="00296F8E">
        <w:t xml:space="preserve"> however, </w:t>
      </w:r>
      <w:r w:rsidR="006C01F1" w:rsidRPr="00296F8E">
        <w:t xml:space="preserve">while differences in the </w:t>
      </w:r>
      <w:r w:rsidR="008B0928" w:rsidRPr="00296F8E">
        <w:t xml:space="preserve">change in </w:t>
      </w:r>
      <w:r w:rsidRPr="00296F8E">
        <w:t xml:space="preserve">postprandial glucose </w:t>
      </w:r>
      <w:r w:rsidR="00A22070" w:rsidRPr="00296F8E">
        <w:t xml:space="preserve">and </w:t>
      </w:r>
      <w:r w:rsidR="00126679" w:rsidRPr="00296F8E">
        <w:t>birthweight persisted</w:t>
      </w:r>
      <w:r w:rsidR="008B0928" w:rsidRPr="00296F8E">
        <w:t xml:space="preserve"> but </w:t>
      </w:r>
      <w:r w:rsidRPr="00296F8E">
        <w:t>were</w:t>
      </w:r>
      <w:r w:rsidR="008B0928" w:rsidRPr="00296F8E">
        <w:t xml:space="preserve"> </w:t>
      </w:r>
      <w:r w:rsidRPr="00296F8E">
        <w:t>attenuated</w:t>
      </w:r>
      <w:r w:rsidR="00224B56" w:rsidRPr="00296F8E">
        <w:t xml:space="preserve"> (</w:t>
      </w:r>
      <w:r w:rsidR="00A22070" w:rsidRPr="00296F8E">
        <w:t>approximately 75g lower</w:t>
      </w:r>
      <w:r w:rsidR="008B0928" w:rsidRPr="00296F8E">
        <w:t>)</w:t>
      </w:r>
      <w:r w:rsidR="00A22070" w:rsidRPr="00296F8E">
        <w:t xml:space="preserve">. </w:t>
      </w:r>
    </w:p>
    <w:p w14:paraId="7336598D" w14:textId="77777777" w:rsidR="000E5B0C" w:rsidRPr="00296F8E" w:rsidRDefault="000E5B0C" w:rsidP="00847374">
      <w:pPr>
        <w:spacing w:line="480" w:lineRule="auto"/>
        <w:contextualSpacing/>
      </w:pPr>
    </w:p>
    <w:p w14:paraId="76FEBB11" w14:textId="259F4FC1" w:rsidR="0055593A" w:rsidRPr="00296F8E" w:rsidRDefault="0077031B" w:rsidP="0055593A">
      <w:pPr>
        <w:spacing w:line="480" w:lineRule="auto"/>
        <w:contextualSpacing/>
      </w:pPr>
      <w:r w:rsidRPr="00296F8E">
        <w:t>This review highlights limitations of the current</w:t>
      </w:r>
      <w:r w:rsidR="00A67DCD" w:rsidRPr="00296F8E">
        <w:t xml:space="preserve"> literature examining </w:t>
      </w:r>
      <w:r w:rsidRPr="00296F8E">
        <w:t>dietary</w:t>
      </w:r>
      <w:r w:rsidR="00A67DCD" w:rsidRPr="00296F8E">
        <w:t xml:space="preserve"> interventions in gestational diabetes. </w:t>
      </w:r>
      <w:r w:rsidRPr="00296F8E">
        <w:t>Most studies a</w:t>
      </w:r>
      <w:r w:rsidR="008B4D2D" w:rsidRPr="00296F8E">
        <w:t xml:space="preserve">re </w:t>
      </w:r>
      <w:r w:rsidR="00545803" w:rsidRPr="00296F8E">
        <w:t xml:space="preserve">too </w:t>
      </w:r>
      <w:r w:rsidR="008B4D2D" w:rsidRPr="00296F8E">
        <w:t>small</w:t>
      </w:r>
      <w:r w:rsidR="00545803" w:rsidRPr="00296F8E">
        <w:t xml:space="preserve"> to demonstrate significant differences in our primary outcomes. Seven studies had fewer than 50 participants and </w:t>
      </w:r>
      <w:r w:rsidRPr="00296F8E">
        <w:t xml:space="preserve">only two </w:t>
      </w:r>
      <w:r w:rsidRPr="00296F8E">
        <w:lastRenderedPageBreak/>
        <w:t>had more than 100 participants</w:t>
      </w:r>
      <w:r w:rsidR="00545803" w:rsidRPr="00296F8E">
        <w:t xml:space="preserve"> (n=125 and 150 respectively</w:t>
      </w:r>
      <w:r w:rsidR="005C0275" w:rsidRPr="00296F8E">
        <w:t xml:space="preserve">). </w:t>
      </w:r>
      <w:r w:rsidR="00332BA9" w:rsidRPr="00296F8E">
        <w:t xml:space="preserve">(Rosa suggested to remove the sample size calculation bit “The overall statement on the size of the studies is perfect but I would not focus on a study indicating that the required N is 300 because this depends on the specific question.” </w:t>
      </w:r>
      <w:r w:rsidR="00D2550E" w:rsidRPr="00296F8E">
        <w:t>The short duration of many dietary interventions, and the late gestation</w:t>
      </w:r>
      <w:r w:rsidR="00DD0A4C" w:rsidRPr="00296F8E">
        <w:t>al age</w:t>
      </w:r>
      <w:r w:rsidR="00D2550E" w:rsidRPr="00296F8E">
        <w:t xml:space="preserve"> at which they were started</w:t>
      </w:r>
      <w:r w:rsidR="004A2C90" w:rsidRPr="00296F8E">
        <w:t xml:space="preserve"> </w:t>
      </w:r>
      <w:r w:rsidR="00D2550E" w:rsidRPr="00296F8E">
        <w:fldChar w:fldCharType="begin">
          <w:fldData xml:space="preserve">PEVuZE5vdGU+PENpdGU+PEF1dGhvcj5Tb3ZpbzwvQXV0aG9yPjxZZWFyPjIwMTY8L1llYXI+PFJl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</w:fldData>
        </w:fldChar>
      </w:r>
      <w:r w:rsidR="008B4871" w:rsidRPr="00296F8E">
        <w:instrText xml:space="preserve"> ADDIN EN.CITE </w:instrText>
      </w:r>
      <w:r w:rsidR="008B4871" w:rsidRPr="00296F8E">
        <w:fldChar w:fldCharType="begin">
          <w:fldData xml:space="preserve">PEVuZE5vdGU+PENpdGU+PEF1dGhvcj5Tb3ZpbzwvQXV0aG9yPjxZZWFyPjIwMTY8L1llYXI+PFJl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</w:fldData>
        </w:fldChar>
      </w:r>
      <w:r w:rsidR="008B4871" w:rsidRPr="00296F8E">
        <w:instrText xml:space="preserve"> ADDIN EN.CITE.DATA </w:instrText>
      </w:r>
      <w:r w:rsidR="008B4871" w:rsidRPr="00296F8E">
        <w:fldChar w:fldCharType="end"/>
      </w:r>
      <w:r w:rsidR="00D2550E" w:rsidRPr="00296F8E">
        <w:fldChar w:fldCharType="separate"/>
      </w:r>
      <w:r w:rsidR="008B4871" w:rsidRPr="00296F8E">
        <w:rPr>
          <w:noProof/>
        </w:rPr>
        <w:t>(38)</w:t>
      </w:r>
      <w:r w:rsidR="00D2550E" w:rsidRPr="00296F8E">
        <w:fldChar w:fldCharType="end"/>
      </w:r>
      <w:r w:rsidR="00D2550E" w:rsidRPr="00296F8E">
        <w:t xml:space="preserve"> </w:t>
      </w:r>
      <w:r w:rsidR="004A2C90" w:rsidRPr="00296F8E">
        <w:t xml:space="preserve">may </w:t>
      </w:r>
      <w:r w:rsidR="00EA1DED" w:rsidRPr="00296F8E">
        <w:t xml:space="preserve">also </w:t>
      </w:r>
      <w:r w:rsidR="004A2C90" w:rsidRPr="00296F8E">
        <w:t xml:space="preserve">have limited </w:t>
      </w:r>
      <w:r w:rsidR="00EA1DED" w:rsidRPr="00296F8E">
        <w:t>their impact on</w:t>
      </w:r>
      <w:r w:rsidR="004A2C90" w:rsidRPr="00296F8E">
        <w:t xml:space="preserve"> glycemic and birthweight outcomes. </w:t>
      </w:r>
      <w:r w:rsidR="0055593A" w:rsidRPr="00296F8E">
        <w:t>Furthermore, we cannot conclude if the improvements in maternal glycemia and infant birthweight are due to reduced energy intake, improved nutrient quality or specific changes in types of carbohydrate and/or protein.</w:t>
      </w:r>
    </w:p>
    <w:p w14:paraId="59DA6307" w14:textId="77777777" w:rsidR="00F1748B" w:rsidRPr="00296F8E" w:rsidRDefault="00F1748B" w:rsidP="00847374">
      <w:pPr>
        <w:spacing w:line="480" w:lineRule="auto"/>
        <w:contextualSpacing/>
      </w:pPr>
    </w:p>
    <w:p w14:paraId="01FC8FDD" w14:textId="7ED6CE6F" w:rsidR="0023775B" w:rsidRPr="00296F8E" w:rsidRDefault="00A76D1B" w:rsidP="00847374">
      <w:pPr>
        <w:spacing w:line="480" w:lineRule="auto"/>
        <w:contextualSpacing/>
      </w:pPr>
      <w:r w:rsidRPr="00296F8E">
        <w:lastRenderedPageBreak/>
        <w:t xml:space="preserve">We </w:t>
      </w:r>
      <w:r w:rsidR="008B0928" w:rsidRPr="00296F8E">
        <w:t xml:space="preserve">have not addressed </w:t>
      </w:r>
      <w:r w:rsidRPr="00296F8E">
        <w:t xml:space="preserve">the </w:t>
      </w:r>
      <w:r w:rsidR="00C143C7" w:rsidRPr="00296F8E">
        <w:t>indirect modifications of nutrients</w:t>
      </w:r>
      <w:r w:rsidRPr="00296F8E">
        <w:t xml:space="preserve">. </w:t>
      </w:r>
      <w:r w:rsidR="00BC2D96" w:rsidRPr="00296F8E">
        <w:t>For example</w:t>
      </w:r>
      <w:r w:rsidR="00CF18E3" w:rsidRPr="00296F8E">
        <w:t>,</w:t>
      </w:r>
      <w:r w:rsidR="00BC2D96" w:rsidRPr="00296F8E">
        <w:t xml:space="preserve"> reducing intake of dietary carbohydrates to decrease postprandial glucose may be compensated by a higher consumption of fat </w:t>
      </w:r>
      <w:r w:rsidR="00545803" w:rsidRPr="00296F8E">
        <w:t xml:space="preserve">potentially </w:t>
      </w:r>
      <w:r w:rsidR="00BC2D96" w:rsidRPr="00296F8E">
        <w:t xml:space="preserve">leading to adverse effects on maternal insulin resistance and fetal body composition.  Beneficial or adverse effects of </w:t>
      </w:r>
      <w:r w:rsidR="00954142" w:rsidRPr="00296F8E">
        <w:t xml:space="preserve">other nutrients such as </w:t>
      </w:r>
      <w:r w:rsidR="00BC2D96" w:rsidRPr="00296F8E">
        <w:t>n-3 LCPUFA</w:t>
      </w:r>
      <w:r w:rsidR="00954142" w:rsidRPr="00296F8E">
        <w:t xml:space="preserve">, </w:t>
      </w:r>
      <w:r w:rsidR="00BC2D96" w:rsidRPr="00296F8E">
        <w:t xml:space="preserve">vitamin D, iron, and selenium cannot be ruled out. </w:t>
      </w:r>
    </w:p>
    <w:p w14:paraId="35C13247" w14:textId="77777777" w:rsidR="00A22070" w:rsidRPr="00296F8E" w:rsidRDefault="00A22070" w:rsidP="00847374">
      <w:pPr>
        <w:spacing w:line="480" w:lineRule="auto"/>
        <w:contextualSpacing/>
      </w:pPr>
    </w:p>
    <w:p w14:paraId="3402FBD3" w14:textId="64224F2C" w:rsidR="00247663" w:rsidRPr="00296F8E" w:rsidRDefault="00E369CC" w:rsidP="00B82463">
      <w:pPr>
        <w:spacing w:line="480" w:lineRule="auto"/>
        <w:contextualSpacing/>
      </w:pPr>
      <w:r w:rsidRPr="00296F8E">
        <w:t>Our study has important strengths and weakness. To our knowledge, ours is the first systematic review of dietary i</w:t>
      </w:r>
      <w:r w:rsidR="004F79DA" w:rsidRPr="00296F8E">
        <w:t>nterventions in</w:t>
      </w:r>
      <w:r w:rsidRPr="00296F8E">
        <w:t xml:space="preserve"> gestational diabetes </w:t>
      </w:r>
      <w:r w:rsidR="00C143C7" w:rsidRPr="00296F8E">
        <w:t xml:space="preserve">comprehensively </w:t>
      </w:r>
      <w:r w:rsidRPr="00296F8E">
        <w:t xml:space="preserve">examining </w:t>
      </w:r>
      <w:r w:rsidR="004F79DA" w:rsidRPr="00296F8E">
        <w:t xml:space="preserve">the impact of diet on </w:t>
      </w:r>
      <w:r w:rsidRPr="00296F8E">
        <w:t>maternal glycemic outcomes</w:t>
      </w:r>
      <w:r w:rsidR="00C143C7" w:rsidRPr="00296F8E">
        <w:t xml:space="preserve"> assessing the change in fasting, postprandial glucose, HbA1c and HOMA-IR from baseline. </w:t>
      </w:r>
      <w:r w:rsidR="00C143C7" w:rsidRPr="00296F8E">
        <w:lastRenderedPageBreak/>
        <w:t>This is especially important taking into account that groups were not well-balanced at baseline.</w:t>
      </w:r>
      <w:r w:rsidR="004F79DA" w:rsidRPr="00296F8E">
        <w:t xml:space="preserve"> </w:t>
      </w:r>
      <w:r w:rsidR="0056367C" w:rsidRPr="00296F8E">
        <w:t>Our review also</w:t>
      </w:r>
      <w:r w:rsidRPr="00296F8E">
        <w:t xml:space="preserve"> benefits from the rigorous methodology used as wel</w:t>
      </w:r>
      <w:r w:rsidR="0056367C" w:rsidRPr="00296F8E">
        <w:t>l as the scientific, nutritional and clinical expertise from an</w:t>
      </w:r>
      <w:r w:rsidRPr="00296F8E">
        <w:t xml:space="preserve"> international interdisciplinary</w:t>
      </w:r>
      <w:r w:rsidR="0056367C" w:rsidRPr="00296F8E">
        <w:t xml:space="preserve"> panel</w:t>
      </w:r>
      <w:r w:rsidRPr="00296F8E">
        <w:t xml:space="preserve">. However, it also has limitations. </w:t>
      </w:r>
      <w:r w:rsidR="00AD7D74" w:rsidRPr="00296F8E">
        <w:t>Baseline differences between groups in postprandial glucose may have influenced glucose-related outcomes</w:t>
      </w:r>
      <w:r w:rsidR="00AB3286" w:rsidRPr="00296F8E">
        <w:t>.</w:t>
      </w:r>
      <w:r w:rsidR="0018293E" w:rsidRPr="00296F8E">
        <w:t xml:space="preserve"> </w:t>
      </w:r>
      <w:r w:rsidR="0014081B" w:rsidRPr="00296F8E">
        <w:t>Furthermore, t</w:t>
      </w:r>
      <w:r w:rsidR="00247663" w:rsidRPr="00296F8E">
        <w:t xml:space="preserve">hree </w:t>
      </w:r>
      <w:r w:rsidR="00732C82" w:rsidRPr="00296F8E">
        <w:t xml:space="preserve">of the included trials </w:t>
      </w:r>
      <w:r w:rsidR="00247663" w:rsidRPr="00296F8E">
        <w:t>were pilot studies and therefore not designed to find between group differences</w:t>
      </w:r>
      <w:r w:rsidR="00FF5013" w:rsidRPr="00296F8E">
        <w:t xml:space="preserve"> </w:t>
      </w:r>
      <w:r w:rsidR="00FF5013" w:rsidRPr="00296F8E">
        <w:fldChar w:fldCharType="begin">
          <w:fldData xml:space="preserve">PEVuZE5vdGU+PENpdGU+PEF1dGhvcj5IZXJuYW5kZXo8L0F1dGhvcj48WWVhcj4yMDE2PC9ZZWFy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=
</w:fldData>
        </w:fldChar>
      </w:r>
      <w:r w:rsidR="008B4871" w:rsidRPr="00296F8E">
        <w:instrText xml:space="preserve"> ADDIN EN.CITE </w:instrText>
      </w:r>
      <w:r w:rsidR="008B4871" w:rsidRPr="00296F8E">
        <w:fldChar w:fldCharType="begin">
          <w:fldData xml:space="preserve">PEVuZE5vdGU+PENpdGU+PEF1dGhvcj5IZXJuYW5kZXo8L0F1dGhvcj48WWVhcj4yMDE2PC9ZZWFy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=
</w:fldData>
        </w:fldChar>
      </w:r>
      <w:r w:rsidR="008B4871" w:rsidRPr="00296F8E">
        <w:instrText xml:space="preserve"> ADDIN EN.CITE.DATA </w:instrText>
      </w:r>
      <w:r w:rsidR="008B4871" w:rsidRPr="00296F8E">
        <w:fldChar w:fldCharType="end"/>
      </w:r>
      <w:r w:rsidR="00FF5013" w:rsidRPr="00296F8E">
        <w:fldChar w:fldCharType="separate"/>
      </w:r>
      <w:r w:rsidR="00BE2CA9" w:rsidRPr="00296F8E">
        <w:rPr>
          <w:noProof/>
        </w:rPr>
        <w:t>(12; 25; 33)</w:t>
      </w:r>
      <w:r w:rsidR="00FF5013" w:rsidRPr="00296F8E">
        <w:fldChar w:fldCharType="end"/>
      </w:r>
      <w:r w:rsidR="00247663" w:rsidRPr="00296F8E">
        <w:t xml:space="preserve">. </w:t>
      </w:r>
      <w:r w:rsidR="001A3EA9" w:rsidRPr="00296F8E">
        <w:t xml:space="preserve">The low number of studies reporting on adherence clearly illustrates that the quality of the evidence is far from ideal. </w:t>
      </w:r>
      <w:r w:rsidR="0014081B" w:rsidRPr="00296F8E">
        <w:t xml:space="preserve">The heterogeneity of the dietary interventions </w:t>
      </w:r>
      <w:r w:rsidR="00856C18" w:rsidRPr="00296F8E">
        <w:t xml:space="preserve">even within a specific type </w:t>
      </w:r>
      <w:r w:rsidR="006444DF" w:rsidRPr="00296F8E">
        <w:t xml:space="preserve">(varied macronutrient ratios, </w:t>
      </w:r>
      <w:r w:rsidR="00856C18" w:rsidRPr="00296F8E">
        <w:t xml:space="preserve">unknown </w:t>
      </w:r>
      <w:r w:rsidR="006444DF" w:rsidRPr="00296F8E">
        <w:t>micronutrient intake, length of dietary interventions) as well as</w:t>
      </w:r>
      <w:r w:rsidR="0014081B" w:rsidRPr="00296F8E">
        <w:t xml:space="preserve"> baseline characteristics of </w:t>
      </w:r>
      <w:r w:rsidR="0014081B" w:rsidRPr="00296F8E">
        <w:lastRenderedPageBreak/>
        <w:t xml:space="preserve">women included </w:t>
      </w:r>
      <w:r w:rsidR="006444DF" w:rsidRPr="00296F8E">
        <w:t xml:space="preserve">(such as prepregnancy body mass index, </w:t>
      </w:r>
      <w:r w:rsidR="00AB5209" w:rsidRPr="00296F8E">
        <w:t xml:space="preserve">or </w:t>
      </w:r>
      <w:r w:rsidR="006444DF" w:rsidRPr="00296F8E">
        <w:t xml:space="preserve">ethnicity) </w:t>
      </w:r>
      <w:r w:rsidR="0014081B" w:rsidRPr="00296F8E">
        <w:t>may have also affected our pooled results.</w:t>
      </w:r>
      <w:r w:rsidR="0038041F" w:rsidRPr="00296F8E">
        <w:t xml:space="preserve"> </w:t>
      </w:r>
      <w:r w:rsidR="00860C12" w:rsidRPr="00296F8E">
        <w:t xml:space="preserve">It should also be noted that the relatively small numbers of study participants limit between-diet comparisons. </w:t>
      </w:r>
      <w:r w:rsidR="00247663" w:rsidRPr="00296F8E">
        <w:t>Lastly, we were unable to resolve queries regarding potential concerns for sources of bias because of lack of author response to our queries</w:t>
      </w:r>
      <w:r w:rsidR="00BF6A6D" w:rsidRPr="00296F8E">
        <w:t>. W</w:t>
      </w:r>
      <w:r w:rsidR="00AB5209" w:rsidRPr="00296F8E">
        <w:t xml:space="preserve">e have addressed </w:t>
      </w:r>
      <w:r w:rsidR="00BF6A6D" w:rsidRPr="00296F8E">
        <w:t xml:space="preserve">this </w:t>
      </w:r>
      <w:r w:rsidR="00F227CD" w:rsidRPr="00296F8E">
        <w:t xml:space="preserve">by </w:t>
      </w:r>
      <w:r w:rsidR="00AB5209" w:rsidRPr="00296F8E">
        <w:t>excluding these studies in the sensitivity analysis</w:t>
      </w:r>
      <w:r w:rsidR="00247663" w:rsidRPr="00296F8E">
        <w:t xml:space="preserve">. </w:t>
      </w:r>
    </w:p>
    <w:p w14:paraId="77A6E035" w14:textId="77777777" w:rsidR="00AD7D74" w:rsidRPr="00296F8E" w:rsidRDefault="00AD7D74" w:rsidP="00FE2DCD">
      <w:pPr>
        <w:spacing w:line="480" w:lineRule="auto"/>
        <w:contextualSpacing/>
        <w:rPr>
          <w:b/>
        </w:rPr>
      </w:pPr>
    </w:p>
    <w:p w14:paraId="7E6ED293" w14:textId="77777777" w:rsidR="007A3E45" w:rsidRPr="00296F8E" w:rsidRDefault="00E545E2" w:rsidP="00FE2DCD">
      <w:pPr>
        <w:spacing w:line="480" w:lineRule="auto"/>
        <w:contextualSpacing/>
        <w:rPr>
          <w:b/>
        </w:rPr>
      </w:pPr>
      <w:r w:rsidRPr="00296F8E">
        <w:rPr>
          <w:b/>
        </w:rPr>
        <w:t xml:space="preserve">Conclusions </w:t>
      </w:r>
    </w:p>
    <w:p w14:paraId="3976A5AF" w14:textId="75A50094" w:rsidR="00E30AE3" w:rsidRPr="00296F8E" w:rsidRDefault="00AD7D74" w:rsidP="003A112E">
      <w:pPr>
        <w:pStyle w:val="CommentText"/>
        <w:spacing w:line="480" w:lineRule="auto"/>
        <w:jc w:val="left"/>
        <w:rPr>
          <w:rFonts w:ascii="Times New Roman" w:hAnsi="Times New Roman"/>
          <w:sz w:val="24"/>
          <w:szCs w:val="24"/>
        </w:rPr>
      </w:pPr>
      <w:r w:rsidRPr="00296F8E">
        <w:rPr>
          <w:rFonts w:ascii="Times New Roman" w:hAnsi="Times New Roman"/>
          <w:sz w:val="24"/>
          <w:szCs w:val="24"/>
        </w:rPr>
        <w:t xml:space="preserve">Modified dietary interventions </w:t>
      </w:r>
      <w:r w:rsidR="005C6AEC" w:rsidRPr="00296F8E">
        <w:rPr>
          <w:rFonts w:ascii="Times New Roman" w:hAnsi="Times New Roman"/>
          <w:sz w:val="24"/>
          <w:szCs w:val="24"/>
        </w:rPr>
        <w:t>favo</w:t>
      </w:r>
      <w:r w:rsidRPr="00296F8E">
        <w:rPr>
          <w:rFonts w:ascii="Times New Roman" w:hAnsi="Times New Roman"/>
          <w:sz w:val="24"/>
          <w:szCs w:val="24"/>
        </w:rPr>
        <w:t xml:space="preserve">rably influenced outcomes related to maternal glycemia and birthweight. </w:t>
      </w:r>
      <w:r w:rsidR="006C2A15" w:rsidRPr="00296F8E">
        <w:rPr>
          <w:rFonts w:ascii="Times New Roman" w:hAnsi="Times New Roman"/>
          <w:sz w:val="24"/>
          <w:szCs w:val="24"/>
        </w:rPr>
        <w:t xml:space="preserve">This indicates that there is room for improvement in usual dietary advice for women with </w:t>
      </w:r>
      <w:r w:rsidR="006C2A15" w:rsidRPr="00296F8E">
        <w:rPr>
          <w:rFonts w:ascii="Times New Roman" w:hAnsi="Times New Roman"/>
          <w:sz w:val="24"/>
          <w:szCs w:val="24"/>
        </w:rPr>
        <w:lastRenderedPageBreak/>
        <w:t xml:space="preserve">gestational diabetes. </w:t>
      </w:r>
      <w:r w:rsidR="001A3EA9" w:rsidRPr="00296F8E">
        <w:rPr>
          <w:rFonts w:ascii="Times New Roman" w:hAnsi="Times New Roman"/>
          <w:sz w:val="24"/>
          <w:szCs w:val="24"/>
        </w:rPr>
        <w:t xml:space="preserve">Although the quality of the evidence in the scientific literature is low, the review </w:t>
      </w:r>
      <w:r w:rsidR="00B82463" w:rsidRPr="00296F8E">
        <w:rPr>
          <w:rFonts w:ascii="Times New Roman" w:hAnsi="Times New Roman"/>
          <w:sz w:val="24"/>
          <w:szCs w:val="24"/>
        </w:rPr>
        <w:t>results highlight the key role of nutrition in the management of gestational diabetes and the potential of improvement if better recommendations based on well-powered high</w:t>
      </w:r>
      <w:r w:rsidR="001A3EA9" w:rsidRPr="00296F8E">
        <w:rPr>
          <w:rFonts w:ascii="Times New Roman" w:hAnsi="Times New Roman"/>
          <w:sz w:val="24"/>
          <w:szCs w:val="24"/>
        </w:rPr>
        <w:t>-</w:t>
      </w:r>
      <w:r w:rsidR="00B82463" w:rsidRPr="00296F8E">
        <w:rPr>
          <w:rFonts w:ascii="Times New Roman" w:hAnsi="Times New Roman"/>
          <w:sz w:val="24"/>
          <w:szCs w:val="24"/>
        </w:rPr>
        <w:t xml:space="preserve">quality studies were developed. </w:t>
      </w:r>
      <w:r w:rsidR="008C21DF" w:rsidRPr="00296F8E">
        <w:rPr>
          <w:rFonts w:ascii="Times New Roman" w:hAnsi="Times New Roman"/>
          <w:sz w:val="24"/>
          <w:szCs w:val="24"/>
        </w:rPr>
        <w:t xml:space="preserve">Taking into account the prevalence of gestational diabetes, new studies designed to evaluate potential dietary interventions for these women should be based in larger study groups with adequate statistical power. </w:t>
      </w:r>
      <w:r w:rsidR="00F82C12" w:rsidRPr="00296F8E">
        <w:rPr>
          <w:rFonts w:ascii="Times New Roman" w:hAnsi="Times New Roman"/>
          <w:sz w:val="24"/>
          <w:szCs w:val="24"/>
        </w:rPr>
        <w:t>As most women with gestational diabetes are entering pregnancy</w:t>
      </w:r>
      <w:r w:rsidR="00582E03" w:rsidRPr="00296F8E">
        <w:rPr>
          <w:rFonts w:ascii="Times New Roman" w:hAnsi="Times New Roman"/>
          <w:sz w:val="24"/>
          <w:szCs w:val="24"/>
        </w:rPr>
        <w:t xml:space="preserve"> with </w:t>
      </w:r>
      <w:r w:rsidR="00091A93" w:rsidRPr="00296F8E">
        <w:rPr>
          <w:rFonts w:ascii="Times New Roman" w:hAnsi="Times New Roman"/>
          <w:sz w:val="24"/>
          <w:szCs w:val="24"/>
        </w:rPr>
        <w:t xml:space="preserve">a </w:t>
      </w:r>
      <w:r w:rsidR="00582E03" w:rsidRPr="00296F8E">
        <w:rPr>
          <w:rFonts w:ascii="Times New Roman" w:hAnsi="Times New Roman"/>
          <w:sz w:val="24"/>
          <w:szCs w:val="24"/>
        </w:rPr>
        <w:t>high BMI</w:t>
      </w:r>
      <w:r w:rsidR="00F82C12" w:rsidRPr="00296F8E">
        <w:rPr>
          <w:rFonts w:ascii="Times New Roman" w:hAnsi="Times New Roman"/>
          <w:sz w:val="24"/>
          <w:szCs w:val="24"/>
        </w:rPr>
        <w:t>, evidence</w:t>
      </w:r>
      <w:r w:rsidR="001A3EA9" w:rsidRPr="00296F8E">
        <w:rPr>
          <w:rFonts w:ascii="Times New Roman" w:hAnsi="Times New Roman"/>
          <w:sz w:val="24"/>
          <w:szCs w:val="24"/>
        </w:rPr>
        <w:t>-</w:t>
      </w:r>
      <w:r w:rsidR="00F82C12" w:rsidRPr="00296F8E">
        <w:rPr>
          <w:rFonts w:ascii="Times New Roman" w:hAnsi="Times New Roman"/>
          <w:sz w:val="24"/>
          <w:szCs w:val="24"/>
        </w:rPr>
        <w:t xml:space="preserve">based recommendations regarding </w:t>
      </w:r>
      <w:r w:rsidR="00582E03" w:rsidRPr="00296F8E">
        <w:rPr>
          <w:rFonts w:ascii="Times New Roman" w:hAnsi="Times New Roman"/>
          <w:sz w:val="24"/>
          <w:szCs w:val="24"/>
        </w:rPr>
        <w:t>both dietary components and</w:t>
      </w:r>
      <w:r w:rsidR="00F82C12" w:rsidRPr="00296F8E">
        <w:rPr>
          <w:rFonts w:ascii="Times New Roman" w:hAnsi="Times New Roman"/>
          <w:sz w:val="24"/>
          <w:szCs w:val="24"/>
        </w:rPr>
        <w:t xml:space="preserve"> total energy intake </w:t>
      </w:r>
      <w:r w:rsidR="00582E03" w:rsidRPr="00296F8E">
        <w:rPr>
          <w:rFonts w:ascii="Times New Roman" w:hAnsi="Times New Roman"/>
          <w:sz w:val="24"/>
          <w:szCs w:val="24"/>
        </w:rPr>
        <w:t>are particularly important for overweight and obese women</w:t>
      </w:r>
      <w:r w:rsidR="00F82C12" w:rsidRPr="00296F8E">
        <w:rPr>
          <w:rFonts w:ascii="Times New Roman" w:hAnsi="Times New Roman"/>
          <w:sz w:val="24"/>
          <w:szCs w:val="24"/>
        </w:rPr>
        <w:t xml:space="preserve">. </w:t>
      </w:r>
      <w:r w:rsidR="008C21DF" w:rsidRPr="00296F8E">
        <w:rPr>
          <w:rFonts w:ascii="Times New Roman" w:hAnsi="Times New Roman"/>
          <w:sz w:val="24"/>
          <w:szCs w:val="24"/>
        </w:rPr>
        <w:t>The evaluation of nutrient quality</w:t>
      </w:r>
      <w:r w:rsidR="000E047D" w:rsidRPr="00296F8E">
        <w:rPr>
          <w:rFonts w:ascii="Times New Roman" w:hAnsi="Times New Roman"/>
          <w:sz w:val="24"/>
          <w:szCs w:val="24"/>
        </w:rPr>
        <w:t>,</w:t>
      </w:r>
      <w:r w:rsidR="008C21DF" w:rsidRPr="00296F8E">
        <w:rPr>
          <w:rFonts w:ascii="Times New Roman" w:hAnsi="Times New Roman"/>
          <w:sz w:val="24"/>
          <w:szCs w:val="24"/>
        </w:rPr>
        <w:t xml:space="preserve"> in </w:t>
      </w:r>
      <w:r w:rsidR="008C21DF" w:rsidRPr="00296F8E">
        <w:rPr>
          <w:rFonts w:ascii="Times New Roman" w:hAnsi="Times New Roman"/>
          <w:sz w:val="24"/>
          <w:szCs w:val="24"/>
        </w:rPr>
        <w:lastRenderedPageBreak/>
        <w:t>addition to their quantity</w:t>
      </w:r>
      <w:r w:rsidR="000E047D" w:rsidRPr="00296F8E">
        <w:rPr>
          <w:rFonts w:ascii="Times New Roman" w:hAnsi="Times New Roman"/>
          <w:sz w:val="24"/>
          <w:szCs w:val="24"/>
        </w:rPr>
        <w:t>,</w:t>
      </w:r>
      <w:r w:rsidR="008C21DF" w:rsidRPr="00296F8E">
        <w:rPr>
          <w:rFonts w:ascii="Times New Roman" w:hAnsi="Times New Roman"/>
          <w:sz w:val="24"/>
          <w:szCs w:val="24"/>
        </w:rPr>
        <w:t xml:space="preserve"> as well as dietary patterns such as Mediterranean diet </w:t>
      </w:r>
      <w:r w:rsidR="00FF5013" w:rsidRPr="00296F8E">
        <w:rPr>
          <w:rFonts w:ascii="Times New Roman" w:hAnsi="Times New Roman"/>
          <w:sz w:val="24"/>
          <w:szCs w:val="24"/>
        </w:rPr>
        <w:fldChar w:fldCharType="begin">
          <w:fldData xml:space="preserve">PEVuZE5vdGU+PENpdGU+PEF1dGhvcj5Fc3Bvc2l0bzwvQXV0aG9yPjxZZWFyPjIwMDk8L1llYXI+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</w:fldData>
        </w:fldChar>
      </w:r>
      <w:r w:rsidR="008B4871" w:rsidRPr="00296F8E">
        <w:rPr>
          <w:rFonts w:ascii="Times New Roman" w:hAnsi="Times New Roman"/>
          <w:sz w:val="24"/>
          <w:szCs w:val="24"/>
        </w:rPr>
        <w:instrText xml:space="preserve"> ADDIN EN.CITE </w:instrText>
      </w:r>
      <w:r w:rsidR="008B4871" w:rsidRPr="00296F8E">
        <w:rPr>
          <w:rFonts w:ascii="Times New Roman" w:hAnsi="Times New Roman"/>
          <w:sz w:val="24"/>
          <w:szCs w:val="24"/>
        </w:rPr>
        <w:fldChar w:fldCharType="begin">
          <w:fldData xml:space="preserve">PEVuZE5vdGU+PENpdGU+PEF1dGhvcj5Fc3Bvc2l0bzwvQXV0aG9yPjxZZWFyPjIwMDk8L1llYXI+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</w:fldData>
        </w:fldChar>
      </w:r>
      <w:r w:rsidR="008B4871" w:rsidRPr="00296F8E">
        <w:rPr>
          <w:rFonts w:ascii="Times New Roman" w:hAnsi="Times New Roman"/>
          <w:sz w:val="24"/>
          <w:szCs w:val="24"/>
        </w:rPr>
        <w:instrText xml:space="preserve"> ADDIN EN.CITE.DATA </w:instrText>
      </w:r>
      <w:r w:rsidR="008B4871" w:rsidRPr="00296F8E">
        <w:rPr>
          <w:rFonts w:ascii="Times New Roman" w:hAnsi="Times New Roman"/>
          <w:sz w:val="24"/>
          <w:szCs w:val="24"/>
        </w:rPr>
      </w:r>
      <w:r w:rsidR="008B4871" w:rsidRPr="00296F8E">
        <w:rPr>
          <w:rFonts w:ascii="Times New Roman" w:hAnsi="Times New Roman"/>
          <w:sz w:val="24"/>
          <w:szCs w:val="24"/>
        </w:rPr>
        <w:fldChar w:fldCharType="end"/>
      </w:r>
      <w:r w:rsidR="00FF5013" w:rsidRPr="00296F8E">
        <w:rPr>
          <w:rFonts w:ascii="Times New Roman" w:hAnsi="Times New Roman"/>
          <w:sz w:val="24"/>
          <w:szCs w:val="24"/>
        </w:rPr>
      </w:r>
      <w:r w:rsidR="00FF5013" w:rsidRPr="00296F8E">
        <w:rPr>
          <w:rFonts w:ascii="Times New Roman" w:hAnsi="Times New Roman"/>
          <w:sz w:val="24"/>
          <w:szCs w:val="24"/>
        </w:rPr>
        <w:fldChar w:fldCharType="separate"/>
      </w:r>
      <w:r w:rsidR="008B4871" w:rsidRPr="00296F8E">
        <w:rPr>
          <w:rFonts w:ascii="Times New Roman" w:hAnsi="Times New Roman"/>
          <w:noProof/>
          <w:sz w:val="24"/>
          <w:szCs w:val="24"/>
        </w:rPr>
        <w:t>(39)</w:t>
      </w:r>
      <w:r w:rsidR="00FF5013" w:rsidRPr="00296F8E">
        <w:rPr>
          <w:rFonts w:ascii="Times New Roman" w:hAnsi="Times New Roman"/>
          <w:sz w:val="24"/>
          <w:szCs w:val="24"/>
        </w:rPr>
        <w:fldChar w:fldCharType="end"/>
      </w:r>
      <w:r w:rsidR="00FF5013" w:rsidRPr="00296F8E">
        <w:rPr>
          <w:rFonts w:ascii="Times New Roman" w:hAnsi="Times New Roman"/>
          <w:sz w:val="24"/>
          <w:szCs w:val="24"/>
        </w:rPr>
        <w:t xml:space="preserve"> </w:t>
      </w:r>
      <w:r w:rsidR="008C21DF" w:rsidRPr="00296F8E">
        <w:rPr>
          <w:rFonts w:ascii="Times New Roman" w:hAnsi="Times New Roman"/>
          <w:sz w:val="24"/>
          <w:szCs w:val="24"/>
        </w:rPr>
        <w:t>would also be relevant</w:t>
      </w:r>
      <w:r w:rsidR="00A22070" w:rsidRPr="00296F8E">
        <w:rPr>
          <w:rFonts w:ascii="Times New Roman" w:hAnsi="Times New Roman"/>
          <w:sz w:val="24"/>
          <w:szCs w:val="24"/>
        </w:rPr>
        <w:t>. In particular</w:t>
      </w:r>
      <w:r w:rsidR="00F82C12" w:rsidRPr="00296F8E">
        <w:rPr>
          <w:rFonts w:ascii="Times New Roman" w:hAnsi="Times New Roman"/>
          <w:sz w:val="24"/>
          <w:szCs w:val="24"/>
        </w:rPr>
        <w:t>,</w:t>
      </w:r>
      <w:r w:rsidR="00A22070" w:rsidRPr="00296F8E">
        <w:rPr>
          <w:rFonts w:ascii="Times New Roman" w:hAnsi="Times New Roman"/>
          <w:sz w:val="24"/>
          <w:szCs w:val="24"/>
        </w:rPr>
        <w:t xml:space="preserve"> there is an urgent need for well</w:t>
      </w:r>
      <w:r w:rsidRPr="00296F8E">
        <w:rPr>
          <w:rFonts w:ascii="Times New Roman" w:hAnsi="Times New Roman"/>
          <w:sz w:val="24"/>
          <w:szCs w:val="24"/>
        </w:rPr>
        <w:t>-</w:t>
      </w:r>
      <w:r w:rsidR="00A22070" w:rsidRPr="00296F8E">
        <w:rPr>
          <w:rFonts w:ascii="Times New Roman" w:hAnsi="Times New Roman"/>
          <w:sz w:val="24"/>
          <w:szCs w:val="24"/>
        </w:rPr>
        <w:t>designed dietary intervention studies</w:t>
      </w:r>
      <w:r w:rsidR="000E047D" w:rsidRPr="00296F8E">
        <w:rPr>
          <w:rFonts w:ascii="Times New Roman" w:hAnsi="Times New Roman"/>
          <w:sz w:val="24"/>
          <w:szCs w:val="24"/>
        </w:rPr>
        <w:t xml:space="preserve"> </w:t>
      </w:r>
      <w:r w:rsidR="00A22070" w:rsidRPr="00296F8E">
        <w:rPr>
          <w:rFonts w:ascii="Times New Roman" w:hAnsi="Times New Roman"/>
          <w:sz w:val="24"/>
          <w:szCs w:val="24"/>
        </w:rPr>
        <w:t xml:space="preserve">in </w:t>
      </w:r>
      <w:r w:rsidR="000E047D" w:rsidRPr="00296F8E">
        <w:rPr>
          <w:rFonts w:ascii="Times New Roman" w:hAnsi="Times New Roman"/>
          <w:sz w:val="24"/>
          <w:szCs w:val="24"/>
        </w:rPr>
        <w:t xml:space="preserve">the </w:t>
      </w:r>
      <w:r w:rsidR="00A22070" w:rsidRPr="00296F8E">
        <w:rPr>
          <w:rFonts w:ascii="Times New Roman" w:hAnsi="Times New Roman"/>
          <w:sz w:val="24"/>
          <w:szCs w:val="24"/>
        </w:rPr>
        <w:t>low and middle</w:t>
      </w:r>
      <w:r w:rsidRPr="00296F8E">
        <w:rPr>
          <w:rFonts w:ascii="Times New Roman" w:hAnsi="Times New Roman"/>
          <w:sz w:val="24"/>
          <w:szCs w:val="24"/>
        </w:rPr>
        <w:t>-</w:t>
      </w:r>
      <w:r w:rsidR="00A22070" w:rsidRPr="00296F8E">
        <w:rPr>
          <w:rFonts w:ascii="Times New Roman" w:hAnsi="Times New Roman"/>
          <w:sz w:val="24"/>
          <w:szCs w:val="24"/>
        </w:rPr>
        <w:t>income countries</w:t>
      </w:r>
      <w:r w:rsidR="000E047D" w:rsidRPr="00296F8E">
        <w:rPr>
          <w:rFonts w:ascii="Times New Roman" w:hAnsi="Times New Roman"/>
          <w:sz w:val="24"/>
          <w:szCs w:val="24"/>
        </w:rPr>
        <w:t xml:space="preserve"> where the global health consequences of gestational diabetes are greatest</w:t>
      </w:r>
      <w:r w:rsidR="008C21DF" w:rsidRPr="00296F8E">
        <w:rPr>
          <w:rFonts w:ascii="Times New Roman" w:hAnsi="Times New Roman"/>
          <w:sz w:val="24"/>
          <w:szCs w:val="24"/>
        </w:rPr>
        <w:t>.</w:t>
      </w:r>
    </w:p>
    <w:p w14:paraId="552614CF" w14:textId="77777777" w:rsidR="003A112E" w:rsidRPr="00296F8E" w:rsidRDefault="003A112E" w:rsidP="00AB2B1D">
      <w:pPr>
        <w:spacing w:line="480" w:lineRule="auto"/>
        <w:contextualSpacing/>
        <w:rPr>
          <w:b/>
        </w:rPr>
      </w:pPr>
    </w:p>
    <w:p w14:paraId="17BEFE1F" w14:textId="77777777" w:rsidR="00F65FAD" w:rsidRPr="00296F8E" w:rsidRDefault="00F65FAD" w:rsidP="00AB2B1D">
      <w:pPr>
        <w:spacing w:line="480" w:lineRule="auto"/>
        <w:contextualSpacing/>
        <w:rPr>
          <w:b/>
        </w:rPr>
      </w:pPr>
      <w:r w:rsidRPr="00296F8E">
        <w:rPr>
          <w:b/>
        </w:rPr>
        <w:t>Acknowledgements</w:t>
      </w:r>
    </w:p>
    <w:p w14:paraId="1527B30C" w14:textId="77E8F7F9" w:rsidR="00F65FAD" w:rsidRPr="00296F8E" w:rsidRDefault="00EB03AC" w:rsidP="00AB2B1D">
      <w:pPr>
        <w:spacing w:line="480" w:lineRule="auto"/>
        <w:contextualSpacing/>
      </w:pPr>
      <w:r w:rsidRPr="00296F8E">
        <w:t>T</w:t>
      </w:r>
      <w:r w:rsidR="00F65FAD" w:rsidRPr="00296F8E">
        <w:t xml:space="preserve">his work was conducted by an expert group of the European branch of the International Life Sciences Institute, ILSI Europe. This publication was coordinated by the Early Nutrition &amp; Long-Term Health and the Obesity &amp; Diabetes Task Forces. Industry members of this task force are listed on the ILSI Europe website at </w:t>
      </w:r>
      <w:hyperlink r:id="rId10" w:history="1">
        <w:r w:rsidR="00F65FAD" w:rsidRPr="00296F8E">
          <w:t>www.ilsi.eu</w:t>
        </w:r>
      </w:hyperlink>
      <w:r w:rsidR="00F65FAD" w:rsidRPr="00296F8E">
        <w:t xml:space="preserve">/. Experts are not paid for the time spent on this work; </w:t>
      </w:r>
      <w:r w:rsidR="00F65FAD" w:rsidRPr="00296F8E">
        <w:lastRenderedPageBreak/>
        <w:t>however, the non-industry members within the expert group were offered support for travel and accommodation costs from the Early Nutrition &amp; Long-Term Health and the Obesity &amp; Diabetes Task Forces to attend meetings to discuss the manuscript and a small compensatory sum (honoraria) with the option to decline. The expert group carried out the work, i.e. collecting/analy</w:t>
      </w:r>
      <w:r w:rsidR="00D77007" w:rsidRPr="00296F8E">
        <w:t>z</w:t>
      </w:r>
      <w:r w:rsidR="00F65FAD" w:rsidRPr="00296F8E">
        <w:t>ing data/information and writing the scientific paper separate to other activities of the task forces. The research reported is the result of a scientific evaluation in line with ILSI Europe</w:t>
      </w:r>
      <w:r w:rsidR="00F65FAD" w:rsidRPr="00296F8E">
        <w:rPr>
          <w:rFonts w:eastAsia="Helvetica"/>
        </w:rPr>
        <w:t>’s framework to provide a precompetitive setting for public-private partnership</w:t>
      </w:r>
      <w:r w:rsidR="00F65FAD" w:rsidRPr="00296F8E">
        <w:rPr>
          <w:rFonts w:ascii="Helvetica" w:eastAsia="Helvetica" w:hAnsi="Helvetica" w:cs="Helvetica"/>
        </w:rPr>
        <w:t xml:space="preserve"> </w:t>
      </w:r>
      <w:r w:rsidR="00F65FAD" w:rsidRPr="00296F8E">
        <w:rPr>
          <w:rFonts w:eastAsia="Helvetica"/>
        </w:rPr>
        <w:t>(PPP).</w:t>
      </w:r>
      <w:r w:rsidR="00F65FAD" w:rsidRPr="00296F8E">
        <w:rPr>
          <w:rFonts w:ascii="Helvetica" w:eastAsia="Helvetica" w:hAnsi="Helvetica" w:cs="Helvetica"/>
        </w:rPr>
        <w:t xml:space="preserve"> </w:t>
      </w:r>
      <w:r w:rsidR="00F65FAD" w:rsidRPr="00296F8E">
        <w:rPr>
          <w:rFonts w:eastAsia="Helvetica"/>
        </w:rPr>
        <w:t>ILSI</w:t>
      </w:r>
      <w:r w:rsidR="00F65FAD" w:rsidRPr="00296F8E">
        <w:t xml:space="preserve"> Europe facilitated scientific meetings and coordinated the overall project management and administrative tasks relating to the completion of this work. The opinions expressed herein and the conclusions of </w:t>
      </w:r>
      <w:r w:rsidR="00F65FAD" w:rsidRPr="00296F8E">
        <w:lastRenderedPageBreak/>
        <w:t xml:space="preserve">this publication are those of the authors and do not necessarily represent the views of ILSI Europe nor those of its member companies. </w:t>
      </w:r>
      <w:r w:rsidR="00E30AE3" w:rsidRPr="00296F8E">
        <w:t xml:space="preserve">For further information about ILSI Europe, please email </w:t>
      </w:r>
      <w:hyperlink r:id="rId11" w:history="1">
        <w:r w:rsidR="00E30AE3" w:rsidRPr="00296F8E">
          <w:t>info@ilsieurope.be</w:t>
        </w:r>
      </w:hyperlink>
      <w:r w:rsidR="00E30AE3" w:rsidRPr="00296F8E">
        <w:t xml:space="preserve"> or call +32 2 771 00 14.</w:t>
      </w:r>
    </w:p>
    <w:p w14:paraId="2F0C8749" w14:textId="77777777" w:rsidR="00F65FAD" w:rsidRPr="00296F8E" w:rsidRDefault="00F65FAD" w:rsidP="00F65FAD">
      <w:pPr>
        <w:contextualSpacing/>
        <w:rPr>
          <w:b/>
        </w:rPr>
      </w:pPr>
    </w:p>
    <w:p w14:paraId="137B1F02" w14:textId="68BCD3FE" w:rsidR="00117872" w:rsidRPr="00296F8E" w:rsidRDefault="00F65FAD" w:rsidP="00FE381D">
      <w:pPr>
        <w:spacing w:line="480" w:lineRule="auto"/>
        <w:contextualSpacing/>
      </w:pPr>
      <w:r w:rsidRPr="00296F8E">
        <w:t>Co</w:t>
      </w:r>
      <w:r w:rsidR="00073915" w:rsidRPr="00296F8E">
        <w:t>nflict of Interest Disclosures:</w:t>
      </w:r>
      <w:r w:rsidRPr="00296F8E">
        <w:t> </w:t>
      </w:r>
      <w:r w:rsidR="00FE381D" w:rsidRPr="00296F8E">
        <w:t xml:space="preserve">EMvdB </w:t>
      </w:r>
      <w:r w:rsidRPr="00296F8E">
        <w:t xml:space="preserve">works part-time for Danone Nutricia. </w:t>
      </w:r>
      <w:r w:rsidR="00FE381D" w:rsidRPr="00296F8E">
        <w:t>RR</w:t>
      </w:r>
      <w:r w:rsidRPr="00296F8E">
        <w:t xml:space="preserve"> works full-time for Abbot Nutrition. </w:t>
      </w:r>
      <w:r w:rsidR="00FE381D" w:rsidRPr="00296F8E">
        <w:t>ECG</w:t>
      </w:r>
      <w:r w:rsidRPr="00296F8E">
        <w:rPr>
          <w:rFonts w:ascii="Helvetica" w:eastAsia="Helvetica" w:hAnsi="Helvetica" w:cs="Helvetica"/>
        </w:rPr>
        <w:t xml:space="preserve"> </w:t>
      </w:r>
      <w:r w:rsidRPr="00296F8E">
        <w:rPr>
          <w:rFonts w:eastAsia="Helvetica"/>
        </w:rPr>
        <w:t xml:space="preserve">works full-time for Nestle. </w:t>
      </w:r>
      <w:r w:rsidR="00DE4AEF" w:rsidRPr="00296F8E">
        <w:t>HRM was funded by the UK National Institute for Health Research</w:t>
      </w:r>
      <w:r w:rsidR="002E3CD6" w:rsidRPr="00296F8E">
        <w:t xml:space="preserve"> (CDF 2013-0</w:t>
      </w:r>
      <w:r w:rsidR="00630287" w:rsidRPr="00296F8E">
        <w:t>6-035</w:t>
      </w:r>
      <w:r w:rsidR="002E3CD6" w:rsidRPr="00296F8E">
        <w:t>)</w:t>
      </w:r>
      <w:r w:rsidR="00DE4AEF" w:rsidRPr="00296F8E">
        <w:t>.</w:t>
      </w:r>
      <w:r w:rsidR="00E30AE3" w:rsidRPr="00296F8E">
        <w:t xml:space="preserve"> </w:t>
      </w:r>
      <w:r w:rsidRPr="00296F8E">
        <w:rPr>
          <w:rFonts w:eastAsia="Helvetica"/>
        </w:rPr>
        <w:t>All othe</w:t>
      </w:r>
      <w:r w:rsidRPr="00296F8E">
        <w:t>r authors do not declare a conflict of interest.</w:t>
      </w:r>
      <w:r w:rsidR="00FE381D" w:rsidRPr="00296F8E">
        <w:t xml:space="preserve"> </w:t>
      </w:r>
    </w:p>
    <w:p w14:paraId="7C861E88" w14:textId="4519973A" w:rsidR="00117872" w:rsidRPr="00296F8E" w:rsidRDefault="005247D3" w:rsidP="005247D3">
      <w:pPr>
        <w:spacing w:line="480" w:lineRule="auto"/>
        <w:contextualSpacing/>
      </w:pPr>
      <w:r w:rsidRPr="00296F8E">
        <w:t xml:space="preserve">Contributors: </w:t>
      </w:r>
      <w:r w:rsidR="00117872" w:rsidRPr="00296F8E">
        <w:t>JY</w:t>
      </w:r>
      <w:r w:rsidR="00117872" w:rsidRPr="00296F8E">
        <w:rPr>
          <w:rFonts w:eastAsia="Helvetica"/>
        </w:rPr>
        <w:t>– data extraction, statistical analyses, wrote first draft manuscript</w:t>
      </w:r>
      <w:r w:rsidRPr="00296F8E">
        <w:rPr>
          <w:rFonts w:eastAsia="Helvetica"/>
        </w:rPr>
        <w:t xml:space="preserve">; </w:t>
      </w:r>
      <w:r w:rsidR="00117872" w:rsidRPr="00296F8E">
        <w:t>JK - data extraction, wrote first draft summary tables</w:t>
      </w:r>
      <w:r w:rsidRPr="00296F8E">
        <w:t xml:space="preserve">; </w:t>
      </w:r>
      <w:r w:rsidR="00117872" w:rsidRPr="00296F8E">
        <w:t>MB - literature extraction, statistics, manuscript revision</w:t>
      </w:r>
      <w:r w:rsidRPr="00296F8E">
        <w:t xml:space="preserve">; </w:t>
      </w:r>
      <w:r w:rsidR="00117872" w:rsidRPr="00296F8E">
        <w:lastRenderedPageBreak/>
        <w:t>AGP - literature extraction, statistics, manuscript revision</w:t>
      </w:r>
      <w:r w:rsidRPr="00296F8E">
        <w:t xml:space="preserve">; </w:t>
      </w:r>
      <w:r w:rsidR="00117872" w:rsidRPr="00296F8E">
        <w:t xml:space="preserve">IS - </w:t>
      </w:r>
      <w:r w:rsidRPr="00296F8E">
        <w:t xml:space="preserve">statistics, manuscript revision; </w:t>
      </w:r>
      <w:r w:rsidR="00117872" w:rsidRPr="00296F8E">
        <w:t>IG - statistics, manuscript revision</w:t>
      </w:r>
      <w:r w:rsidR="00117872" w:rsidRPr="00296F8E" w:rsidDel="00B9607E">
        <w:t xml:space="preserve"> </w:t>
      </w:r>
      <w:r w:rsidRPr="00296F8E">
        <w:t xml:space="preserve">; </w:t>
      </w:r>
      <w:r w:rsidR="00117872" w:rsidRPr="00296F8E">
        <w:t>EH – data extraction, GR</w:t>
      </w:r>
      <w:r w:rsidR="00117872" w:rsidRPr="00296F8E">
        <w:rPr>
          <w:rFonts w:eastAsia="Helvetica"/>
        </w:rPr>
        <w:t>ADE assessments</w:t>
      </w:r>
      <w:r w:rsidRPr="00296F8E">
        <w:t xml:space="preserve">; </w:t>
      </w:r>
      <w:r w:rsidR="00117872" w:rsidRPr="00296F8E">
        <w:t xml:space="preserve">EMvdB </w:t>
      </w:r>
      <w:r w:rsidR="00117872" w:rsidRPr="00296F8E">
        <w:rPr>
          <w:rFonts w:ascii="Helvetica" w:eastAsia="Helvetica" w:hAnsi="Helvetica" w:cs="Helvetica"/>
        </w:rPr>
        <w:t xml:space="preserve">– </w:t>
      </w:r>
      <w:r w:rsidR="00117872" w:rsidRPr="00296F8E">
        <w:rPr>
          <w:rFonts w:eastAsia="Helvetica"/>
        </w:rPr>
        <w:t>concept and design, data extraction, manuscript review</w:t>
      </w:r>
      <w:r w:rsidRPr="00296F8E">
        <w:rPr>
          <w:rFonts w:eastAsia="Helvetica"/>
        </w:rPr>
        <w:t xml:space="preserve">; </w:t>
      </w:r>
      <w:r w:rsidR="00117872" w:rsidRPr="00296F8E">
        <w:t xml:space="preserve">ECG </w:t>
      </w:r>
      <w:r w:rsidR="00117872" w:rsidRPr="00296F8E">
        <w:rPr>
          <w:rFonts w:ascii="Helvetica" w:eastAsia="Helvetica" w:hAnsi="Helvetica" w:cs="Helvetica"/>
        </w:rPr>
        <w:t xml:space="preserve">– </w:t>
      </w:r>
      <w:r w:rsidR="00117872" w:rsidRPr="00296F8E">
        <w:rPr>
          <w:rFonts w:eastAsia="Helvetica"/>
        </w:rPr>
        <w:t>concept and design, data extraction, manuscript review</w:t>
      </w:r>
      <w:r w:rsidRPr="00296F8E">
        <w:t xml:space="preserve">; </w:t>
      </w:r>
      <w:r w:rsidR="00117872" w:rsidRPr="00296F8E">
        <w:t xml:space="preserve">SH </w:t>
      </w:r>
      <w:r w:rsidR="00117872" w:rsidRPr="00296F8E">
        <w:rPr>
          <w:rFonts w:ascii="Helvetica" w:eastAsia="Helvetica" w:hAnsi="Helvetica" w:cs="Helvetica"/>
        </w:rPr>
        <w:t xml:space="preserve">– </w:t>
      </w:r>
      <w:r w:rsidR="00117872" w:rsidRPr="00296F8E">
        <w:rPr>
          <w:rFonts w:eastAsia="Helvetica"/>
        </w:rPr>
        <w:t>concept and design, data extraction, manuscript review</w:t>
      </w:r>
      <w:r w:rsidRPr="00296F8E">
        <w:t xml:space="preserve">; </w:t>
      </w:r>
      <w:r w:rsidR="00117872" w:rsidRPr="00296F8E">
        <w:t xml:space="preserve">MH - </w:t>
      </w:r>
      <w:r w:rsidR="00117872" w:rsidRPr="00296F8E">
        <w:rPr>
          <w:rFonts w:eastAsia="Helvetica"/>
        </w:rPr>
        <w:t>concept and design,</w:t>
      </w:r>
      <w:r w:rsidR="00117872" w:rsidRPr="00296F8E">
        <w:t xml:space="preserve"> draft manuscript evaluation</w:t>
      </w:r>
      <w:r w:rsidRPr="00296F8E">
        <w:t xml:space="preserve">; </w:t>
      </w:r>
      <w:r w:rsidR="00117872" w:rsidRPr="00296F8E">
        <w:t xml:space="preserve">KL </w:t>
      </w:r>
      <w:r w:rsidR="00117872" w:rsidRPr="00296F8E">
        <w:rPr>
          <w:rFonts w:ascii="Helvetica" w:eastAsia="Helvetica" w:hAnsi="Helvetica" w:cs="Helvetica"/>
        </w:rPr>
        <w:t xml:space="preserve">– </w:t>
      </w:r>
      <w:r w:rsidR="00117872" w:rsidRPr="00296F8E">
        <w:rPr>
          <w:rFonts w:eastAsia="Helvetica"/>
        </w:rPr>
        <w:t xml:space="preserve">concept and design, data extraction, critical </w:t>
      </w:r>
      <w:r w:rsidRPr="00296F8E">
        <w:rPr>
          <w:rFonts w:eastAsia="Helvetica"/>
        </w:rPr>
        <w:t xml:space="preserve">review for intellectual content; </w:t>
      </w:r>
      <w:r w:rsidR="00117872" w:rsidRPr="00296F8E">
        <w:t xml:space="preserve">SFO </w:t>
      </w:r>
      <w:r w:rsidR="00117872" w:rsidRPr="00296F8E">
        <w:rPr>
          <w:rFonts w:ascii="Helvetica" w:eastAsia="Helvetica" w:hAnsi="Helvetica" w:cs="Helvetica"/>
        </w:rPr>
        <w:t>–</w:t>
      </w:r>
      <w:r w:rsidR="00117872" w:rsidRPr="00296F8E">
        <w:t xml:space="preserve"> </w:t>
      </w:r>
      <w:r w:rsidR="00117872" w:rsidRPr="00296F8E">
        <w:rPr>
          <w:rFonts w:eastAsia="Helvetica"/>
        </w:rPr>
        <w:t xml:space="preserve">concept and design, </w:t>
      </w:r>
      <w:r w:rsidR="00117872" w:rsidRPr="00296F8E">
        <w:t xml:space="preserve">data </w:t>
      </w:r>
      <w:r w:rsidRPr="00296F8E">
        <w:t xml:space="preserve">extraction, manuscript review; </w:t>
      </w:r>
      <w:r w:rsidR="00117872" w:rsidRPr="00296F8E">
        <w:t xml:space="preserve">LP </w:t>
      </w:r>
      <w:r w:rsidR="00117872" w:rsidRPr="00296F8E">
        <w:rPr>
          <w:rFonts w:ascii="Helvetica" w:eastAsia="Helvetica" w:hAnsi="Helvetica" w:cs="Helvetica"/>
        </w:rPr>
        <w:t>–</w:t>
      </w:r>
      <w:r w:rsidR="00117872" w:rsidRPr="00296F8E">
        <w:t xml:space="preserve"> </w:t>
      </w:r>
      <w:r w:rsidR="00117872" w:rsidRPr="00296F8E">
        <w:rPr>
          <w:rFonts w:eastAsia="Helvetica"/>
        </w:rPr>
        <w:t xml:space="preserve">concept and design, </w:t>
      </w:r>
      <w:r w:rsidRPr="00296F8E">
        <w:t xml:space="preserve">manuscript review; </w:t>
      </w:r>
      <w:r w:rsidR="00117872" w:rsidRPr="00296F8E">
        <w:t xml:space="preserve">RR </w:t>
      </w:r>
      <w:r w:rsidR="00117872" w:rsidRPr="00296F8E">
        <w:rPr>
          <w:rFonts w:ascii="Helvetica" w:eastAsia="Helvetica" w:hAnsi="Helvetica" w:cs="Helvetica"/>
        </w:rPr>
        <w:t xml:space="preserve">– </w:t>
      </w:r>
      <w:r w:rsidR="00117872" w:rsidRPr="00296F8E">
        <w:rPr>
          <w:rFonts w:eastAsia="Helvetica"/>
        </w:rPr>
        <w:t>concept and design, data extractions, revised draft manuscript</w:t>
      </w:r>
      <w:r w:rsidRPr="00296F8E">
        <w:rPr>
          <w:rFonts w:eastAsia="Helvetica"/>
        </w:rPr>
        <w:t xml:space="preserve">; </w:t>
      </w:r>
      <w:r w:rsidR="00117872" w:rsidRPr="00296F8E">
        <w:t xml:space="preserve">PR </w:t>
      </w:r>
      <w:r w:rsidR="00117872" w:rsidRPr="00296F8E">
        <w:rPr>
          <w:rFonts w:ascii="Helvetica" w:eastAsia="Helvetica" w:hAnsi="Helvetica" w:cs="Helvetica"/>
        </w:rPr>
        <w:t xml:space="preserve">– </w:t>
      </w:r>
      <w:r w:rsidR="00117872" w:rsidRPr="00296F8E">
        <w:rPr>
          <w:rFonts w:eastAsia="Helvetica"/>
        </w:rPr>
        <w:t>concept and design, data extraction, revised draft manuscript</w:t>
      </w:r>
      <w:r w:rsidRPr="00296F8E">
        <w:t xml:space="preserve">; </w:t>
      </w:r>
      <w:r w:rsidR="00117872" w:rsidRPr="00296F8E">
        <w:t xml:space="preserve">LvL </w:t>
      </w:r>
      <w:r w:rsidR="00117872" w:rsidRPr="00296F8E">
        <w:rPr>
          <w:rFonts w:ascii="Helvetica" w:eastAsia="Helvetica" w:hAnsi="Helvetica" w:cs="Helvetica"/>
        </w:rPr>
        <w:t xml:space="preserve">– </w:t>
      </w:r>
      <w:r w:rsidR="00117872" w:rsidRPr="00296F8E">
        <w:rPr>
          <w:rFonts w:eastAsia="Helvetica"/>
        </w:rPr>
        <w:t>data extraction, contribution to draft summary tables</w:t>
      </w:r>
      <w:r w:rsidRPr="00296F8E">
        <w:t xml:space="preserve">; </w:t>
      </w:r>
      <w:r w:rsidR="00117872" w:rsidRPr="00296F8E">
        <w:t xml:space="preserve">BS </w:t>
      </w:r>
      <w:r w:rsidR="00117872" w:rsidRPr="00296F8E">
        <w:rPr>
          <w:rFonts w:ascii="Helvetica" w:eastAsia="Helvetica" w:hAnsi="Helvetica" w:cs="Helvetica"/>
        </w:rPr>
        <w:t xml:space="preserve">– </w:t>
      </w:r>
      <w:r w:rsidR="00117872" w:rsidRPr="00296F8E">
        <w:rPr>
          <w:rFonts w:eastAsia="Helvetica"/>
        </w:rPr>
        <w:t>data extraction, critical</w:t>
      </w:r>
      <w:r w:rsidR="00117872" w:rsidRPr="00296F8E">
        <w:t xml:space="preserve"> review for intellectual </w:t>
      </w:r>
      <w:r w:rsidR="00117872" w:rsidRPr="00296F8E">
        <w:lastRenderedPageBreak/>
        <w:t>content</w:t>
      </w:r>
      <w:r w:rsidRPr="00296F8E">
        <w:t xml:space="preserve">, </w:t>
      </w:r>
      <w:r w:rsidR="00117872" w:rsidRPr="00296F8E">
        <w:t xml:space="preserve">HM </w:t>
      </w:r>
      <w:r w:rsidR="00117872" w:rsidRPr="00296F8E">
        <w:rPr>
          <w:rFonts w:ascii="Helvetica" w:eastAsia="Helvetica" w:hAnsi="Helvetica" w:cs="Helvetica"/>
        </w:rPr>
        <w:t xml:space="preserve">– </w:t>
      </w:r>
      <w:r w:rsidR="00117872" w:rsidRPr="00296F8E">
        <w:rPr>
          <w:rFonts w:eastAsia="Helvetica"/>
        </w:rPr>
        <w:t>concept and design, data extraction, revised draft manuscripts</w:t>
      </w:r>
      <w:r w:rsidRPr="00296F8E">
        <w:t xml:space="preserve">; </w:t>
      </w:r>
      <w:r w:rsidR="00117872" w:rsidRPr="00296F8E">
        <w:t xml:space="preserve">RC </w:t>
      </w:r>
      <w:r w:rsidR="00117872" w:rsidRPr="00296F8E">
        <w:rPr>
          <w:rFonts w:ascii="Helvetica" w:eastAsia="Helvetica" w:hAnsi="Helvetica" w:cs="Helvetica"/>
        </w:rPr>
        <w:t>–</w:t>
      </w:r>
      <w:r w:rsidR="00117872" w:rsidRPr="00296F8E">
        <w:t xml:space="preserve"> literature extraction, statistical analyses, revised</w:t>
      </w:r>
      <w:r w:rsidR="002D72C5" w:rsidRPr="00296F8E">
        <w:t xml:space="preserve"> draft manuscript, RC is the guarantor of these data. </w:t>
      </w:r>
    </w:p>
    <w:p w14:paraId="75614EE3" w14:textId="77777777" w:rsidR="00117872" w:rsidRPr="00296F8E" w:rsidRDefault="00117872" w:rsidP="00FE381D">
      <w:pPr>
        <w:spacing w:line="480" w:lineRule="auto"/>
        <w:contextualSpacing/>
        <w:sectPr w:rsidR="00117872" w:rsidRPr="00296F8E" w:rsidSect="002708FF">
          <w:pgSz w:w="12240" w:h="15840"/>
          <w:pgMar w:top="1440" w:right="1440" w:bottom="1440" w:left="1440" w:header="708" w:footer="708" w:gutter="0"/>
          <w:cols w:space="708"/>
          <w:docGrid w:linePitch="360"/>
        </w:sectPr>
      </w:pPr>
    </w:p>
    <w:p w14:paraId="0DD48E39" w14:textId="350ACD91" w:rsidR="002A6AB1" w:rsidRPr="00296F8E" w:rsidRDefault="000D37ED" w:rsidP="00F65FAD">
      <w:pPr>
        <w:spacing w:line="480" w:lineRule="auto"/>
        <w:contextualSpacing/>
        <w:rPr>
          <w:b/>
        </w:rPr>
      </w:pPr>
      <w:r w:rsidRPr="00296F8E">
        <w:rPr>
          <w:b/>
        </w:rPr>
        <w:lastRenderedPageBreak/>
        <w:t xml:space="preserve">Figure Legends </w:t>
      </w:r>
    </w:p>
    <w:p w14:paraId="7A7CFCBA" w14:textId="77777777" w:rsidR="003A112E" w:rsidRPr="00296F8E" w:rsidRDefault="003A112E" w:rsidP="00F65FAD">
      <w:pPr>
        <w:spacing w:line="480" w:lineRule="auto"/>
        <w:contextualSpacing/>
        <w:rPr>
          <w:b/>
        </w:rPr>
      </w:pPr>
    </w:p>
    <w:p w14:paraId="4DC60F19" w14:textId="513D0F19" w:rsidR="00A85C0A" w:rsidRPr="00296F8E" w:rsidRDefault="00A85C0A" w:rsidP="00F65FAD">
      <w:pPr>
        <w:spacing w:line="480" w:lineRule="auto"/>
        <w:contextualSpacing/>
        <w:rPr>
          <w:b/>
        </w:rPr>
      </w:pPr>
      <w:r w:rsidRPr="00296F8E">
        <w:rPr>
          <w:b/>
        </w:rPr>
        <w:t>Figure 1: F</w:t>
      </w:r>
      <w:r w:rsidR="002A6AB1" w:rsidRPr="00296F8E">
        <w:rPr>
          <w:b/>
        </w:rPr>
        <w:t>or</w:t>
      </w:r>
      <w:r w:rsidRPr="00296F8E">
        <w:rPr>
          <w:b/>
        </w:rPr>
        <w:t xml:space="preserve">est </w:t>
      </w:r>
      <w:r w:rsidR="002A6AB1" w:rsidRPr="00296F8E">
        <w:rPr>
          <w:b/>
        </w:rPr>
        <w:t xml:space="preserve">plot of birthweight for modified dietary interventions compared to control diets in women with gestational diabetes </w:t>
      </w:r>
    </w:p>
    <w:p w14:paraId="4A138AEC" w14:textId="77777777" w:rsidR="002A6AB1" w:rsidRPr="00296F8E" w:rsidRDefault="002A6AB1" w:rsidP="00F65FAD">
      <w:pPr>
        <w:spacing w:line="480" w:lineRule="auto"/>
        <w:contextualSpacing/>
        <w:rPr>
          <w:b/>
        </w:rPr>
      </w:pPr>
    </w:p>
    <w:p w14:paraId="2982CEEF" w14:textId="77777777" w:rsidR="002A6AB1" w:rsidRPr="00296F8E" w:rsidRDefault="002A6AB1" w:rsidP="00955CE6">
      <w:pPr>
        <w:contextualSpacing/>
        <w:rPr>
          <w:b/>
        </w:rPr>
        <w:sectPr w:rsidR="002A6AB1" w:rsidRPr="00296F8E" w:rsidSect="002708FF">
          <w:pgSz w:w="12240" w:h="15840"/>
          <w:pgMar w:top="1440" w:right="1440" w:bottom="1440" w:left="1440" w:header="708" w:footer="708" w:gutter="0"/>
          <w:cols w:space="708"/>
          <w:docGrid w:linePitch="360"/>
        </w:sectPr>
      </w:pPr>
    </w:p>
    <w:p w14:paraId="48EEEEFF" w14:textId="0A7DBA5E" w:rsidR="00814B7F" w:rsidRPr="00296F8E" w:rsidRDefault="007A3E45" w:rsidP="00955CE6">
      <w:pPr>
        <w:contextualSpacing/>
        <w:rPr>
          <w:b/>
        </w:rPr>
      </w:pPr>
      <w:r w:rsidRPr="00296F8E">
        <w:rPr>
          <w:b/>
        </w:rPr>
        <w:lastRenderedPageBreak/>
        <w:t>References</w:t>
      </w:r>
    </w:p>
    <w:p w14:paraId="115389A0" w14:textId="77777777" w:rsidR="00814B7F" w:rsidRPr="00296F8E" w:rsidRDefault="00814B7F" w:rsidP="00955CE6">
      <w:pPr>
        <w:contextualSpacing/>
        <w:rPr>
          <w:b/>
        </w:rPr>
      </w:pPr>
    </w:p>
    <w:p w14:paraId="597F427E" w14:textId="77777777" w:rsidR="00A61E7B" w:rsidRPr="00296F8E" w:rsidRDefault="00814B7F" w:rsidP="00A61E7B">
      <w:pPr>
        <w:pStyle w:val="EndNoteBibliography"/>
      </w:pPr>
      <w:r w:rsidRPr="00296F8E">
        <w:rPr>
          <w:b/>
          <w:sz w:val="24"/>
          <w:szCs w:val="24"/>
        </w:rPr>
        <w:fldChar w:fldCharType="begin"/>
      </w:r>
      <w:r w:rsidRPr="00296F8E">
        <w:rPr>
          <w:b/>
          <w:sz w:val="24"/>
          <w:szCs w:val="24"/>
        </w:rPr>
        <w:instrText xml:space="preserve"> ADDIN EN.REFLIST </w:instrText>
      </w:r>
      <w:r w:rsidRPr="00296F8E">
        <w:rPr>
          <w:b/>
          <w:sz w:val="24"/>
          <w:szCs w:val="24"/>
        </w:rPr>
        <w:fldChar w:fldCharType="separate"/>
      </w:r>
      <w:r w:rsidR="00A61E7B" w:rsidRPr="00296F8E">
        <w:t>1. Guariguata L, Linnenkamp U, Beagley J, Whiting DR, Cho NH: Global estimates of the prevalence of hyperglycaemia in pregnancy. Diabetes Res Clin Pract 2014;103:176-185</w:t>
      </w:r>
    </w:p>
    <w:p w14:paraId="51D59FDE" w14:textId="77777777" w:rsidR="00A61E7B" w:rsidRPr="00296F8E" w:rsidRDefault="00A61E7B" w:rsidP="00A61E7B">
      <w:pPr>
        <w:pStyle w:val="EndNoteBibliography"/>
      </w:pPr>
      <w:r w:rsidRPr="00296F8E">
        <w:t>2. Landon MB, Spong CY, Thom E, Carpenter MW, Ramin SM, Casey B, Wapner RJ, Varner MW, Rouse DJ, Thorp JM, Jr., Sciscione A, Catalano P, Harper M, Saade G, Lain KY, Sorokin Y, Peaceman AM, Tolosa JE, Anderson GB, Eunice Kennedy Shriver National Institute of Child H, Human Development Maternal-Fetal Medicine Units N: A multicenter, randomized trial of treatment for mild gestational diabetes. N Engl J Med 2009;361:1339-1348</w:t>
      </w:r>
    </w:p>
    <w:p w14:paraId="50827A96" w14:textId="77777777" w:rsidR="00A61E7B" w:rsidRPr="00296F8E" w:rsidRDefault="00A61E7B" w:rsidP="00A61E7B">
      <w:pPr>
        <w:pStyle w:val="EndNoteBibliography"/>
      </w:pPr>
      <w:r w:rsidRPr="00296F8E">
        <w:t>3. Group HSCR, Metzger BE, Lowe LP, Dyer AR, Trimble ER, Chaovarindr U, Coustan DR, Hadden DR, McCance DR, Hod M, McIntyre HD, Oats JJ, Persson B, Rogers MS, Sacks DA: Hyperglycemia and adverse pregnancy outcomes. N Engl J Med 2008;358:1991-2002</w:t>
      </w:r>
    </w:p>
    <w:p w14:paraId="48756B45" w14:textId="77777777" w:rsidR="00A61E7B" w:rsidRPr="00296F8E" w:rsidRDefault="00A61E7B" w:rsidP="00A61E7B">
      <w:pPr>
        <w:pStyle w:val="EndNoteBibliography"/>
      </w:pPr>
      <w:r w:rsidRPr="00296F8E">
        <w:t>4. Silverman BL, Rizzo TA, Cho NH, Metzger BE: Long-term effects of the intrauterine environment. The Northwestern University Diabetes in Pregnancy Center. Diabetes Care 1998;21 Suppl 2:B142-149</w:t>
      </w:r>
    </w:p>
    <w:p w14:paraId="4AD840E1" w14:textId="77777777" w:rsidR="00A61E7B" w:rsidRPr="00296F8E" w:rsidRDefault="00A61E7B" w:rsidP="00A61E7B">
      <w:pPr>
        <w:pStyle w:val="EndNoteBibliography"/>
      </w:pPr>
      <w:r w:rsidRPr="00296F8E">
        <w:t>5. Bellamy L, Casas JP, Hingorani AD, Williams D: Type 2 diabetes mellitus after gestational diabetes: a systematic review and meta-analysis. Lancet 2009;373:1773-1779</w:t>
      </w:r>
    </w:p>
    <w:p w14:paraId="22FCFFD8" w14:textId="77777777" w:rsidR="00A61E7B" w:rsidRPr="00296F8E" w:rsidRDefault="00A61E7B" w:rsidP="00A61E7B">
      <w:pPr>
        <w:pStyle w:val="EndNoteBibliography"/>
      </w:pPr>
      <w:r w:rsidRPr="00296F8E">
        <w:t>6. Boney CM, Verma A, Tucker R, Vohr BR: Metabolic syndrome in childhood: association with birth weight, maternal obesity, and gestational diabetes mellitus. Pediatrics 2005;115:e290-296 291p</w:t>
      </w:r>
    </w:p>
    <w:p w14:paraId="6FBB1CA9" w14:textId="77777777" w:rsidR="00A61E7B" w:rsidRPr="00296F8E" w:rsidRDefault="00A61E7B" w:rsidP="00A61E7B">
      <w:pPr>
        <w:pStyle w:val="EndNoteBibliography"/>
      </w:pPr>
      <w:r w:rsidRPr="00296F8E">
        <w:t xml:space="preserve">7. Koletzko B, Brands B, Chourdakis M, Cramer S, Grote V, Hellmuth C, Kirchberg F, Prell C, Rzehak P, Uhl O, Weber M: The Power of Programming and the EarlyNutrition project: opportunities for health </w:t>
      </w:r>
      <w:r w:rsidRPr="00296F8E">
        <w:lastRenderedPageBreak/>
        <w:t>promotion by nutrition during the first thousand days of life and beyond. Ann Nutr Metab 2014;64:187-196</w:t>
      </w:r>
    </w:p>
    <w:p w14:paraId="497676AC" w14:textId="77777777" w:rsidR="00A61E7B" w:rsidRPr="00296F8E" w:rsidRDefault="00A61E7B" w:rsidP="00A61E7B">
      <w:pPr>
        <w:pStyle w:val="EndNoteBibliography"/>
      </w:pPr>
      <w:r w:rsidRPr="00296F8E">
        <w:t>8. American Diabetes A: 13. Management of Diabetes in Pregnancy. Diabetes Care 2017;40:S114-S119</w:t>
      </w:r>
    </w:p>
    <w:p w14:paraId="5AE18B28" w14:textId="77777777" w:rsidR="00A61E7B" w:rsidRPr="00296F8E" w:rsidRDefault="00A61E7B" w:rsidP="00A61E7B">
      <w:pPr>
        <w:pStyle w:val="EndNoteBibliography"/>
      </w:pPr>
      <w:r w:rsidRPr="00296F8E">
        <w:t>9. Metzger BE, Buchanan TA, Coustan DR, de Leiva A, Dunger DB, Hadden DR, Hod M, Kitzmiller JL, Kjos SL, Oats JN, Pettitt DJ, Sacks DA, Zoupas C: Summary and recommendations of the Fifth International Workshop-Conference on Gestational Diabetes Mellitus. Diabetes Care 2007;30 Suppl 2:S251-260</w:t>
      </w:r>
    </w:p>
    <w:p w14:paraId="505CAD52" w14:textId="573B5F36" w:rsidR="00A61E7B" w:rsidRPr="00296F8E" w:rsidRDefault="00A61E7B" w:rsidP="00A61E7B">
      <w:pPr>
        <w:pStyle w:val="EndNoteBibliography"/>
      </w:pPr>
      <w:r w:rsidRPr="00296F8E">
        <w:t xml:space="preserve">10. Diabetes in pregnancy: management from preconception to the postnatal period [article online], 25 February 2015. Available from </w:t>
      </w:r>
      <w:hyperlink r:id="rId12" w:history="1">
        <w:r w:rsidRPr="00296F8E">
          <w:rPr>
            <w:rStyle w:val="Hyperlink"/>
            <w:rFonts w:eastAsiaTheme="minorHAnsi"/>
            <w:kern w:val="0"/>
            <w:sz w:val="24"/>
            <w:szCs w:val="24"/>
            <w:lang w:val="en-US" w:eastAsia="en-US"/>
          </w:rPr>
          <w:t>https://www.nice.org.uk/guidance/ng3</w:t>
        </w:r>
      </w:hyperlink>
      <w:r w:rsidRPr="00296F8E">
        <w:t xml:space="preserve">. </w:t>
      </w:r>
    </w:p>
    <w:p w14:paraId="5DEBF072" w14:textId="77777777" w:rsidR="00A61E7B" w:rsidRPr="00296F8E" w:rsidRDefault="00A61E7B" w:rsidP="00A61E7B">
      <w:pPr>
        <w:pStyle w:val="EndNoteBibliography"/>
      </w:pPr>
      <w:r w:rsidRPr="00296F8E">
        <w:t>11. Canadian Diabetes Association Clinical Practice Guidelines Expert C, Thompson D, Berger H, Feig D, Gagnon R, Kader T, Keely E, Kozak S, Ryan E, Sermer M, Vinokuroff C: Diabetes and pregnancy. Can J Diabetes 2013;37 Suppl 1:S168-183</w:t>
      </w:r>
    </w:p>
    <w:p w14:paraId="0D8825A5" w14:textId="77777777" w:rsidR="00A61E7B" w:rsidRPr="00296F8E" w:rsidRDefault="00A61E7B" w:rsidP="00A61E7B">
      <w:pPr>
        <w:pStyle w:val="EndNoteBibliography"/>
      </w:pPr>
      <w:r w:rsidRPr="00296F8E">
        <w:t xml:space="preserve">12. Hernandez TL, Pelt RE, Anderson MA, Reece MS, Reynolds RM, Houssaye BA, Heerwagen M, Donahoo WT, Daniels LJ, Chartier-Logan C, Janssen RC, Friedman JE, Barbour LA: Women With Gestational Diabetes Mellitus Randomized to a Higher-Complex Carbohydrate/Low-Fat Diet Manifest Lower Adipose Tissue Insulin Resistance, Inflammation, Glucose, and Free Fatty Acids: A Pilot Study. In </w:t>
      </w:r>
      <w:r w:rsidRPr="00296F8E">
        <w:rPr>
          <w:i/>
        </w:rPr>
        <w:t>Diabetes Care</w:t>
      </w:r>
      <w:r w:rsidRPr="00296F8E">
        <w:t>, 2016, p. 39-42</w:t>
      </w:r>
    </w:p>
    <w:p w14:paraId="1F9D66EE" w14:textId="77777777" w:rsidR="00A61E7B" w:rsidRPr="00296F8E" w:rsidRDefault="00A61E7B" w:rsidP="00A61E7B">
      <w:pPr>
        <w:pStyle w:val="EndNoteBibliography"/>
      </w:pPr>
      <w:r w:rsidRPr="00296F8E">
        <w:t>13. Moses RG, Barker M, Winter M, Petocz P, Brand-Miller JC: Can a Low-Glycemic Index Diet Reduce the Need for Insulin in Gestational Diabetes Mellitus? A randomized trial. Diabetes Care 2009;32:996-1000</w:t>
      </w:r>
    </w:p>
    <w:p w14:paraId="1E1A0CAA" w14:textId="77777777" w:rsidR="00A61E7B" w:rsidRPr="00296F8E" w:rsidRDefault="00A61E7B" w:rsidP="00A61E7B">
      <w:pPr>
        <w:pStyle w:val="EndNoteBibliography"/>
      </w:pPr>
      <w:r w:rsidRPr="00296F8E">
        <w:t xml:space="preserve">14. Sarathi V, Kolly A, Chaithanya Hulivana B, Dwarakanath Chinthamani S: Effect of Soya based Protein Rich Diet on Glycaemic Parameters and Thyroid Function Tests in Women with Gestational Diabetes Mellitus. In </w:t>
      </w:r>
      <w:r w:rsidRPr="00296F8E">
        <w:rPr>
          <w:i/>
        </w:rPr>
        <w:lastRenderedPageBreak/>
        <w:t>Romanian Journal of Diabetes Nutrition and Metabolic Diseases</w:t>
      </w:r>
      <w:r w:rsidRPr="00296F8E">
        <w:t>, 2016, p. 201</w:t>
      </w:r>
    </w:p>
    <w:p w14:paraId="467DE48B" w14:textId="77777777" w:rsidR="00A61E7B" w:rsidRPr="00296F8E" w:rsidRDefault="00A61E7B" w:rsidP="00A61E7B">
      <w:pPr>
        <w:pStyle w:val="EndNoteBibliography"/>
      </w:pPr>
      <w:r w:rsidRPr="00296F8E">
        <w:t>15. Wei J, Heng W, Gao J: Effects of Low Glycemic Index Diets on Gestational Diabetes Mellitus: A Meta-Analysis of Randomized Controlled Clinical Trials. Medicine (Baltimore) 2016;95:e3792-e3792 3791p</w:t>
      </w:r>
    </w:p>
    <w:p w14:paraId="6FD36514" w14:textId="77777777" w:rsidR="00A61E7B" w:rsidRPr="00296F8E" w:rsidRDefault="00A61E7B" w:rsidP="00A61E7B">
      <w:pPr>
        <w:pStyle w:val="EndNoteBibliography"/>
      </w:pPr>
      <w:r w:rsidRPr="00296F8E">
        <w:t>16. Viana LV, Gross JL, Azevedo MJ: Dietary Intervention in Patients With Gestational Diabetes Mellitus: A Systematic Review and Meta-analysis of Randomized Clinical Trials on Maternal and Newborn Outcomes. Diabetes Care 2014;37:3345-3355</w:t>
      </w:r>
    </w:p>
    <w:p w14:paraId="06D2BA1C" w14:textId="77777777" w:rsidR="00A61E7B" w:rsidRPr="00296F8E" w:rsidRDefault="00A61E7B" w:rsidP="00A61E7B">
      <w:pPr>
        <w:pStyle w:val="EndNoteBibliography"/>
      </w:pPr>
      <w:r w:rsidRPr="00296F8E">
        <w:t>17. Han S, Middleton P, Shepherd E, Van Ryswyk E, Crowther CA: Different types of dietary advice for women with gestational diabetes mellitus. Cochrane Database Syst Rev 2017;2:CD009275</w:t>
      </w:r>
    </w:p>
    <w:p w14:paraId="5BF82BF6" w14:textId="77777777" w:rsidR="00A61E7B" w:rsidRPr="00296F8E" w:rsidRDefault="00A61E7B" w:rsidP="00A61E7B">
      <w:pPr>
        <w:pStyle w:val="EndNoteBibliography"/>
      </w:pPr>
      <w:r w:rsidRPr="00296F8E">
        <w:t>18. Akbari M, Mosazadeh M, Lankarani KB, Tabrizi R, Samimi M, Karamali M, Jamilian M, Kolahdooz F, Asemi Z: The Effects of Vitamin D Supplementation on Glucose Metabolism and Lipid Profiles in Patients with Gestational Diabetes: A Systematic Review and Meta-Analysis of Randomized Controlled Trials. Horm Metab Res 2017;49:647-653</w:t>
      </w:r>
    </w:p>
    <w:p w14:paraId="47A3D2FA" w14:textId="77777777" w:rsidR="00A61E7B" w:rsidRPr="00296F8E" w:rsidRDefault="00A61E7B" w:rsidP="00A61E7B">
      <w:pPr>
        <w:pStyle w:val="EndNoteBibliography"/>
      </w:pPr>
      <w:r w:rsidRPr="00296F8E">
        <w:t>19. Taylor BL, Woodfall GE, Sheedy KE, O'Riley ML, Rainbow KA, Bramwell EL, Kellow NJ: Effect of Probiotics on Metabolic Outcomes in Pregnant Women with Gestational Diabetes: A Systematic Review and Meta-Analysis of Randomized Controlled Trials. Nutrients 2017;9:1-13</w:t>
      </w:r>
    </w:p>
    <w:p w14:paraId="54F40BAF" w14:textId="54CC9DCE" w:rsidR="00A61E7B" w:rsidRPr="00296F8E" w:rsidRDefault="00A61E7B" w:rsidP="00A61E7B">
      <w:pPr>
        <w:pStyle w:val="EndNoteBibliography"/>
      </w:pPr>
      <w:r w:rsidRPr="00296F8E">
        <w:t xml:space="preserve">20. S HJG: </w:t>
      </w:r>
      <w:r w:rsidRPr="00296F8E">
        <w:rPr>
          <w:i/>
        </w:rPr>
        <w:t xml:space="preserve">Cochrane Handbook for Systematic Reviews of Interventions Version 5.1.0 [updated March 2011]. The Cochrane Collaboration, 2011. Available from </w:t>
      </w:r>
      <w:hyperlink r:id="rId13" w:history="1">
        <w:r w:rsidRPr="00296F8E">
          <w:rPr>
            <w:rStyle w:val="Hyperlink"/>
            <w:rFonts w:eastAsiaTheme="minorHAnsi"/>
            <w:kern w:val="0"/>
            <w:sz w:val="24"/>
            <w:szCs w:val="24"/>
            <w:lang w:val="en-US" w:eastAsia="en-US"/>
          </w:rPr>
          <w:t>http://handbook.cochrane.org/</w:t>
        </w:r>
      </w:hyperlink>
      <w:r w:rsidRPr="00296F8E">
        <w:rPr>
          <w:i/>
        </w:rPr>
        <w:t>.</w:t>
      </w:r>
      <w:r w:rsidRPr="00296F8E">
        <w:t xml:space="preserve"> </w:t>
      </w:r>
    </w:p>
    <w:p w14:paraId="55346DEC" w14:textId="77777777" w:rsidR="00A61E7B" w:rsidRPr="00296F8E" w:rsidRDefault="00A61E7B" w:rsidP="00A61E7B">
      <w:pPr>
        <w:pStyle w:val="EndNoteBibliography"/>
      </w:pPr>
      <w:r w:rsidRPr="00296F8E">
        <w:t>21. Asemi Z, Tabassi Z, Samimi M, Fahiminejad T, Esmaillzadeh A: Favourable effects of the Dietary Approaches to Stop Hypertension diet on glucose tolerance and lipid profiles in gestational diabetes: a randomised clinical trial. Br J Nutr 2013;109:2024-2030</w:t>
      </w:r>
    </w:p>
    <w:p w14:paraId="28DBFB51" w14:textId="77777777" w:rsidR="00A61E7B" w:rsidRPr="00296F8E" w:rsidRDefault="00A61E7B" w:rsidP="00A61E7B">
      <w:pPr>
        <w:pStyle w:val="EndNoteBibliography"/>
      </w:pPr>
      <w:r w:rsidRPr="00296F8E">
        <w:lastRenderedPageBreak/>
        <w:t>22. Asemi Z, Samimi M, Tabassi Z, Esmaillzadeh A: The effect of DASH diet on pregnancy outcomes in gestational diabetes: a randomized controlled clinical trial. Eur J Clin Nutr 2014;68:490-495</w:t>
      </w:r>
    </w:p>
    <w:p w14:paraId="6EB28949" w14:textId="77777777" w:rsidR="00A61E7B" w:rsidRPr="00296F8E" w:rsidRDefault="00A61E7B" w:rsidP="00A61E7B">
      <w:pPr>
        <w:pStyle w:val="EndNoteBibliography"/>
      </w:pPr>
      <w:r w:rsidRPr="00296F8E">
        <w:t>23. Bo S, Rosato R, Ciccone G, Canil S, Gambino R, Poala CB, Leone F, Valla A, Grassi G, Ghigo E, Cassader M, Menato G: Simple lifestyle recommendations and the outcomes of gestational diabetes. A 2x2 factorial randomized trial. Diabetes Obes Metab 2014;16:1032-1035</w:t>
      </w:r>
    </w:p>
    <w:p w14:paraId="20A425FB" w14:textId="77777777" w:rsidR="00A61E7B" w:rsidRPr="00296F8E" w:rsidRDefault="00A61E7B" w:rsidP="00A61E7B">
      <w:pPr>
        <w:pStyle w:val="EndNoteBibliography"/>
      </w:pPr>
      <w:r w:rsidRPr="00296F8E">
        <w:t xml:space="preserve">24. Cypryk K, Kami?ska P, Kosi?ski M, Perty?ska-Marczewska M, Lewi?ski A: A comparison of the effectiveness, tolerability and safety of high and low carbohydrate diets in women with gestational diabetes. In </w:t>
      </w:r>
      <w:r w:rsidRPr="00296F8E">
        <w:rPr>
          <w:i/>
        </w:rPr>
        <w:t>Endokrynol Pol</w:t>
      </w:r>
      <w:r w:rsidRPr="00296F8E">
        <w:t>, 2007, p. 314-319</w:t>
      </w:r>
    </w:p>
    <w:p w14:paraId="4B334CE3" w14:textId="77777777" w:rsidR="00A61E7B" w:rsidRPr="00296F8E" w:rsidRDefault="00A61E7B" w:rsidP="00A61E7B">
      <w:pPr>
        <w:pStyle w:val="EndNoteBibliography"/>
      </w:pPr>
      <w:r w:rsidRPr="00296F8E">
        <w:t>25. Grant SM, Wolever TMS, O'Connor DL, Nisenbaum R, Josse RG: Effect of a low glycaemic index diet on blood glucose in women with gestational hyperglycaemia. Diabetes Research and Clinical Practice 2011;91:15-22</w:t>
      </w:r>
    </w:p>
    <w:p w14:paraId="029A1FA3" w14:textId="77777777" w:rsidR="00A61E7B" w:rsidRPr="00296F8E" w:rsidRDefault="00A61E7B" w:rsidP="00A61E7B">
      <w:pPr>
        <w:pStyle w:val="EndNoteBibliography"/>
      </w:pPr>
      <w:r w:rsidRPr="00296F8E">
        <w:t>26. Jamilian M, Asemi Z: The Effect of Soy Intake on Metabolic Profiles of Women With Gestational Diabetes Mellitus. J Clin Endocrinol Metab 2015;100:4654-4661 4658p</w:t>
      </w:r>
    </w:p>
    <w:p w14:paraId="74284574" w14:textId="77777777" w:rsidR="00A61E7B" w:rsidRPr="00296F8E" w:rsidRDefault="00A61E7B" w:rsidP="00A61E7B">
      <w:pPr>
        <w:pStyle w:val="EndNoteBibliography"/>
      </w:pPr>
      <w:r w:rsidRPr="00296F8E">
        <w:t>27. Lauszus FF, Rasmussen OW, Henriksen JE, Klebe JG, Jensen L, Lauszus KS, Hermansen K: Effect of a high monounsaturated fatty acid diet on blood pressure and glucose metabolism in women with gestational diabetes mellitus. Eur J Clin Nutr 2001;55:436-443 438p</w:t>
      </w:r>
    </w:p>
    <w:p w14:paraId="0B5B1568" w14:textId="77777777" w:rsidR="00A61E7B" w:rsidRPr="00296F8E" w:rsidRDefault="00A61E7B" w:rsidP="00A61E7B">
      <w:pPr>
        <w:pStyle w:val="EndNoteBibliography"/>
      </w:pPr>
      <w:r w:rsidRPr="00296F8E">
        <w:t>28. Louie JC, Markovic TP, Perera N, Foote D, Petocz P, Ross GP, Brand-Miller JC: A randomized controlled trial investigating the effects of a low-glycemic index diet on pregnancy outcomes in gestational diabetes mellitus. Diabetes Care 2011;34:2341-2346 2346p</w:t>
      </w:r>
    </w:p>
    <w:p w14:paraId="234EFA7C" w14:textId="77777777" w:rsidR="00A61E7B" w:rsidRPr="00296F8E" w:rsidRDefault="00A61E7B" w:rsidP="00A61E7B">
      <w:pPr>
        <w:pStyle w:val="EndNoteBibliography"/>
      </w:pPr>
      <w:r w:rsidRPr="00296F8E">
        <w:t xml:space="preserve">29. Ma W-J, Huang Z-H, Huang B-X, Qi B-H, Zhang Y-J, Xiao B-X, Li Y-H, Chen L, Zhu H-L: Intensive low-glycaemic-load dietary intervention for the management of glycaemia and serum lipids among women with gestational </w:t>
      </w:r>
      <w:r w:rsidRPr="00296F8E">
        <w:lastRenderedPageBreak/>
        <w:t>diabetes: a randomized control trial. Public Health Nutr 2015;18:1506-1513 1508p</w:t>
      </w:r>
    </w:p>
    <w:p w14:paraId="015DAFD7" w14:textId="77777777" w:rsidR="00A61E7B" w:rsidRPr="00296F8E" w:rsidRDefault="00A61E7B" w:rsidP="00A61E7B">
      <w:pPr>
        <w:pStyle w:val="EndNoteBibliography"/>
      </w:pPr>
      <w:r w:rsidRPr="00296F8E">
        <w:t>30. Moreno-Castilla C, Hernandez M, Bergua M, Alvarez MC, Arce MA, Rodriguez K, Martinez-Alonso M, Iglesias M, Mateu M, Santos MD, Pacheco LR, Blasco Y, Martin E, Balsells N, Aranda N, Mauricio D: Low-Carbohydrate Diet for the Treatment of Gestational Diabetes Mellitus A randomized controlled trial. Diabetes Care 2013;36:2233-2238</w:t>
      </w:r>
    </w:p>
    <w:p w14:paraId="3D1AC80E" w14:textId="77777777" w:rsidR="00A61E7B" w:rsidRPr="00296F8E" w:rsidRDefault="00A61E7B" w:rsidP="00A61E7B">
      <w:pPr>
        <w:pStyle w:val="EndNoteBibliography"/>
      </w:pPr>
      <w:r w:rsidRPr="00296F8E">
        <w:t>31. Rae A, Bond D, Evans S, North F, Roberman B, Walters B: A randomised controlled trial of dietary energy restriction in the management of obese women with gestational diabetes. Aust N Z J Obstet Gynaecol 2000;40:416-422</w:t>
      </w:r>
    </w:p>
    <w:p w14:paraId="4DEADF76" w14:textId="77777777" w:rsidR="00A61E7B" w:rsidRPr="00296F8E" w:rsidRDefault="00A61E7B" w:rsidP="00A61E7B">
      <w:pPr>
        <w:pStyle w:val="EndNoteBibliography"/>
      </w:pPr>
      <w:r w:rsidRPr="00296F8E">
        <w:t xml:space="preserve">32. Reece EA, Hagay Z, Gay LJ, O'Connor T, DeGennaro N, Homko CJ: A randomized clinical trial of a fiber-enriched diabetic diet vs. the standard American Diabetes Association-recommended diet in the management of diabetes mellitus in pregnancy. In </w:t>
      </w:r>
      <w:r w:rsidRPr="00296F8E">
        <w:rPr>
          <w:i/>
        </w:rPr>
        <w:t>Journal of maternal-fetal investigation</w:t>
      </w:r>
      <w:r w:rsidRPr="00296F8E">
        <w:t>, 1995, p. 8-12</w:t>
      </w:r>
    </w:p>
    <w:p w14:paraId="7725856E" w14:textId="77777777" w:rsidR="00A61E7B" w:rsidRPr="00296F8E" w:rsidRDefault="00A61E7B" w:rsidP="00A61E7B">
      <w:pPr>
        <w:pStyle w:val="EndNoteBibliography"/>
      </w:pPr>
      <w:r w:rsidRPr="00296F8E">
        <w:t>33. Valentini R, Dalfra MG, Masin M, Barison A, Marialisa M, Pegoraro E, Lapolla A: A pilot study on dietary approaches in multiethnicity: two methods compared. Int J Endocrinol 2012;2012:985136</w:t>
      </w:r>
    </w:p>
    <w:p w14:paraId="0B080BCC" w14:textId="77777777" w:rsidR="00A61E7B" w:rsidRPr="00296F8E" w:rsidRDefault="00A61E7B" w:rsidP="00A61E7B">
      <w:pPr>
        <w:pStyle w:val="EndNoteBibliography"/>
      </w:pPr>
      <w:r w:rsidRPr="00296F8E">
        <w:t>34. Wang H, Jiang H, Yang L, Zhang M: Impacts of dietary fat changes on pregnant women with gestational diabetes mellitus: a randomized controlled study. Asia Pac J Clin Nutr 2015;24:58-64</w:t>
      </w:r>
    </w:p>
    <w:p w14:paraId="35609677" w14:textId="77777777" w:rsidR="00A61E7B" w:rsidRPr="00296F8E" w:rsidRDefault="00A61E7B" w:rsidP="00A61E7B">
      <w:pPr>
        <w:pStyle w:val="EndNoteBibliography"/>
      </w:pPr>
      <w:r w:rsidRPr="00296F8E">
        <w:t>35. Yao J, Cong L, Zhu BL, Wang T: Effect of dietary approaches to stop hypertension diet plan on pregnancy outcome patients with gestational diabetes mellitus. Bangladesh J Pharmacol 2015;10:732-738</w:t>
      </w:r>
    </w:p>
    <w:p w14:paraId="4F0CBFD5" w14:textId="77777777" w:rsidR="00A61E7B" w:rsidRPr="00296F8E" w:rsidRDefault="00A61E7B" w:rsidP="00A61E7B">
      <w:pPr>
        <w:pStyle w:val="EndNoteBibliography"/>
      </w:pPr>
      <w:r w:rsidRPr="00296F8E">
        <w:t>36. Asemi Z, Samimi M, Tabassi Z, Sabihi SS, Esmaillzadeh A: A randomized controlled clinical trial investigating the effect of DASH diet on insulin resistance, inflammation, and oxidative stress in gestational diabetes. Nutrition 2013;29:619-624</w:t>
      </w:r>
    </w:p>
    <w:p w14:paraId="49E4C0F1" w14:textId="77777777" w:rsidR="00A61E7B" w:rsidRPr="00296F8E" w:rsidRDefault="00A61E7B" w:rsidP="00A61E7B">
      <w:pPr>
        <w:pStyle w:val="EndNoteBibliography"/>
      </w:pPr>
      <w:r w:rsidRPr="00296F8E">
        <w:lastRenderedPageBreak/>
        <w:t>37. Louie JCY, Markovic TP, Perera N, Foote D, Petocz P, Ross GP, Brand-Miller JC: A Randomized Controlled Trial Investigating the Effects of a Low-Glycemic Index Diet on Pregnancy Outcomes in Gestational Diabetes Mellitus. Diabetes Care 2011;34:2341-2346</w:t>
      </w:r>
    </w:p>
    <w:p w14:paraId="71D5E1D1" w14:textId="77777777" w:rsidR="00A61E7B" w:rsidRPr="00296F8E" w:rsidRDefault="00A61E7B" w:rsidP="00A61E7B">
      <w:pPr>
        <w:pStyle w:val="EndNoteBibliography"/>
      </w:pPr>
      <w:r w:rsidRPr="00296F8E">
        <w:t>38. Sovio U, Murphy HR, Smith GC: Accelerated Fetal Growth Prior to Diagnosis of Gestational Diabetes Mellitus: A Prospective Cohort Study of Nulliparous Women. Diabetes Care 2016;39:982-987</w:t>
      </w:r>
    </w:p>
    <w:p w14:paraId="15C18EB9" w14:textId="77777777" w:rsidR="00A61E7B" w:rsidRPr="00296F8E" w:rsidRDefault="00A61E7B" w:rsidP="00A61E7B">
      <w:pPr>
        <w:pStyle w:val="EndNoteBibliography"/>
      </w:pPr>
      <w:r w:rsidRPr="00296F8E">
        <w:t>39. Esposito K, Maiorino MI, Ciotola M, Di Palo C, Scognamiglio P, Gicchino M, Petrizzo M, Saccomanno F, Beneduce F, Ceriello A, Giugliano D: Effects of a Mediterranean-style diet on the need for antihyperglycemic drug therapy in patients with newly diagnosed type 2 diabetes: a randomized trial. Ann Intern Med 2009;151:306-314</w:t>
      </w:r>
    </w:p>
    <w:p w14:paraId="43D7728E" w14:textId="77777777" w:rsidR="00A61E7B" w:rsidRPr="00296F8E" w:rsidRDefault="00A61E7B" w:rsidP="00A61E7B">
      <w:pPr>
        <w:pStyle w:val="EndNoteBibliography"/>
      </w:pPr>
      <w:r w:rsidRPr="00296F8E">
        <w:t>40. Canadian Diabetes Association Clinical Practice Guidelines Expert Committee. Canadian Diabetes Association 2008 clinical practice guidelines for the prevention and management of diabetes in Canada Can J Diabetes 2008 2008:S1-S201</w:t>
      </w:r>
    </w:p>
    <w:p w14:paraId="2CD61DD3" w14:textId="77777777" w:rsidR="00A61E7B" w:rsidRPr="00296F8E" w:rsidRDefault="00A61E7B" w:rsidP="00A61E7B">
      <w:pPr>
        <w:pStyle w:val="EndNoteBibliography"/>
      </w:pPr>
      <w:r w:rsidRPr="00296F8E">
        <w:t>41. Hoffman L, Nolan C, Wilson JD, Oats JJ, Simmons D: Gestational diabetes mellitus--management guidelines. The Australasian Diabetes in Pregnancy Society. Med J Aust 1998;169:93-97</w:t>
      </w:r>
    </w:p>
    <w:p w14:paraId="62F12E8C" w14:textId="77777777" w:rsidR="00A61E7B" w:rsidRPr="00296F8E" w:rsidRDefault="00A61E7B" w:rsidP="00A61E7B">
      <w:pPr>
        <w:pStyle w:val="EndNoteBibliography"/>
      </w:pPr>
      <w:r w:rsidRPr="00296F8E">
        <w:t>42. Obstrics Unit of Obstetrics and Gynecology Branch, Chinese Medical Association. Guidelines for recommendations of clinical diagnosis and treatment fro GDM Chin J Pract Gynecol Obstet 2007;23</w:t>
      </w:r>
    </w:p>
    <w:p w14:paraId="0DEBF34E" w14:textId="77777777" w:rsidR="00A61E7B" w:rsidRPr="00296F8E" w:rsidRDefault="00A61E7B" w:rsidP="00A61E7B">
      <w:pPr>
        <w:pStyle w:val="EndNoteBibliography"/>
      </w:pPr>
      <w:r w:rsidRPr="00296F8E">
        <w:t xml:space="preserve">43. Gynecologists ACoOa: Gestational Diabetes. In </w:t>
      </w:r>
      <w:r w:rsidRPr="00296F8E">
        <w:rPr>
          <w:i/>
        </w:rPr>
        <w:t>ACOG practice bulletin no 137</w:t>
      </w:r>
      <w:r w:rsidRPr="00296F8E">
        <w:t xml:space="preserve"> Washington, DC 2013</w:t>
      </w:r>
    </w:p>
    <w:p w14:paraId="496404C3" w14:textId="77777777" w:rsidR="00A61E7B" w:rsidRPr="00296F8E" w:rsidRDefault="00A61E7B" w:rsidP="00A61E7B">
      <w:pPr>
        <w:pStyle w:val="EndNoteBibliography"/>
      </w:pPr>
      <w:r w:rsidRPr="00296F8E">
        <w:t xml:space="preserve">44. Ricart W, Lopez J, Mozas J, Pericot A, Sancho MA, Gonzalez N, Balsells M, Luna R, Cortazar A, Navarro P, Ramirez O, Flandez B, Pallardo LF, Hernandez A, Ampudia J, Fernandez-Real JM, Corcoy R, Spanish Group for the Study of the Impact of C, Coustan GDMt: Potential impact of </w:t>
      </w:r>
      <w:r w:rsidRPr="00296F8E">
        <w:lastRenderedPageBreak/>
        <w:t>American Diabetes Association (2000) criteria for diagnosis of gestational diabetes mellitus in Spain. Diabetologia 2005;48:1135-1141</w:t>
      </w:r>
    </w:p>
    <w:p w14:paraId="5E1866C4" w14:textId="77777777" w:rsidR="00A61E7B" w:rsidRPr="00296F8E" w:rsidRDefault="00A61E7B" w:rsidP="00A61E7B">
      <w:pPr>
        <w:pStyle w:val="EndNoteBibliography"/>
      </w:pPr>
      <w:r w:rsidRPr="00296F8E">
        <w:t>45. Metzger BE: Summary and recommendations of the Third International Workshop-Conference on Gestational Diabetes Mellitus. Diabetes 1991;40 Suppl 2:197-201</w:t>
      </w:r>
    </w:p>
    <w:p w14:paraId="3D345874" w14:textId="77777777" w:rsidR="00A61E7B" w:rsidRPr="00296F8E" w:rsidRDefault="00A61E7B" w:rsidP="00A61E7B">
      <w:pPr>
        <w:pStyle w:val="EndNoteBibliography"/>
      </w:pPr>
      <w:r w:rsidRPr="00296F8E">
        <w:t>46. American Diabetes A: Diagnosis and classification of diabetes mellitus. Diabetes Care 2014;37 Suppl 1:S81-90</w:t>
      </w:r>
    </w:p>
    <w:p w14:paraId="6EA173CB" w14:textId="77777777" w:rsidR="00A61E7B" w:rsidRPr="00296F8E" w:rsidRDefault="00A61E7B" w:rsidP="00A61E7B">
      <w:pPr>
        <w:pStyle w:val="EndNoteBibliography"/>
      </w:pPr>
      <w:r w:rsidRPr="00296F8E">
        <w:t>47. International Association of D, Pregnancy Study Groups Consensus P, Metzger BE, Gabbe SG, Persson B, Buchanan TA, Catalano PA, Damm P, Dyer AR, Leiva A, Hod M, Kitzmiler JL, Lowe LP, McIntyre HD, Oats JJ, Omori Y, Schmidt MI: International association of diabetes and pregnancy study groups recommendations on the diagnosis and classification of hyperglycemia in pregnancy. Diabetes Care 2010;33:676-682</w:t>
      </w:r>
    </w:p>
    <w:p w14:paraId="47BFC33C" w14:textId="77777777" w:rsidR="00A61E7B" w:rsidRPr="00296F8E" w:rsidRDefault="00A61E7B" w:rsidP="00A61E7B">
      <w:pPr>
        <w:pStyle w:val="EndNoteBibliography"/>
      </w:pPr>
      <w:r w:rsidRPr="00296F8E">
        <w:t>48. Martin FI: The diagnosis of gestational diabetes. Ad Hoc Working Party. Med J Aust 1991;155:112</w:t>
      </w:r>
    </w:p>
    <w:p w14:paraId="383356D6" w14:textId="77777777" w:rsidR="00A61E7B" w:rsidRPr="00296F8E" w:rsidRDefault="00A61E7B" w:rsidP="00A61E7B">
      <w:pPr>
        <w:pStyle w:val="EndNoteBibliography"/>
      </w:pPr>
      <w:r w:rsidRPr="00296F8E">
        <w:t>49. Metzger BE, Coustan DR: Summary and recommendations of the Fourth International Workshop-Conference on Gestational Diabetes Mellitus. The Organizing Committee. Diabetes Care 1998;21 Suppl 2:B161-167</w:t>
      </w:r>
    </w:p>
    <w:p w14:paraId="70327AC4" w14:textId="13FBA69B" w:rsidR="007A3E45" w:rsidRPr="00296F8E" w:rsidRDefault="00814B7F" w:rsidP="00955CE6">
      <w:pPr>
        <w:contextualSpacing/>
        <w:rPr>
          <w:b/>
        </w:rPr>
      </w:pPr>
      <w:r w:rsidRPr="00296F8E">
        <w:rPr>
          <w:b/>
        </w:rPr>
        <w:fldChar w:fldCharType="end"/>
      </w:r>
    </w:p>
    <w:p w14:paraId="5B9C9FDF" w14:textId="77777777" w:rsidR="003B280D" w:rsidRPr="00296F8E" w:rsidRDefault="003B280D" w:rsidP="00955CE6">
      <w:pPr>
        <w:contextualSpacing/>
        <w:rPr>
          <w:b/>
        </w:rPr>
        <w:sectPr w:rsidR="003B280D" w:rsidRPr="00296F8E" w:rsidSect="002708FF">
          <w:pgSz w:w="12240" w:h="15840"/>
          <w:pgMar w:top="1440" w:right="1440" w:bottom="1440" w:left="1440" w:header="708" w:footer="708" w:gutter="0"/>
          <w:cols w:space="708"/>
          <w:docGrid w:linePitch="360"/>
        </w:sectPr>
      </w:pPr>
    </w:p>
    <w:p w14:paraId="22AE12CB" w14:textId="5264A573" w:rsidR="003B280D" w:rsidRPr="00296F8E" w:rsidRDefault="003B280D" w:rsidP="003B280D">
      <w:r w:rsidRPr="00296F8E">
        <w:rPr>
          <w:b/>
        </w:rPr>
        <w:lastRenderedPageBreak/>
        <w:t>Table 1</w:t>
      </w:r>
      <w:r w:rsidRPr="00296F8E">
        <w:t xml:space="preserve">: Characteristics of studies included </w:t>
      </w:r>
      <w:r w:rsidR="005C643E" w:rsidRPr="00296F8E">
        <w:t xml:space="preserve">(Fix symbols and hard enters when table finalized) </w:t>
      </w:r>
    </w:p>
    <w:p w14:paraId="0B13B4FD" w14:textId="77777777" w:rsidR="003B280D" w:rsidRPr="00296F8E" w:rsidRDefault="003B280D" w:rsidP="003B280D"/>
    <w:tbl>
      <w:tblPr>
        <w:tblStyle w:val="TableGrid"/>
        <w:tblW w:w="17091" w:type="dxa"/>
        <w:tblLook w:val="04A0" w:firstRow="1" w:lastRow="0" w:firstColumn="1" w:lastColumn="0" w:noHBand="0" w:noVBand="1"/>
      </w:tblPr>
      <w:tblGrid>
        <w:gridCol w:w="1234"/>
        <w:gridCol w:w="961"/>
        <w:gridCol w:w="981"/>
        <w:gridCol w:w="1385"/>
        <w:gridCol w:w="1385"/>
        <w:gridCol w:w="1671"/>
        <w:gridCol w:w="1671"/>
        <w:gridCol w:w="2031"/>
        <w:gridCol w:w="1812"/>
        <w:gridCol w:w="1980"/>
        <w:gridCol w:w="1980"/>
      </w:tblGrid>
      <w:tr w:rsidR="00E10F85" w:rsidRPr="00296F8E" w14:paraId="7D5670A9" w14:textId="05014B11" w:rsidTr="00EF381C">
        <w:tc>
          <w:tcPr>
            <w:tcW w:w="1234" w:type="dxa"/>
          </w:tcPr>
          <w:p w14:paraId="0D78CC39" w14:textId="77777777" w:rsidR="002738BB" w:rsidRPr="00296F8E" w:rsidRDefault="002738BB" w:rsidP="00FB2769">
            <w:pPr>
              <w:jc w:val="center"/>
              <w:rPr>
                <w:sz w:val="20"/>
                <w:szCs w:val="20"/>
              </w:rPr>
            </w:pPr>
            <w:r w:rsidRPr="00296F8E">
              <w:rPr>
                <w:b/>
                <w:sz w:val="20"/>
                <w:szCs w:val="20"/>
              </w:rPr>
              <w:t>Author, year</w:t>
            </w:r>
          </w:p>
        </w:tc>
        <w:tc>
          <w:tcPr>
            <w:tcW w:w="961" w:type="dxa"/>
          </w:tcPr>
          <w:p w14:paraId="6E3F5C6E" w14:textId="77777777" w:rsidR="002738BB" w:rsidRPr="00296F8E" w:rsidRDefault="002738BB" w:rsidP="00FB2769">
            <w:pPr>
              <w:jc w:val="center"/>
              <w:rPr>
                <w:sz w:val="20"/>
                <w:szCs w:val="20"/>
              </w:rPr>
            </w:pPr>
            <w:r w:rsidRPr="00296F8E">
              <w:rPr>
                <w:b/>
                <w:sz w:val="20"/>
                <w:szCs w:val="20"/>
              </w:rPr>
              <w:t>Country</w:t>
            </w:r>
          </w:p>
        </w:tc>
        <w:tc>
          <w:tcPr>
            <w:tcW w:w="981" w:type="dxa"/>
          </w:tcPr>
          <w:p w14:paraId="0FC9CADF" w14:textId="694B02D3" w:rsidR="002738BB" w:rsidRPr="00296F8E" w:rsidRDefault="002738BB" w:rsidP="00FB2769">
            <w:pPr>
              <w:jc w:val="center"/>
              <w:rPr>
                <w:sz w:val="20"/>
                <w:szCs w:val="20"/>
              </w:rPr>
            </w:pPr>
            <w:r w:rsidRPr="00296F8E">
              <w:rPr>
                <w:b/>
                <w:sz w:val="20"/>
                <w:szCs w:val="20"/>
              </w:rPr>
              <w:t>n</w:t>
            </w:r>
          </w:p>
        </w:tc>
        <w:tc>
          <w:tcPr>
            <w:tcW w:w="1385" w:type="dxa"/>
          </w:tcPr>
          <w:p w14:paraId="299C97AA" w14:textId="36ECED98" w:rsidR="002738BB" w:rsidRPr="00296F8E" w:rsidRDefault="002738BB" w:rsidP="00FB2769">
            <w:pPr>
              <w:jc w:val="center"/>
              <w:rPr>
                <w:b/>
                <w:sz w:val="20"/>
                <w:szCs w:val="20"/>
              </w:rPr>
            </w:pPr>
            <w:r w:rsidRPr="00296F8E">
              <w:rPr>
                <w:b/>
                <w:sz w:val="20"/>
                <w:szCs w:val="20"/>
              </w:rPr>
              <w:t xml:space="preserve">Estimated sample size </w:t>
            </w:r>
          </w:p>
        </w:tc>
        <w:tc>
          <w:tcPr>
            <w:tcW w:w="1385" w:type="dxa"/>
          </w:tcPr>
          <w:p w14:paraId="4B78777F" w14:textId="6656C3A6" w:rsidR="002738BB" w:rsidRPr="00296F8E" w:rsidRDefault="002738BB" w:rsidP="00FB2769">
            <w:pPr>
              <w:jc w:val="center"/>
              <w:rPr>
                <w:sz w:val="20"/>
                <w:szCs w:val="20"/>
              </w:rPr>
            </w:pPr>
            <w:r w:rsidRPr="00296F8E">
              <w:rPr>
                <w:b/>
                <w:sz w:val="20"/>
                <w:szCs w:val="20"/>
              </w:rPr>
              <w:t>Definition of Gestational Diabetes</w:t>
            </w:r>
          </w:p>
        </w:tc>
        <w:tc>
          <w:tcPr>
            <w:tcW w:w="1671" w:type="dxa"/>
          </w:tcPr>
          <w:p w14:paraId="356947AE" w14:textId="23B4089D" w:rsidR="002738BB" w:rsidRPr="00296F8E" w:rsidRDefault="002738BB" w:rsidP="00FB2769">
            <w:pPr>
              <w:jc w:val="center"/>
              <w:rPr>
                <w:b/>
                <w:sz w:val="20"/>
                <w:szCs w:val="20"/>
              </w:rPr>
            </w:pPr>
            <w:r w:rsidRPr="00296F8E">
              <w:rPr>
                <w:b/>
                <w:sz w:val="20"/>
                <w:szCs w:val="20"/>
              </w:rPr>
              <w:t xml:space="preserve">Duration of dietary intervention </w:t>
            </w:r>
          </w:p>
        </w:tc>
        <w:tc>
          <w:tcPr>
            <w:tcW w:w="1671" w:type="dxa"/>
          </w:tcPr>
          <w:p w14:paraId="678D1C99" w14:textId="066A41C1" w:rsidR="002738BB" w:rsidRPr="00296F8E" w:rsidRDefault="002738BB" w:rsidP="00FB2769">
            <w:pPr>
              <w:jc w:val="center"/>
              <w:rPr>
                <w:b/>
                <w:sz w:val="20"/>
                <w:szCs w:val="20"/>
              </w:rPr>
            </w:pPr>
            <w:r w:rsidRPr="00296F8E">
              <w:rPr>
                <w:b/>
                <w:sz w:val="20"/>
                <w:szCs w:val="20"/>
              </w:rPr>
              <w:t>Gestational age in weeks at enrollment</w:t>
            </w:r>
          </w:p>
          <w:p w14:paraId="2B8F1524" w14:textId="77777777" w:rsidR="002738BB" w:rsidRPr="00296F8E" w:rsidRDefault="002738BB" w:rsidP="00FB2769">
            <w:pPr>
              <w:jc w:val="center"/>
              <w:rPr>
                <w:sz w:val="20"/>
                <w:szCs w:val="20"/>
              </w:rPr>
            </w:pPr>
            <w:r w:rsidRPr="00296F8E">
              <w:rPr>
                <w:b/>
                <w:sz w:val="20"/>
                <w:szCs w:val="20"/>
              </w:rPr>
              <w:t>(mean±SD)</w:t>
            </w:r>
          </w:p>
        </w:tc>
        <w:tc>
          <w:tcPr>
            <w:tcW w:w="2031" w:type="dxa"/>
          </w:tcPr>
          <w:p w14:paraId="2B2ACDB6" w14:textId="1588B882" w:rsidR="002738BB" w:rsidRPr="00296F8E" w:rsidRDefault="002738BB" w:rsidP="00FB2769">
            <w:pPr>
              <w:jc w:val="center"/>
              <w:rPr>
                <w:b/>
                <w:sz w:val="20"/>
                <w:szCs w:val="20"/>
              </w:rPr>
            </w:pPr>
            <w:r w:rsidRPr="00296F8E">
              <w:rPr>
                <w:b/>
                <w:sz w:val="20"/>
                <w:szCs w:val="20"/>
              </w:rPr>
              <w:t>Baseline Body Mass Index in kg/m</w:t>
            </w:r>
            <w:r w:rsidRPr="00296F8E">
              <w:rPr>
                <w:b/>
                <w:sz w:val="20"/>
                <w:szCs w:val="20"/>
                <w:vertAlign w:val="superscript"/>
              </w:rPr>
              <w:t>2</w:t>
            </w:r>
          </w:p>
          <w:p w14:paraId="24228B79" w14:textId="77777777" w:rsidR="002738BB" w:rsidRPr="00296F8E" w:rsidRDefault="002738BB" w:rsidP="00FB2769">
            <w:pPr>
              <w:jc w:val="center"/>
              <w:rPr>
                <w:sz w:val="20"/>
                <w:szCs w:val="20"/>
              </w:rPr>
            </w:pPr>
            <w:r w:rsidRPr="00296F8E">
              <w:rPr>
                <w:b/>
                <w:sz w:val="20"/>
                <w:szCs w:val="20"/>
              </w:rPr>
              <w:t>(mean±SD)</w:t>
            </w:r>
          </w:p>
        </w:tc>
        <w:tc>
          <w:tcPr>
            <w:tcW w:w="1812" w:type="dxa"/>
          </w:tcPr>
          <w:p w14:paraId="5C4D57F4" w14:textId="77777777" w:rsidR="002738BB" w:rsidRPr="00296F8E" w:rsidRDefault="002738BB" w:rsidP="00FB2769">
            <w:pPr>
              <w:jc w:val="center"/>
              <w:rPr>
                <w:b/>
                <w:sz w:val="20"/>
                <w:szCs w:val="20"/>
              </w:rPr>
            </w:pPr>
            <w:r w:rsidRPr="00296F8E">
              <w:rPr>
                <w:b/>
                <w:sz w:val="20"/>
                <w:szCs w:val="20"/>
              </w:rPr>
              <w:t>Mean Maternal Age in years</w:t>
            </w:r>
          </w:p>
          <w:p w14:paraId="1E3411EC" w14:textId="77777777" w:rsidR="002738BB" w:rsidRPr="00296F8E" w:rsidRDefault="002738BB" w:rsidP="00FB2769">
            <w:pPr>
              <w:jc w:val="center"/>
              <w:rPr>
                <w:sz w:val="20"/>
                <w:szCs w:val="20"/>
              </w:rPr>
            </w:pPr>
            <w:r w:rsidRPr="00296F8E">
              <w:rPr>
                <w:b/>
                <w:sz w:val="20"/>
                <w:szCs w:val="20"/>
              </w:rPr>
              <w:t>(mean±SD)</w:t>
            </w:r>
          </w:p>
        </w:tc>
        <w:tc>
          <w:tcPr>
            <w:tcW w:w="1980" w:type="dxa"/>
          </w:tcPr>
          <w:p w14:paraId="4EA03BE3" w14:textId="77777777" w:rsidR="002738BB" w:rsidRPr="00296F8E" w:rsidRDefault="002738BB" w:rsidP="00FB2769">
            <w:pPr>
              <w:jc w:val="center"/>
              <w:rPr>
                <w:b/>
                <w:sz w:val="20"/>
                <w:szCs w:val="20"/>
              </w:rPr>
            </w:pPr>
            <w:r w:rsidRPr="00296F8E">
              <w:rPr>
                <w:b/>
                <w:sz w:val="20"/>
                <w:szCs w:val="20"/>
              </w:rPr>
              <w:t>Dietary Intervention</w:t>
            </w:r>
          </w:p>
          <w:p w14:paraId="7426534C" w14:textId="77777777" w:rsidR="002738BB" w:rsidRPr="00296F8E" w:rsidRDefault="002738BB" w:rsidP="00FB2769">
            <w:pPr>
              <w:jc w:val="center"/>
              <w:rPr>
                <w:sz w:val="20"/>
                <w:szCs w:val="20"/>
              </w:rPr>
            </w:pPr>
          </w:p>
        </w:tc>
        <w:tc>
          <w:tcPr>
            <w:tcW w:w="1980" w:type="dxa"/>
          </w:tcPr>
          <w:p w14:paraId="1DA97404" w14:textId="7CD446C6" w:rsidR="002738BB" w:rsidRPr="00296F8E" w:rsidRDefault="00BB3BC5" w:rsidP="00FB2769">
            <w:pPr>
              <w:jc w:val="center"/>
              <w:rPr>
                <w:b/>
                <w:sz w:val="20"/>
                <w:szCs w:val="20"/>
              </w:rPr>
            </w:pPr>
            <w:r w:rsidRPr="00296F8E">
              <w:rPr>
                <w:b/>
                <w:sz w:val="20"/>
                <w:szCs w:val="20"/>
              </w:rPr>
              <w:t>Diet</w:t>
            </w:r>
            <w:r w:rsidR="002738BB" w:rsidRPr="00296F8E">
              <w:rPr>
                <w:b/>
                <w:sz w:val="20"/>
                <w:szCs w:val="20"/>
              </w:rPr>
              <w:t xml:space="preserve"> Composition</w:t>
            </w:r>
            <w:r w:rsidR="004E538E" w:rsidRPr="00296F8E">
              <w:rPr>
                <w:rFonts w:ascii="Open Sans" w:hAnsi="Open Sans"/>
                <w:color w:val="000000"/>
                <w:sz w:val="21"/>
                <w:szCs w:val="21"/>
                <w:shd w:val="clear" w:color="auto" w:fill="FFFFFF"/>
              </w:rPr>
              <w:t>‡</w:t>
            </w:r>
          </w:p>
        </w:tc>
      </w:tr>
      <w:tr w:rsidR="00DE6C52" w:rsidRPr="00296F8E" w14:paraId="1427969D" w14:textId="77777777" w:rsidTr="0027498A">
        <w:tc>
          <w:tcPr>
            <w:tcW w:w="17091" w:type="dxa"/>
            <w:gridSpan w:val="11"/>
          </w:tcPr>
          <w:p w14:paraId="153B047B" w14:textId="51C10218" w:rsidR="00DE6C52" w:rsidRPr="00296F8E" w:rsidRDefault="00DE6C52" w:rsidP="00FB2769">
            <w:pPr>
              <w:rPr>
                <w:sz w:val="20"/>
                <w:szCs w:val="20"/>
              </w:rPr>
            </w:pPr>
            <w:r w:rsidRPr="00296F8E">
              <w:rPr>
                <w:b/>
                <w:sz w:val="20"/>
                <w:szCs w:val="20"/>
              </w:rPr>
              <w:t>Low Glycemic Index (GI) Diet</w:t>
            </w:r>
          </w:p>
        </w:tc>
      </w:tr>
      <w:tr w:rsidR="00E10F85" w:rsidRPr="00296F8E" w14:paraId="3DAD9AAC" w14:textId="08D470B5" w:rsidTr="00EF381C">
        <w:tc>
          <w:tcPr>
            <w:tcW w:w="1234" w:type="dxa"/>
          </w:tcPr>
          <w:p w14:paraId="6C46CE9F" w14:textId="77777777" w:rsidR="002738BB" w:rsidRPr="00296F8E" w:rsidRDefault="002738BB" w:rsidP="00FB2769">
            <w:pPr>
              <w:rPr>
                <w:sz w:val="20"/>
                <w:szCs w:val="20"/>
              </w:rPr>
            </w:pPr>
            <w:r w:rsidRPr="00296F8E">
              <w:rPr>
                <w:sz w:val="20"/>
                <w:szCs w:val="20"/>
              </w:rPr>
              <w:t xml:space="preserve">Grant, 2011 </w:t>
            </w:r>
            <w:r w:rsidRPr="00296F8E">
              <w:rPr>
                <w:sz w:val="20"/>
                <w:szCs w:val="20"/>
              </w:rPr>
              <w:fldChar w:fldCharType="begin">
                <w:fldData xml:space="preserve">PEVuZE5vdGU+PENpdGU+PEF1dGhvcj5HcmFudDwvQXV0aG9yPjxZZWFyPjIwMTE8L1llYXI+PFJl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</w:fldData>
              </w:fldChar>
            </w:r>
            <w:r w:rsidRPr="00296F8E">
              <w:rPr>
                <w:sz w:val="20"/>
                <w:szCs w:val="20"/>
              </w:rPr>
              <w:instrText xml:space="preserve"> ADDIN EN.CITE </w:instrText>
            </w:r>
            <w:r w:rsidRPr="00296F8E">
              <w:rPr>
                <w:sz w:val="20"/>
                <w:szCs w:val="20"/>
              </w:rPr>
              <w:fldChar w:fldCharType="begin">
                <w:fldData xml:space="preserve">PEVuZE5vdGU+PENpdGU+PEF1dGhvcj5HcmFudDwvQXV0aG9yPjxZZWFyPjIwMTE8L1llYXI+PFJl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5)</w:t>
            </w:r>
            <w:r w:rsidRPr="00296F8E">
              <w:rPr>
                <w:sz w:val="20"/>
                <w:szCs w:val="20"/>
              </w:rPr>
              <w:fldChar w:fldCharType="end"/>
            </w:r>
          </w:p>
        </w:tc>
        <w:tc>
          <w:tcPr>
            <w:tcW w:w="961" w:type="dxa"/>
          </w:tcPr>
          <w:p w14:paraId="7371A0F8" w14:textId="77777777" w:rsidR="002738BB" w:rsidRPr="00296F8E" w:rsidRDefault="002738BB" w:rsidP="00FB2769">
            <w:pPr>
              <w:rPr>
                <w:sz w:val="20"/>
                <w:szCs w:val="20"/>
              </w:rPr>
            </w:pPr>
            <w:r w:rsidRPr="00296F8E">
              <w:rPr>
                <w:sz w:val="20"/>
                <w:szCs w:val="20"/>
              </w:rPr>
              <w:t>Canada</w:t>
            </w:r>
          </w:p>
        </w:tc>
        <w:tc>
          <w:tcPr>
            <w:tcW w:w="981" w:type="dxa"/>
          </w:tcPr>
          <w:p w14:paraId="55D897DF" w14:textId="0E7A77A0" w:rsidR="002738BB" w:rsidRPr="00296F8E" w:rsidRDefault="002738BB" w:rsidP="00FB2769">
            <w:pPr>
              <w:rPr>
                <w:sz w:val="20"/>
                <w:szCs w:val="20"/>
              </w:rPr>
            </w:pPr>
            <w:r w:rsidRPr="00296F8E">
              <w:rPr>
                <w:sz w:val="20"/>
                <w:szCs w:val="20"/>
              </w:rPr>
              <w:t xml:space="preserve">47 </w:t>
            </w:r>
          </w:p>
        </w:tc>
        <w:tc>
          <w:tcPr>
            <w:tcW w:w="1385" w:type="dxa"/>
          </w:tcPr>
          <w:p w14:paraId="1673D06A" w14:textId="2CA62488" w:rsidR="002738BB" w:rsidRPr="00296F8E" w:rsidRDefault="002738BB" w:rsidP="00C2271A">
            <w:pPr>
              <w:rPr>
                <w:sz w:val="20"/>
                <w:szCs w:val="20"/>
              </w:rPr>
            </w:pPr>
            <w:r w:rsidRPr="00296F8E">
              <w:rPr>
                <w:sz w:val="20"/>
                <w:szCs w:val="20"/>
              </w:rPr>
              <w:t>50 to detect a 0.6 mmol/L difference in capillary glucose</w:t>
            </w:r>
            <w:r w:rsidR="00193192" w:rsidRPr="00296F8E">
              <w:rPr>
                <w:sz w:val="20"/>
                <w:szCs w:val="20"/>
              </w:rPr>
              <w:t xml:space="preserve">; N not achieved </w:t>
            </w:r>
          </w:p>
        </w:tc>
        <w:tc>
          <w:tcPr>
            <w:tcW w:w="1385" w:type="dxa"/>
          </w:tcPr>
          <w:p w14:paraId="714736DA" w14:textId="5B84E9D4" w:rsidR="002738BB" w:rsidRPr="00296F8E" w:rsidRDefault="002738BB" w:rsidP="008B4871">
            <w:pPr>
              <w:rPr>
                <w:sz w:val="20"/>
                <w:szCs w:val="20"/>
              </w:rPr>
            </w:pPr>
            <w:r w:rsidRPr="00296F8E">
              <w:rPr>
                <w:sz w:val="20"/>
                <w:szCs w:val="20"/>
              </w:rPr>
              <w:t xml:space="preserve">Canadian Diabetes Association, 2008 </w:t>
            </w:r>
            <w:r w:rsidRPr="00296F8E">
              <w:rPr>
                <w:sz w:val="20"/>
                <w:szCs w:val="20"/>
              </w:rPr>
              <w:fldChar w:fldCharType="begin"/>
            </w:r>
            <w:r w:rsidRPr="00296F8E">
              <w:rPr>
                <w:sz w:val="20"/>
                <w:szCs w:val="20"/>
              </w:rPr>
              <w:instrText xml:space="preserve"> ADDIN EN.CITE &lt;EndNote&gt;&lt;Cite&gt;&lt;Year&gt;2008 &lt;/Year&gt;&lt;RecNum&gt;44&lt;/RecNum&gt;&lt;DisplayText&gt;(40)&lt;/DisplayText&gt;&lt;record&gt;&lt;rec-number&gt;44&lt;/rec-number&gt;&lt;foreign-keys&gt;&lt;key app="EN" db-id="e9dspraxbf0vwleavs9vxp04dstxwf2svpv0" timestamp="1509353082"&gt;44&lt;/key&gt;&lt;/foreign-keys&gt;&lt;ref-type name="Journal Article"&gt;17&lt;/ref-type&gt;&lt;contributors&gt;&lt;/contributors&gt;&lt;titles&gt;&lt;title&gt;Canadian Diabetes Association Clinical Practice Guidelines Expert Committee. Canadian Diabetes Association 2008 clinical practice guidelines for the prevention and management of diabetes in Canada &lt;/title&gt;&lt;secondary-title&gt;Can J Diabetes&lt;/secondary-title&gt;&lt;/titles&gt;&lt;periodical&gt;&lt;full-title&gt;Can J Diabetes&lt;/full-title&gt;&lt;/periodical&gt;&lt;pages&gt;S1-S201&lt;/pages&gt;&lt;volume&gt;2008&lt;/volume&gt;&lt;number&gt;32 (suppl 1) &lt;/number&gt;&lt;dates&gt;&lt;year&gt;2008 &lt;/year&gt;&lt;/dates&gt;&lt;urls&gt;&lt;/urls&gt;&lt;/record&gt;&lt;/Cite&gt;&lt;/EndNote&gt;</w:instrText>
            </w:r>
            <w:r w:rsidRPr="00296F8E">
              <w:rPr>
                <w:sz w:val="20"/>
                <w:szCs w:val="20"/>
              </w:rPr>
              <w:fldChar w:fldCharType="separate"/>
            </w:r>
            <w:r w:rsidRPr="00296F8E">
              <w:rPr>
                <w:noProof/>
                <w:sz w:val="20"/>
                <w:szCs w:val="20"/>
              </w:rPr>
              <w:t>(40)</w:t>
            </w:r>
            <w:r w:rsidRPr="00296F8E">
              <w:rPr>
                <w:sz w:val="20"/>
                <w:szCs w:val="20"/>
              </w:rPr>
              <w:fldChar w:fldCharType="end"/>
            </w:r>
          </w:p>
        </w:tc>
        <w:tc>
          <w:tcPr>
            <w:tcW w:w="1671" w:type="dxa"/>
          </w:tcPr>
          <w:p w14:paraId="5F8ED240" w14:textId="2D3C0D1E" w:rsidR="002738BB" w:rsidRPr="00296F8E" w:rsidRDefault="002738BB" w:rsidP="00FB2769">
            <w:pPr>
              <w:rPr>
                <w:sz w:val="20"/>
                <w:szCs w:val="20"/>
              </w:rPr>
            </w:pPr>
            <w:r w:rsidRPr="00296F8E">
              <w:rPr>
                <w:sz w:val="20"/>
                <w:szCs w:val="20"/>
              </w:rPr>
              <w:t xml:space="preserve">28 weeks until delivery </w:t>
            </w:r>
          </w:p>
        </w:tc>
        <w:tc>
          <w:tcPr>
            <w:tcW w:w="1671" w:type="dxa"/>
          </w:tcPr>
          <w:p w14:paraId="5410382A" w14:textId="22EFAB64" w:rsidR="002738BB" w:rsidRPr="00296F8E" w:rsidRDefault="002738BB" w:rsidP="00FB2769">
            <w:pPr>
              <w:rPr>
                <w:sz w:val="20"/>
                <w:szCs w:val="20"/>
              </w:rPr>
            </w:pPr>
            <w:r w:rsidRPr="00296F8E">
              <w:rPr>
                <w:b/>
                <w:sz w:val="20"/>
                <w:szCs w:val="20"/>
              </w:rPr>
              <w:t>Control</w:t>
            </w:r>
            <w:r w:rsidRPr="00296F8E">
              <w:rPr>
                <w:sz w:val="20"/>
                <w:szCs w:val="20"/>
              </w:rPr>
              <w:t>: 29±2.35</w:t>
            </w:r>
          </w:p>
          <w:p w14:paraId="0D477D8D" w14:textId="098FD3E6" w:rsidR="002738BB" w:rsidRPr="00296F8E" w:rsidRDefault="002738BB" w:rsidP="00FB2769">
            <w:pPr>
              <w:rPr>
                <w:sz w:val="20"/>
                <w:szCs w:val="20"/>
              </w:rPr>
            </w:pPr>
            <w:r w:rsidRPr="00296F8E">
              <w:rPr>
                <w:b/>
                <w:sz w:val="20"/>
                <w:szCs w:val="20"/>
              </w:rPr>
              <w:t>Intervention</w:t>
            </w:r>
            <w:r w:rsidRPr="00296F8E">
              <w:rPr>
                <w:rFonts w:ascii="Open Sans" w:hAnsi="Open Sans"/>
                <w:color w:val="000000"/>
                <w:sz w:val="20"/>
                <w:szCs w:val="20"/>
                <w:shd w:val="clear" w:color="auto" w:fill="FFFFFF"/>
              </w:rPr>
              <w:t>*</w:t>
            </w:r>
            <w:r w:rsidRPr="00296F8E">
              <w:rPr>
                <w:sz w:val="20"/>
                <w:szCs w:val="20"/>
              </w:rPr>
              <w:t>: 29±3.21</w:t>
            </w:r>
          </w:p>
        </w:tc>
        <w:tc>
          <w:tcPr>
            <w:tcW w:w="2031" w:type="dxa"/>
          </w:tcPr>
          <w:p w14:paraId="6A6B8B78" w14:textId="4D714BEC" w:rsidR="002738BB" w:rsidRPr="00296F8E" w:rsidRDefault="002738BB" w:rsidP="00FB2769">
            <w:pPr>
              <w:rPr>
                <w:sz w:val="20"/>
                <w:szCs w:val="20"/>
              </w:rPr>
            </w:pPr>
            <w:r w:rsidRPr="00296F8E">
              <w:rPr>
                <w:b/>
                <w:sz w:val="20"/>
                <w:szCs w:val="20"/>
              </w:rPr>
              <w:t>Control</w:t>
            </w:r>
            <w:r w:rsidRPr="00296F8E">
              <w:rPr>
                <w:sz w:val="20"/>
                <w:szCs w:val="20"/>
              </w:rPr>
              <w:t>: 26±4.69</w:t>
            </w:r>
            <w:r w:rsidR="00191E28" w:rsidRPr="00296F8E">
              <w:rPr>
                <w:sz w:val="20"/>
                <w:szCs w:val="20"/>
              </w:rPr>
              <w:t xml:space="preserve"> </w:t>
            </w:r>
            <w:r w:rsidRPr="00296F8E">
              <w:rPr>
                <w:b/>
                <w:sz w:val="20"/>
                <w:szCs w:val="20"/>
              </w:rPr>
              <w:t>Intervention</w:t>
            </w:r>
            <w:r w:rsidRPr="00296F8E">
              <w:rPr>
                <w:sz w:val="20"/>
                <w:szCs w:val="20"/>
              </w:rPr>
              <w:t>: 27±4.58</w:t>
            </w:r>
            <w:r w:rsidR="00191E28" w:rsidRPr="00296F8E">
              <w:rPr>
                <w:sz w:val="20"/>
                <w:szCs w:val="20"/>
              </w:rPr>
              <w:t xml:space="preserve"> </w:t>
            </w:r>
            <w:r w:rsidRPr="00296F8E">
              <w:rPr>
                <w:sz w:val="20"/>
                <w:szCs w:val="20"/>
              </w:rPr>
              <w:t>(Pre-pregnancy)</w:t>
            </w:r>
          </w:p>
        </w:tc>
        <w:tc>
          <w:tcPr>
            <w:tcW w:w="1812" w:type="dxa"/>
          </w:tcPr>
          <w:p w14:paraId="3678E465" w14:textId="7883DBA2" w:rsidR="002738BB" w:rsidRPr="00296F8E" w:rsidRDefault="002738BB" w:rsidP="00FB2769">
            <w:pPr>
              <w:rPr>
                <w:sz w:val="20"/>
                <w:szCs w:val="20"/>
              </w:rPr>
            </w:pPr>
            <w:r w:rsidRPr="00296F8E">
              <w:rPr>
                <w:b/>
                <w:sz w:val="20"/>
                <w:szCs w:val="20"/>
              </w:rPr>
              <w:t>Control</w:t>
            </w:r>
            <w:r w:rsidRPr="00296F8E">
              <w:rPr>
                <w:sz w:val="20"/>
                <w:szCs w:val="20"/>
              </w:rPr>
              <w:t>: 34±0.46</w:t>
            </w:r>
            <w:r w:rsidR="00191E28" w:rsidRPr="00296F8E">
              <w:rPr>
                <w:sz w:val="20"/>
                <w:szCs w:val="20"/>
              </w:rPr>
              <w:t xml:space="preserve"> </w:t>
            </w:r>
            <w:r w:rsidRPr="00296F8E">
              <w:rPr>
                <w:b/>
                <w:sz w:val="20"/>
                <w:szCs w:val="20"/>
              </w:rPr>
              <w:t>Intervention</w:t>
            </w:r>
            <w:r w:rsidRPr="00296F8E">
              <w:rPr>
                <w:sz w:val="20"/>
                <w:szCs w:val="20"/>
              </w:rPr>
              <w:t>: 34±5.16</w:t>
            </w:r>
          </w:p>
        </w:tc>
        <w:tc>
          <w:tcPr>
            <w:tcW w:w="1980" w:type="dxa"/>
          </w:tcPr>
          <w:p w14:paraId="56DED566" w14:textId="699DC95E" w:rsidR="002738BB" w:rsidRPr="00296F8E" w:rsidRDefault="002738BB" w:rsidP="00FB2769">
            <w:pPr>
              <w:rPr>
                <w:sz w:val="20"/>
                <w:szCs w:val="20"/>
              </w:rPr>
            </w:pPr>
            <w:r w:rsidRPr="00296F8E">
              <w:rPr>
                <w:sz w:val="20"/>
                <w:szCs w:val="20"/>
              </w:rPr>
              <w:t xml:space="preserve">Low GI: Women were provided with a list of starch choices specific to either intervention (low GI) or control </w:t>
            </w:r>
          </w:p>
        </w:tc>
        <w:tc>
          <w:tcPr>
            <w:tcW w:w="1980" w:type="dxa"/>
          </w:tcPr>
          <w:p w14:paraId="05CCC3EE" w14:textId="77777777" w:rsidR="00E30107" w:rsidRPr="00296F8E" w:rsidRDefault="00193192" w:rsidP="00FB2769">
            <w:pPr>
              <w:rPr>
                <w:sz w:val="20"/>
                <w:szCs w:val="20"/>
              </w:rPr>
            </w:pPr>
            <w:r w:rsidRPr="00296F8E">
              <w:rPr>
                <w:b/>
                <w:sz w:val="20"/>
                <w:szCs w:val="20"/>
              </w:rPr>
              <w:t>Control</w:t>
            </w:r>
            <w:r w:rsidRPr="00296F8E">
              <w:rPr>
                <w:sz w:val="20"/>
                <w:szCs w:val="20"/>
              </w:rPr>
              <w:t xml:space="preserve">: </w:t>
            </w:r>
            <w:r w:rsidR="00E30107" w:rsidRPr="00296F8E">
              <w:rPr>
                <w:sz w:val="20"/>
                <w:szCs w:val="20"/>
              </w:rPr>
              <w:t>GI: 125.0±0.8.8</w:t>
            </w:r>
          </w:p>
          <w:p w14:paraId="58F48C85" w14:textId="63186CA8" w:rsidR="002738BB" w:rsidRPr="00296F8E" w:rsidRDefault="00E30107" w:rsidP="00FB2769">
            <w:pPr>
              <w:rPr>
                <w:sz w:val="20"/>
                <w:szCs w:val="20"/>
              </w:rPr>
            </w:pPr>
            <w:r w:rsidRPr="00296F8E">
              <w:rPr>
                <w:b/>
                <w:sz w:val="20"/>
                <w:szCs w:val="20"/>
              </w:rPr>
              <w:t>I</w:t>
            </w:r>
            <w:r w:rsidR="00193192" w:rsidRPr="00296F8E">
              <w:rPr>
                <w:b/>
                <w:sz w:val="20"/>
                <w:szCs w:val="20"/>
              </w:rPr>
              <w:t>n</w:t>
            </w:r>
            <w:r w:rsidRPr="00296F8E">
              <w:rPr>
                <w:b/>
                <w:sz w:val="20"/>
                <w:szCs w:val="20"/>
              </w:rPr>
              <w:t>t</w:t>
            </w:r>
            <w:r w:rsidR="00193192" w:rsidRPr="00296F8E">
              <w:rPr>
                <w:b/>
                <w:sz w:val="20"/>
                <w:szCs w:val="20"/>
              </w:rPr>
              <w:t>ervention</w:t>
            </w:r>
            <w:r w:rsidR="00193192" w:rsidRPr="00296F8E">
              <w:rPr>
                <w:sz w:val="20"/>
                <w:szCs w:val="20"/>
              </w:rPr>
              <w:t xml:space="preserve">: </w:t>
            </w:r>
            <w:r w:rsidR="00195EFC" w:rsidRPr="00296F8E">
              <w:rPr>
                <w:sz w:val="20"/>
                <w:szCs w:val="20"/>
              </w:rPr>
              <w:t>GI: 49.0±0.8</w:t>
            </w:r>
          </w:p>
        </w:tc>
      </w:tr>
      <w:tr w:rsidR="00E10F85" w:rsidRPr="00296F8E" w14:paraId="0F93DA58" w14:textId="38BFB012" w:rsidTr="00EF381C">
        <w:tc>
          <w:tcPr>
            <w:tcW w:w="1234" w:type="dxa"/>
          </w:tcPr>
          <w:p w14:paraId="4813928C" w14:textId="44F48AC5" w:rsidR="002738BB" w:rsidRPr="00296F8E" w:rsidRDefault="002738BB" w:rsidP="00FB2769">
            <w:pPr>
              <w:rPr>
                <w:sz w:val="20"/>
                <w:szCs w:val="20"/>
              </w:rPr>
            </w:pPr>
            <w:r w:rsidRPr="00296F8E">
              <w:rPr>
                <w:sz w:val="20"/>
                <w:szCs w:val="20"/>
              </w:rPr>
              <w:t xml:space="preserve">Louie, 2011 </w:t>
            </w:r>
            <w:r w:rsidRPr="00296F8E">
              <w:rPr>
                <w:sz w:val="20"/>
                <w:szCs w:val="20"/>
              </w:rPr>
              <w:fldChar w:fldCharType="begin">
                <w:fldData xml:space="preserve">PEVuZE5vdGU+PENpdGU+PEF1dGhvcj5Mb3VpZTwvQXV0aG9yPjxZZWFyPjIwMTE8L1llYXI+PFJl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=
</w:fldData>
              </w:fldChar>
            </w:r>
            <w:r w:rsidRPr="00296F8E">
              <w:rPr>
                <w:sz w:val="20"/>
                <w:szCs w:val="20"/>
              </w:rPr>
              <w:instrText xml:space="preserve"> ADDIN EN.CITE </w:instrText>
            </w:r>
            <w:r w:rsidRPr="00296F8E">
              <w:rPr>
                <w:sz w:val="20"/>
                <w:szCs w:val="20"/>
              </w:rPr>
              <w:fldChar w:fldCharType="begin">
                <w:fldData xml:space="preserve">PEVuZE5vdGU+PENpdGU+PEF1dGhvcj5Mb3VpZTwvQXV0aG9yPjxZZWFyPjIwMTE8L1llYXI+PFJl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=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8)</w:t>
            </w:r>
            <w:r w:rsidRPr="00296F8E">
              <w:rPr>
                <w:sz w:val="20"/>
                <w:szCs w:val="20"/>
              </w:rPr>
              <w:fldChar w:fldCharType="end"/>
            </w:r>
          </w:p>
        </w:tc>
        <w:tc>
          <w:tcPr>
            <w:tcW w:w="961" w:type="dxa"/>
          </w:tcPr>
          <w:p w14:paraId="31E9EB70" w14:textId="77777777" w:rsidR="002738BB" w:rsidRPr="00296F8E" w:rsidRDefault="002738BB" w:rsidP="00FB2769">
            <w:pPr>
              <w:rPr>
                <w:sz w:val="20"/>
                <w:szCs w:val="20"/>
              </w:rPr>
            </w:pPr>
            <w:r w:rsidRPr="00296F8E">
              <w:rPr>
                <w:sz w:val="20"/>
                <w:szCs w:val="20"/>
              </w:rPr>
              <w:t>Australia</w:t>
            </w:r>
          </w:p>
        </w:tc>
        <w:tc>
          <w:tcPr>
            <w:tcW w:w="981" w:type="dxa"/>
          </w:tcPr>
          <w:p w14:paraId="75F9F4B6" w14:textId="77777777" w:rsidR="002738BB" w:rsidRPr="00296F8E" w:rsidRDefault="002738BB" w:rsidP="00FB2769">
            <w:pPr>
              <w:rPr>
                <w:sz w:val="20"/>
                <w:szCs w:val="20"/>
              </w:rPr>
            </w:pPr>
            <w:r w:rsidRPr="00296F8E">
              <w:rPr>
                <w:sz w:val="20"/>
                <w:szCs w:val="20"/>
              </w:rPr>
              <w:t xml:space="preserve">99 </w:t>
            </w:r>
          </w:p>
        </w:tc>
        <w:tc>
          <w:tcPr>
            <w:tcW w:w="1385" w:type="dxa"/>
          </w:tcPr>
          <w:p w14:paraId="0755E203" w14:textId="2C844B00" w:rsidR="002738BB" w:rsidRPr="00296F8E" w:rsidRDefault="002738BB" w:rsidP="00C2271A">
            <w:pPr>
              <w:rPr>
                <w:sz w:val="20"/>
                <w:szCs w:val="20"/>
              </w:rPr>
            </w:pPr>
            <w:r w:rsidRPr="00296F8E">
              <w:rPr>
                <w:sz w:val="20"/>
                <w:szCs w:val="20"/>
              </w:rPr>
              <w:t>120 to detect a 260g difference in birth weight (stopped early because of smaller than expected SD)</w:t>
            </w:r>
          </w:p>
        </w:tc>
        <w:tc>
          <w:tcPr>
            <w:tcW w:w="1385" w:type="dxa"/>
          </w:tcPr>
          <w:p w14:paraId="112DDFD5" w14:textId="56D405B4" w:rsidR="002738BB" w:rsidRPr="00296F8E" w:rsidRDefault="002738BB" w:rsidP="008B4871">
            <w:pPr>
              <w:rPr>
                <w:sz w:val="20"/>
                <w:szCs w:val="20"/>
              </w:rPr>
            </w:pPr>
            <w:r w:rsidRPr="00296F8E">
              <w:rPr>
                <w:sz w:val="20"/>
                <w:szCs w:val="20"/>
              </w:rPr>
              <w:t xml:space="preserve">Australasian Diabetes in Pregnancy Society criteria </w:t>
            </w:r>
            <w:r w:rsidRPr="00296F8E">
              <w:rPr>
                <w:sz w:val="20"/>
                <w:szCs w:val="20"/>
              </w:rPr>
              <w:fldChar w:fldCharType="begin"/>
            </w:r>
            <w:r w:rsidRPr="00296F8E">
              <w:rPr>
                <w:sz w:val="20"/>
                <w:szCs w:val="20"/>
              </w:rPr>
              <w:instrText xml:space="preserve"> ADDIN EN.CITE &lt;EndNote&gt;&lt;Cite&gt;&lt;Author&gt;Hoffman&lt;/Author&gt;&lt;Year&gt;1998&lt;/Year&gt;&lt;RecNum&gt;46&lt;/RecNum&gt;&lt;DisplayText&gt;(41)&lt;/DisplayText&gt;&lt;record&gt;&lt;rec-number&gt;46&lt;/rec-number&gt;&lt;foreign-keys&gt;&lt;key app="EN" db-id="e9dspraxbf0vwleavs9vxp04dstxwf2svpv0" timestamp="1509353701"&gt;46&lt;/key&gt;&lt;/foreign-keys&gt;&lt;ref-type name="Journal Article"&gt;17&lt;/ref-type&gt;&lt;contributors&gt;&lt;authors&gt;&lt;author&gt;Hoffman, L.&lt;/author&gt;&lt;author&gt;Nolan, C.&lt;/author&gt;&lt;author&gt;Wilson, J. D.&lt;/author&gt;&lt;author&gt;Oats, J. J.&lt;/author&gt;&lt;author&gt;Simmons, D.&lt;/author&gt;&lt;/authors&gt;&lt;/contributors&gt;&lt;auth-address&gt;Department of Diabetes and Endocrinology, Royal Hobart Hospital, Hobart, TAS.&lt;/auth-address&gt;&lt;titles&gt;&lt;title&gt;Gestational diabetes mellitus--management guidelines. The Australasian Diabetes in Pregnancy Society&lt;/title&gt;&lt;secondary-title&gt;Med J Aust&lt;/secondary-title&gt;&lt;/titles&gt;&lt;periodical&gt;&lt;full-title&gt;Med J Aust&lt;/full-title&gt;&lt;/periodical&gt;&lt;pages&gt;93-7&lt;/pages&gt;&lt;volume&gt;169&lt;/volume&gt;&lt;number&gt;2&lt;/number&gt;&lt;edition&gt;1998/08/13&lt;/edition&gt;&lt;keywords&gt;&lt;keyword&gt;Blood Glucose Self-Monitoring&lt;/keyword&gt;&lt;keyword&gt;Delivery, Obstetric&lt;/keyword&gt;&lt;keyword&gt;Diabetes, Gestational/diagnosis/*therapy&lt;/keyword&gt;&lt;keyword&gt;Diet Therapy&lt;/keyword&gt;&lt;keyword&gt;Female&lt;/keyword&gt;&lt;keyword&gt;Follow-Up Studies&lt;/keyword&gt;&lt;keyword&gt;Humans&lt;/keyword&gt;&lt;keyword&gt;Infant, Newborn&lt;/keyword&gt;&lt;keyword&gt;Insulin/therapeutic use&lt;/keyword&gt;&lt;keyword&gt;Mass Screening/methods&lt;/keyword&gt;&lt;keyword&gt;Patient Education as Topic&lt;/keyword&gt;&lt;keyword&gt;Pregnancy&lt;/keyword&gt;&lt;keyword&gt;Pregnancy Outcome&lt;/keyword&gt;&lt;keyword&gt;Risk Factors&lt;/keyword&gt;&lt;/keywords&gt;&lt;dates&gt;&lt;year&gt;1998&lt;/year&gt;&lt;pub-dates&gt;&lt;date&gt;Jul 20&lt;/date&gt;&lt;/pub-dates&gt;&lt;/dates&gt;&lt;isbn&gt;0025-729X (Print)&amp;#xD;0025-729X (Linking)&lt;/isbn&gt;&lt;accession-num&gt;9700346&lt;/accession-num&gt;&lt;urls&gt;&lt;related-urls&gt;&lt;url&gt;https://www.ncbi.nlm.nih.gov/pubmed/9700346&lt;/url&gt;&lt;/related-urls&gt;&lt;/urls&gt;&lt;/record&gt;&lt;/Cite&gt;&lt;/EndNote&gt;</w:instrText>
            </w:r>
            <w:r w:rsidRPr="00296F8E">
              <w:rPr>
                <w:sz w:val="20"/>
                <w:szCs w:val="20"/>
              </w:rPr>
              <w:fldChar w:fldCharType="separate"/>
            </w:r>
            <w:r w:rsidRPr="00296F8E">
              <w:rPr>
                <w:noProof/>
                <w:sz w:val="20"/>
                <w:szCs w:val="20"/>
              </w:rPr>
              <w:t>(41)</w:t>
            </w:r>
            <w:r w:rsidRPr="00296F8E">
              <w:rPr>
                <w:sz w:val="20"/>
                <w:szCs w:val="20"/>
              </w:rPr>
              <w:fldChar w:fldCharType="end"/>
            </w:r>
          </w:p>
        </w:tc>
        <w:tc>
          <w:tcPr>
            <w:tcW w:w="1671" w:type="dxa"/>
          </w:tcPr>
          <w:p w14:paraId="6DFC0996" w14:textId="73D0090B" w:rsidR="002738BB" w:rsidRPr="00296F8E" w:rsidRDefault="002738BB" w:rsidP="00FB2769">
            <w:pPr>
              <w:rPr>
                <w:sz w:val="20"/>
                <w:szCs w:val="20"/>
              </w:rPr>
            </w:pPr>
            <w:r w:rsidRPr="00296F8E">
              <w:rPr>
                <w:sz w:val="20"/>
                <w:szCs w:val="20"/>
              </w:rPr>
              <w:t xml:space="preserve">Randomization until delivery </w:t>
            </w:r>
          </w:p>
        </w:tc>
        <w:tc>
          <w:tcPr>
            <w:tcW w:w="1671" w:type="dxa"/>
          </w:tcPr>
          <w:p w14:paraId="25436CB5" w14:textId="0C7A570C" w:rsidR="002738BB" w:rsidRPr="00296F8E" w:rsidRDefault="002738BB" w:rsidP="00C31D6D">
            <w:pPr>
              <w:rPr>
                <w:sz w:val="20"/>
                <w:szCs w:val="20"/>
              </w:rPr>
            </w:pPr>
            <w:r w:rsidRPr="00296F8E">
              <w:rPr>
                <w:b/>
                <w:sz w:val="20"/>
                <w:szCs w:val="20"/>
              </w:rPr>
              <w:t>Control</w:t>
            </w:r>
            <w:r w:rsidRPr="00296F8E">
              <w:rPr>
                <w:sz w:val="20"/>
                <w:szCs w:val="20"/>
              </w:rPr>
              <w:t>: 29.7±3.5</w:t>
            </w:r>
            <w:r w:rsidR="00191E28" w:rsidRPr="00296F8E">
              <w:rPr>
                <w:sz w:val="20"/>
                <w:szCs w:val="20"/>
              </w:rPr>
              <w:t xml:space="preserve"> </w:t>
            </w:r>
            <w:r w:rsidRPr="00296F8E">
              <w:rPr>
                <w:b/>
                <w:sz w:val="20"/>
                <w:szCs w:val="20"/>
              </w:rPr>
              <w:t>Intervention</w:t>
            </w:r>
            <w:r w:rsidRPr="00296F8E">
              <w:rPr>
                <w:sz w:val="20"/>
                <w:szCs w:val="20"/>
              </w:rPr>
              <w:t>: 29±4.0</w:t>
            </w:r>
          </w:p>
        </w:tc>
        <w:tc>
          <w:tcPr>
            <w:tcW w:w="2031" w:type="dxa"/>
          </w:tcPr>
          <w:p w14:paraId="3558B789" w14:textId="0C71EC34" w:rsidR="002738BB" w:rsidRPr="00296F8E" w:rsidRDefault="002738BB" w:rsidP="00FB2769">
            <w:pPr>
              <w:rPr>
                <w:sz w:val="20"/>
                <w:szCs w:val="20"/>
              </w:rPr>
            </w:pPr>
            <w:r w:rsidRPr="00296F8E">
              <w:rPr>
                <w:b/>
                <w:sz w:val="20"/>
                <w:szCs w:val="20"/>
              </w:rPr>
              <w:t>Control</w:t>
            </w:r>
            <w:r w:rsidRPr="00296F8E">
              <w:rPr>
                <w:sz w:val="20"/>
                <w:szCs w:val="20"/>
              </w:rPr>
              <w:t>: 24.1±5.7</w:t>
            </w:r>
            <w:r w:rsidR="00191E28" w:rsidRPr="00296F8E">
              <w:rPr>
                <w:sz w:val="20"/>
                <w:szCs w:val="20"/>
              </w:rPr>
              <w:t xml:space="preserve"> </w:t>
            </w:r>
            <w:r w:rsidRPr="00296F8E">
              <w:rPr>
                <w:b/>
                <w:sz w:val="20"/>
                <w:szCs w:val="20"/>
              </w:rPr>
              <w:t>Intervention</w:t>
            </w:r>
            <w:r w:rsidR="00191E28" w:rsidRPr="00296F8E">
              <w:rPr>
                <w:sz w:val="20"/>
                <w:szCs w:val="20"/>
              </w:rPr>
              <w:t xml:space="preserve">: </w:t>
            </w:r>
            <w:r w:rsidRPr="00296F8E">
              <w:rPr>
                <w:sz w:val="20"/>
                <w:szCs w:val="20"/>
              </w:rPr>
              <w:t>23.9±4.4 (Pre-pregnancy)</w:t>
            </w:r>
          </w:p>
        </w:tc>
        <w:tc>
          <w:tcPr>
            <w:tcW w:w="1812" w:type="dxa"/>
          </w:tcPr>
          <w:p w14:paraId="56645EB9" w14:textId="7EDCF07F" w:rsidR="002738BB" w:rsidRPr="00296F8E" w:rsidRDefault="002738BB" w:rsidP="00FB2769">
            <w:pPr>
              <w:rPr>
                <w:sz w:val="20"/>
                <w:szCs w:val="20"/>
              </w:rPr>
            </w:pPr>
            <w:r w:rsidRPr="00296F8E">
              <w:rPr>
                <w:b/>
                <w:sz w:val="20"/>
                <w:szCs w:val="20"/>
              </w:rPr>
              <w:t>Control</w:t>
            </w:r>
            <w:r w:rsidRPr="00296F8E">
              <w:rPr>
                <w:sz w:val="20"/>
                <w:szCs w:val="20"/>
              </w:rPr>
              <w:t>: 32.4±4.5</w:t>
            </w:r>
            <w:r w:rsidR="00191E28" w:rsidRPr="00296F8E">
              <w:rPr>
                <w:sz w:val="20"/>
                <w:szCs w:val="20"/>
              </w:rPr>
              <w:t xml:space="preserve"> </w:t>
            </w:r>
            <w:r w:rsidRPr="00296F8E">
              <w:rPr>
                <w:b/>
                <w:sz w:val="20"/>
                <w:szCs w:val="20"/>
              </w:rPr>
              <w:t>Intervention</w:t>
            </w:r>
            <w:r w:rsidRPr="00296F8E">
              <w:rPr>
                <w:sz w:val="20"/>
                <w:szCs w:val="20"/>
              </w:rPr>
              <w:t>: 34±4.1</w:t>
            </w:r>
          </w:p>
        </w:tc>
        <w:tc>
          <w:tcPr>
            <w:tcW w:w="1980" w:type="dxa"/>
          </w:tcPr>
          <w:p w14:paraId="6392BE1A" w14:textId="5C67EF18" w:rsidR="002738BB" w:rsidRPr="00296F8E" w:rsidRDefault="002738BB" w:rsidP="0099333C">
            <w:pPr>
              <w:rPr>
                <w:sz w:val="20"/>
                <w:szCs w:val="20"/>
              </w:rPr>
            </w:pPr>
            <w:r w:rsidRPr="00296F8E">
              <w:rPr>
                <w:sz w:val="20"/>
                <w:szCs w:val="20"/>
              </w:rPr>
              <w:t>Low GI</w:t>
            </w:r>
            <w:r w:rsidR="0099333C" w:rsidRPr="00296F8E">
              <w:rPr>
                <w:sz w:val="20"/>
                <w:szCs w:val="20"/>
              </w:rPr>
              <w:t xml:space="preserve">: </w:t>
            </w:r>
            <w:r w:rsidR="00017D50" w:rsidRPr="00296F8E">
              <w:rPr>
                <w:sz w:val="20"/>
                <w:szCs w:val="20"/>
              </w:rPr>
              <w:t>T</w:t>
            </w:r>
            <w:r w:rsidR="001753BD" w:rsidRPr="00296F8E">
              <w:rPr>
                <w:sz w:val="20"/>
                <w:szCs w:val="20"/>
              </w:rPr>
              <w:t xml:space="preserve">arget GI ≤50 but otherwise similar composition to the control diet </w:t>
            </w:r>
          </w:p>
        </w:tc>
        <w:tc>
          <w:tcPr>
            <w:tcW w:w="1980" w:type="dxa"/>
          </w:tcPr>
          <w:p w14:paraId="2CD26FA4" w14:textId="7D034779" w:rsidR="002738BB" w:rsidRPr="00296F8E" w:rsidRDefault="00E30107" w:rsidP="00FB2769">
            <w:pPr>
              <w:rPr>
                <w:sz w:val="20"/>
                <w:szCs w:val="20"/>
              </w:rPr>
            </w:pPr>
            <w:r w:rsidRPr="00296F8E">
              <w:rPr>
                <w:b/>
                <w:sz w:val="20"/>
                <w:szCs w:val="20"/>
              </w:rPr>
              <w:t>Control</w:t>
            </w:r>
            <w:r w:rsidRPr="00296F8E">
              <w:rPr>
                <w:sz w:val="20"/>
                <w:szCs w:val="20"/>
              </w:rPr>
              <w:t xml:space="preserve">: </w:t>
            </w:r>
            <w:r w:rsidR="00195640" w:rsidRPr="00296F8E">
              <w:rPr>
                <w:sz w:val="20"/>
                <w:szCs w:val="20"/>
              </w:rPr>
              <w:t xml:space="preserve">Energy </w:t>
            </w:r>
            <w:r w:rsidR="000E6A21" w:rsidRPr="00296F8E">
              <w:rPr>
                <w:sz w:val="20"/>
                <w:szCs w:val="20"/>
              </w:rPr>
              <w:t>1934</w:t>
            </w:r>
            <w:r w:rsidR="00195640" w:rsidRPr="00296F8E">
              <w:rPr>
                <w:sz w:val="20"/>
                <w:szCs w:val="20"/>
              </w:rPr>
              <w:t>±</w:t>
            </w:r>
            <w:r w:rsidR="000E6A21" w:rsidRPr="00296F8E">
              <w:rPr>
                <w:sz w:val="20"/>
                <w:szCs w:val="20"/>
              </w:rPr>
              <w:t>465</w:t>
            </w:r>
            <w:r w:rsidR="00195640" w:rsidRPr="00296F8E">
              <w:rPr>
                <w:sz w:val="20"/>
                <w:szCs w:val="20"/>
              </w:rPr>
              <w:t xml:space="preserve">; Carb 40.3±8.3; </w:t>
            </w:r>
            <w:r w:rsidR="004C3D4B" w:rsidRPr="00296F8E">
              <w:rPr>
                <w:sz w:val="20"/>
                <w:szCs w:val="20"/>
              </w:rPr>
              <w:t xml:space="preserve">Protein 22.2±7.5; Fat 35.1±16.9; </w:t>
            </w:r>
            <w:r w:rsidRPr="00296F8E">
              <w:rPr>
                <w:sz w:val="20"/>
                <w:szCs w:val="20"/>
              </w:rPr>
              <w:t xml:space="preserve">GI 105.0±25.92 </w:t>
            </w:r>
            <w:r w:rsidRPr="00296F8E">
              <w:rPr>
                <w:b/>
                <w:sz w:val="20"/>
                <w:szCs w:val="20"/>
              </w:rPr>
              <w:t>Intervention</w:t>
            </w:r>
            <w:r w:rsidRPr="00296F8E">
              <w:rPr>
                <w:sz w:val="20"/>
                <w:szCs w:val="20"/>
              </w:rPr>
              <w:t xml:space="preserve">: </w:t>
            </w:r>
            <w:r w:rsidR="00ED4EAF" w:rsidRPr="00296F8E">
              <w:rPr>
                <w:sz w:val="20"/>
                <w:szCs w:val="20"/>
              </w:rPr>
              <w:t>Energy 1836±403;</w:t>
            </w:r>
            <w:r w:rsidR="007F57DD" w:rsidRPr="00296F8E">
              <w:rPr>
                <w:sz w:val="20"/>
                <w:szCs w:val="20"/>
              </w:rPr>
              <w:t xml:space="preserve"> Carb 38.7±8.3</w:t>
            </w:r>
            <w:r w:rsidR="00195EFC" w:rsidRPr="00296F8E">
              <w:rPr>
                <w:sz w:val="20"/>
                <w:szCs w:val="20"/>
              </w:rPr>
              <w:t xml:space="preserve">; </w:t>
            </w:r>
            <w:r w:rsidR="00BB43A5" w:rsidRPr="00296F8E">
              <w:rPr>
                <w:sz w:val="20"/>
                <w:szCs w:val="20"/>
              </w:rPr>
              <w:t>Protein 23.4±5.8;</w:t>
            </w:r>
            <w:r w:rsidR="0021366F" w:rsidRPr="00296F8E">
              <w:rPr>
                <w:sz w:val="20"/>
                <w:szCs w:val="20"/>
              </w:rPr>
              <w:t xml:space="preserve"> Fat </w:t>
            </w:r>
            <w:r w:rsidR="009C3EEA" w:rsidRPr="00296F8E">
              <w:rPr>
                <w:sz w:val="20"/>
                <w:szCs w:val="20"/>
              </w:rPr>
              <w:t>34.9±</w:t>
            </w:r>
            <w:r w:rsidR="00DE3189" w:rsidRPr="00296F8E">
              <w:rPr>
                <w:sz w:val="20"/>
                <w:szCs w:val="20"/>
              </w:rPr>
              <w:t>11.0</w:t>
            </w:r>
            <w:r w:rsidR="009C3EEA" w:rsidRPr="00296F8E">
              <w:rPr>
                <w:sz w:val="20"/>
                <w:szCs w:val="20"/>
              </w:rPr>
              <w:t>;</w:t>
            </w:r>
            <w:r w:rsidR="00BB43A5" w:rsidRPr="00296F8E">
              <w:rPr>
                <w:sz w:val="20"/>
                <w:szCs w:val="20"/>
              </w:rPr>
              <w:t xml:space="preserve"> </w:t>
            </w:r>
            <w:r w:rsidR="006761F9" w:rsidRPr="00296F8E">
              <w:rPr>
                <w:sz w:val="20"/>
                <w:szCs w:val="20"/>
              </w:rPr>
              <w:t>GI</w:t>
            </w:r>
            <w:r w:rsidR="00195EFC" w:rsidRPr="00296F8E">
              <w:rPr>
                <w:sz w:val="20"/>
                <w:szCs w:val="20"/>
              </w:rPr>
              <w:t xml:space="preserve"> </w:t>
            </w:r>
            <w:r w:rsidR="006761F9" w:rsidRPr="00296F8E">
              <w:rPr>
                <w:sz w:val="20"/>
                <w:szCs w:val="20"/>
              </w:rPr>
              <w:t>47.0±6.5</w:t>
            </w:r>
          </w:p>
        </w:tc>
      </w:tr>
      <w:tr w:rsidR="00E10F85" w:rsidRPr="00296F8E" w14:paraId="107E83A8" w14:textId="2011BCE6" w:rsidTr="00EF381C">
        <w:tc>
          <w:tcPr>
            <w:tcW w:w="1234" w:type="dxa"/>
          </w:tcPr>
          <w:p w14:paraId="362C0EDA" w14:textId="77777777" w:rsidR="002738BB" w:rsidRPr="00296F8E" w:rsidRDefault="002738BB" w:rsidP="00FB2769">
            <w:pPr>
              <w:rPr>
                <w:sz w:val="20"/>
                <w:szCs w:val="20"/>
              </w:rPr>
            </w:pPr>
            <w:r w:rsidRPr="00296F8E">
              <w:rPr>
                <w:sz w:val="20"/>
                <w:szCs w:val="20"/>
              </w:rPr>
              <w:t xml:space="preserve">Ma, 2015 </w:t>
            </w:r>
            <w:r w:rsidRPr="00296F8E">
              <w:rPr>
                <w:sz w:val="20"/>
                <w:szCs w:val="20"/>
              </w:rPr>
              <w:fldChar w:fldCharType="begin"/>
            </w:r>
            <w:r w:rsidRPr="00296F8E">
              <w:rPr>
                <w:sz w:val="20"/>
                <w:szCs w:val="20"/>
              </w:rPr>
              <w:instrText xml:space="preserve"> ADDIN EN.CITE &lt;EndNote&gt;&lt;Cite&gt;&lt;Author&gt;Ma&lt;/Author&gt;&lt;Year&gt;2015&lt;/Year&gt;&lt;RecNum&gt;3811&lt;/RecNum&gt;&lt;DisplayText&gt;(29)&lt;/DisplayText&gt;&lt;record&gt;&lt;rec-number&gt;3811&lt;/rec-number&gt;&lt;foreign-keys&gt;&lt;key app="EN" db-id="ftstadpp2s0099etd5spaad1wawtxsdztz2x" timestamp="1467297094"&gt;3811&lt;/key&gt;&lt;/foreign-keys&gt;&lt;ref-type name="Journal Article"&gt;17&lt;/ref-type&gt;&lt;contributors&gt;&lt;authors&gt;&lt;author&gt;Ma, Wen-Jun&lt;/author&gt;&lt;author&gt;Huang, Zhi-Hong&lt;/author&gt;&lt;author&gt;Huang, Bi-Xia&lt;/author&gt;&lt;author&gt;Qi, Ben-Hua&lt;/author&gt;&lt;author&gt;Zhang, Yan-Jun&lt;/author&gt;&lt;author&gt;Xiao, Ben-Xi&lt;/author&gt;&lt;author&gt;Li, Yuan-Hong&lt;/author&gt;&lt;author&gt;Chen, Li&lt;/author&gt;&lt;author&gt;Zhu, Hui-Lian&lt;/author&gt;&lt;/authors&gt;&lt;/contributors&gt;&lt;titles&gt;&lt;title&gt;Intensive low-glycaemic-load dietary intervention for the management of glycaemia and serum lipids among women with gestational diabetes: a randomized control trial&lt;/title&gt;&lt;secondary-title&gt;Public Health Nutrition&lt;/secondary-title&gt;&lt;/titles&gt;&lt;periodical&gt;&lt;full-title&gt;Public Health Nutrition&lt;/full-title&gt;&lt;abbr-1&gt;Public Health Nutr&lt;/abbr-1&gt;&lt;/periodical&gt;&lt;pages&gt;1506-1513 8p&lt;/pages&gt;&lt;volume&gt;18&lt;/volume&gt;&lt;number&gt;8&lt;/number&gt;&lt;dates&gt;&lt;year&gt;2015&lt;/year&gt;&lt;/dates&gt;&lt;publisher&gt;Cambridge University Press&lt;/publisher&gt;&lt;isbn&gt;1368-9800&lt;/isbn&gt;&lt;accession-num&gt;109726672. Language: English. Entry Date: 20150923. Revision Date: 20160507. Publication Type: journal article&lt;/accession-num&gt;&lt;urls&gt;&lt;related-urls&gt;&lt;url&gt;http://search.ebscohost.com/login.aspx?direct=true&amp;amp;db=ccm&amp;amp;AN=109726672&amp;amp;site=ehost-live&lt;/url&gt;&lt;/related-urls&gt;&lt;/urls&gt;&lt;electronic-resource-num&gt;10.1017/S1368980014001992&lt;/electronic-resource-num&gt;&lt;remote-database-name&gt;ccm&lt;/remote-database-name&gt;&lt;remote-database-provider&gt;EBSCOhost&lt;/remote-database-provider&gt;&lt;/record&gt;&lt;/Cite&gt;&lt;/EndNote&gt;</w:instrText>
            </w:r>
            <w:r w:rsidRPr="00296F8E">
              <w:rPr>
                <w:sz w:val="20"/>
                <w:szCs w:val="20"/>
              </w:rPr>
              <w:fldChar w:fldCharType="separate"/>
            </w:r>
            <w:r w:rsidRPr="00296F8E">
              <w:rPr>
                <w:noProof/>
                <w:sz w:val="20"/>
                <w:szCs w:val="20"/>
              </w:rPr>
              <w:t>(29)</w:t>
            </w:r>
            <w:r w:rsidRPr="00296F8E">
              <w:rPr>
                <w:sz w:val="20"/>
                <w:szCs w:val="20"/>
              </w:rPr>
              <w:fldChar w:fldCharType="end"/>
            </w:r>
          </w:p>
        </w:tc>
        <w:tc>
          <w:tcPr>
            <w:tcW w:w="961" w:type="dxa"/>
          </w:tcPr>
          <w:p w14:paraId="53429377" w14:textId="77777777" w:rsidR="002738BB" w:rsidRPr="00296F8E" w:rsidRDefault="002738BB" w:rsidP="00FB2769">
            <w:pPr>
              <w:rPr>
                <w:sz w:val="20"/>
                <w:szCs w:val="20"/>
              </w:rPr>
            </w:pPr>
            <w:r w:rsidRPr="00296F8E">
              <w:rPr>
                <w:sz w:val="20"/>
                <w:szCs w:val="20"/>
              </w:rPr>
              <w:t xml:space="preserve">China </w:t>
            </w:r>
          </w:p>
        </w:tc>
        <w:tc>
          <w:tcPr>
            <w:tcW w:w="981" w:type="dxa"/>
          </w:tcPr>
          <w:p w14:paraId="3C202701" w14:textId="77777777" w:rsidR="002738BB" w:rsidRPr="00296F8E" w:rsidRDefault="002738BB" w:rsidP="00FB2769">
            <w:pPr>
              <w:rPr>
                <w:sz w:val="20"/>
                <w:szCs w:val="20"/>
              </w:rPr>
            </w:pPr>
            <w:r w:rsidRPr="00296F8E">
              <w:rPr>
                <w:sz w:val="20"/>
                <w:szCs w:val="20"/>
              </w:rPr>
              <w:t>95</w:t>
            </w:r>
          </w:p>
        </w:tc>
        <w:tc>
          <w:tcPr>
            <w:tcW w:w="1385" w:type="dxa"/>
          </w:tcPr>
          <w:p w14:paraId="2A57520A" w14:textId="6A0F70AA" w:rsidR="002738BB" w:rsidRPr="00296F8E" w:rsidRDefault="002738BB" w:rsidP="00FB2769">
            <w:pPr>
              <w:rPr>
                <w:sz w:val="20"/>
                <w:szCs w:val="20"/>
              </w:rPr>
            </w:pPr>
            <w:r w:rsidRPr="00296F8E">
              <w:rPr>
                <w:sz w:val="20"/>
                <w:szCs w:val="20"/>
              </w:rPr>
              <w:t xml:space="preserve">Not reported </w:t>
            </w:r>
          </w:p>
        </w:tc>
        <w:tc>
          <w:tcPr>
            <w:tcW w:w="1385" w:type="dxa"/>
          </w:tcPr>
          <w:p w14:paraId="388524FC" w14:textId="0CABEE13" w:rsidR="002738BB" w:rsidRPr="00296F8E" w:rsidRDefault="002738BB" w:rsidP="008B4871">
            <w:pPr>
              <w:rPr>
                <w:sz w:val="20"/>
                <w:szCs w:val="20"/>
              </w:rPr>
            </w:pPr>
            <w:r w:rsidRPr="00296F8E">
              <w:rPr>
                <w:sz w:val="20"/>
                <w:szCs w:val="20"/>
              </w:rPr>
              <w:t xml:space="preserve">Chinese Medical Association and American Diabetes Association </w:t>
            </w:r>
            <w:r w:rsidRPr="00296F8E">
              <w:rPr>
                <w:sz w:val="20"/>
                <w:szCs w:val="20"/>
              </w:rPr>
              <w:fldChar w:fldCharType="begin"/>
            </w:r>
            <w:r w:rsidRPr="00296F8E">
              <w:rPr>
                <w:sz w:val="20"/>
                <w:szCs w:val="20"/>
              </w:rPr>
              <w:instrText xml:space="preserve"> ADDIN EN.CITE &lt;EndNote&gt;&lt;Cite&gt;&lt;Year&gt;2007&lt;/Year&gt;&lt;RecNum&gt;45&lt;/RecNum&gt;&lt;DisplayText&gt;(42)&lt;/DisplayText&gt;&lt;record&gt;&lt;rec-number&gt;45&lt;/rec-number&gt;&lt;foreign-keys&gt;&lt;key app="EN" db-id="e9dspraxbf0vwleavs9vxp04dstxwf2svpv0" timestamp="1509353458"&gt;45&lt;/key&gt;&lt;/foreign-keys&gt;&lt;ref-type name="Journal Article"&gt;17&lt;/ref-type&gt;&lt;contributors&gt;&lt;/contributors&gt;&lt;titles&gt;&lt;title&gt;Obstrics Unit of Obstetrics and Gynecology Branch, Chinese Medical Association. Guidelines for recommendations of clinical diagnosis and treatment fro GDM &lt;/title&gt;&lt;secondary-title&gt;Chin J Pract Gynecol Obstet &lt;/secondary-title&gt;&lt;/titles&gt;&lt;periodical&gt;&lt;full-title&gt;Chin J Pract Gynecol Obstet&lt;/full-title&gt;&lt;/periodical&gt;&lt;volume&gt;23&lt;/volume&gt;&lt;number&gt;475-477&lt;/number&gt;&lt;dates&gt;&lt;year&gt;2007&lt;/year&gt;&lt;/dates&gt;&lt;urls&gt;&lt;/urls&gt;&lt;/record&gt;&lt;/Cite&gt;&lt;/EndNote&gt;</w:instrText>
            </w:r>
            <w:r w:rsidRPr="00296F8E">
              <w:rPr>
                <w:sz w:val="20"/>
                <w:szCs w:val="20"/>
              </w:rPr>
              <w:fldChar w:fldCharType="separate"/>
            </w:r>
            <w:r w:rsidRPr="00296F8E">
              <w:rPr>
                <w:noProof/>
                <w:sz w:val="20"/>
                <w:szCs w:val="20"/>
              </w:rPr>
              <w:t>(42)</w:t>
            </w:r>
            <w:r w:rsidRPr="00296F8E">
              <w:rPr>
                <w:sz w:val="20"/>
                <w:szCs w:val="20"/>
              </w:rPr>
              <w:fldChar w:fldCharType="end"/>
            </w:r>
          </w:p>
        </w:tc>
        <w:tc>
          <w:tcPr>
            <w:tcW w:w="1671" w:type="dxa"/>
          </w:tcPr>
          <w:p w14:paraId="5AC6BA00" w14:textId="0EF7E056" w:rsidR="002738BB" w:rsidRPr="00296F8E" w:rsidRDefault="002738BB" w:rsidP="00FB2769">
            <w:pPr>
              <w:rPr>
                <w:sz w:val="20"/>
                <w:szCs w:val="20"/>
              </w:rPr>
            </w:pPr>
            <w:r w:rsidRPr="00296F8E">
              <w:rPr>
                <w:sz w:val="20"/>
                <w:szCs w:val="20"/>
              </w:rPr>
              <w:t xml:space="preserve">24-26 weeks until delivery </w:t>
            </w:r>
          </w:p>
        </w:tc>
        <w:tc>
          <w:tcPr>
            <w:tcW w:w="1671" w:type="dxa"/>
          </w:tcPr>
          <w:p w14:paraId="064087C8" w14:textId="5BA19256" w:rsidR="002738BB" w:rsidRPr="00296F8E" w:rsidRDefault="00895A88" w:rsidP="00FB2769">
            <w:pPr>
              <w:rPr>
                <w:sz w:val="20"/>
                <w:szCs w:val="20"/>
              </w:rPr>
            </w:pPr>
            <w:r w:rsidRPr="00296F8E">
              <w:rPr>
                <w:b/>
                <w:sz w:val="20"/>
                <w:szCs w:val="20"/>
              </w:rPr>
              <w:t>Control</w:t>
            </w:r>
            <w:r w:rsidRPr="00296F8E">
              <w:rPr>
                <w:sz w:val="20"/>
                <w:szCs w:val="20"/>
              </w:rPr>
              <w:t>: 27.9±</w:t>
            </w:r>
            <w:r w:rsidR="002738BB" w:rsidRPr="00296F8E">
              <w:rPr>
                <w:sz w:val="20"/>
                <w:szCs w:val="20"/>
              </w:rPr>
              <w:t>1.1</w:t>
            </w:r>
            <w:r w:rsidRPr="00296F8E">
              <w:rPr>
                <w:sz w:val="20"/>
                <w:szCs w:val="20"/>
              </w:rPr>
              <w:t xml:space="preserve"> </w:t>
            </w:r>
            <w:r w:rsidR="002738BB" w:rsidRPr="00296F8E">
              <w:rPr>
                <w:b/>
                <w:sz w:val="20"/>
                <w:szCs w:val="20"/>
              </w:rPr>
              <w:t>Intervention</w:t>
            </w:r>
            <w:r w:rsidRPr="00296F8E">
              <w:rPr>
                <w:sz w:val="20"/>
                <w:szCs w:val="20"/>
              </w:rPr>
              <w:t>: 27.5±</w:t>
            </w:r>
            <w:r w:rsidR="002738BB" w:rsidRPr="00296F8E">
              <w:rPr>
                <w:sz w:val="20"/>
                <w:szCs w:val="20"/>
              </w:rPr>
              <w:t>1.1</w:t>
            </w:r>
          </w:p>
        </w:tc>
        <w:tc>
          <w:tcPr>
            <w:tcW w:w="2031" w:type="dxa"/>
          </w:tcPr>
          <w:p w14:paraId="5E383381" w14:textId="27FFA2B3" w:rsidR="002738BB" w:rsidRPr="00296F8E" w:rsidRDefault="002738BB" w:rsidP="00FB2769">
            <w:pPr>
              <w:rPr>
                <w:sz w:val="20"/>
                <w:szCs w:val="20"/>
              </w:rPr>
            </w:pPr>
            <w:r w:rsidRPr="00296F8E">
              <w:rPr>
                <w:b/>
                <w:sz w:val="20"/>
                <w:szCs w:val="20"/>
              </w:rPr>
              <w:t>Control</w:t>
            </w:r>
            <w:r w:rsidRPr="00296F8E">
              <w:rPr>
                <w:sz w:val="20"/>
                <w:szCs w:val="20"/>
              </w:rPr>
              <w:t>: 21.15±2.75</w:t>
            </w:r>
            <w:r w:rsidR="00895A88" w:rsidRPr="00296F8E">
              <w:rPr>
                <w:sz w:val="20"/>
                <w:szCs w:val="20"/>
              </w:rPr>
              <w:t xml:space="preserve"> </w:t>
            </w:r>
            <w:r w:rsidRPr="00296F8E">
              <w:rPr>
                <w:b/>
                <w:sz w:val="20"/>
                <w:szCs w:val="20"/>
              </w:rPr>
              <w:t>Intervention</w:t>
            </w:r>
            <w:r w:rsidRPr="00296F8E">
              <w:rPr>
                <w:sz w:val="20"/>
                <w:szCs w:val="20"/>
              </w:rPr>
              <w:t>: 21.90 ± 3.14</w:t>
            </w:r>
            <w:r w:rsidR="00895A88" w:rsidRPr="00296F8E">
              <w:rPr>
                <w:sz w:val="20"/>
                <w:szCs w:val="20"/>
              </w:rPr>
              <w:t xml:space="preserve"> </w:t>
            </w:r>
            <w:r w:rsidRPr="00296F8E">
              <w:rPr>
                <w:sz w:val="20"/>
                <w:szCs w:val="20"/>
              </w:rPr>
              <w:t>(Pre-pregnancy)</w:t>
            </w:r>
          </w:p>
        </w:tc>
        <w:tc>
          <w:tcPr>
            <w:tcW w:w="1812" w:type="dxa"/>
          </w:tcPr>
          <w:p w14:paraId="41344EE8" w14:textId="4B5ED967" w:rsidR="002738BB" w:rsidRPr="00296F8E" w:rsidRDefault="002738BB" w:rsidP="00FB2769">
            <w:pPr>
              <w:rPr>
                <w:sz w:val="20"/>
                <w:szCs w:val="20"/>
              </w:rPr>
            </w:pPr>
            <w:r w:rsidRPr="00296F8E">
              <w:rPr>
                <w:b/>
                <w:sz w:val="20"/>
                <w:szCs w:val="20"/>
              </w:rPr>
              <w:t>Control</w:t>
            </w:r>
            <w:r w:rsidR="00895A88" w:rsidRPr="00296F8E">
              <w:rPr>
                <w:sz w:val="20"/>
                <w:szCs w:val="20"/>
              </w:rPr>
              <w:t>: 30.0±</w:t>
            </w:r>
            <w:r w:rsidRPr="00296F8E">
              <w:rPr>
                <w:sz w:val="20"/>
                <w:szCs w:val="20"/>
              </w:rPr>
              <w:t>3.5</w:t>
            </w:r>
            <w:r w:rsidR="00895A88" w:rsidRPr="00296F8E">
              <w:rPr>
                <w:sz w:val="20"/>
                <w:szCs w:val="20"/>
              </w:rPr>
              <w:t xml:space="preserve"> </w:t>
            </w:r>
            <w:r w:rsidRPr="00296F8E">
              <w:rPr>
                <w:b/>
                <w:sz w:val="20"/>
                <w:szCs w:val="20"/>
              </w:rPr>
              <w:t>Intervention</w:t>
            </w:r>
            <w:r w:rsidR="00895A88" w:rsidRPr="00296F8E">
              <w:rPr>
                <w:sz w:val="20"/>
                <w:szCs w:val="20"/>
              </w:rPr>
              <w:t>: 30.1±</w:t>
            </w:r>
            <w:r w:rsidRPr="00296F8E">
              <w:rPr>
                <w:sz w:val="20"/>
                <w:szCs w:val="20"/>
              </w:rPr>
              <w:t>3.8</w:t>
            </w:r>
          </w:p>
        </w:tc>
        <w:tc>
          <w:tcPr>
            <w:tcW w:w="1980" w:type="dxa"/>
          </w:tcPr>
          <w:p w14:paraId="0EC4019C" w14:textId="3A9D4677" w:rsidR="002738BB" w:rsidRPr="00296F8E" w:rsidRDefault="002738BB" w:rsidP="00FB2769">
            <w:pPr>
              <w:rPr>
                <w:sz w:val="20"/>
                <w:szCs w:val="20"/>
              </w:rPr>
            </w:pPr>
            <w:r w:rsidRPr="00296F8E">
              <w:rPr>
                <w:sz w:val="20"/>
                <w:szCs w:val="20"/>
              </w:rPr>
              <w:t>Low GI</w:t>
            </w:r>
            <w:r w:rsidR="001753BD" w:rsidRPr="00296F8E">
              <w:rPr>
                <w:sz w:val="20"/>
                <w:szCs w:val="20"/>
              </w:rPr>
              <w:t>:</w:t>
            </w:r>
            <w:r w:rsidR="00017D50" w:rsidRPr="00296F8E">
              <w:rPr>
                <w:sz w:val="20"/>
                <w:szCs w:val="20"/>
              </w:rPr>
              <w:t xml:space="preserve"> W</w:t>
            </w:r>
            <w:r w:rsidR="00614410" w:rsidRPr="00296F8E">
              <w:rPr>
                <w:sz w:val="20"/>
                <w:szCs w:val="20"/>
              </w:rPr>
              <w:t>omen provided with an exchange list for starch choices specific to either intervention (low GI) or control</w:t>
            </w:r>
          </w:p>
        </w:tc>
        <w:tc>
          <w:tcPr>
            <w:tcW w:w="1980" w:type="dxa"/>
          </w:tcPr>
          <w:p w14:paraId="6388809F" w14:textId="4209333E" w:rsidR="002738BB" w:rsidRPr="00296F8E" w:rsidRDefault="00E30107" w:rsidP="00ED4EAF">
            <w:pPr>
              <w:rPr>
                <w:sz w:val="20"/>
                <w:szCs w:val="20"/>
              </w:rPr>
            </w:pPr>
            <w:r w:rsidRPr="00296F8E">
              <w:rPr>
                <w:b/>
                <w:sz w:val="20"/>
                <w:szCs w:val="20"/>
              </w:rPr>
              <w:t>Control</w:t>
            </w:r>
            <w:r w:rsidRPr="00296F8E">
              <w:rPr>
                <w:sz w:val="20"/>
                <w:szCs w:val="20"/>
              </w:rPr>
              <w:t xml:space="preserve">: </w:t>
            </w:r>
            <w:r w:rsidR="000E6A21" w:rsidRPr="00296F8E">
              <w:rPr>
                <w:sz w:val="20"/>
                <w:szCs w:val="20"/>
              </w:rPr>
              <w:t>Energy 2030±215;</w:t>
            </w:r>
            <w:r w:rsidR="0042211E" w:rsidRPr="00296F8E">
              <w:rPr>
                <w:sz w:val="20"/>
                <w:szCs w:val="20"/>
              </w:rPr>
              <w:t xml:space="preserve"> </w:t>
            </w:r>
            <w:r w:rsidR="000E6A21" w:rsidRPr="00296F8E">
              <w:rPr>
                <w:sz w:val="20"/>
                <w:szCs w:val="20"/>
              </w:rPr>
              <w:t>Carb 49.8±6.8;Protein 18.8±2.5;Fat 31.8±3.8;</w:t>
            </w:r>
            <w:r w:rsidRPr="00296F8E">
              <w:rPr>
                <w:sz w:val="20"/>
                <w:szCs w:val="20"/>
              </w:rPr>
              <w:t xml:space="preserve">GI 135.9±19.0 </w:t>
            </w:r>
            <w:r w:rsidRPr="00296F8E">
              <w:rPr>
                <w:b/>
                <w:sz w:val="20"/>
                <w:szCs w:val="20"/>
              </w:rPr>
              <w:t>Intervention</w:t>
            </w:r>
            <w:r w:rsidRPr="00296F8E">
              <w:rPr>
                <w:sz w:val="20"/>
                <w:szCs w:val="20"/>
              </w:rPr>
              <w:t xml:space="preserve">: </w:t>
            </w:r>
            <w:r w:rsidR="00ED4EAF" w:rsidRPr="00296F8E">
              <w:rPr>
                <w:sz w:val="20"/>
                <w:szCs w:val="20"/>
              </w:rPr>
              <w:t>Energy 2006±</w:t>
            </w:r>
            <w:r w:rsidR="007F57DD" w:rsidRPr="00296F8E">
              <w:rPr>
                <w:sz w:val="20"/>
                <w:szCs w:val="20"/>
              </w:rPr>
              <w:t>215</w:t>
            </w:r>
            <w:r w:rsidR="00EE3375" w:rsidRPr="00296F8E">
              <w:rPr>
                <w:sz w:val="20"/>
                <w:szCs w:val="20"/>
              </w:rPr>
              <w:t xml:space="preserve">; </w:t>
            </w:r>
            <w:r w:rsidR="001C3329" w:rsidRPr="00296F8E">
              <w:rPr>
                <w:sz w:val="20"/>
                <w:szCs w:val="20"/>
              </w:rPr>
              <w:t>Carb 48.56±</w:t>
            </w:r>
            <w:r w:rsidR="005A54CB" w:rsidRPr="00296F8E">
              <w:rPr>
                <w:sz w:val="20"/>
                <w:szCs w:val="20"/>
              </w:rPr>
              <w:t>7.</w:t>
            </w:r>
            <w:r w:rsidR="001C3329" w:rsidRPr="00296F8E">
              <w:rPr>
                <w:sz w:val="20"/>
                <w:szCs w:val="20"/>
              </w:rPr>
              <w:t>;</w:t>
            </w:r>
            <w:r w:rsidR="005A54CB" w:rsidRPr="00296F8E">
              <w:rPr>
                <w:sz w:val="20"/>
                <w:szCs w:val="20"/>
              </w:rPr>
              <w:t xml:space="preserve"> Protein </w:t>
            </w:r>
            <w:r w:rsidR="00DE3189" w:rsidRPr="00296F8E">
              <w:rPr>
                <w:sz w:val="20"/>
                <w:szCs w:val="20"/>
              </w:rPr>
              <w:t>18.9</w:t>
            </w:r>
            <w:r w:rsidR="005A54CB" w:rsidRPr="00296F8E">
              <w:rPr>
                <w:sz w:val="20"/>
                <w:szCs w:val="20"/>
              </w:rPr>
              <w:t>±</w:t>
            </w:r>
            <w:r w:rsidR="00DE3189" w:rsidRPr="00296F8E">
              <w:rPr>
                <w:sz w:val="20"/>
                <w:szCs w:val="20"/>
              </w:rPr>
              <w:t>2.9</w:t>
            </w:r>
            <w:r w:rsidR="005A54CB" w:rsidRPr="00296F8E">
              <w:rPr>
                <w:sz w:val="20"/>
                <w:szCs w:val="20"/>
              </w:rPr>
              <w:t xml:space="preserve">; Fat </w:t>
            </w:r>
            <w:r w:rsidR="00DE3189" w:rsidRPr="00296F8E">
              <w:rPr>
                <w:sz w:val="20"/>
                <w:szCs w:val="20"/>
              </w:rPr>
              <w:t>32.1</w:t>
            </w:r>
            <w:r w:rsidR="005A54CB" w:rsidRPr="00296F8E">
              <w:rPr>
                <w:sz w:val="20"/>
                <w:szCs w:val="20"/>
              </w:rPr>
              <w:t>±</w:t>
            </w:r>
            <w:r w:rsidR="00DE3189" w:rsidRPr="00296F8E">
              <w:rPr>
                <w:sz w:val="20"/>
                <w:szCs w:val="20"/>
              </w:rPr>
              <w:t>4.1</w:t>
            </w:r>
            <w:r w:rsidR="005A54CB" w:rsidRPr="00296F8E">
              <w:rPr>
                <w:sz w:val="20"/>
                <w:szCs w:val="20"/>
              </w:rPr>
              <w:t>;</w:t>
            </w:r>
            <w:r w:rsidR="001C3329" w:rsidRPr="00296F8E">
              <w:rPr>
                <w:sz w:val="20"/>
                <w:szCs w:val="20"/>
              </w:rPr>
              <w:t xml:space="preserve"> </w:t>
            </w:r>
            <w:r w:rsidR="006761F9" w:rsidRPr="00296F8E">
              <w:rPr>
                <w:sz w:val="20"/>
                <w:szCs w:val="20"/>
              </w:rPr>
              <w:t>GI 50.1±2.2</w:t>
            </w:r>
          </w:p>
        </w:tc>
      </w:tr>
      <w:tr w:rsidR="00E10F85" w:rsidRPr="00296F8E" w14:paraId="16644190" w14:textId="06BB2F07" w:rsidTr="00EF381C">
        <w:tc>
          <w:tcPr>
            <w:tcW w:w="1234" w:type="dxa"/>
          </w:tcPr>
          <w:p w14:paraId="608D9088" w14:textId="77777777" w:rsidR="002738BB" w:rsidRPr="00296F8E" w:rsidRDefault="002738BB" w:rsidP="00FB2769">
            <w:pPr>
              <w:rPr>
                <w:sz w:val="20"/>
                <w:szCs w:val="20"/>
              </w:rPr>
            </w:pPr>
            <w:r w:rsidRPr="00296F8E">
              <w:rPr>
                <w:sz w:val="20"/>
                <w:szCs w:val="20"/>
              </w:rPr>
              <w:t xml:space="preserve">Moses, 2009 </w:t>
            </w:r>
            <w:r w:rsidRPr="00296F8E">
              <w:rPr>
                <w:sz w:val="20"/>
                <w:szCs w:val="20"/>
              </w:rPr>
              <w:fldChar w:fldCharType="begin"/>
            </w:r>
            <w:r w:rsidRPr="00296F8E">
              <w:rPr>
                <w:sz w:val="20"/>
                <w:szCs w:val="20"/>
              </w:rPr>
              <w:instrText xml:space="preserve"> ADDIN EN.CITE &lt;EndNote&gt;&lt;Cite&gt;&lt;Author&gt;Moses&lt;/Author&gt;&lt;Year&gt;2009&lt;/Year&gt;&lt;RecNum&gt;4714&lt;/RecNum&gt;&lt;DisplayText&gt;(13)&lt;/DisplayText&gt;&lt;record&gt;&lt;rec-number&gt;4714&lt;/rec-number&gt;&lt;foreign-keys&gt;&lt;key app="EN" db-id="ftstadpp2s0099etd5spaad1wawtxsdztz2x" timestamp="1467380965"&gt;4714&lt;/key&gt;&lt;/foreign-keys&gt;&lt;ref-type name="Journal Article"&gt;17&lt;/ref-type&gt;&lt;contributors&gt;&lt;authors&gt;&lt;author&gt;Moses, R. G.&lt;/author&gt;&lt;author&gt;Barker, M.&lt;/author&gt;&lt;author&gt;Winter, M.&lt;/author&gt;&lt;author&gt;Petocz, P.&lt;/author&gt;&lt;author&gt;Brand-Miller, J. C.&lt;/author&gt;&lt;/authors&gt;&lt;/contributors&gt;&lt;auth-address&gt;[Moses, Robert G.; Barker, Megan; Winter, Meagan] S Eastern Sydney &amp;amp; Illawarra Area Hlth Serv, Illawarra Diabet Serv, Wollongong, NSW, Australia. [Petocz, Peter] Macquarie Univ, Dept Stat, Sydney, NSW 2109, Australia. [Brand-Miller, Jennie C.] Univ Sydney, Human Nutr Unit, Sydney, NSW 2006, Australia.&amp;#xD;Moses, RG (reprint author), S Eastern Sydney &amp;amp; Illawarra Area Hlth Serv, Illawarra Diabet Serv, Wollongong, NSW, Australia.&amp;#xD;robert.moses@sesiahs.health.nsw.gov.au&lt;/auth-address&gt;&lt;titles&gt;&lt;title&gt;Can a Low-Glycemic Index Diet Reduce the Need for Insulin in Gestational Diabetes Mellitus? A randomized trial&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96-1000&lt;/pages&gt;&lt;volume&gt;32&lt;/volume&gt;&lt;number&gt;6&lt;/number&gt;&lt;keywords&gt;&lt;keyword&gt;pregnancy&lt;/keyword&gt;&lt;keyword&gt;outcomes&lt;/keyword&gt;&lt;keyword&gt;Endocrinology &amp;amp; Metabolism&lt;/keyword&gt;&lt;/keywords&gt;&lt;dates&gt;&lt;year&gt;2009&lt;/year&gt;&lt;pub-dates&gt;&lt;date&gt;Jun&lt;/date&gt;&lt;/pub-dates&gt;&lt;/dates&gt;&lt;isbn&gt;0149-5992&lt;/isbn&gt;&lt;accession-num&gt;WOS:000266522200005&lt;/accession-num&gt;&lt;work-type&gt;Article&lt;/work-type&gt;&lt;urls&gt;&lt;related-urls&gt;&lt;url&gt;&amp;lt;Go to ISI&amp;gt;://WOS:000266522200005&lt;/url&gt;&lt;/related-urls&gt;&lt;/urls&gt;&lt;electronic-resource-num&gt;10.2337/dc09-0007&lt;/electronic-resource-num&gt;&lt;language&gt;English&lt;/language&gt;&lt;/record&gt;&lt;/Cite&gt;&lt;/EndNote&gt;</w:instrText>
            </w:r>
            <w:r w:rsidRPr="00296F8E">
              <w:rPr>
                <w:sz w:val="20"/>
                <w:szCs w:val="20"/>
              </w:rPr>
              <w:fldChar w:fldCharType="separate"/>
            </w:r>
            <w:r w:rsidRPr="00296F8E">
              <w:rPr>
                <w:noProof/>
                <w:sz w:val="20"/>
                <w:szCs w:val="20"/>
              </w:rPr>
              <w:t>(13)</w:t>
            </w:r>
            <w:r w:rsidRPr="00296F8E">
              <w:rPr>
                <w:sz w:val="20"/>
                <w:szCs w:val="20"/>
              </w:rPr>
              <w:fldChar w:fldCharType="end"/>
            </w:r>
          </w:p>
        </w:tc>
        <w:tc>
          <w:tcPr>
            <w:tcW w:w="961" w:type="dxa"/>
          </w:tcPr>
          <w:p w14:paraId="31EE9CB4" w14:textId="77777777" w:rsidR="002738BB" w:rsidRPr="00296F8E" w:rsidRDefault="002738BB" w:rsidP="00FB2769">
            <w:pPr>
              <w:rPr>
                <w:sz w:val="20"/>
                <w:szCs w:val="20"/>
              </w:rPr>
            </w:pPr>
            <w:r w:rsidRPr="00296F8E">
              <w:rPr>
                <w:sz w:val="20"/>
                <w:szCs w:val="20"/>
              </w:rPr>
              <w:t>Australia</w:t>
            </w:r>
          </w:p>
        </w:tc>
        <w:tc>
          <w:tcPr>
            <w:tcW w:w="981" w:type="dxa"/>
          </w:tcPr>
          <w:p w14:paraId="29FE836D" w14:textId="77777777" w:rsidR="002738BB" w:rsidRPr="00296F8E" w:rsidRDefault="002738BB" w:rsidP="00FB2769">
            <w:pPr>
              <w:rPr>
                <w:sz w:val="20"/>
                <w:szCs w:val="20"/>
              </w:rPr>
            </w:pPr>
            <w:r w:rsidRPr="00296F8E">
              <w:rPr>
                <w:sz w:val="20"/>
                <w:szCs w:val="20"/>
              </w:rPr>
              <w:t>63</w:t>
            </w:r>
          </w:p>
        </w:tc>
        <w:tc>
          <w:tcPr>
            <w:tcW w:w="1385" w:type="dxa"/>
          </w:tcPr>
          <w:p w14:paraId="7300FD82" w14:textId="6D620C36" w:rsidR="002738BB" w:rsidRPr="00296F8E" w:rsidRDefault="002738BB" w:rsidP="00FB2769">
            <w:pPr>
              <w:rPr>
                <w:sz w:val="20"/>
                <w:szCs w:val="20"/>
              </w:rPr>
            </w:pPr>
            <w:r w:rsidRPr="00296F8E">
              <w:rPr>
                <w:sz w:val="20"/>
                <w:szCs w:val="20"/>
              </w:rPr>
              <w:t>Not reported</w:t>
            </w:r>
          </w:p>
        </w:tc>
        <w:tc>
          <w:tcPr>
            <w:tcW w:w="1385" w:type="dxa"/>
          </w:tcPr>
          <w:p w14:paraId="2404C4DD" w14:textId="6EC9249E" w:rsidR="002738BB" w:rsidRPr="00296F8E" w:rsidRDefault="002738BB" w:rsidP="008B4871">
            <w:pPr>
              <w:rPr>
                <w:sz w:val="20"/>
                <w:szCs w:val="20"/>
              </w:rPr>
            </w:pPr>
            <w:r w:rsidRPr="00296F8E">
              <w:rPr>
                <w:sz w:val="20"/>
                <w:szCs w:val="20"/>
              </w:rPr>
              <w:t xml:space="preserve">Australasian Diabetes in Pregnancy Society </w:t>
            </w:r>
            <w:r w:rsidRPr="00296F8E">
              <w:rPr>
                <w:sz w:val="20"/>
                <w:szCs w:val="20"/>
              </w:rPr>
              <w:fldChar w:fldCharType="begin"/>
            </w:r>
            <w:r w:rsidRPr="00296F8E">
              <w:rPr>
                <w:sz w:val="20"/>
                <w:szCs w:val="20"/>
              </w:rPr>
              <w:instrText xml:space="preserve"> ADDIN EN.CITE &lt;EndNote&gt;&lt;Cite&gt;&lt;Author&gt;Hoffman&lt;/Author&gt;&lt;Year&gt;1998&lt;/Year&gt;&lt;RecNum&gt;46&lt;/RecNum&gt;&lt;DisplayText&gt;(41)&lt;/DisplayText&gt;&lt;record&gt;&lt;rec-number&gt;46&lt;/rec-number&gt;&lt;foreign-keys&gt;&lt;key app="EN" db-id="e9dspraxbf0vwleavs9vxp04dstxwf2svpv0" timestamp="1509353701"&gt;46&lt;/key&gt;&lt;/foreign-keys&gt;&lt;ref-type name="Journal Article"&gt;17&lt;/ref-type&gt;&lt;contributors&gt;&lt;authors&gt;&lt;author&gt;Hoffman, L.&lt;/author&gt;&lt;author&gt;Nolan, C.&lt;/author&gt;&lt;author&gt;Wilson, J. D.&lt;/author&gt;&lt;author&gt;Oats, J. J.&lt;/author&gt;&lt;author&gt;Simmons, D.&lt;/author&gt;&lt;/authors&gt;&lt;/contributors&gt;&lt;auth-address&gt;Department of Diabetes and Endocrinology, Royal Hobart Hospital, Hobart, TAS.&lt;/auth-address&gt;&lt;titles&gt;&lt;title&gt;Gestational diabetes mellitus--management guidelines. The Australasian Diabetes in Pregnancy Society&lt;/title&gt;&lt;secondary-title&gt;Med J Aust&lt;/secondary-title&gt;&lt;/titles&gt;&lt;periodical&gt;&lt;full-title&gt;Med J Aust&lt;/full-title&gt;&lt;/periodical&gt;&lt;pages&gt;93-7&lt;/pages&gt;&lt;volume&gt;169&lt;/volume&gt;&lt;number&gt;2&lt;/number&gt;&lt;edition&gt;1998/08/13&lt;/edition&gt;&lt;keywords&gt;&lt;keyword&gt;Blood Glucose Self-Monitoring&lt;/keyword&gt;&lt;keyword&gt;Delivery, Obstetric&lt;/keyword&gt;&lt;keyword&gt;Diabetes, Gestational/diagnosis/*therapy&lt;/keyword&gt;&lt;keyword&gt;Diet Therapy&lt;/keyword&gt;&lt;keyword&gt;Female&lt;/keyword&gt;&lt;keyword&gt;Follow-Up Studies&lt;/keyword&gt;&lt;keyword&gt;Humans&lt;/keyword&gt;&lt;keyword&gt;Infant, Newborn&lt;/keyword&gt;&lt;keyword&gt;Insulin/therapeutic use&lt;/keyword&gt;&lt;keyword&gt;Mass Screening/methods&lt;/keyword&gt;&lt;keyword&gt;Patient Education as Topic&lt;/keyword&gt;&lt;keyword&gt;Pregnancy&lt;/keyword&gt;&lt;keyword&gt;Pregnancy Outcome&lt;/keyword&gt;&lt;keyword&gt;Risk Factors&lt;/keyword&gt;&lt;/keywords&gt;&lt;dates&gt;&lt;year&gt;1998&lt;/year&gt;&lt;pub-dates&gt;&lt;date&gt;Jul 20&lt;/date&gt;&lt;/pub-dates&gt;&lt;/dates&gt;&lt;isbn&gt;0025-729X (Print)&amp;#xD;0025-729X (Linking)&lt;/isbn&gt;&lt;accession-num&gt;9700346&lt;/accession-num&gt;&lt;urls&gt;&lt;related-urls&gt;&lt;url&gt;https://www.ncbi.nlm.nih.gov/pubmed/9700346&lt;/url&gt;&lt;/related-urls&gt;&lt;/urls&gt;&lt;/record&gt;&lt;/Cite&gt;&lt;/EndNote&gt;</w:instrText>
            </w:r>
            <w:r w:rsidRPr="00296F8E">
              <w:rPr>
                <w:sz w:val="20"/>
                <w:szCs w:val="20"/>
              </w:rPr>
              <w:fldChar w:fldCharType="separate"/>
            </w:r>
            <w:r w:rsidRPr="00296F8E">
              <w:rPr>
                <w:noProof/>
                <w:sz w:val="20"/>
                <w:szCs w:val="20"/>
              </w:rPr>
              <w:t>(41)</w:t>
            </w:r>
            <w:r w:rsidRPr="00296F8E">
              <w:rPr>
                <w:sz w:val="20"/>
                <w:szCs w:val="20"/>
              </w:rPr>
              <w:fldChar w:fldCharType="end"/>
            </w:r>
          </w:p>
        </w:tc>
        <w:tc>
          <w:tcPr>
            <w:tcW w:w="1671" w:type="dxa"/>
          </w:tcPr>
          <w:p w14:paraId="1C1CD51F" w14:textId="5666081A" w:rsidR="002738BB" w:rsidRPr="00296F8E" w:rsidRDefault="002738BB" w:rsidP="00FB2769">
            <w:pPr>
              <w:rPr>
                <w:sz w:val="20"/>
                <w:szCs w:val="20"/>
              </w:rPr>
            </w:pPr>
            <w:r w:rsidRPr="00296F8E">
              <w:rPr>
                <w:sz w:val="20"/>
                <w:szCs w:val="20"/>
              </w:rPr>
              <w:t xml:space="preserve">28-32 weeks until delivery </w:t>
            </w:r>
          </w:p>
        </w:tc>
        <w:tc>
          <w:tcPr>
            <w:tcW w:w="1671" w:type="dxa"/>
          </w:tcPr>
          <w:p w14:paraId="55DE5B1B" w14:textId="11CDC82E" w:rsidR="002738BB" w:rsidRPr="00296F8E" w:rsidRDefault="002738BB" w:rsidP="00FB2769">
            <w:pPr>
              <w:rPr>
                <w:sz w:val="20"/>
                <w:szCs w:val="20"/>
              </w:rPr>
            </w:pPr>
            <w:r w:rsidRPr="00296F8E">
              <w:rPr>
                <w:b/>
                <w:sz w:val="20"/>
                <w:szCs w:val="20"/>
              </w:rPr>
              <w:t>Control</w:t>
            </w:r>
            <w:r w:rsidR="00654F58" w:rsidRPr="00296F8E">
              <w:rPr>
                <w:sz w:val="20"/>
                <w:szCs w:val="20"/>
              </w:rPr>
              <w:t>: 29.9±</w:t>
            </w:r>
            <w:r w:rsidRPr="00296F8E">
              <w:rPr>
                <w:sz w:val="20"/>
                <w:szCs w:val="20"/>
              </w:rPr>
              <w:t>1.11</w:t>
            </w:r>
            <w:r w:rsidR="00654F58" w:rsidRPr="00296F8E">
              <w:rPr>
                <w:sz w:val="20"/>
                <w:szCs w:val="20"/>
              </w:rPr>
              <w:t xml:space="preserve"> </w:t>
            </w:r>
            <w:r w:rsidRPr="00296F8E">
              <w:rPr>
                <w:b/>
                <w:sz w:val="20"/>
                <w:szCs w:val="20"/>
              </w:rPr>
              <w:t>Intervention</w:t>
            </w:r>
            <w:r w:rsidR="00654F58" w:rsidRPr="00296F8E">
              <w:rPr>
                <w:sz w:val="20"/>
                <w:szCs w:val="20"/>
              </w:rPr>
              <w:t>: 30.3±</w:t>
            </w:r>
            <w:r w:rsidRPr="00296F8E">
              <w:rPr>
                <w:sz w:val="20"/>
                <w:szCs w:val="20"/>
              </w:rPr>
              <w:t>1.11</w:t>
            </w:r>
          </w:p>
          <w:p w14:paraId="4E5A0787" w14:textId="77777777" w:rsidR="002738BB" w:rsidRPr="00296F8E" w:rsidRDefault="002738BB" w:rsidP="00FB2769">
            <w:pPr>
              <w:rPr>
                <w:sz w:val="20"/>
                <w:szCs w:val="20"/>
              </w:rPr>
            </w:pPr>
          </w:p>
        </w:tc>
        <w:tc>
          <w:tcPr>
            <w:tcW w:w="2031" w:type="dxa"/>
          </w:tcPr>
          <w:p w14:paraId="474AB514" w14:textId="626AAEE6" w:rsidR="002738BB" w:rsidRPr="00296F8E" w:rsidRDefault="002738BB" w:rsidP="00FB2769">
            <w:pPr>
              <w:rPr>
                <w:sz w:val="20"/>
                <w:szCs w:val="20"/>
              </w:rPr>
            </w:pPr>
            <w:r w:rsidRPr="00296F8E">
              <w:rPr>
                <w:b/>
                <w:sz w:val="20"/>
                <w:szCs w:val="20"/>
              </w:rPr>
              <w:t>Control</w:t>
            </w:r>
            <w:r w:rsidRPr="00296F8E">
              <w:rPr>
                <w:sz w:val="20"/>
                <w:szCs w:val="20"/>
              </w:rPr>
              <w:t>: 32.8±7.92</w:t>
            </w:r>
            <w:r w:rsidR="00654F58" w:rsidRPr="00296F8E">
              <w:rPr>
                <w:sz w:val="20"/>
                <w:szCs w:val="20"/>
              </w:rPr>
              <w:t xml:space="preserve"> </w:t>
            </w:r>
            <w:r w:rsidRPr="00296F8E">
              <w:rPr>
                <w:b/>
                <w:sz w:val="20"/>
                <w:szCs w:val="20"/>
              </w:rPr>
              <w:t>Intervention</w:t>
            </w:r>
            <w:r w:rsidRPr="00296F8E">
              <w:rPr>
                <w:sz w:val="20"/>
                <w:szCs w:val="20"/>
              </w:rPr>
              <w:t>: 32.0±6.68</w:t>
            </w:r>
            <w:r w:rsidR="00654F58" w:rsidRPr="00296F8E">
              <w:rPr>
                <w:sz w:val="20"/>
                <w:szCs w:val="20"/>
              </w:rPr>
              <w:t xml:space="preserve"> </w:t>
            </w:r>
            <w:r w:rsidRPr="00296F8E">
              <w:rPr>
                <w:sz w:val="20"/>
                <w:szCs w:val="20"/>
              </w:rPr>
              <w:t xml:space="preserve">(At enrolment) </w:t>
            </w:r>
          </w:p>
        </w:tc>
        <w:tc>
          <w:tcPr>
            <w:tcW w:w="1812" w:type="dxa"/>
          </w:tcPr>
          <w:p w14:paraId="775A4394" w14:textId="5BD2DC21" w:rsidR="002738BB" w:rsidRPr="00296F8E" w:rsidRDefault="002738BB" w:rsidP="00FB2769">
            <w:pPr>
              <w:tabs>
                <w:tab w:val="left" w:pos="582"/>
              </w:tabs>
              <w:rPr>
                <w:sz w:val="20"/>
                <w:szCs w:val="20"/>
              </w:rPr>
            </w:pPr>
            <w:r w:rsidRPr="00296F8E">
              <w:rPr>
                <w:b/>
                <w:sz w:val="20"/>
                <w:szCs w:val="20"/>
              </w:rPr>
              <w:t>Control</w:t>
            </w:r>
            <w:r w:rsidRPr="00296F8E">
              <w:rPr>
                <w:sz w:val="20"/>
                <w:szCs w:val="20"/>
              </w:rPr>
              <w:t>: 31.3±4.52</w:t>
            </w:r>
            <w:r w:rsidR="00654F58" w:rsidRPr="00296F8E">
              <w:rPr>
                <w:sz w:val="20"/>
                <w:szCs w:val="20"/>
              </w:rPr>
              <w:t xml:space="preserve"> </w:t>
            </w:r>
            <w:r w:rsidRPr="00296F8E">
              <w:rPr>
                <w:b/>
                <w:sz w:val="20"/>
                <w:szCs w:val="20"/>
              </w:rPr>
              <w:t>Intervention</w:t>
            </w:r>
            <w:r w:rsidRPr="00296F8E">
              <w:rPr>
                <w:sz w:val="20"/>
                <w:szCs w:val="20"/>
              </w:rPr>
              <w:t>: 30.8±3.90</w:t>
            </w:r>
          </w:p>
          <w:p w14:paraId="5CDF8903" w14:textId="77777777" w:rsidR="002738BB" w:rsidRPr="00296F8E" w:rsidRDefault="002738BB" w:rsidP="00FB2769">
            <w:pPr>
              <w:rPr>
                <w:sz w:val="20"/>
                <w:szCs w:val="20"/>
              </w:rPr>
            </w:pPr>
          </w:p>
        </w:tc>
        <w:tc>
          <w:tcPr>
            <w:tcW w:w="1980" w:type="dxa"/>
          </w:tcPr>
          <w:p w14:paraId="069828DC" w14:textId="4676DDB7" w:rsidR="002738BB" w:rsidRPr="00296F8E" w:rsidRDefault="00B40F16" w:rsidP="00B40F16">
            <w:pPr>
              <w:rPr>
                <w:sz w:val="20"/>
                <w:szCs w:val="20"/>
              </w:rPr>
            </w:pPr>
            <w:r w:rsidRPr="00296F8E">
              <w:rPr>
                <w:sz w:val="20"/>
                <w:szCs w:val="20"/>
              </w:rPr>
              <w:t xml:space="preserve">Low GI: </w:t>
            </w:r>
            <w:r w:rsidR="00017D50" w:rsidRPr="00296F8E">
              <w:rPr>
                <w:sz w:val="20"/>
                <w:szCs w:val="20"/>
              </w:rPr>
              <w:t>Women asked to avoid specific high GI foods and were provided with a booklet outlining carb choices</w:t>
            </w:r>
          </w:p>
        </w:tc>
        <w:tc>
          <w:tcPr>
            <w:tcW w:w="1980" w:type="dxa"/>
          </w:tcPr>
          <w:p w14:paraId="5607DC29" w14:textId="4F596F3E" w:rsidR="002738BB" w:rsidRPr="00296F8E" w:rsidRDefault="0042211E" w:rsidP="00FB2769">
            <w:pPr>
              <w:rPr>
                <w:sz w:val="20"/>
                <w:szCs w:val="20"/>
              </w:rPr>
            </w:pPr>
            <w:r w:rsidRPr="00296F8E">
              <w:rPr>
                <w:b/>
                <w:sz w:val="20"/>
                <w:szCs w:val="20"/>
              </w:rPr>
              <w:t>Control</w:t>
            </w:r>
            <w:r w:rsidRPr="00296F8E">
              <w:rPr>
                <w:sz w:val="20"/>
                <w:szCs w:val="20"/>
              </w:rPr>
              <w:t>:</w:t>
            </w:r>
            <w:r w:rsidRPr="00296F8E">
              <w:rPr>
                <w:b/>
                <w:sz w:val="20"/>
                <w:szCs w:val="20"/>
              </w:rPr>
              <w:t xml:space="preserve"> </w:t>
            </w:r>
            <w:r w:rsidRPr="00296F8E">
              <w:rPr>
                <w:sz w:val="20"/>
                <w:szCs w:val="20"/>
              </w:rPr>
              <w:t xml:space="preserve">Energy 1656±433; Carb 36.2±8.2; Protein 24.0±4.4; Fat 34.3±9.9 </w:t>
            </w:r>
            <w:r w:rsidRPr="00296F8E">
              <w:rPr>
                <w:b/>
                <w:sz w:val="20"/>
                <w:szCs w:val="20"/>
              </w:rPr>
              <w:t>Intervention</w:t>
            </w:r>
            <w:r w:rsidRPr="00296F8E">
              <w:rPr>
                <w:sz w:val="20"/>
                <w:szCs w:val="20"/>
              </w:rPr>
              <w:t xml:space="preserve">: </w:t>
            </w:r>
            <w:r w:rsidR="00ED4EAF" w:rsidRPr="00296F8E">
              <w:rPr>
                <w:sz w:val="20"/>
                <w:szCs w:val="20"/>
              </w:rPr>
              <w:t>Energy 1713±368</w:t>
            </w:r>
            <w:r w:rsidR="00EE3375" w:rsidRPr="00296F8E">
              <w:rPr>
                <w:sz w:val="20"/>
                <w:szCs w:val="20"/>
              </w:rPr>
              <w:t xml:space="preserve">; </w:t>
            </w:r>
            <w:r w:rsidR="009504AB" w:rsidRPr="00296F8E">
              <w:rPr>
                <w:sz w:val="20"/>
                <w:szCs w:val="20"/>
              </w:rPr>
              <w:t>Carb 36.7±</w:t>
            </w:r>
            <w:r w:rsidRPr="00296F8E">
              <w:rPr>
                <w:sz w:val="20"/>
                <w:szCs w:val="20"/>
              </w:rPr>
              <w:t>6.1</w:t>
            </w:r>
            <w:r w:rsidR="005A54CB" w:rsidRPr="00296F8E">
              <w:rPr>
                <w:sz w:val="20"/>
                <w:szCs w:val="20"/>
              </w:rPr>
              <w:t>; Protein 23.9±3.9;</w:t>
            </w:r>
            <w:r w:rsidR="009504AB" w:rsidRPr="00296F8E">
              <w:rPr>
                <w:sz w:val="20"/>
                <w:szCs w:val="20"/>
              </w:rPr>
              <w:t xml:space="preserve"> </w:t>
            </w:r>
            <w:r w:rsidR="00C25B36" w:rsidRPr="00296F8E">
              <w:rPr>
                <w:sz w:val="20"/>
                <w:szCs w:val="20"/>
              </w:rPr>
              <w:t xml:space="preserve">Fat 33.4±6.12; </w:t>
            </w:r>
            <w:r w:rsidR="006761F9" w:rsidRPr="00296F8E">
              <w:rPr>
                <w:sz w:val="20"/>
                <w:szCs w:val="20"/>
              </w:rPr>
              <w:t>GI 48.0±5.0</w:t>
            </w:r>
          </w:p>
        </w:tc>
      </w:tr>
      <w:tr w:rsidR="00301C83" w:rsidRPr="00296F8E" w14:paraId="18BC308F" w14:textId="77777777" w:rsidTr="0027498A">
        <w:tc>
          <w:tcPr>
            <w:tcW w:w="17091" w:type="dxa"/>
            <w:gridSpan w:val="11"/>
          </w:tcPr>
          <w:p w14:paraId="4D14242A" w14:textId="63DEFFAF" w:rsidR="00301C83" w:rsidRPr="00296F8E" w:rsidRDefault="00301C83" w:rsidP="00EE3375">
            <w:pPr>
              <w:rPr>
                <w:sz w:val="20"/>
                <w:szCs w:val="20"/>
              </w:rPr>
            </w:pPr>
            <w:r w:rsidRPr="00296F8E">
              <w:rPr>
                <w:b/>
                <w:sz w:val="20"/>
                <w:szCs w:val="20"/>
              </w:rPr>
              <w:t>DASH (Dietary Approaches to Stop Hypertension) Diet</w:t>
            </w:r>
          </w:p>
        </w:tc>
      </w:tr>
      <w:tr w:rsidR="00E10F85" w:rsidRPr="00296F8E" w14:paraId="38D98351" w14:textId="0695E8B7" w:rsidTr="00EF381C">
        <w:tc>
          <w:tcPr>
            <w:tcW w:w="1234" w:type="dxa"/>
          </w:tcPr>
          <w:p w14:paraId="22B322EB" w14:textId="77777777" w:rsidR="002738BB" w:rsidRPr="00296F8E" w:rsidRDefault="002738BB" w:rsidP="00FB2769">
            <w:pPr>
              <w:rPr>
                <w:sz w:val="20"/>
                <w:szCs w:val="20"/>
              </w:rPr>
            </w:pPr>
            <w:r w:rsidRPr="00296F8E">
              <w:rPr>
                <w:sz w:val="20"/>
                <w:szCs w:val="20"/>
              </w:rPr>
              <w:t xml:space="preserve">Asemi, 2013 </w:t>
            </w:r>
            <w:r w:rsidRPr="00296F8E">
              <w:rPr>
                <w:sz w:val="20"/>
                <w:szCs w:val="20"/>
              </w:rPr>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Pr="00296F8E">
              <w:rPr>
                <w:sz w:val="20"/>
                <w:szCs w:val="20"/>
              </w:rPr>
              <w:instrText xml:space="preserve"> ADDIN EN.CITE </w:instrText>
            </w:r>
            <w:r w:rsidRPr="00296F8E">
              <w:rPr>
                <w:sz w:val="20"/>
                <w:szCs w:val="20"/>
              </w:rPr>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1)</w:t>
            </w:r>
            <w:r w:rsidRPr="00296F8E">
              <w:rPr>
                <w:sz w:val="20"/>
                <w:szCs w:val="20"/>
              </w:rPr>
              <w:fldChar w:fldCharType="end"/>
            </w:r>
          </w:p>
        </w:tc>
        <w:tc>
          <w:tcPr>
            <w:tcW w:w="961" w:type="dxa"/>
          </w:tcPr>
          <w:p w14:paraId="4D4F4FB6" w14:textId="77777777" w:rsidR="002738BB" w:rsidRPr="00296F8E" w:rsidRDefault="002738BB" w:rsidP="00FB2769">
            <w:pPr>
              <w:rPr>
                <w:sz w:val="20"/>
                <w:szCs w:val="20"/>
              </w:rPr>
            </w:pPr>
            <w:r w:rsidRPr="00296F8E">
              <w:rPr>
                <w:sz w:val="20"/>
                <w:szCs w:val="20"/>
              </w:rPr>
              <w:t xml:space="preserve">Iran </w:t>
            </w:r>
          </w:p>
        </w:tc>
        <w:tc>
          <w:tcPr>
            <w:tcW w:w="981" w:type="dxa"/>
          </w:tcPr>
          <w:p w14:paraId="76B1D7C0" w14:textId="77777777" w:rsidR="002738BB" w:rsidRPr="00296F8E" w:rsidRDefault="002738BB" w:rsidP="00FB2769">
            <w:pPr>
              <w:rPr>
                <w:sz w:val="20"/>
                <w:szCs w:val="20"/>
              </w:rPr>
            </w:pPr>
            <w:r w:rsidRPr="00296F8E">
              <w:rPr>
                <w:sz w:val="20"/>
                <w:szCs w:val="20"/>
              </w:rPr>
              <w:t>34</w:t>
            </w:r>
          </w:p>
        </w:tc>
        <w:tc>
          <w:tcPr>
            <w:tcW w:w="1385" w:type="dxa"/>
          </w:tcPr>
          <w:p w14:paraId="0FD8B770" w14:textId="666685B2" w:rsidR="002738BB" w:rsidRPr="00296F8E" w:rsidRDefault="002738BB" w:rsidP="00FB2769">
            <w:pPr>
              <w:rPr>
                <w:sz w:val="20"/>
                <w:szCs w:val="20"/>
              </w:rPr>
            </w:pPr>
            <w:r w:rsidRPr="00296F8E">
              <w:rPr>
                <w:sz w:val="20"/>
                <w:szCs w:val="20"/>
              </w:rPr>
              <w:t>32 for “key variable serum HDL”</w:t>
            </w:r>
          </w:p>
        </w:tc>
        <w:tc>
          <w:tcPr>
            <w:tcW w:w="1385" w:type="dxa"/>
          </w:tcPr>
          <w:p w14:paraId="1FAECA67" w14:textId="080A57D8" w:rsidR="002738BB" w:rsidRPr="00296F8E" w:rsidRDefault="002738BB" w:rsidP="00FB2769">
            <w:pPr>
              <w:rPr>
                <w:sz w:val="20"/>
                <w:szCs w:val="20"/>
              </w:rPr>
            </w:pPr>
            <w:r w:rsidRPr="00296F8E">
              <w:rPr>
                <w:sz w:val="20"/>
                <w:szCs w:val="20"/>
              </w:rPr>
              <w:t xml:space="preserve">50g glucose challenge &gt;140 mg/dl </w:t>
            </w:r>
            <w:r w:rsidRPr="00296F8E">
              <w:rPr>
                <w:sz w:val="20"/>
                <w:szCs w:val="20"/>
              </w:rPr>
              <w:sym w:font="Wingdings" w:char="F0E0"/>
            </w:r>
            <w:r w:rsidRPr="00296F8E">
              <w:rPr>
                <w:sz w:val="20"/>
                <w:szCs w:val="20"/>
              </w:rPr>
              <w:t xml:space="preserve"> 100g OGTT; GDM if 2+ fasting &gt;95 mg/dl, 1 hr 180 mg/dl, 2 hr 155 mg/dl, 3hr 140 mg/dl</w:t>
            </w:r>
          </w:p>
        </w:tc>
        <w:tc>
          <w:tcPr>
            <w:tcW w:w="1671" w:type="dxa"/>
          </w:tcPr>
          <w:p w14:paraId="4E35ED9F" w14:textId="28174F8D" w:rsidR="002738BB" w:rsidRPr="00296F8E" w:rsidRDefault="002738BB" w:rsidP="00FB2769">
            <w:pPr>
              <w:rPr>
                <w:sz w:val="20"/>
                <w:szCs w:val="20"/>
              </w:rPr>
            </w:pPr>
            <w:r w:rsidRPr="00296F8E">
              <w:rPr>
                <w:sz w:val="20"/>
                <w:szCs w:val="20"/>
              </w:rPr>
              <w:t xml:space="preserve">4 weeks </w:t>
            </w:r>
          </w:p>
        </w:tc>
        <w:tc>
          <w:tcPr>
            <w:tcW w:w="1671" w:type="dxa"/>
          </w:tcPr>
          <w:p w14:paraId="0F978965" w14:textId="1928D311" w:rsidR="002738BB" w:rsidRPr="00296F8E" w:rsidRDefault="002738BB" w:rsidP="00FB2769">
            <w:pPr>
              <w:rPr>
                <w:sz w:val="20"/>
                <w:szCs w:val="20"/>
              </w:rPr>
            </w:pPr>
            <w:r w:rsidRPr="00296F8E">
              <w:rPr>
                <w:sz w:val="20"/>
                <w:szCs w:val="20"/>
              </w:rPr>
              <w:t>Not reported</w:t>
            </w:r>
          </w:p>
        </w:tc>
        <w:tc>
          <w:tcPr>
            <w:tcW w:w="2031" w:type="dxa"/>
          </w:tcPr>
          <w:p w14:paraId="66526ACB" w14:textId="0CC5E227" w:rsidR="002738BB" w:rsidRPr="00296F8E" w:rsidRDefault="002738BB" w:rsidP="00FB2769">
            <w:pPr>
              <w:rPr>
                <w:sz w:val="20"/>
                <w:szCs w:val="20"/>
              </w:rPr>
            </w:pPr>
            <w:r w:rsidRPr="00296F8E">
              <w:rPr>
                <w:b/>
                <w:sz w:val="20"/>
                <w:szCs w:val="20"/>
              </w:rPr>
              <w:t>Control</w:t>
            </w:r>
            <w:r w:rsidRPr="00296F8E">
              <w:rPr>
                <w:sz w:val="20"/>
                <w:szCs w:val="20"/>
              </w:rPr>
              <w:t>: 31.4±5.7</w:t>
            </w:r>
            <w:r w:rsidR="00D74CDB" w:rsidRPr="00296F8E">
              <w:rPr>
                <w:sz w:val="20"/>
                <w:szCs w:val="20"/>
              </w:rPr>
              <w:t xml:space="preserve"> </w:t>
            </w:r>
            <w:r w:rsidRPr="00296F8E">
              <w:rPr>
                <w:b/>
                <w:sz w:val="20"/>
                <w:szCs w:val="20"/>
              </w:rPr>
              <w:t>Intervention</w:t>
            </w:r>
            <w:r w:rsidRPr="00296F8E">
              <w:rPr>
                <w:sz w:val="20"/>
                <w:szCs w:val="20"/>
              </w:rPr>
              <w:t>: 29.0±3.2</w:t>
            </w:r>
            <w:r w:rsidR="00D74CDB" w:rsidRPr="00296F8E">
              <w:rPr>
                <w:sz w:val="20"/>
                <w:szCs w:val="20"/>
              </w:rPr>
              <w:t xml:space="preserve"> </w:t>
            </w:r>
            <w:r w:rsidRPr="00296F8E">
              <w:rPr>
                <w:sz w:val="20"/>
                <w:szCs w:val="20"/>
              </w:rPr>
              <w:t xml:space="preserve">(At enrolment) </w:t>
            </w:r>
          </w:p>
        </w:tc>
        <w:tc>
          <w:tcPr>
            <w:tcW w:w="1812" w:type="dxa"/>
          </w:tcPr>
          <w:p w14:paraId="2D6F1BE1" w14:textId="6D552CC7" w:rsidR="002738BB" w:rsidRPr="00296F8E" w:rsidRDefault="002738BB" w:rsidP="00FB2769">
            <w:pPr>
              <w:rPr>
                <w:sz w:val="20"/>
                <w:szCs w:val="20"/>
              </w:rPr>
            </w:pPr>
            <w:r w:rsidRPr="00296F8E">
              <w:rPr>
                <w:b/>
                <w:sz w:val="20"/>
                <w:szCs w:val="20"/>
              </w:rPr>
              <w:t>Control</w:t>
            </w:r>
            <w:r w:rsidRPr="00296F8E">
              <w:rPr>
                <w:sz w:val="20"/>
                <w:szCs w:val="20"/>
              </w:rPr>
              <w:t>: 29.4±6.2</w:t>
            </w:r>
            <w:r w:rsidR="00D74CDB" w:rsidRPr="00296F8E">
              <w:rPr>
                <w:sz w:val="20"/>
                <w:szCs w:val="20"/>
              </w:rPr>
              <w:t xml:space="preserve"> </w:t>
            </w:r>
            <w:r w:rsidRPr="00296F8E">
              <w:rPr>
                <w:b/>
                <w:sz w:val="20"/>
                <w:szCs w:val="20"/>
              </w:rPr>
              <w:t>Intervention</w:t>
            </w:r>
            <w:r w:rsidRPr="00296F8E">
              <w:rPr>
                <w:sz w:val="20"/>
                <w:szCs w:val="20"/>
              </w:rPr>
              <w:t>:  30.7±6.7</w:t>
            </w:r>
          </w:p>
        </w:tc>
        <w:tc>
          <w:tcPr>
            <w:tcW w:w="1980" w:type="dxa"/>
          </w:tcPr>
          <w:p w14:paraId="1A8D4695" w14:textId="27F6D783" w:rsidR="002738BB" w:rsidRPr="00296F8E" w:rsidRDefault="002738BB" w:rsidP="008A6C96">
            <w:pPr>
              <w:rPr>
                <w:sz w:val="20"/>
                <w:szCs w:val="20"/>
              </w:rPr>
            </w:pPr>
            <w:r w:rsidRPr="00296F8E">
              <w:rPr>
                <w:sz w:val="20"/>
                <w:szCs w:val="20"/>
              </w:rPr>
              <w:t>DASH</w:t>
            </w:r>
            <w:r w:rsidR="00DB0000" w:rsidRPr="00296F8E">
              <w:rPr>
                <w:sz w:val="20"/>
                <w:szCs w:val="20"/>
              </w:rPr>
              <w:t xml:space="preserve"> </w:t>
            </w:r>
            <w:r w:rsidRPr="00296F8E">
              <w:rPr>
                <w:sz w:val="20"/>
                <w:szCs w:val="20"/>
              </w:rPr>
              <w:t>diet</w:t>
            </w:r>
            <w:r w:rsidR="006E31BE" w:rsidRPr="00296F8E">
              <w:rPr>
                <w:sz w:val="20"/>
                <w:szCs w:val="20"/>
              </w:rPr>
              <w:t xml:space="preserve">: </w:t>
            </w:r>
            <w:r w:rsidR="008A6C96" w:rsidRPr="00296F8E">
              <w:rPr>
                <w:sz w:val="20"/>
                <w:szCs w:val="20"/>
              </w:rPr>
              <w:t>diet rich in in fruit, vegetables, whole grains and low-fat dairy; low in saturated fats, cholesterol, refined grains and sweets</w:t>
            </w:r>
          </w:p>
        </w:tc>
        <w:tc>
          <w:tcPr>
            <w:tcW w:w="1980" w:type="dxa"/>
          </w:tcPr>
          <w:p w14:paraId="400D6376" w14:textId="112BF69B" w:rsidR="002738BB" w:rsidRPr="00296F8E" w:rsidRDefault="000B29CD" w:rsidP="00EE3375">
            <w:pPr>
              <w:rPr>
                <w:sz w:val="20"/>
                <w:szCs w:val="20"/>
              </w:rPr>
            </w:pPr>
            <w:r w:rsidRPr="00296F8E">
              <w:rPr>
                <w:b/>
                <w:sz w:val="20"/>
                <w:szCs w:val="20"/>
              </w:rPr>
              <w:t>Control</w:t>
            </w:r>
            <w:r w:rsidRPr="00296F8E">
              <w:rPr>
                <w:sz w:val="20"/>
                <w:szCs w:val="20"/>
              </w:rPr>
              <w:t xml:space="preserve">: </w:t>
            </w:r>
            <w:r w:rsidR="001E4D52" w:rsidRPr="00296F8E">
              <w:rPr>
                <w:sz w:val="20"/>
                <w:szCs w:val="20"/>
              </w:rPr>
              <w:t xml:space="preserve">Energy 2392±161; Carb 54.0±6.9; Protein 17.6±2.8; Fat 29.3±5.6 </w:t>
            </w:r>
            <w:r w:rsidRPr="00296F8E">
              <w:rPr>
                <w:b/>
                <w:sz w:val="20"/>
                <w:szCs w:val="20"/>
              </w:rPr>
              <w:t>Intervention</w:t>
            </w:r>
            <w:r w:rsidRPr="00296F8E">
              <w:rPr>
                <w:sz w:val="20"/>
                <w:szCs w:val="20"/>
              </w:rPr>
              <w:t xml:space="preserve">: </w:t>
            </w:r>
            <w:r w:rsidR="00EE3375" w:rsidRPr="00296F8E">
              <w:rPr>
                <w:sz w:val="20"/>
                <w:szCs w:val="20"/>
              </w:rPr>
              <w:t xml:space="preserve">Energy </w:t>
            </w:r>
            <w:r w:rsidR="00FA1421" w:rsidRPr="00296F8E">
              <w:rPr>
                <w:sz w:val="20"/>
                <w:szCs w:val="20"/>
              </w:rPr>
              <w:t>2400</w:t>
            </w:r>
            <w:r w:rsidR="00EE3375" w:rsidRPr="00296F8E">
              <w:rPr>
                <w:sz w:val="20"/>
                <w:szCs w:val="20"/>
              </w:rPr>
              <w:t>±</w:t>
            </w:r>
            <w:r w:rsidR="00FA1421" w:rsidRPr="00296F8E">
              <w:rPr>
                <w:sz w:val="20"/>
                <w:szCs w:val="20"/>
              </w:rPr>
              <w:t>25</w:t>
            </w:r>
            <w:r w:rsidR="00EE3375" w:rsidRPr="00296F8E">
              <w:rPr>
                <w:sz w:val="20"/>
                <w:szCs w:val="20"/>
              </w:rPr>
              <w:t xml:space="preserve">; </w:t>
            </w:r>
            <w:r w:rsidR="00DE3189" w:rsidRPr="00296F8E">
              <w:rPr>
                <w:sz w:val="20"/>
                <w:szCs w:val="20"/>
              </w:rPr>
              <w:t>Carb 66.8±2.2</w:t>
            </w:r>
            <w:r w:rsidR="00292E6E" w:rsidRPr="00296F8E">
              <w:rPr>
                <w:sz w:val="20"/>
                <w:szCs w:val="20"/>
              </w:rPr>
              <w:t xml:space="preserve">; </w:t>
            </w:r>
            <w:r w:rsidR="00073C8A" w:rsidRPr="00296F8E">
              <w:rPr>
                <w:sz w:val="20"/>
                <w:szCs w:val="20"/>
              </w:rPr>
              <w:t xml:space="preserve">Protein 16.8±1.2; </w:t>
            </w:r>
            <w:r w:rsidR="007A2591" w:rsidRPr="00296F8E">
              <w:rPr>
                <w:sz w:val="20"/>
                <w:szCs w:val="20"/>
              </w:rPr>
              <w:t>Fat 17.6±0.9</w:t>
            </w:r>
          </w:p>
        </w:tc>
      </w:tr>
      <w:tr w:rsidR="00E10F85" w:rsidRPr="00296F8E" w14:paraId="73600AE3" w14:textId="5CAD7B6F" w:rsidTr="00EF381C">
        <w:tc>
          <w:tcPr>
            <w:tcW w:w="1234" w:type="dxa"/>
          </w:tcPr>
          <w:p w14:paraId="0B8F9551" w14:textId="77777777" w:rsidR="002738BB" w:rsidRPr="00296F8E" w:rsidRDefault="002738BB" w:rsidP="00FB2769">
            <w:pPr>
              <w:rPr>
                <w:sz w:val="20"/>
                <w:szCs w:val="20"/>
              </w:rPr>
            </w:pPr>
            <w:r w:rsidRPr="00296F8E">
              <w:rPr>
                <w:sz w:val="20"/>
                <w:szCs w:val="20"/>
              </w:rPr>
              <w:t xml:space="preserve">Asemi, 2014 </w:t>
            </w:r>
            <w:r w:rsidRPr="00296F8E">
              <w:rPr>
                <w:sz w:val="20"/>
                <w:szCs w:val="20"/>
              </w:rPr>
              <w:fldChar w:fldCharType="begin">
                <w:fldData xml:space="preserve">PEVuZE5vdGU+PENpdGU+PEF1dGhvcj5Bc2VtaTwvQXV0aG9yPjxZZWFyPjIwMTQ8L1llYXI+PFJl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0NDI0MDc2PC91cmw+PHVy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==
</w:fldData>
              </w:fldChar>
            </w:r>
            <w:r w:rsidRPr="00296F8E">
              <w:rPr>
                <w:sz w:val="20"/>
                <w:szCs w:val="20"/>
              </w:rPr>
              <w:instrText xml:space="preserve"> ADDIN EN.CITE </w:instrText>
            </w:r>
            <w:r w:rsidRPr="00296F8E">
              <w:rPr>
                <w:sz w:val="20"/>
                <w:szCs w:val="20"/>
              </w:rPr>
              <w:fldChar w:fldCharType="begin">
                <w:fldData xml:space="preserve">PEVuZE5vdGU+PENpdGU+PEF1dGhvcj5Bc2VtaTwvQXV0aG9yPjxZZWFyPjIwMTQ8L1llYXI+PFJl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0NDI0MDc2PC91cmw+PHVy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==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2)</w:t>
            </w:r>
            <w:r w:rsidRPr="00296F8E">
              <w:rPr>
                <w:sz w:val="20"/>
                <w:szCs w:val="20"/>
              </w:rPr>
              <w:fldChar w:fldCharType="end"/>
            </w:r>
          </w:p>
        </w:tc>
        <w:tc>
          <w:tcPr>
            <w:tcW w:w="961" w:type="dxa"/>
          </w:tcPr>
          <w:p w14:paraId="1E600491" w14:textId="77777777" w:rsidR="002738BB" w:rsidRPr="00296F8E" w:rsidRDefault="002738BB" w:rsidP="00FB2769">
            <w:pPr>
              <w:rPr>
                <w:sz w:val="20"/>
                <w:szCs w:val="20"/>
              </w:rPr>
            </w:pPr>
            <w:r w:rsidRPr="00296F8E">
              <w:rPr>
                <w:sz w:val="20"/>
                <w:szCs w:val="20"/>
              </w:rPr>
              <w:t xml:space="preserve">Iran </w:t>
            </w:r>
          </w:p>
        </w:tc>
        <w:tc>
          <w:tcPr>
            <w:tcW w:w="981" w:type="dxa"/>
          </w:tcPr>
          <w:p w14:paraId="649BF4BB" w14:textId="77777777" w:rsidR="002738BB" w:rsidRPr="00296F8E" w:rsidRDefault="002738BB" w:rsidP="00FB2769">
            <w:pPr>
              <w:rPr>
                <w:sz w:val="20"/>
                <w:szCs w:val="20"/>
              </w:rPr>
            </w:pPr>
            <w:r w:rsidRPr="00296F8E">
              <w:rPr>
                <w:sz w:val="20"/>
                <w:szCs w:val="20"/>
              </w:rPr>
              <w:t>52</w:t>
            </w:r>
          </w:p>
        </w:tc>
        <w:tc>
          <w:tcPr>
            <w:tcW w:w="1385" w:type="dxa"/>
          </w:tcPr>
          <w:p w14:paraId="4FB2E993" w14:textId="11237BB1" w:rsidR="002738BB" w:rsidRPr="00296F8E" w:rsidRDefault="002738BB" w:rsidP="009821EA">
            <w:pPr>
              <w:rPr>
                <w:sz w:val="20"/>
                <w:szCs w:val="20"/>
              </w:rPr>
            </w:pPr>
            <w:r w:rsidRPr="00296F8E">
              <w:rPr>
                <w:sz w:val="20"/>
                <w:szCs w:val="20"/>
              </w:rPr>
              <w:t xml:space="preserve">42 to detect a 75g difference in birth weight </w:t>
            </w:r>
          </w:p>
        </w:tc>
        <w:tc>
          <w:tcPr>
            <w:tcW w:w="1385" w:type="dxa"/>
          </w:tcPr>
          <w:p w14:paraId="4E08A3C4" w14:textId="0801FF7C" w:rsidR="002738BB" w:rsidRPr="00296F8E" w:rsidRDefault="002738BB" w:rsidP="00FB2769">
            <w:pPr>
              <w:rPr>
                <w:sz w:val="20"/>
                <w:szCs w:val="20"/>
              </w:rPr>
            </w:pPr>
            <w:r w:rsidRPr="00296F8E">
              <w:rPr>
                <w:sz w:val="20"/>
                <w:szCs w:val="20"/>
              </w:rPr>
              <w:t xml:space="preserve">As above  </w:t>
            </w:r>
          </w:p>
        </w:tc>
        <w:tc>
          <w:tcPr>
            <w:tcW w:w="1671" w:type="dxa"/>
          </w:tcPr>
          <w:p w14:paraId="729D68D3" w14:textId="2153A8AB" w:rsidR="002738BB" w:rsidRPr="00296F8E" w:rsidRDefault="002738BB" w:rsidP="00FB2769">
            <w:pPr>
              <w:rPr>
                <w:sz w:val="20"/>
                <w:szCs w:val="20"/>
              </w:rPr>
            </w:pPr>
            <w:r w:rsidRPr="00296F8E">
              <w:rPr>
                <w:sz w:val="20"/>
                <w:szCs w:val="20"/>
              </w:rPr>
              <w:t xml:space="preserve">4 weeks </w:t>
            </w:r>
          </w:p>
        </w:tc>
        <w:tc>
          <w:tcPr>
            <w:tcW w:w="1671" w:type="dxa"/>
          </w:tcPr>
          <w:p w14:paraId="01F9D0A7" w14:textId="04E270D4" w:rsidR="002738BB" w:rsidRPr="00296F8E" w:rsidRDefault="002738BB" w:rsidP="00FB2769">
            <w:pPr>
              <w:rPr>
                <w:sz w:val="20"/>
                <w:szCs w:val="20"/>
              </w:rPr>
            </w:pPr>
            <w:r w:rsidRPr="00296F8E">
              <w:rPr>
                <w:b/>
                <w:sz w:val="20"/>
                <w:szCs w:val="20"/>
              </w:rPr>
              <w:t>Control</w:t>
            </w:r>
            <w:r w:rsidRPr="00296F8E">
              <w:rPr>
                <w:sz w:val="20"/>
                <w:szCs w:val="20"/>
              </w:rPr>
              <w:t>: 25.9±1.4</w:t>
            </w:r>
            <w:r w:rsidR="002C17E2" w:rsidRPr="00296F8E">
              <w:rPr>
                <w:sz w:val="20"/>
                <w:szCs w:val="20"/>
              </w:rPr>
              <w:t xml:space="preserve"> </w:t>
            </w:r>
            <w:r w:rsidR="002C17E2" w:rsidRPr="00296F8E">
              <w:rPr>
                <w:b/>
                <w:sz w:val="20"/>
                <w:szCs w:val="20"/>
              </w:rPr>
              <w:t>Intervention</w:t>
            </w:r>
            <w:r w:rsidRPr="00296F8E">
              <w:rPr>
                <w:sz w:val="20"/>
                <w:szCs w:val="20"/>
              </w:rPr>
              <w:t>: 25.8±1.4</w:t>
            </w:r>
          </w:p>
        </w:tc>
        <w:tc>
          <w:tcPr>
            <w:tcW w:w="2031" w:type="dxa"/>
          </w:tcPr>
          <w:p w14:paraId="67C6450C" w14:textId="6D14250B" w:rsidR="002738BB" w:rsidRPr="00296F8E" w:rsidRDefault="002738BB" w:rsidP="00FB2769">
            <w:pPr>
              <w:rPr>
                <w:sz w:val="20"/>
                <w:szCs w:val="20"/>
              </w:rPr>
            </w:pPr>
            <w:r w:rsidRPr="00296F8E">
              <w:rPr>
                <w:b/>
                <w:sz w:val="20"/>
                <w:szCs w:val="20"/>
              </w:rPr>
              <w:t>Control</w:t>
            </w:r>
            <w:r w:rsidRPr="00296F8E">
              <w:rPr>
                <w:sz w:val="20"/>
                <w:szCs w:val="20"/>
              </w:rPr>
              <w:t xml:space="preserve">: 31±4.9 </w:t>
            </w:r>
          </w:p>
          <w:p w14:paraId="42A5C0D5" w14:textId="00178712" w:rsidR="002738BB" w:rsidRPr="00296F8E" w:rsidRDefault="002738BB" w:rsidP="00FB2769">
            <w:pPr>
              <w:rPr>
                <w:sz w:val="20"/>
                <w:szCs w:val="20"/>
              </w:rPr>
            </w:pPr>
            <w:r w:rsidRPr="00296F8E">
              <w:rPr>
                <w:b/>
                <w:sz w:val="20"/>
                <w:szCs w:val="20"/>
              </w:rPr>
              <w:t>Intervention</w:t>
            </w:r>
            <w:r w:rsidR="002C17E2" w:rsidRPr="00296F8E">
              <w:rPr>
                <w:sz w:val="20"/>
                <w:szCs w:val="20"/>
              </w:rPr>
              <w:t>: 29.2±</w:t>
            </w:r>
            <w:r w:rsidRPr="00296F8E">
              <w:rPr>
                <w:sz w:val="20"/>
                <w:szCs w:val="20"/>
              </w:rPr>
              <w:t>3.5</w:t>
            </w:r>
            <w:r w:rsidR="002C17E2" w:rsidRPr="00296F8E">
              <w:rPr>
                <w:sz w:val="20"/>
                <w:szCs w:val="20"/>
              </w:rPr>
              <w:t xml:space="preserve"> </w:t>
            </w:r>
            <w:r w:rsidRPr="00296F8E">
              <w:rPr>
                <w:sz w:val="20"/>
                <w:szCs w:val="20"/>
              </w:rPr>
              <w:t>(At enrolment)</w:t>
            </w:r>
          </w:p>
        </w:tc>
        <w:tc>
          <w:tcPr>
            <w:tcW w:w="1812" w:type="dxa"/>
          </w:tcPr>
          <w:p w14:paraId="11E50DBE" w14:textId="62523F1C" w:rsidR="002738BB" w:rsidRPr="00296F8E" w:rsidRDefault="002738BB" w:rsidP="00FB2769">
            <w:pPr>
              <w:rPr>
                <w:sz w:val="20"/>
                <w:szCs w:val="20"/>
              </w:rPr>
            </w:pPr>
            <w:r w:rsidRPr="00296F8E">
              <w:rPr>
                <w:b/>
                <w:sz w:val="20"/>
                <w:szCs w:val="20"/>
              </w:rPr>
              <w:t>Control</w:t>
            </w:r>
            <w:r w:rsidRPr="00296F8E">
              <w:rPr>
                <w:sz w:val="20"/>
                <w:szCs w:val="20"/>
              </w:rPr>
              <w:t>: 30.7±6.3</w:t>
            </w:r>
            <w:r w:rsidR="002C17E2" w:rsidRPr="00296F8E">
              <w:rPr>
                <w:sz w:val="20"/>
                <w:szCs w:val="20"/>
              </w:rPr>
              <w:t xml:space="preserve"> </w:t>
            </w:r>
            <w:r w:rsidRPr="00296F8E">
              <w:rPr>
                <w:b/>
                <w:sz w:val="20"/>
                <w:szCs w:val="20"/>
              </w:rPr>
              <w:t>Intervention</w:t>
            </w:r>
            <w:r w:rsidRPr="00296F8E">
              <w:rPr>
                <w:sz w:val="20"/>
                <w:szCs w:val="20"/>
              </w:rPr>
              <w:t>: 31.9±6.1</w:t>
            </w:r>
          </w:p>
        </w:tc>
        <w:tc>
          <w:tcPr>
            <w:tcW w:w="1980" w:type="dxa"/>
          </w:tcPr>
          <w:p w14:paraId="1B4CFBAE" w14:textId="64B39701" w:rsidR="002738BB" w:rsidRPr="00296F8E" w:rsidRDefault="002738BB" w:rsidP="00FB2769">
            <w:pPr>
              <w:rPr>
                <w:sz w:val="20"/>
                <w:szCs w:val="20"/>
              </w:rPr>
            </w:pPr>
            <w:r w:rsidRPr="00296F8E">
              <w:rPr>
                <w:sz w:val="20"/>
                <w:szCs w:val="20"/>
              </w:rPr>
              <w:t>DASH diet</w:t>
            </w:r>
            <w:r w:rsidR="007D2194" w:rsidRPr="00296F8E">
              <w:rPr>
                <w:sz w:val="20"/>
                <w:szCs w:val="20"/>
              </w:rPr>
              <w:t xml:space="preserve"> (same as above) </w:t>
            </w:r>
          </w:p>
        </w:tc>
        <w:tc>
          <w:tcPr>
            <w:tcW w:w="1980" w:type="dxa"/>
          </w:tcPr>
          <w:p w14:paraId="06653BCD" w14:textId="796B7D29" w:rsidR="002738BB" w:rsidRPr="00296F8E" w:rsidRDefault="00AD3042" w:rsidP="00FB2769">
            <w:pPr>
              <w:rPr>
                <w:sz w:val="20"/>
                <w:szCs w:val="20"/>
              </w:rPr>
            </w:pPr>
            <w:r w:rsidRPr="00296F8E">
              <w:rPr>
                <w:b/>
                <w:sz w:val="20"/>
                <w:szCs w:val="20"/>
              </w:rPr>
              <w:t>Control</w:t>
            </w:r>
            <w:r w:rsidRPr="00296F8E">
              <w:rPr>
                <w:sz w:val="20"/>
                <w:szCs w:val="20"/>
              </w:rPr>
              <w:t>:</w:t>
            </w:r>
            <w:r w:rsidR="00DC4482" w:rsidRPr="00296F8E">
              <w:rPr>
                <w:sz w:val="20"/>
                <w:szCs w:val="20"/>
              </w:rPr>
              <w:t xml:space="preserve"> </w:t>
            </w:r>
            <w:r w:rsidR="00B14720" w:rsidRPr="00296F8E">
              <w:rPr>
                <w:sz w:val="20"/>
                <w:szCs w:val="20"/>
              </w:rPr>
              <w:t xml:space="preserve">Energy 2352±163; Carb 54.2±37.1;Protein 18.2±3.4; </w:t>
            </w:r>
            <w:r w:rsidR="00DC4482" w:rsidRPr="00296F8E">
              <w:rPr>
                <w:sz w:val="20"/>
                <w:szCs w:val="20"/>
              </w:rPr>
              <w:t xml:space="preserve">Fat </w:t>
            </w:r>
            <w:r w:rsidR="00B14720" w:rsidRPr="00296F8E">
              <w:rPr>
                <w:sz w:val="20"/>
                <w:szCs w:val="20"/>
              </w:rPr>
              <w:t>28.5±5.6</w:t>
            </w:r>
            <w:r w:rsidRPr="00296F8E">
              <w:rPr>
                <w:sz w:val="20"/>
                <w:szCs w:val="20"/>
              </w:rPr>
              <w:t xml:space="preserve"> </w:t>
            </w:r>
            <w:r w:rsidRPr="00296F8E">
              <w:rPr>
                <w:b/>
                <w:sz w:val="20"/>
                <w:szCs w:val="20"/>
              </w:rPr>
              <w:t>Intervention</w:t>
            </w:r>
            <w:r w:rsidRPr="00296F8E">
              <w:rPr>
                <w:sz w:val="20"/>
                <w:szCs w:val="20"/>
              </w:rPr>
              <w:t xml:space="preserve">: </w:t>
            </w:r>
            <w:r w:rsidR="00FA1421" w:rsidRPr="00296F8E">
              <w:rPr>
                <w:sz w:val="20"/>
                <w:szCs w:val="20"/>
              </w:rPr>
              <w:t>Energy 2407±</w:t>
            </w:r>
            <w:r w:rsidR="00EE3375" w:rsidRPr="00296F8E">
              <w:rPr>
                <w:sz w:val="20"/>
                <w:szCs w:val="20"/>
              </w:rPr>
              <w:t>30</w:t>
            </w:r>
            <w:r w:rsidR="00292E6E" w:rsidRPr="00296F8E">
              <w:rPr>
                <w:sz w:val="20"/>
                <w:szCs w:val="20"/>
              </w:rPr>
              <w:t xml:space="preserve">; Carb 66.4±2.04; </w:t>
            </w:r>
            <w:r w:rsidR="00073C8A" w:rsidRPr="00296F8E">
              <w:rPr>
                <w:sz w:val="20"/>
                <w:szCs w:val="20"/>
              </w:rPr>
              <w:lastRenderedPageBreak/>
              <w:t xml:space="preserve">Protein 17.0±1.3; </w:t>
            </w:r>
            <w:r w:rsidR="007A2591" w:rsidRPr="00296F8E">
              <w:rPr>
                <w:sz w:val="20"/>
                <w:szCs w:val="20"/>
              </w:rPr>
              <w:t xml:space="preserve">Fat </w:t>
            </w:r>
            <w:r w:rsidR="00442517" w:rsidRPr="00296F8E">
              <w:rPr>
                <w:sz w:val="20"/>
                <w:szCs w:val="20"/>
              </w:rPr>
              <w:t>17.4±1.0</w:t>
            </w:r>
          </w:p>
        </w:tc>
      </w:tr>
      <w:tr w:rsidR="00E10F85" w:rsidRPr="00296F8E" w14:paraId="0C358660" w14:textId="74B3DF37" w:rsidTr="00EF381C">
        <w:tc>
          <w:tcPr>
            <w:tcW w:w="1234" w:type="dxa"/>
          </w:tcPr>
          <w:p w14:paraId="468EAE03" w14:textId="77777777" w:rsidR="002738BB" w:rsidRPr="00296F8E" w:rsidRDefault="002738BB" w:rsidP="00FB2769">
            <w:pPr>
              <w:rPr>
                <w:sz w:val="20"/>
                <w:szCs w:val="20"/>
              </w:rPr>
            </w:pPr>
            <w:r w:rsidRPr="00296F8E">
              <w:rPr>
                <w:sz w:val="20"/>
                <w:szCs w:val="20"/>
              </w:rPr>
              <w:lastRenderedPageBreak/>
              <w:t xml:space="preserve">Yao, 2015 </w:t>
            </w:r>
            <w:r w:rsidRPr="00296F8E">
              <w:rPr>
                <w:sz w:val="20"/>
                <w:szCs w:val="20"/>
              </w:rPr>
              <w:fldChar w:fldCharType="begin"/>
            </w:r>
            <w:r w:rsidRPr="00296F8E">
              <w:rPr>
                <w:sz w:val="20"/>
                <w:szCs w:val="20"/>
              </w:rPr>
              <w:instrText xml:space="preserve"> ADDIN EN.CITE &lt;EndNote&gt;&lt;Cite&gt;&lt;Author&gt;Yao&lt;/Author&gt;&lt;Year&gt;2015&lt;/Year&gt;&lt;RecNum&gt;4460&lt;/RecNum&gt;&lt;DisplayText&gt;(35)&lt;/DisplayText&gt;&lt;record&gt;&lt;rec-number&gt;4460&lt;/rec-number&gt;&lt;foreign-keys&gt;&lt;key app="EN" db-id="ftstadpp2s0099etd5spaad1wawtxsdztz2x" timestamp="1467380963"&gt;4460&lt;/key&gt;&lt;/foreign-keys&gt;&lt;ref-type name="Journal Article"&gt;17&lt;/ref-type&gt;&lt;contributors&gt;&lt;authors&gt;&lt;author&gt;Yao, J.&lt;/author&gt;&lt;author&gt;Cong, L.&lt;/author&gt;&lt;author&gt;Zhu, B. L.&lt;/author&gt;&lt;author&gt;Wang, T.&lt;/author&gt;&lt;/authors&gt;&lt;/contributors&gt;&lt;auth-address&gt;[Yao, Jie; Cong, Lin; Zhu, Benli; Wang, Ting] Anhui Med Univ, Dept Obstet &amp;amp; Gynecol, Affiliated Hosp 1, Hefei 230022, Anhui, Peoples R China.&amp;#xD;Cong, L (reprint author), Anhui Med Univ, Dept Obstet &amp;amp; Gynecol, Affiliated Hosp 1, Hefei 230022, Anhui, Peoples R China.&amp;#xD;Linconghf@163.com&lt;/auth-address&gt;&lt;titles&gt;&lt;title&gt;Effect of dietary approaches to stop hypertension diet plan on pregnancy outcome patients with gestational diabetes mellitus&lt;/title&gt;&lt;secondary-title&gt;Bangladesh Journal of Pharmacology&lt;/secondary-title&gt;&lt;alt-title&gt;Bangladesh J. Pharmacol.&lt;/alt-title&gt;&lt;/titles&gt;&lt;periodical&gt;&lt;full-title&gt;Bangladesh Journal of Pharmacology&lt;/full-title&gt;&lt;abbr-1&gt;Bangladesh J. Pharmacol.&lt;/abbr-1&gt;&lt;/periodical&gt;&lt;alt-periodical&gt;&lt;full-title&gt;Bangladesh Journal of Pharmacology&lt;/full-title&gt;&lt;abbr-1&gt;Bangladesh J. Pharmacol.&lt;/abbr-1&gt;&lt;/alt-periodical&gt;&lt;pages&gt;732-738&lt;/pages&gt;&lt;volume&gt;10&lt;/volume&gt;&lt;number&gt;4&lt;/number&gt;&lt;keywords&gt;&lt;keyword&gt;controlled clinical-trial&lt;/keyword&gt;&lt;keyword&gt;dash diet&lt;/keyword&gt;&lt;keyword&gt;blood-pressure&lt;/keyword&gt;&lt;keyword&gt;expression&lt;/keyword&gt;&lt;keyword&gt;calcium&lt;/keyword&gt;&lt;keyword&gt;women&lt;/keyword&gt;&lt;keyword&gt;Pharmacology &amp;amp; Pharmacy&lt;/keyword&gt;&lt;/keywords&gt;&lt;dates&gt;&lt;year&gt;2015&lt;/year&gt;&lt;/dates&gt;&lt;isbn&gt;1991-007X&lt;/isbn&gt;&lt;accession-num&gt;WOS:000366657100001&lt;/accession-num&gt;&lt;work-type&gt;Article&lt;/work-type&gt;&lt;urls&gt;&lt;related-urls&gt;&lt;url&gt;&amp;lt;Go to ISI&amp;gt;://WOS:000366657100001&lt;/url&gt;&lt;/related-urls&gt;&lt;/urls&gt;&lt;electronic-resource-num&gt;10.3329/bjp.v10i4.23813&lt;/electronic-resource-num&gt;&lt;language&gt;English&lt;/language&gt;&lt;/record&gt;&lt;/Cite&gt;&lt;/EndNote&gt;</w:instrText>
            </w:r>
            <w:r w:rsidRPr="00296F8E">
              <w:rPr>
                <w:sz w:val="20"/>
                <w:szCs w:val="20"/>
              </w:rPr>
              <w:fldChar w:fldCharType="separate"/>
            </w:r>
            <w:r w:rsidRPr="00296F8E">
              <w:rPr>
                <w:noProof/>
                <w:sz w:val="20"/>
                <w:szCs w:val="20"/>
              </w:rPr>
              <w:t>(35)</w:t>
            </w:r>
            <w:r w:rsidRPr="00296F8E">
              <w:rPr>
                <w:sz w:val="20"/>
                <w:szCs w:val="20"/>
              </w:rPr>
              <w:fldChar w:fldCharType="end"/>
            </w:r>
          </w:p>
        </w:tc>
        <w:tc>
          <w:tcPr>
            <w:tcW w:w="961" w:type="dxa"/>
          </w:tcPr>
          <w:p w14:paraId="6AB67331" w14:textId="77777777" w:rsidR="002738BB" w:rsidRPr="00296F8E" w:rsidRDefault="002738BB" w:rsidP="00FB2769">
            <w:pPr>
              <w:rPr>
                <w:sz w:val="20"/>
                <w:szCs w:val="20"/>
              </w:rPr>
            </w:pPr>
            <w:r w:rsidRPr="00296F8E">
              <w:rPr>
                <w:sz w:val="20"/>
                <w:szCs w:val="20"/>
              </w:rPr>
              <w:t xml:space="preserve">China </w:t>
            </w:r>
          </w:p>
        </w:tc>
        <w:tc>
          <w:tcPr>
            <w:tcW w:w="981" w:type="dxa"/>
          </w:tcPr>
          <w:p w14:paraId="746E114A" w14:textId="77777777" w:rsidR="002738BB" w:rsidRPr="00296F8E" w:rsidRDefault="002738BB" w:rsidP="00FB2769">
            <w:pPr>
              <w:rPr>
                <w:sz w:val="20"/>
                <w:szCs w:val="20"/>
              </w:rPr>
            </w:pPr>
            <w:r w:rsidRPr="00296F8E">
              <w:rPr>
                <w:sz w:val="20"/>
                <w:szCs w:val="20"/>
              </w:rPr>
              <w:t>33</w:t>
            </w:r>
          </w:p>
        </w:tc>
        <w:tc>
          <w:tcPr>
            <w:tcW w:w="1385" w:type="dxa"/>
          </w:tcPr>
          <w:p w14:paraId="2504A5EE" w14:textId="7F6AE489" w:rsidR="002738BB" w:rsidRPr="00296F8E" w:rsidRDefault="002738BB" w:rsidP="00FB2769">
            <w:pPr>
              <w:rPr>
                <w:sz w:val="20"/>
                <w:szCs w:val="20"/>
              </w:rPr>
            </w:pPr>
            <w:r w:rsidRPr="00296F8E">
              <w:rPr>
                <w:sz w:val="20"/>
                <w:szCs w:val="20"/>
              </w:rPr>
              <w:t>42 to detect a 75g difference in birth weight</w:t>
            </w:r>
            <w:r w:rsidR="00193192" w:rsidRPr="00296F8E">
              <w:rPr>
                <w:sz w:val="20"/>
                <w:szCs w:val="20"/>
              </w:rPr>
              <w:t xml:space="preserve">; N not achieved </w:t>
            </w:r>
          </w:p>
        </w:tc>
        <w:tc>
          <w:tcPr>
            <w:tcW w:w="1385" w:type="dxa"/>
          </w:tcPr>
          <w:p w14:paraId="3D9A32B4" w14:textId="1DB788B7" w:rsidR="002738BB" w:rsidRPr="00296F8E" w:rsidRDefault="002738BB" w:rsidP="00FB2769">
            <w:pPr>
              <w:rPr>
                <w:sz w:val="20"/>
                <w:szCs w:val="20"/>
              </w:rPr>
            </w:pPr>
            <w:r w:rsidRPr="00296F8E">
              <w:rPr>
                <w:sz w:val="20"/>
                <w:szCs w:val="20"/>
              </w:rPr>
              <w:t xml:space="preserve">50g glucose challenge </w:t>
            </w:r>
            <w:r w:rsidRPr="00296F8E">
              <w:rPr>
                <w:sz w:val="20"/>
                <w:szCs w:val="20"/>
              </w:rPr>
              <w:sym w:font="Wingdings" w:char="F0E0"/>
            </w:r>
            <w:r w:rsidRPr="00296F8E">
              <w:rPr>
                <w:sz w:val="20"/>
                <w:szCs w:val="20"/>
              </w:rPr>
              <w:t xml:space="preserve"> 100g OGTT results with 2</w:t>
            </w:r>
            <w:r w:rsidRPr="00296F8E">
              <w:rPr>
                <w:sz w:val="20"/>
                <w:szCs w:val="20"/>
                <w:vertAlign w:val="superscript"/>
              </w:rPr>
              <w:t xml:space="preserve">+ </w:t>
            </w:r>
            <w:r w:rsidRPr="00296F8E">
              <w:rPr>
                <w:sz w:val="20"/>
                <w:szCs w:val="20"/>
              </w:rPr>
              <w:t>of: fasting &gt;95 mg/dL, 1-hour ≥180 mg/dL, 2-hour ≥155 mg/dL and 3-hour ≥140 mg/dL</w:t>
            </w:r>
          </w:p>
        </w:tc>
        <w:tc>
          <w:tcPr>
            <w:tcW w:w="1671" w:type="dxa"/>
          </w:tcPr>
          <w:p w14:paraId="62F10B6D" w14:textId="217A76CC" w:rsidR="002738BB" w:rsidRPr="00296F8E" w:rsidRDefault="002738BB" w:rsidP="00FB2769">
            <w:pPr>
              <w:rPr>
                <w:sz w:val="20"/>
                <w:szCs w:val="20"/>
              </w:rPr>
            </w:pPr>
            <w:r w:rsidRPr="00296F8E">
              <w:rPr>
                <w:sz w:val="20"/>
                <w:szCs w:val="20"/>
              </w:rPr>
              <w:t xml:space="preserve">4 weeks </w:t>
            </w:r>
          </w:p>
        </w:tc>
        <w:tc>
          <w:tcPr>
            <w:tcW w:w="1671" w:type="dxa"/>
          </w:tcPr>
          <w:p w14:paraId="26A17AE1" w14:textId="711BEBB1" w:rsidR="002738BB" w:rsidRPr="00296F8E" w:rsidRDefault="007704AB" w:rsidP="00FB2769">
            <w:pPr>
              <w:rPr>
                <w:sz w:val="20"/>
                <w:szCs w:val="20"/>
              </w:rPr>
            </w:pPr>
            <w:r w:rsidRPr="00296F8E">
              <w:rPr>
                <w:b/>
                <w:sz w:val="20"/>
                <w:szCs w:val="20"/>
              </w:rPr>
              <w:t>Control</w:t>
            </w:r>
            <w:r w:rsidRPr="00296F8E">
              <w:rPr>
                <w:sz w:val="20"/>
                <w:szCs w:val="20"/>
              </w:rPr>
              <w:t>:</w:t>
            </w:r>
            <w:r w:rsidR="002738BB" w:rsidRPr="00296F8E">
              <w:rPr>
                <w:sz w:val="20"/>
                <w:szCs w:val="20"/>
              </w:rPr>
              <w:t xml:space="preserve"> 25.7±1.3</w:t>
            </w:r>
            <w:r w:rsidRPr="00296F8E">
              <w:rPr>
                <w:sz w:val="20"/>
                <w:szCs w:val="20"/>
              </w:rPr>
              <w:t xml:space="preserve"> </w:t>
            </w:r>
            <w:r w:rsidR="002738BB" w:rsidRPr="00296F8E">
              <w:rPr>
                <w:b/>
                <w:sz w:val="20"/>
                <w:szCs w:val="20"/>
              </w:rPr>
              <w:t>Intervention</w:t>
            </w:r>
            <w:r w:rsidRPr="00296F8E">
              <w:rPr>
                <w:sz w:val="20"/>
                <w:szCs w:val="20"/>
              </w:rPr>
              <w:t xml:space="preserve">: </w:t>
            </w:r>
            <w:r w:rsidR="002738BB" w:rsidRPr="00296F8E">
              <w:rPr>
                <w:sz w:val="20"/>
                <w:szCs w:val="20"/>
              </w:rPr>
              <w:t>26.9±1.4</w:t>
            </w:r>
          </w:p>
          <w:p w14:paraId="1BF3E142" w14:textId="77777777" w:rsidR="002738BB" w:rsidRPr="00296F8E" w:rsidRDefault="002738BB" w:rsidP="00FB2769">
            <w:pPr>
              <w:rPr>
                <w:sz w:val="20"/>
                <w:szCs w:val="20"/>
              </w:rPr>
            </w:pPr>
          </w:p>
        </w:tc>
        <w:tc>
          <w:tcPr>
            <w:tcW w:w="2031" w:type="dxa"/>
          </w:tcPr>
          <w:p w14:paraId="620D51D4" w14:textId="70B66BB3" w:rsidR="002738BB" w:rsidRPr="00296F8E" w:rsidRDefault="002738BB" w:rsidP="00FB2769">
            <w:pPr>
              <w:rPr>
                <w:sz w:val="20"/>
                <w:szCs w:val="20"/>
              </w:rPr>
            </w:pPr>
            <w:r w:rsidRPr="00296F8E">
              <w:rPr>
                <w:b/>
                <w:sz w:val="20"/>
                <w:szCs w:val="20"/>
              </w:rPr>
              <w:t>Control</w:t>
            </w:r>
            <w:r w:rsidR="007704AB" w:rsidRPr="00296F8E">
              <w:rPr>
                <w:sz w:val="20"/>
                <w:szCs w:val="20"/>
              </w:rPr>
              <w:t>: 30.9±</w:t>
            </w:r>
            <w:r w:rsidRPr="00296F8E">
              <w:rPr>
                <w:sz w:val="20"/>
                <w:szCs w:val="20"/>
              </w:rPr>
              <w:t>3.6</w:t>
            </w:r>
            <w:r w:rsidR="007704AB" w:rsidRPr="00296F8E">
              <w:rPr>
                <w:sz w:val="20"/>
                <w:szCs w:val="20"/>
              </w:rPr>
              <w:t xml:space="preserve"> </w:t>
            </w:r>
            <w:r w:rsidRPr="00296F8E">
              <w:rPr>
                <w:b/>
                <w:sz w:val="20"/>
                <w:szCs w:val="20"/>
              </w:rPr>
              <w:t>Intervention</w:t>
            </w:r>
            <w:r w:rsidRPr="00296F8E">
              <w:rPr>
                <w:sz w:val="20"/>
                <w:szCs w:val="20"/>
              </w:rPr>
              <w:t>: 30.2±4.1</w:t>
            </w:r>
            <w:r w:rsidR="007704AB" w:rsidRPr="00296F8E">
              <w:rPr>
                <w:sz w:val="20"/>
                <w:szCs w:val="20"/>
              </w:rPr>
              <w:t xml:space="preserve"> </w:t>
            </w:r>
            <w:r w:rsidRPr="00296F8E">
              <w:rPr>
                <w:sz w:val="20"/>
                <w:szCs w:val="20"/>
              </w:rPr>
              <w:t xml:space="preserve">(At enrolment) </w:t>
            </w:r>
          </w:p>
          <w:p w14:paraId="34090EB4" w14:textId="77777777" w:rsidR="002738BB" w:rsidRPr="00296F8E" w:rsidRDefault="002738BB" w:rsidP="00FB2769">
            <w:pPr>
              <w:rPr>
                <w:sz w:val="20"/>
                <w:szCs w:val="20"/>
              </w:rPr>
            </w:pPr>
            <w:r w:rsidRPr="00296F8E">
              <w:rPr>
                <w:sz w:val="20"/>
                <w:szCs w:val="20"/>
              </w:rPr>
              <w:t xml:space="preserve"> </w:t>
            </w:r>
          </w:p>
          <w:p w14:paraId="5A85DD51" w14:textId="77777777" w:rsidR="002738BB" w:rsidRPr="00296F8E" w:rsidRDefault="002738BB" w:rsidP="00FB2769">
            <w:pPr>
              <w:rPr>
                <w:sz w:val="20"/>
                <w:szCs w:val="20"/>
              </w:rPr>
            </w:pPr>
          </w:p>
        </w:tc>
        <w:tc>
          <w:tcPr>
            <w:tcW w:w="1812" w:type="dxa"/>
          </w:tcPr>
          <w:p w14:paraId="72727694" w14:textId="30BA4111" w:rsidR="002738BB" w:rsidRPr="00296F8E" w:rsidRDefault="002738BB" w:rsidP="00FB2769">
            <w:pPr>
              <w:rPr>
                <w:sz w:val="20"/>
                <w:szCs w:val="20"/>
              </w:rPr>
            </w:pPr>
            <w:r w:rsidRPr="00296F8E">
              <w:rPr>
                <w:b/>
                <w:sz w:val="20"/>
                <w:szCs w:val="20"/>
              </w:rPr>
              <w:t>Control</w:t>
            </w:r>
            <w:r w:rsidRPr="00296F8E">
              <w:rPr>
                <w:sz w:val="20"/>
                <w:szCs w:val="20"/>
              </w:rPr>
              <w:t>: 28.3±5.1</w:t>
            </w:r>
            <w:r w:rsidR="006817C5" w:rsidRPr="00296F8E">
              <w:rPr>
                <w:sz w:val="20"/>
                <w:szCs w:val="20"/>
              </w:rPr>
              <w:t xml:space="preserve"> </w:t>
            </w:r>
            <w:r w:rsidRPr="00296F8E">
              <w:rPr>
                <w:b/>
                <w:sz w:val="20"/>
                <w:szCs w:val="20"/>
              </w:rPr>
              <w:t>Intervention</w:t>
            </w:r>
            <w:r w:rsidRPr="00296F8E">
              <w:rPr>
                <w:sz w:val="20"/>
                <w:szCs w:val="20"/>
              </w:rPr>
              <w:t>: 30.7±5.6</w:t>
            </w:r>
          </w:p>
        </w:tc>
        <w:tc>
          <w:tcPr>
            <w:tcW w:w="1980" w:type="dxa"/>
          </w:tcPr>
          <w:p w14:paraId="1778B146" w14:textId="114364E9" w:rsidR="002738BB" w:rsidRPr="00296F8E" w:rsidRDefault="002738BB" w:rsidP="00FB2769">
            <w:pPr>
              <w:rPr>
                <w:sz w:val="20"/>
                <w:szCs w:val="20"/>
              </w:rPr>
            </w:pPr>
            <w:r w:rsidRPr="00296F8E">
              <w:rPr>
                <w:sz w:val="20"/>
                <w:szCs w:val="20"/>
              </w:rPr>
              <w:t xml:space="preserve">DASH diet </w:t>
            </w:r>
            <w:r w:rsidR="00B947D5" w:rsidRPr="00296F8E">
              <w:rPr>
                <w:sz w:val="20"/>
                <w:szCs w:val="20"/>
              </w:rPr>
              <w:t>(same as above)</w:t>
            </w:r>
          </w:p>
        </w:tc>
        <w:tc>
          <w:tcPr>
            <w:tcW w:w="1980" w:type="dxa"/>
          </w:tcPr>
          <w:p w14:paraId="33874694" w14:textId="683D07D5" w:rsidR="002738BB" w:rsidRPr="00296F8E" w:rsidRDefault="000D1C76" w:rsidP="00FB2769">
            <w:pPr>
              <w:rPr>
                <w:sz w:val="20"/>
                <w:szCs w:val="20"/>
              </w:rPr>
            </w:pPr>
            <w:r w:rsidRPr="00296F8E">
              <w:rPr>
                <w:b/>
                <w:sz w:val="20"/>
                <w:szCs w:val="20"/>
              </w:rPr>
              <w:t>Control</w:t>
            </w:r>
            <w:r w:rsidRPr="00296F8E">
              <w:rPr>
                <w:sz w:val="20"/>
                <w:szCs w:val="20"/>
              </w:rPr>
              <w:t xml:space="preserve">: Energy 2386±174; Carb 52.3±7.2; Protein 18.0±3.3; Fat 28.3±5.1 </w:t>
            </w:r>
            <w:r w:rsidRPr="00296F8E">
              <w:rPr>
                <w:b/>
                <w:sz w:val="20"/>
                <w:szCs w:val="20"/>
              </w:rPr>
              <w:t>Intervention</w:t>
            </w:r>
            <w:r w:rsidRPr="00296F8E">
              <w:rPr>
                <w:sz w:val="20"/>
                <w:szCs w:val="20"/>
              </w:rPr>
              <w:t xml:space="preserve">: </w:t>
            </w:r>
            <w:r w:rsidR="00FA1421" w:rsidRPr="00296F8E">
              <w:rPr>
                <w:sz w:val="20"/>
                <w:szCs w:val="20"/>
              </w:rPr>
              <w:t>Energy 2408±</w:t>
            </w:r>
            <w:r w:rsidR="00EE3375" w:rsidRPr="00296F8E">
              <w:rPr>
                <w:sz w:val="20"/>
                <w:szCs w:val="20"/>
              </w:rPr>
              <w:t>54</w:t>
            </w:r>
            <w:r w:rsidR="00996BB2" w:rsidRPr="00296F8E">
              <w:rPr>
                <w:sz w:val="20"/>
                <w:szCs w:val="20"/>
              </w:rPr>
              <w:t>; Carb 66.7±2.3</w:t>
            </w:r>
            <w:r w:rsidR="00072A94" w:rsidRPr="00296F8E">
              <w:rPr>
                <w:sz w:val="20"/>
                <w:szCs w:val="20"/>
              </w:rPr>
              <w:t xml:space="preserve">; Protein </w:t>
            </w:r>
            <w:r w:rsidR="00F5628F" w:rsidRPr="00296F8E">
              <w:rPr>
                <w:sz w:val="20"/>
                <w:szCs w:val="20"/>
              </w:rPr>
              <w:t>16.9±1.2;</w:t>
            </w:r>
            <w:r w:rsidR="00A31BC0" w:rsidRPr="00296F8E">
              <w:rPr>
                <w:sz w:val="20"/>
                <w:szCs w:val="20"/>
              </w:rPr>
              <w:t xml:space="preserve"> Fat 17.17±1.16 </w:t>
            </w:r>
            <w:r w:rsidR="00F5628F" w:rsidRPr="00296F8E">
              <w:rPr>
                <w:sz w:val="20"/>
                <w:szCs w:val="20"/>
              </w:rPr>
              <w:t xml:space="preserve"> </w:t>
            </w:r>
          </w:p>
        </w:tc>
      </w:tr>
      <w:tr w:rsidR="00022A33" w:rsidRPr="00296F8E" w14:paraId="2D7537CC" w14:textId="77777777" w:rsidTr="0027498A">
        <w:tc>
          <w:tcPr>
            <w:tcW w:w="17091" w:type="dxa"/>
            <w:gridSpan w:val="11"/>
          </w:tcPr>
          <w:p w14:paraId="116010E7" w14:textId="4398A333" w:rsidR="00022A33" w:rsidRPr="00296F8E" w:rsidRDefault="00022A33" w:rsidP="00FB2769">
            <w:pPr>
              <w:rPr>
                <w:sz w:val="20"/>
                <w:szCs w:val="20"/>
              </w:rPr>
            </w:pPr>
            <w:r w:rsidRPr="00296F8E">
              <w:rPr>
                <w:b/>
                <w:sz w:val="20"/>
                <w:szCs w:val="20"/>
              </w:rPr>
              <w:t>Low Carbohydrate Diets</w:t>
            </w:r>
          </w:p>
        </w:tc>
      </w:tr>
      <w:tr w:rsidR="00E10F85" w:rsidRPr="00296F8E" w14:paraId="215076D0" w14:textId="67AB7082" w:rsidTr="00EF381C">
        <w:tc>
          <w:tcPr>
            <w:tcW w:w="1234" w:type="dxa"/>
          </w:tcPr>
          <w:p w14:paraId="787D5831" w14:textId="77777777" w:rsidR="002738BB" w:rsidRPr="00296F8E" w:rsidRDefault="002738BB" w:rsidP="00FB2769">
            <w:pPr>
              <w:rPr>
                <w:sz w:val="20"/>
                <w:szCs w:val="20"/>
              </w:rPr>
            </w:pPr>
            <w:r w:rsidRPr="00296F8E">
              <w:rPr>
                <w:sz w:val="20"/>
                <w:szCs w:val="20"/>
              </w:rPr>
              <w:t xml:space="preserve">Cypryk, 2007 </w:t>
            </w:r>
            <w:r w:rsidRPr="00296F8E">
              <w:rPr>
                <w:sz w:val="20"/>
                <w:szCs w:val="20"/>
              </w:rPr>
              <w:fldChar w:fldCharType="begin"/>
            </w:r>
            <w:r w:rsidRPr="00296F8E">
              <w:rPr>
                <w:sz w:val="20"/>
                <w:szCs w:val="20"/>
              </w:rPr>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Pr="00296F8E">
              <w:rPr>
                <w:sz w:val="20"/>
                <w:szCs w:val="20"/>
              </w:rPr>
              <w:fldChar w:fldCharType="separate"/>
            </w:r>
            <w:r w:rsidRPr="00296F8E">
              <w:rPr>
                <w:noProof/>
                <w:sz w:val="20"/>
                <w:szCs w:val="20"/>
              </w:rPr>
              <w:t>(24)</w:t>
            </w:r>
            <w:r w:rsidRPr="00296F8E">
              <w:rPr>
                <w:sz w:val="20"/>
                <w:szCs w:val="20"/>
              </w:rPr>
              <w:fldChar w:fldCharType="end"/>
            </w:r>
          </w:p>
        </w:tc>
        <w:tc>
          <w:tcPr>
            <w:tcW w:w="961" w:type="dxa"/>
          </w:tcPr>
          <w:p w14:paraId="7BAD418A" w14:textId="77777777" w:rsidR="002738BB" w:rsidRPr="00296F8E" w:rsidRDefault="002738BB" w:rsidP="00FB2769">
            <w:pPr>
              <w:rPr>
                <w:sz w:val="20"/>
                <w:szCs w:val="20"/>
              </w:rPr>
            </w:pPr>
            <w:r w:rsidRPr="00296F8E">
              <w:rPr>
                <w:sz w:val="20"/>
                <w:szCs w:val="20"/>
              </w:rPr>
              <w:t xml:space="preserve">Poland </w:t>
            </w:r>
          </w:p>
        </w:tc>
        <w:tc>
          <w:tcPr>
            <w:tcW w:w="981" w:type="dxa"/>
          </w:tcPr>
          <w:p w14:paraId="40B84125" w14:textId="77777777" w:rsidR="002738BB" w:rsidRPr="00296F8E" w:rsidRDefault="002738BB" w:rsidP="00FB2769">
            <w:pPr>
              <w:pStyle w:val="CommentText"/>
              <w:rPr>
                <w:rFonts w:ascii="Times New Roman" w:hAnsi="Times New Roman"/>
              </w:rPr>
            </w:pPr>
            <w:r w:rsidRPr="00296F8E">
              <w:rPr>
                <w:rFonts w:ascii="Times New Roman" w:hAnsi="Times New Roman"/>
              </w:rPr>
              <w:t>30</w:t>
            </w:r>
          </w:p>
        </w:tc>
        <w:tc>
          <w:tcPr>
            <w:tcW w:w="1385" w:type="dxa"/>
          </w:tcPr>
          <w:p w14:paraId="4593A181" w14:textId="7B14E096" w:rsidR="002738BB" w:rsidRPr="00296F8E" w:rsidRDefault="002738BB" w:rsidP="00FB2769">
            <w:pPr>
              <w:rPr>
                <w:sz w:val="20"/>
                <w:szCs w:val="20"/>
              </w:rPr>
            </w:pPr>
            <w:r w:rsidRPr="00296F8E">
              <w:rPr>
                <w:sz w:val="20"/>
                <w:szCs w:val="20"/>
              </w:rPr>
              <w:t xml:space="preserve">Not reported </w:t>
            </w:r>
          </w:p>
        </w:tc>
        <w:tc>
          <w:tcPr>
            <w:tcW w:w="1385" w:type="dxa"/>
          </w:tcPr>
          <w:p w14:paraId="77A80593" w14:textId="3E5E5FF2" w:rsidR="002738BB" w:rsidRPr="00296F8E" w:rsidRDefault="002738BB" w:rsidP="00FB2769">
            <w:pPr>
              <w:rPr>
                <w:sz w:val="20"/>
                <w:szCs w:val="20"/>
              </w:rPr>
            </w:pPr>
            <w:r w:rsidRPr="00296F8E">
              <w:rPr>
                <w:sz w:val="20"/>
                <w:szCs w:val="20"/>
              </w:rPr>
              <w:t xml:space="preserve">WHO criteria </w:t>
            </w:r>
          </w:p>
        </w:tc>
        <w:tc>
          <w:tcPr>
            <w:tcW w:w="1671" w:type="dxa"/>
          </w:tcPr>
          <w:p w14:paraId="281176D0" w14:textId="232656C4" w:rsidR="002738BB" w:rsidRPr="00296F8E" w:rsidRDefault="002738BB" w:rsidP="00FB2769">
            <w:pPr>
              <w:rPr>
                <w:sz w:val="20"/>
                <w:szCs w:val="20"/>
              </w:rPr>
            </w:pPr>
            <w:r w:rsidRPr="00296F8E">
              <w:rPr>
                <w:sz w:val="20"/>
                <w:szCs w:val="20"/>
              </w:rPr>
              <w:t xml:space="preserve">2 weeks </w:t>
            </w:r>
          </w:p>
        </w:tc>
        <w:tc>
          <w:tcPr>
            <w:tcW w:w="1671" w:type="dxa"/>
          </w:tcPr>
          <w:p w14:paraId="03EAD024" w14:textId="54504FC7" w:rsidR="002738BB" w:rsidRPr="00296F8E" w:rsidRDefault="002738BB" w:rsidP="00FB2769">
            <w:pPr>
              <w:rPr>
                <w:sz w:val="20"/>
                <w:szCs w:val="20"/>
              </w:rPr>
            </w:pPr>
            <w:r w:rsidRPr="00296F8E">
              <w:rPr>
                <w:sz w:val="20"/>
                <w:szCs w:val="20"/>
              </w:rPr>
              <w:t xml:space="preserve">29.2±5.4 </w:t>
            </w:r>
          </w:p>
        </w:tc>
        <w:tc>
          <w:tcPr>
            <w:tcW w:w="2031" w:type="dxa"/>
          </w:tcPr>
          <w:p w14:paraId="623FB2BE" w14:textId="06797B78" w:rsidR="002738BB" w:rsidRPr="00296F8E" w:rsidRDefault="002738BB" w:rsidP="00FB2769">
            <w:pPr>
              <w:rPr>
                <w:sz w:val="20"/>
                <w:szCs w:val="20"/>
              </w:rPr>
            </w:pPr>
            <w:r w:rsidRPr="00296F8E">
              <w:rPr>
                <w:sz w:val="20"/>
                <w:szCs w:val="20"/>
              </w:rPr>
              <w:t>Not reported</w:t>
            </w:r>
          </w:p>
        </w:tc>
        <w:tc>
          <w:tcPr>
            <w:tcW w:w="1812" w:type="dxa"/>
          </w:tcPr>
          <w:p w14:paraId="40B90FAB" w14:textId="77777777" w:rsidR="002738BB" w:rsidRPr="00296F8E" w:rsidRDefault="002738BB" w:rsidP="00FB2769">
            <w:pPr>
              <w:rPr>
                <w:sz w:val="20"/>
                <w:szCs w:val="20"/>
              </w:rPr>
            </w:pPr>
            <w:r w:rsidRPr="00296F8E">
              <w:rPr>
                <w:sz w:val="20"/>
                <w:szCs w:val="20"/>
              </w:rPr>
              <w:t xml:space="preserve">28.7±3.7 </w:t>
            </w:r>
          </w:p>
          <w:p w14:paraId="169AFB80" w14:textId="77777777" w:rsidR="002738BB" w:rsidRPr="00296F8E" w:rsidRDefault="002738BB" w:rsidP="00FB2769">
            <w:pPr>
              <w:rPr>
                <w:sz w:val="20"/>
                <w:szCs w:val="20"/>
              </w:rPr>
            </w:pPr>
          </w:p>
        </w:tc>
        <w:tc>
          <w:tcPr>
            <w:tcW w:w="1980" w:type="dxa"/>
          </w:tcPr>
          <w:p w14:paraId="52AF11F3" w14:textId="709A718E" w:rsidR="002738BB" w:rsidRPr="00296F8E" w:rsidRDefault="00B17E92" w:rsidP="00FB2769">
            <w:pPr>
              <w:rPr>
                <w:sz w:val="20"/>
                <w:szCs w:val="20"/>
              </w:rPr>
            </w:pPr>
            <w:r w:rsidRPr="00296F8E">
              <w:rPr>
                <w:sz w:val="20"/>
                <w:szCs w:val="20"/>
              </w:rPr>
              <w:t xml:space="preserve">Low </w:t>
            </w:r>
            <w:r w:rsidR="001F7000" w:rsidRPr="00296F8E">
              <w:rPr>
                <w:sz w:val="20"/>
                <w:szCs w:val="20"/>
              </w:rPr>
              <w:t xml:space="preserve">(intervention) </w:t>
            </w:r>
            <w:r w:rsidRPr="00296F8E">
              <w:rPr>
                <w:sz w:val="20"/>
                <w:szCs w:val="20"/>
              </w:rPr>
              <w:t>vs high carb</w:t>
            </w:r>
            <w:r w:rsidR="002738BB" w:rsidRPr="00296F8E">
              <w:rPr>
                <w:sz w:val="20"/>
                <w:szCs w:val="20"/>
              </w:rPr>
              <w:t xml:space="preserve"> (45% vs 60% of total energy, respectively)</w:t>
            </w:r>
          </w:p>
        </w:tc>
        <w:tc>
          <w:tcPr>
            <w:tcW w:w="1980" w:type="dxa"/>
          </w:tcPr>
          <w:p w14:paraId="370815C7" w14:textId="69F4BB4A" w:rsidR="002738BB" w:rsidRPr="00296F8E" w:rsidRDefault="005C643E" w:rsidP="00FB2769">
            <w:pPr>
              <w:rPr>
                <w:sz w:val="20"/>
                <w:szCs w:val="20"/>
              </w:rPr>
            </w:pPr>
            <w:r w:rsidRPr="00296F8E">
              <w:rPr>
                <w:sz w:val="20"/>
                <w:szCs w:val="20"/>
              </w:rPr>
              <w:t>§</w:t>
            </w:r>
            <w:r w:rsidR="00E62E8A" w:rsidRPr="00296F8E">
              <w:rPr>
                <w:b/>
                <w:sz w:val="20"/>
                <w:szCs w:val="20"/>
              </w:rPr>
              <w:t>Control</w:t>
            </w:r>
            <w:r w:rsidR="00E62E8A" w:rsidRPr="00296F8E">
              <w:rPr>
                <w:sz w:val="20"/>
                <w:szCs w:val="20"/>
              </w:rPr>
              <w:t xml:space="preserve">: </w:t>
            </w:r>
            <w:r w:rsidR="00F77334" w:rsidRPr="00296F8E">
              <w:rPr>
                <w:sz w:val="20"/>
                <w:szCs w:val="20"/>
              </w:rPr>
              <w:t xml:space="preserve">Carb 60%; Protein 25%; Fat 15% </w:t>
            </w:r>
            <w:r w:rsidR="00E62E8A" w:rsidRPr="00296F8E">
              <w:rPr>
                <w:sz w:val="20"/>
                <w:szCs w:val="20"/>
              </w:rPr>
              <w:t>§</w:t>
            </w:r>
            <w:r w:rsidR="00E62E8A" w:rsidRPr="00296F8E">
              <w:rPr>
                <w:b/>
                <w:sz w:val="20"/>
                <w:szCs w:val="20"/>
              </w:rPr>
              <w:t>Intervention</w:t>
            </w:r>
            <w:r w:rsidR="00E62E8A" w:rsidRPr="00296F8E">
              <w:rPr>
                <w:sz w:val="20"/>
                <w:szCs w:val="20"/>
              </w:rPr>
              <w:t xml:space="preserve">: </w:t>
            </w:r>
            <w:r w:rsidR="001677AF" w:rsidRPr="00296F8E">
              <w:rPr>
                <w:sz w:val="20"/>
                <w:szCs w:val="20"/>
              </w:rPr>
              <w:t>Carb 45%; Protein 25%; Fat 30%</w:t>
            </w:r>
          </w:p>
        </w:tc>
      </w:tr>
      <w:tr w:rsidR="00E10F85" w:rsidRPr="00296F8E" w14:paraId="30B27ADB" w14:textId="4C383202" w:rsidTr="00EF381C">
        <w:tc>
          <w:tcPr>
            <w:tcW w:w="1234" w:type="dxa"/>
          </w:tcPr>
          <w:p w14:paraId="26EAD3BE" w14:textId="77777777" w:rsidR="002738BB" w:rsidRPr="00296F8E" w:rsidRDefault="002738BB" w:rsidP="00FB2769">
            <w:pPr>
              <w:rPr>
                <w:sz w:val="20"/>
                <w:szCs w:val="20"/>
              </w:rPr>
            </w:pPr>
            <w:r w:rsidRPr="00296F8E">
              <w:rPr>
                <w:sz w:val="20"/>
                <w:szCs w:val="20"/>
              </w:rPr>
              <w:t>Hern</w:t>
            </w:r>
            <w:r w:rsidRPr="00296F8E">
              <w:rPr>
                <w:rFonts w:eastAsia="Helvetica"/>
                <w:sz w:val="20"/>
                <w:szCs w:val="20"/>
              </w:rPr>
              <w:t>ández, 2016</w:t>
            </w:r>
            <w:r w:rsidRPr="00296F8E">
              <w:rPr>
                <w:sz w:val="20"/>
                <w:szCs w:val="20"/>
              </w:rPr>
              <w:t xml:space="preserve"> </w:t>
            </w:r>
            <w:r w:rsidRPr="00296F8E">
              <w:rPr>
                <w:sz w:val="20"/>
                <w:szCs w:val="20"/>
              </w:rPr>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Pr="00296F8E">
              <w:rPr>
                <w:sz w:val="20"/>
                <w:szCs w:val="20"/>
              </w:rPr>
              <w:instrText xml:space="preserve"> ADDIN EN.CITE </w:instrText>
            </w:r>
            <w:r w:rsidRPr="00296F8E">
              <w:rPr>
                <w:sz w:val="20"/>
                <w:szCs w:val="20"/>
              </w:rPr>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12)</w:t>
            </w:r>
            <w:r w:rsidRPr="00296F8E">
              <w:rPr>
                <w:sz w:val="20"/>
                <w:szCs w:val="20"/>
              </w:rPr>
              <w:fldChar w:fldCharType="end"/>
            </w:r>
          </w:p>
        </w:tc>
        <w:tc>
          <w:tcPr>
            <w:tcW w:w="961" w:type="dxa"/>
          </w:tcPr>
          <w:p w14:paraId="19C9F31F" w14:textId="77777777" w:rsidR="002738BB" w:rsidRPr="00296F8E" w:rsidRDefault="002738BB" w:rsidP="00FB2769">
            <w:pPr>
              <w:rPr>
                <w:sz w:val="20"/>
                <w:szCs w:val="20"/>
              </w:rPr>
            </w:pPr>
            <w:r w:rsidRPr="00296F8E">
              <w:rPr>
                <w:sz w:val="20"/>
                <w:szCs w:val="20"/>
              </w:rPr>
              <w:t>USA</w:t>
            </w:r>
          </w:p>
        </w:tc>
        <w:tc>
          <w:tcPr>
            <w:tcW w:w="981" w:type="dxa"/>
          </w:tcPr>
          <w:p w14:paraId="7380B098" w14:textId="77777777" w:rsidR="002738BB" w:rsidRPr="00296F8E" w:rsidRDefault="002738BB" w:rsidP="00FB2769">
            <w:pPr>
              <w:pStyle w:val="CommentText"/>
              <w:rPr>
                <w:rFonts w:ascii="Times New Roman" w:hAnsi="Times New Roman"/>
              </w:rPr>
            </w:pPr>
            <w:r w:rsidRPr="00296F8E">
              <w:rPr>
                <w:rFonts w:ascii="Times New Roman" w:hAnsi="Times New Roman"/>
              </w:rPr>
              <w:t>12</w:t>
            </w:r>
          </w:p>
        </w:tc>
        <w:tc>
          <w:tcPr>
            <w:tcW w:w="1385" w:type="dxa"/>
          </w:tcPr>
          <w:p w14:paraId="782B6450" w14:textId="142043BF" w:rsidR="002738BB" w:rsidRPr="00296F8E" w:rsidRDefault="002738BB" w:rsidP="00FB2769">
            <w:pPr>
              <w:rPr>
                <w:sz w:val="20"/>
                <w:szCs w:val="20"/>
              </w:rPr>
            </w:pPr>
            <w:r w:rsidRPr="00296F8E">
              <w:rPr>
                <w:sz w:val="20"/>
                <w:szCs w:val="20"/>
              </w:rPr>
              <w:t xml:space="preserve">Pilot study to estimate power </w:t>
            </w:r>
          </w:p>
        </w:tc>
        <w:tc>
          <w:tcPr>
            <w:tcW w:w="1385" w:type="dxa"/>
          </w:tcPr>
          <w:p w14:paraId="2B03AA3C" w14:textId="5A20BF61" w:rsidR="002738BB" w:rsidRPr="00296F8E" w:rsidRDefault="002738BB" w:rsidP="008B4871">
            <w:pPr>
              <w:rPr>
                <w:sz w:val="20"/>
                <w:szCs w:val="20"/>
              </w:rPr>
            </w:pPr>
            <w:r w:rsidRPr="00296F8E">
              <w:rPr>
                <w:sz w:val="20"/>
                <w:szCs w:val="20"/>
              </w:rPr>
              <w:t xml:space="preserve">Carpenter and Coustan Criteria </w:t>
            </w:r>
            <w:r w:rsidRPr="00296F8E">
              <w:rPr>
                <w:sz w:val="20"/>
                <w:szCs w:val="20"/>
              </w:rPr>
              <w:fldChar w:fldCharType="begin"/>
            </w:r>
            <w:r w:rsidRPr="00296F8E">
              <w:rPr>
                <w:sz w:val="20"/>
                <w:szCs w:val="20"/>
              </w:rPr>
              <w:instrText xml:space="preserve"> ADDIN EN.CITE &lt;EndNote&gt;&lt;Cite&gt;&lt;Author&gt;Gynecologists&lt;/Author&gt;&lt;Year&gt;2013&lt;/Year&gt;&lt;RecNum&gt;39&lt;/RecNum&gt;&lt;DisplayText&gt;(43)&lt;/DisplayText&gt;&lt;record&gt;&lt;rec-number&gt;39&lt;/rec-number&gt;&lt;foreign-keys&gt;&lt;key app="EN" db-id="e9dspraxbf0vwleavs9vxp04dstxwf2svpv0" timestamp="1509196124"&gt;39&lt;/key&gt;&lt;/foreign-keys&gt;&lt;ref-type name="Conference Paper"&gt;47&lt;/ref-type&gt;&lt;contributors&gt;&lt;authors&gt;&lt;author&gt;American College of Obstetricians and Gynecologists &lt;/author&gt;&lt;/authors&gt;&lt;/contributors&gt;&lt;titles&gt;&lt;title&gt;Gestational Diabetes&lt;/title&gt;&lt;secondary-title&gt;ACOG practice bulletin no. 137&lt;/secondary-title&gt;&lt;/titles&gt;&lt;dates&gt;&lt;year&gt;2013&lt;/year&gt;&lt;/dates&gt;&lt;pub-location&gt;Washington, DC &lt;/pub-location&gt;&lt;urls&gt;&lt;/urls&gt;&lt;/record&gt;&lt;/Cite&gt;&lt;/EndNote&gt;</w:instrText>
            </w:r>
            <w:r w:rsidRPr="00296F8E">
              <w:rPr>
                <w:sz w:val="20"/>
                <w:szCs w:val="20"/>
              </w:rPr>
              <w:fldChar w:fldCharType="separate"/>
            </w:r>
            <w:r w:rsidRPr="00296F8E">
              <w:rPr>
                <w:noProof/>
                <w:sz w:val="20"/>
                <w:szCs w:val="20"/>
              </w:rPr>
              <w:t>(43)</w:t>
            </w:r>
            <w:r w:rsidRPr="00296F8E">
              <w:rPr>
                <w:sz w:val="20"/>
                <w:szCs w:val="20"/>
              </w:rPr>
              <w:fldChar w:fldCharType="end"/>
            </w:r>
          </w:p>
        </w:tc>
        <w:tc>
          <w:tcPr>
            <w:tcW w:w="1671" w:type="dxa"/>
          </w:tcPr>
          <w:p w14:paraId="61FD0E04" w14:textId="10DB624A" w:rsidR="002738BB" w:rsidRPr="00296F8E" w:rsidRDefault="002738BB" w:rsidP="00FB2769">
            <w:pPr>
              <w:rPr>
                <w:sz w:val="20"/>
                <w:szCs w:val="20"/>
              </w:rPr>
            </w:pPr>
            <w:r w:rsidRPr="00296F8E">
              <w:rPr>
                <w:sz w:val="20"/>
                <w:szCs w:val="20"/>
              </w:rPr>
              <w:t xml:space="preserve">30-31 weeks until delivery </w:t>
            </w:r>
          </w:p>
        </w:tc>
        <w:tc>
          <w:tcPr>
            <w:tcW w:w="1671" w:type="dxa"/>
          </w:tcPr>
          <w:p w14:paraId="7F585FC8" w14:textId="06A9F90B" w:rsidR="002738BB" w:rsidRPr="00296F8E" w:rsidRDefault="002738BB" w:rsidP="00FB2769">
            <w:pPr>
              <w:rPr>
                <w:sz w:val="20"/>
                <w:szCs w:val="20"/>
              </w:rPr>
            </w:pPr>
            <w:r w:rsidRPr="00296F8E">
              <w:rPr>
                <w:b/>
                <w:sz w:val="20"/>
                <w:szCs w:val="20"/>
              </w:rPr>
              <w:t>Control</w:t>
            </w:r>
            <w:r w:rsidRPr="00296F8E">
              <w:rPr>
                <w:rFonts w:ascii="Open Sans" w:hAnsi="Open Sans"/>
                <w:color w:val="000000"/>
                <w:sz w:val="21"/>
                <w:szCs w:val="21"/>
                <w:shd w:val="clear" w:color="auto" w:fill="FFFFFF"/>
              </w:rPr>
              <w:t>†</w:t>
            </w:r>
            <w:r w:rsidR="00C377F2" w:rsidRPr="00296F8E">
              <w:rPr>
                <w:sz w:val="20"/>
                <w:szCs w:val="20"/>
              </w:rPr>
              <w:t xml:space="preserve">: </w:t>
            </w:r>
            <w:r w:rsidRPr="00296F8E">
              <w:rPr>
                <w:sz w:val="20"/>
                <w:szCs w:val="20"/>
              </w:rPr>
              <w:t>31.7±2.45</w:t>
            </w:r>
            <w:r w:rsidR="00C377F2" w:rsidRPr="00296F8E">
              <w:rPr>
                <w:sz w:val="20"/>
                <w:szCs w:val="20"/>
              </w:rPr>
              <w:t xml:space="preserve"> </w:t>
            </w:r>
            <w:r w:rsidRPr="00296F8E">
              <w:rPr>
                <w:b/>
                <w:sz w:val="20"/>
                <w:szCs w:val="20"/>
              </w:rPr>
              <w:t>Intervention</w:t>
            </w:r>
            <w:r w:rsidRPr="00296F8E">
              <w:rPr>
                <w:sz w:val="20"/>
                <w:szCs w:val="20"/>
              </w:rPr>
              <w:t>: 31.2±0.98</w:t>
            </w:r>
          </w:p>
        </w:tc>
        <w:tc>
          <w:tcPr>
            <w:tcW w:w="2031" w:type="dxa"/>
          </w:tcPr>
          <w:p w14:paraId="57BF2359" w14:textId="4AEB08C6" w:rsidR="002738BB" w:rsidRPr="00296F8E" w:rsidRDefault="002738BB" w:rsidP="00FB2769">
            <w:pPr>
              <w:rPr>
                <w:sz w:val="20"/>
                <w:szCs w:val="20"/>
              </w:rPr>
            </w:pPr>
            <w:r w:rsidRPr="00296F8E">
              <w:rPr>
                <w:b/>
                <w:sz w:val="20"/>
                <w:szCs w:val="20"/>
              </w:rPr>
              <w:t>Control</w:t>
            </w:r>
            <w:r w:rsidRPr="00296F8E">
              <w:rPr>
                <w:sz w:val="20"/>
                <w:szCs w:val="20"/>
              </w:rPr>
              <w:t>: 34.3±3.92</w:t>
            </w:r>
            <w:r w:rsidR="00C377F2" w:rsidRPr="00296F8E">
              <w:rPr>
                <w:sz w:val="20"/>
                <w:szCs w:val="20"/>
              </w:rPr>
              <w:t xml:space="preserve"> </w:t>
            </w:r>
            <w:r w:rsidRPr="00296F8E">
              <w:rPr>
                <w:b/>
                <w:sz w:val="20"/>
                <w:szCs w:val="20"/>
              </w:rPr>
              <w:t>Intervention</w:t>
            </w:r>
            <w:r w:rsidRPr="00296F8E">
              <w:rPr>
                <w:sz w:val="20"/>
                <w:szCs w:val="20"/>
              </w:rPr>
              <w:t>: 33.4±3.43</w:t>
            </w:r>
            <w:r w:rsidR="00C377F2" w:rsidRPr="00296F8E">
              <w:rPr>
                <w:sz w:val="20"/>
                <w:szCs w:val="20"/>
              </w:rPr>
              <w:t xml:space="preserve"> </w:t>
            </w:r>
            <w:r w:rsidRPr="00296F8E">
              <w:rPr>
                <w:sz w:val="20"/>
                <w:szCs w:val="20"/>
              </w:rPr>
              <w:t xml:space="preserve">(At enrolment)  </w:t>
            </w:r>
          </w:p>
        </w:tc>
        <w:tc>
          <w:tcPr>
            <w:tcW w:w="1812" w:type="dxa"/>
          </w:tcPr>
          <w:p w14:paraId="11175F61" w14:textId="685B78FF" w:rsidR="002738BB" w:rsidRPr="00296F8E" w:rsidRDefault="002738BB" w:rsidP="00A12C83">
            <w:pPr>
              <w:tabs>
                <w:tab w:val="left" w:pos="582"/>
              </w:tabs>
              <w:rPr>
                <w:sz w:val="20"/>
                <w:szCs w:val="20"/>
              </w:rPr>
            </w:pPr>
            <w:r w:rsidRPr="00296F8E">
              <w:rPr>
                <w:b/>
                <w:sz w:val="20"/>
                <w:szCs w:val="20"/>
              </w:rPr>
              <w:t>Control</w:t>
            </w:r>
            <w:r w:rsidRPr="00296F8E">
              <w:rPr>
                <w:sz w:val="20"/>
                <w:szCs w:val="20"/>
              </w:rPr>
              <w:t>: 30±2.45</w:t>
            </w:r>
          </w:p>
          <w:p w14:paraId="5ABC04EB" w14:textId="23C06E9D" w:rsidR="002738BB" w:rsidRPr="00296F8E" w:rsidRDefault="002738BB" w:rsidP="00FB2769">
            <w:pPr>
              <w:rPr>
                <w:sz w:val="20"/>
                <w:szCs w:val="20"/>
              </w:rPr>
            </w:pPr>
            <w:r w:rsidRPr="00296F8E">
              <w:rPr>
                <w:b/>
                <w:sz w:val="20"/>
                <w:szCs w:val="20"/>
              </w:rPr>
              <w:t>Intervention</w:t>
            </w:r>
            <w:r w:rsidRPr="00296F8E">
              <w:rPr>
                <w:sz w:val="20"/>
                <w:szCs w:val="20"/>
              </w:rPr>
              <w:t>: 28±4.90</w:t>
            </w:r>
          </w:p>
          <w:p w14:paraId="260EC104" w14:textId="77777777" w:rsidR="002738BB" w:rsidRPr="00296F8E" w:rsidRDefault="002738BB" w:rsidP="00A12C83">
            <w:pPr>
              <w:tabs>
                <w:tab w:val="left" w:pos="582"/>
              </w:tabs>
              <w:rPr>
                <w:sz w:val="20"/>
                <w:szCs w:val="20"/>
              </w:rPr>
            </w:pPr>
          </w:p>
        </w:tc>
        <w:tc>
          <w:tcPr>
            <w:tcW w:w="1980" w:type="dxa"/>
          </w:tcPr>
          <w:p w14:paraId="1F0F801C" w14:textId="70035AC8" w:rsidR="002738BB" w:rsidRPr="00296F8E" w:rsidRDefault="00B17E92" w:rsidP="00B17E92">
            <w:pPr>
              <w:rPr>
                <w:sz w:val="20"/>
                <w:szCs w:val="20"/>
              </w:rPr>
            </w:pPr>
            <w:r w:rsidRPr="00296F8E">
              <w:rPr>
                <w:sz w:val="20"/>
                <w:szCs w:val="20"/>
              </w:rPr>
              <w:t xml:space="preserve">Low carb </w:t>
            </w:r>
            <w:r w:rsidR="001F7000" w:rsidRPr="00296F8E">
              <w:rPr>
                <w:sz w:val="20"/>
                <w:szCs w:val="20"/>
              </w:rPr>
              <w:t xml:space="preserve">(intervention) </w:t>
            </w:r>
            <w:r w:rsidRPr="00296F8E">
              <w:rPr>
                <w:sz w:val="20"/>
                <w:szCs w:val="20"/>
              </w:rPr>
              <w:t>vs h</w:t>
            </w:r>
            <w:r w:rsidR="002738BB" w:rsidRPr="00296F8E">
              <w:rPr>
                <w:sz w:val="20"/>
                <w:szCs w:val="20"/>
              </w:rPr>
              <w:t>igher-c</w:t>
            </w:r>
            <w:r w:rsidRPr="00296F8E">
              <w:rPr>
                <w:sz w:val="20"/>
                <w:szCs w:val="20"/>
              </w:rPr>
              <w:t>omplex carbohydrate/ lower fat</w:t>
            </w:r>
          </w:p>
        </w:tc>
        <w:tc>
          <w:tcPr>
            <w:tcW w:w="1980" w:type="dxa"/>
          </w:tcPr>
          <w:p w14:paraId="22E351D7" w14:textId="45C0ED86" w:rsidR="002738BB" w:rsidRPr="00296F8E" w:rsidRDefault="00E62E8A" w:rsidP="00FB2769">
            <w:pPr>
              <w:rPr>
                <w:sz w:val="20"/>
                <w:szCs w:val="20"/>
              </w:rPr>
            </w:pPr>
            <w:r w:rsidRPr="00296F8E">
              <w:rPr>
                <w:sz w:val="20"/>
                <w:szCs w:val="20"/>
              </w:rPr>
              <w:t>§</w:t>
            </w:r>
            <w:r w:rsidRPr="00296F8E">
              <w:rPr>
                <w:b/>
                <w:sz w:val="20"/>
                <w:szCs w:val="20"/>
              </w:rPr>
              <w:t>Control</w:t>
            </w:r>
            <w:r w:rsidRPr="00296F8E">
              <w:rPr>
                <w:sz w:val="20"/>
                <w:szCs w:val="20"/>
              </w:rPr>
              <w:t xml:space="preserve">: </w:t>
            </w:r>
            <w:r w:rsidR="003F4312" w:rsidRPr="00296F8E">
              <w:rPr>
                <w:sz w:val="20"/>
                <w:szCs w:val="20"/>
              </w:rPr>
              <w:t xml:space="preserve">Carb 60%; Protein 15%; Fat 25% </w:t>
            </w:r>
            <w:r w:rsidRPr="00296F8E">
              <w:rPr>
                <w:sz w:val="20"/>
                <w:szCs w:val="20"/>
              </w:rPr>
              <w:t>§</w:t>
            </w:r>
            <w:r w:rsidRPr="00296F8E">
              <w:rPr>
                <w:b/>
                <w:sz w:val="20"/>
                <w:szCs w:val="20"/>
              </w:rPr>
              <w:t>Intervention</w:t>
            </w:r>
            <w:r w:rsidRPr="00296F8E">
              <w:rPr>
                <w:sz w:val="20"/>
                <w:szCs w:val="20"/>
              </w:rPr>
              <w:t xml:space="preserve">: </w:t>
            </w:r>
            <w:r w:rsidR="00B17E92" w:rsidRPr="00296F8E">
              <w:rPr>
                <w:sz w:val="20"/>
                <w:szCs w:val="20"/>
              </w:rPr>
              <w:t xml:space="preserve">Carb 40%; </w:t>
            </w:r>
            <w:r w:rsidR="003F4312" w:rsidRPr="00296F8E">
              <w:rPr>
                <w:sz w:val="20"/>
                <w:szCs w:val="20"/>
              </w:rPr>
              <w:t xml:space="preserve">Protein 15%; </w:t>
            </w:r>
            <w:r w:rsidR="00B17E92" w:rsidRPr="00296F8E">
              <w:rPr>
                <w:sz w:val="20"/>
                <w:szCs w:val="20"/>
              </w:rPr>
              <w:t xml:space="preserve">Fat 45% </w:t>
            </w:r>
          </w:p>
        </w:tc>
      </w:tr>
      <w:tr w:rsidR="00E10F85" w:rsidRPr="00296F8E" w14:paraId="78BF2BF3" w14:textId="05C77A27" w:rsidTr="00EF381C">
        <w:tc>
          <w:tcPr>
            <w:tcW w:w="1234" w:type="dxa"/>
          </w:tcPr>
          <w:p w14:paraId="4A1FDE61" w14:textId="77777777" w:rsidR="002738BB" w:rsidRPr="00296F8E" w:rsidRDefault="002738BB" w:rsidP="00FB2769">
            <w:pPr>
              <w:rPr>
                <w:sz w:val="20"/>
                <w:szCs w:val="20"/>
              </w:rPr>
            </w:pPr>
            <w:r w:rsidRPr="00296F8E">
              <w:rPr>
                <w:sz w:val="20"/>
                <w:szCs w:val="20"/>
              </w:rPr>
              <w:t xml:space="preserve">Moreno-Castilla, 2013 </w:t>
            </w:r>
            <w:r w:rsidRPr="00296F8E">
              <w:rPr>
                <w:sz w:val="20"/>
                <w:szCs w:val="20"/>
              </w:rPr>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Pr="00296F8E">
              <w:rPr>
                <w:sz w:val="20"/>
                <w:szCs w:val="20"/>
              </w:rPr>
              <w:instrText xml:space="preserve"> ADDIN EN.CITE </w:instrText>
            </w:r>
            <w:r w:rsidRPr="00296F8E">
              <w:rPr>
                <w:sz w:val="20"/>
                <w:szCs w:val="20"/>
              </w:rPr>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30)</w:t>
            </w:r>
            <w:r w:rsidRPr="00296F8E">
              <w:rPr>
                <w:sz w:val="20"/>
                <w:szCs w:val="20"/>
              </w:rPr>
              <w:fldChar w:fldCharType="end"/>
            </w:r>
          </w:p>
        </w:tc>
        <w:tc>
          <w:tcPr>
            <w:tcW w:w="961" w:type="dxa"/>
          </w:tcPr>
          <w:p w14:paraId="43A2F944" w14:textId="77777777" w:rsidR="002738BB" w:rsidRPr="00296F8E" w:rsidRDefault="002738BB" w:rsidP="00FB2769">
            <w:pPr>
              <w:rPr>
                <w:sz w:val="20"/>
                <w:szCs w:val="20"/>
              </w:rPr>
            </w:pPr>
            <w:r w:rsidRPr="00296F8E">
              <w:rPr>
                <w:sz w:val="20"/>
                <w:szCs w:val="20"/>
              </w:rPr>
              <w:t xml:space="preserve">Spain </w:t>
            </w:r>
          </w:p>
        </w:tc>
        <w:tc>
          <w:tcPr>
            <w:tcW w:w="981" w:type="dxa"/>
          </w:tcPr>
          <w:p w14:paraId="5E419139" w14:textId="77777777" w:rsidR="002738BB" w:rsidRPr="00296F8E" w:rsidRDefault="002738BB" w:rsidP="00FB2769">
            <w:pPr>
              <w:pStyle w:val="CommentText"/>
              <w:rPr>
                <w:rFonts w:ascii="Times New Roman" w:hAnsi="Times New Roman"/>
              </w:rPr>
            </w:pPr>
            <w:r w:rsidRPr="00296F8E">
              <w:rPr>
                <w:rFonts w:ascii="Times New Roman" w:hAnsi="Times New Roman"/>
              </w:rPr>
              <w:t>152</w:t>
            </w:r>
          </w:p>
        </w:tc>
        <w:tc>
          <w:tcPr>
            <w:tcW w:w="1385" w:type="dxa"/>
          </w:tcPr>
          <w:p w14:paraId="26709D1B" w14:textId="193264C3" w:rsidR="002738BB" w:rsidRPr="00296F8E" w:rsidRDefault="002738BB" w:rsidP="00FB2769">
            <w:pPr>
              <w:rPr>
                <w:sz w:val="20"/>
                <w:szCs w:val="20"/>
              </w:rPr>
            </w:pPr>
            <w:r w:rsidRPr="00296F8E">
              <w:rPr>
                <w:sz w:val="20"/>
                <w:szCs w:val="20"/>
              </w:rPr>
              <w:t xml:space="preserve">152 to detect a 22% difference in need for insulin </w:t>
            </w:r>
          </w:p>
        </w:tc>
        <w:tc>
          <w:tcPr>
            <w:tcW w:w="1385" w:type="dxa"/>
          </w:tcPr>
          <w:p w14:paraId="146D2AA6" w14:textId="140A4CC7" w:rsidR="002738BB" w:rsidRPr="00296F8E" w:rsidRDefault="002738BB" w:rsidP="008B4871">
            <w:pPr>
              <w:rPr>
                <w:sz w:val="20"/>
                <w:szCs w:val="20"/>
              </w:rPr>
            </w:pPr>
            <w:r w:rsidRPr="00296F8E">
              <w:rPr>
                <w:sz w:val="20"/>
                <w:szCs w:val="20"/>
              </w:rPr>
              <w:t xml:space="preserve">2006 National Diabetes and Pregnancy Clinical Guidelines </w:t>
            </w:r>
            <w:r w:rsidRPr="00296F8E">
              <w:rPr>
                <w:sz w:val="20"/>
                <w:szCs w:val="20"/>
              </w:rPr>
              <w:fldChar w:fldCharType="begin">
                <w:fldData xml:space="preserve">PEVuZE5vdGU+PENpdGU+PEF1dGhvcj5SaWNhcnQ8L0F1dGhvcj48WWVhcj4yMDA1PC9ZZWFyPjxS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</w:fldData>
              </w:fldChar>
            </w:r>
            <w:r w:rsidRPr="00296F8E">
              <w:rPr>
                <w:sz w:val="20"/>
                <w:szCs w:val="20"/>
              </w:rPr>
              <w:instrText xml:space="preserve"> ADDIN EN.CITE </w:instrText>
            </w:r>
            <w:r w:rsidRPr="00296F8E">
              <w:rPr>
                <w:sz w:val="20"/>
                <w:szCs w:val="20"/>
              </w:rPr>
              <w:fldChar w:fldCharType="begin">
                <w:fldData xml:space="preserve">PEVuZE5vdGU+PENpdGU+PEF1dGhvcj5SaWNhcnQ8L0F1dGhvcj48WWVhcj4yMDA1PC9ZZWFyPjxS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44; 45)</w:t>
            </w:r>
            <w:r w:rsidRPr="00296F8E">
              <w:rPr>
                <w:sz w:val="20"/>
                <w:szCs w:val="20"/>
              </w:rPr>
              <w:fldChar w:fldCharType="end"/>
            </w:r>
          </w:p>
        </w:tc>
        <w:tc>
          <w:tcPr>
            <w:tcW w:w="1671" w:type="dxa"/>
          </w:tcPr>
          <w:p w14:paraId="2793800F" w14:textId="6DD313B8" w:rsidR="002738BB" w:rsidRPr="00296F8E" w:rsidRDefault="002738BB" w:rsidP="00FB2769">
            <w:pPr>
              <w:rPr>
                <w:sz w:val="20"/>
                <w:szCs w:val="20"/>
              </w:rPr>
            </w:pPr>
            <w:r w:rsidRPr="00296F8E">
              <w:rPr>
                <w:b/>
                <w:sz w:val="20"/>
                <w:szCs w:val="20"/>
              </w:rPr>
              <w:t xml:space="preserve"> </w:t>
            </w:r>
            <w:r w:rsidRPr="00296F8E">
              <w:rPr>
                <w:sz w:val="20"/>
                <w:szCs w:val="20"/>
              </w:rPr>
              <w:t>≤35 weeks until delivery</w:t>
            </w:r>
          </w:p>
        </w:tc>
        <w:tc>
          <w:tcPr>
            <w:tcW w:w="1671" w:type="dxa"/>
          </w:tcPr>
          <w:p w14:paraId="4944E743" w14:textId="69100C42" w:rsidR="002738BB" w:rsidRPr="00296F8E" w:rsidRDefault="002738BB" w:rsidP="00FB2769">
            <w:pPr>
              <w:rPr>
                <w:sz w:val="20"/>
                <w:szCs w:val="20"/>
              </w:rPr>
            </w:pPr>
            <w:r w:rsidRPr="00296F8E">
              <w:rPr>
                <w:b/>
                <w:sz w:val="20"/>
                <w:szCs w:val="20"/>
              </w:rPr>
              <w:t>Control</w:t>
            </w:r>
            <w:r w:rsidRPr="00296F8E">
              <w:rPr>
                <w:sz w:val="20"/>
                <w:szCs w:val="20"/>
              </w:rPr>
              <w:t>: 30.1±3.5</w:t>
            </w:r>
            <w:r w:rsidR="00E3558D" w:rsidRPr="00296F8E">
              <w:rPr>
                <w:sz w:val="20"/>
                <w:szCs w:val="20"/>
              </w:rPr>
              <w:t xml:space="preserve"> </w:t>
            </w:r>
            <w:r w:rsidRPr="00296F8E">
              <w:rPr>
                <w:b/>
                <w:sz w:val="20"/>
                <w:szCs w:val="20"/>
              </w:rPr>
              <w:t>Intervention</w:t>
            </w:r>
            <w:r w:rsidRPr="00296F8E">
              <w:rPr>
                <w:sz w:val="20"/>
                <w:szCs w:val="20"/>
              </w:rPr>
              <w:t>: 30.4±3.0</w:t>
            </w:r>
          </w:p>
          <w:p w14:paraId="7368CA9B" w14:textId="77777777" w:rsidR="002738BB" w:rsidRPr="00296F8E" w:rsidRDefault="002738BB" w:rsidP="00FB2769">
            <w:pPr>
              <w:rPr>
                <w:sz w:val="20"/>
                <w:szCs w:val="20"/>
              </w:rPr>
            </w:pPr>
          </w:p>
        </w:tc>
        <w:tc>
          <w:tcPr>
            <w:tcW w:w="2031" w:type="dxa"/>
          </w:tcPr>
          <w:p w14:paraId="2AF40DA3" w14:textId="56AB82A5" w:rsidR="002738BB" w:rsidRPr="00296F8E" w:rsidRDefault="002738BB" w:rsidP="00FB2769">
            <w:pPr>
              <w:rPr>
                <w:sz w:val="20"/>
                <w:szCs w:val="20"/>
              </w:rPr>
            </w:pPr>
            <w:r w:rsidRPr="00296F8E">
              <w:rPr>
                <w:b/>
                <w:sz w:val="20"/>
                <w:szCs w:val="20"/>
              </w:rPr>
              <w:t>Control</w:t>
            </w:r>
            <w:r w:rsidRPr="00296F8E">
              <w:rPr>
                <w:sz w:val="20"/>
                <w:szCs w:val="20"/>
              </w:rPr>
              <w:t>: 26.6±5.5</w:t>
            </w:r>
            <w:r w:rsidR="00F5695B" w:rsidRPr="00296F8E">
              <w:rPr>
                <w:sz w:val="20"/>
                <w:szCs w:val="20"/>
              </w:rPr>
              <w:t xml:space="preserve"> </w:t>
            </w:r>
            <w:r w:rsidRPr="00296F8E">
              <w:rPr>
                <w:b/>
                <w:sz w:val="20"/>
                <w:szCs w:val="20"/>
              </w:rPr>
              <w:t>Intervention</w:t>
            </w:r>
            <w:r w:rsidRPr="00296F8E">
              <w:rPr>
                <w:sz w:val="20"/>
                <w:szCs w:val="20"/>
              </w:rPr>
              <w:t xml:space="preserve">: 25.4±5.7 </w:t>
            </w:r>
            <w:r w:rsidR="00F5695B" w:rsidRPr="00296F8E">
              <w:rPr>
                <w:sz w:val="20"/>
                <w:szCs w:val="20"/>
              </w:rPr>
              <w:t xml:space="preserve"> </w:t>
            </w:r>
            <w:r w:rsidRPr="00296F8E">
              <w:rPr>
                <w:sz w:val="20"/>
                <w:szCs w:val="20"/>
              </w:rPr>
              <w:t xml:space="preserve">(Pre-pregnancy) </w:t>
            </w:r>
          </w:p>
        </w:tc>
        <w:tc>
          <w:tcPr>
            <w:tcW w:w="1812" w:type="dxa"/>
          </w:tcPr>
          <w:p w14:paraId="16F9B1B0" w14:textId="231869ED" w:rsidR="002738BB" w:rsidRPr="00296F8E" w:rsidRDefault="002738BB" w:rsidP="00FB2769">
            <w:pPr>
              <w:tabs>
                <w:tab w:val="left" w:pos="582"/>
              </w:tabs>
              <w:rPr>
                <w:sz w:val="20"/>
                <w:szCs w:val="20"/>
              </w:rPr>
            </w:pPr>
            <w:r w:rsidRPr="00296F8E">
              <w:rPr>
                <w:b/>
                <w:sz w:val="20"/>
                <w:szCs w:val="20"/>
              </w:rPr>
              <w:t>Control</w:t>
            </w:r>
            <w:r w:rsidRPr="00296F8E">
              <w:rPr>
                <w:sz w:val="20"/>
                <w:szCs w:val="20"/>
              </w:rPr>
              <w:t>: 32.1±4.4</w:t>
            </w:r>
            <w:r w:rsidR="00FC10D8" w:rsidRPr="00296F8E">
              <w:rPr>
                <w:sz w:val="20"/>
                <w:szCs w:val="20"/>
              </w:rPr>
              <w:t xml:space="preserve"> </w:t>
            </w:r>
            <w:r w:rsidRPr="00296F8E">
              <w:rPr>
                <w:b/>
                <w:sz w:val="20"/>
                <w:szCs w:val="20"/>
              </w:rPr>
              <w:t>Intervention</w:t>
            </w:r>
            <w:r w:rsidRPr="00296F8E">
              <w:rPr>
                <w:sz w:val="20"/>
                <w:szCs w:val="20"/>
              </w:rPr>
              <w:t>: 30.4±3.0</w:t>
            </w:r>
          </w:p>
          <w:p w14:paraId="04226CDB" w14:textId="77777777" w:rsidR="002738BB" w:rsidRPr="00296F8E" w:rsidRDefault="002738BB" w:rsidP="00FB2769">
            <w:pPr>
              <w:rPr>
                <w:sz w:val="20"/>
                <w:szCs w:val="20"/>
              </w:rPr>
            </w:pPr>
          </w:p>
        </w:tc>
        <w:tc>
          <w:tcPr>
            <w:tcW w:w="1980" w:type="dxa"/>
          </w:tcPr>
          <w:p w14:paraId="37B6BEB6" w14:textId="77777777" w:rsidR="002738BB" w:rsidRPr="00296F8E" w:rsidRDefault="002738BB" w:rsidP="00FB2769">
            <w:pPr>
              <w:rPr>
                <w:sz w:val="20"/>
                <w:szCs w:val="20"/>
              </w:rPr>
            </w:pPr>
            <w:r w:rsidRPr="00296F8E">
              <w:rPr>
                <w:sz w:val="20"/>
                <w:szCs w:val="20"/>
              </w:rPr>
              <w:t xml:space="preserve">Low carbohydrate (intervention) vs control (40% vs 55% of total diet energy as carbohydrate) </w:t>
            </w:r>
          </w:p>
        </w:tc>
        <w:tc>
          <w:tcPr>
            <w:tcW w:w="1980" w:type="dxa"/>
          </w:tcPr>
          <w:p w14:paraId="50A5E3DD" w14:textId="31DB0252" w:rsidR="002738BB" w:rsidRPr="00296F8E" w:rsidRDefault="00E62E8A" w:rsidP="00FB2769">
            <w:pPr>
              <w:rPr>
                <w:sz w:val="20"/>
                <w:szCs w:val="20"/>
              </w:rPr>
            </w:pPr>
            <w:r w:rsidRPr="00296F8E">
              <w:rPr>
                <w:sz w:val="20"/>
                <w:szCs w:val="20"/>
              </w:rPr>
              <w:t>§</w:t>
            </w:r>
            <w:r w:rsidRPr="00296F8E">
              <w:rPr>
                <w:b/>
                <w:sz w:val="20"/>
                <w:szCs w:val="20"/>
              </w:rPr>
              <w:t>Control</w:t>
            </w:r>
            <w:r w:rsidR="00732671" w:rsidRPr="00296F8E">
              <w:rPr>
                <w:sz w:val="20"/>
                <w:szCs w:val="20"/>
              </w:rPr>
              <w:t xml:space="preserve">: Energy 1800 minimum; Carb 55%; Protein 20%; Fat 25% </w:t>
            </w:r>
            <w:r w:rsidRPr="00296F8E">
              <w:rPr>
                <w:sz w:val="20"/>
                <w:szCs w:val="20"/>
              </w:rPr>
              <w:t>§</w:t>
            </w:r>
            <w:r w:rsidRPr="00296F8E">
              <w:rPr>
                <w:b/>
                <w:sz w:val="20"/>
                <w:szCs w:val="20"/>
              </w:rPr>
              <w:t>Intervention</w:t>
            </w:r>
            <w:r w:rsidRPr="00296F8E">
              <w:rPr>
                <w:sz w:val="20"/>
                <w:szCs w:val="20"/>
              </w:rPr>
              <w:t xml:space="preserve">: </w:t>
            </w:r>
            <w:r w:rsidR="00732671" w:rsidRPr="00296F8E">
              <w:rPr>
                <w:sz w:val="20"/>
                <w:szCs w:val="20"/>
              </w:rPr>
              <w:t xml:space="preserve">Energy 1800 minimum; </w:t>
            </w:r>
            <w:r w:rsidR="00BB6C2F" w:rsidRPr="00296F8E">
              <w:rPr>
                <w:sz w:val="20"/>
                <w:szCs w:val="20"/>
              </w:rPr>
              <w:t xml:space="preserve">Carb 40%; Protein 20%; Fat 40% </w:t>
            </w:r>
          </w:p>
        </w:tc>
      </w:tr>
      <w:tr w:rsidR="00022A33" w:rsidRPr="00296F8E" w14:paraId="4749464E" w14:textId="77777777" w:rsidTr="0027498A">
        <w:tc>
          <w:tcPr>
            <w:tcW w:w="17091" w:type="dxa"/>
            <w:gridSpan w:val="11"/>
          </w:tcPr>
          <w:p w14:paraId="7A0C5C99" w14:textId="36645EE1" w:rsidR="00022A33" w:rsidRPr="00296F8E" w:rsidRDefault="00022A33" w:rsidP="00FB2769">
            <w:pPr>
              <w:rPr>
                <w:sz w:val="20"/>
                <w:szCs w:val="20"/>
              </w:rPr>
            </w:pPr>
            <w:r w:rsidRPr="00296F8E">
              <w:rPr>
                <w:b/>
                <w:sz w:val="20"/>
                <w:szCs w:val="20"/>
              </w:rPr>
              <w:t xml:space="preserve">Soy Protein Enrichment Diets </w:t>
            </w:r>
          </w:p>
        </w:tc>
      </w:tr>
      <w:tr w:rsidR="00E10F85" w:rsidRPr="00296F8E" w14:paraId="4AB9A8C9" w14:textId="072369E2" w:rsidTr="00EF381C">
        <w:tc>
          <w:tcPr>
            <w:tcW w:w="1234" w:type="dxa"/>
          </w:tcPr>
          <w:p w14:paraId="545E3159" w14:textId="77777777" w:rsidR="002738BB" w:rsidRPr="00296F8E" w:rsidRDefault="002738BB" w:rsidP="00FB2769">
            <w:pPr>
              <w:rPr>
                <w:sz w:val="20"/>
                <w:szCs w:val="20"/>
              </w:rPr>
            </w:pPr>
            <w:r w:rsidRPr="00296F8E">
              <w:rPr>
                <w:sz w:val="20"/>
                <w:szCs w:val="20"/>
              </w:rPr>
              <w:t xml:space="preserve">Jamilian, 2015 </w:t>
            </w:r>
            <w:r w:rsidRPr="00296F8E">
              <w:rPr>
                <w:sz w:val="20"/>
                <w:szCs w:val="20"/>
              </w:rPr>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Pr="00296F8E">
              <w:rPr>
                <w:sz w:val="20"/>
                <w:szCs w:val="20"/>
              </w:rPr>
              <w:instrText xml:space="preserve"> ADDIN EN.CITE </w:instrText>
            </w:r>
            <w:r w:rsidRPr="00296F8E">
              <w:rPr>
                <w:sz w:val="20"/>
                <w:szCs w:val="20"/>
              </w:rPr>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6)</w:t>
            </w:r>
            <w:r w:rsidRPr="00296F8E">
              <w:rPr>
                <w:sz w:val="20"/>
                <w:szCs w:val="20"/>
              </w:rPr>
              <w:fldChar w:fldCharType="end"/>
            </w:r>
          </w:p>
        </w:tc>
        <w:tc>
          <w:tcPr>
            <w:tcW w:w="961" w:type="dxa"/>
          </w:tcPr>
          <w:p w14:paraId="3C980005" w14:textId="77777777" w:rsidR="002738BB" w:rsidRPr="00296F8E" w:rsidRDefault="002738BB" w:rsidP="00FB2769">
            <w:pPr>
              <w:rPr>
                <w:sz w:val="20"/>
                <w:szCs w:val="20"/>
              </w:rPr>
            </w:pPr>
            <w:r w:rsidRPr="00296F8E">
              <w:rPr>
                <w:sz w:val="20"/>
                <w:szCs w:val="20"/>
              </w:rPr>
              <w:t xml:space="preserve">Iran </w:t>
            </w:r>
          </w:p>
        </w:tc>
        <w:tc>
          <w:tcPr>
            <w:tcW w:w="981" w:type="dxa"/>
          </w:tcPr>
          <w:p w14:paraId="2E458DBE" w14:textId="77777777" w:rsidR="002738BB" w:rsidRPr="00296F8E" w:rsidRDefault="002738BB" w:rsidP="00FB2769">
            <w:pPr>
              <w:pStyle w:val="CommentText"/>
              <w:rPr>
                <w:rFonts w:ascii="Times New Roman" w:hAnsi="Times New Roman"/>
              </w:rPr>
            </w:pPr>
            <w:r w:rsidRPr="00296F8E">
              <w:rPr>
                <w:rFonts w:ascii="Times New Roman" w:hAnsi="Times New Roman"/>
              </w:rPr>
              <w:t>68</w:t>
            </w:r>
          </w:p>
        </w:tc>
        <w:tc>
          <w:tcPr>
            <w:tcW w:w="1385" w:type="dxa"/>
          </w:tcPr>
          <w:p w14:paraId="657BE06B" w14:textId="45FBD0DE" w:rsidR="002738BB" w:rsidRPr="00296F8E" w:rsidRDefault="002738BB" w:rsidP="00FB2769">
            <w:pPr>
              <w:rPr>
                <w:sz w:val="20"/>
                <w:szCs w:val="20"/>
              </w:rPr>
            </w:pPr>
            <w:r w:rsidRPr="00296F8E">
              <w:rPr>
                <w:sz w:val="20"/>
                <w:szCs w:val="20"/>
              </w:rPr>
              <w:t xml:space="preserve">56 (minimum clinical difference not reported) </w:t>
            </w:r>
          </w:p>
        </w:tc>
        <w:tc>
          <w:tcPr>
            <w:tcW w:w="1385" w:type="dxa"/>
          </w:tcPr>
          <w:p w14:paraId="3D5B8844" w14:textId="0DA12B23" w:rsidR="002738BB" w:rsidRPr="00296F8E" w:rsidRDefault="002738BB" w:rsidP="008B4871">
            <w:pPr>
              <w:rPr>
                <w:sz w:val="20"/>
                <w:szCs w:val="20"/>
              </w:rPr>
            </w:pPr>
            <w:r w:rsidRPr="00296F8E">
              <w:rPr>
                <w:sz w:val="20"/>
                <w:szCs w:val="20"/>
              </w:rPr>
              <w:t xml:space="preserve">One-step 75g OGTT, American Diabetes Association </w:t>
            </w:r>
            <w:r w:rsidRPr="00296F8E">
              <w:rPr>
                <w:sz w:val="20"/>
                <w:szCs w:val="20"/>
              </w:rPr>
              <w:fldChar w:fldCharType="begin"/>
            </w:r>
            <w:r w:rsidRPr="00296F8E">
              <w:rPr>
                <w:sz w:val="20"/>
                <w:szCs w:val="20"/>
              </w:rPr>
              <w:instrText xml:space="preserve"> ADDIN EN.CITE &lt;EndNote&gt;&lt;Cite&gt;&lt;Author&gt;American Diabetes&lt;/Author&gt;&lt;Year&gt;2014&lt;/Year&gt;&lt;RecNum&gt;40&lt;/RecNum&gt;&lt;DisplayText&gt;(46)&lt;/DisplayText&gt;&lt;record&gt;&lt;rec-number&gt;40&lt;/rec-number&gt;&lt;foreign-keys&gt;&lt;key app="EN" db-id="e9dspraxbf0vwleavs9vxp04dstxwf2svpv0" timestamp="1509197057"&gt;40&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81-90&lt;/pages&gt;&lt;volume&gt;37 Suppl 1&lt;/volume&gt;&lt;edition&gt;2013/12/21&lt;/edition&gt;&lt;keywords&gt;&lt;keyword&gt;Blood Glucose/metabolism&lt;/keyword&gt;&lt;keyword&gt;Diabetes Mellitus/blood/*diagnosis&lt;/keyword&gt;&lt;keyword&gt;Diabetes, Gestational/diagnosis&lt;/keyword&gt;&lt;keyword&gt;Female&lt;/keyword&gt;&lt;keyword&gt;Glucose Tolerance Test&lt;/keyword&gt;&lt;keyword&gt;Humans&lt;/keyword&gt;&lt;keyword&gt;Pregnancy&lt;/keyword&gt;&lt;/keywords&gt;&lt;dates&gt;&lt;year&gt;2014&lt;/year&gt;&lt;pub-dates&gt;&lt;date&gt;Jan&lt;/date&gt;&lt;/pub-dates&gt;&lt;/dates&gt;&lt;isbn&gt;1935-5548 (Electronic)&amp;#xD;0149-5992 (Linking)&lt;/isbn&gt;&lt;accession-num&gt;24357215&lt;/accession-num&gt;&lt;urls&gt;&lt;related-urls&gt;&lt;url&gt;https://www.ncbi.nlm.nih.gov/pubmed/24357215&lt;/url&gt;&lt;/related-urls&gt;&lt;/urls&gt;&lt;electronic-resource-num&gt;10.2337/dc14-S081&lt;/electronic-resource-num&gt;&lt;/record&gt;&lt;/Cite&gt;&lt;/EndNote&gt;</w:instrText>
            </w:r>
            <w:r w:rsidRPr="00296F8E">
              <w:rPr>
                <w:sz w:val="20"/>
                <w:szCs w:val="20"/>
              </w:rPr>
              <w:fldChar w:fldCharType="separate"/>
            </w:r>
            <w:r w:rsidRPr="00296F8E">
              <w:rPr>
                <w:noProof/>
                <w:sz w:val="20"/>
                <w:szCs w:val="20"/>
              </w:rPr>
              <w:t>(46)</w:t>
            </w:r>
            <w:r w:rsidRPr="00296F8E">
              <w:rPr>
                <w:sz w:val="20"/>
                <w:szCs w:val="20"/>
              </w:rPr>
              <w:fldChar w:fldCharType="end"/>
            </w:r>
          </w:p>
        </w:tc>
        <w:tc>
          <w:tcPr>
            <w:tcW w:w="1671" w:type="dxa"/>
          </w:tcPr>
          <w:p w14:paraId="25182360" w14:textId="7768C892" w:rsidR="002738BB" w:rsidRPr="00296F8E" w:rsidRDefault="002738BB" w:rsidP="00FB2769">
            <w:pPr>
              <w:rPr>
                <w:sz w:val="20"/>
                <w:szCs w:val="20"/>
              </w:rPr>
            </w:pPr>
            <w:r w:rsidRPr="00296F8E">
              <w:rPr>
                <w:sz w:val="20"/>
                <w:szCs w:val="20"/>
              </w:rPr>
              <w:t xml:space="preserve">6 weeks </w:t>
            </w:r>
          </w:p>
        </w:tc>
        <w:tc>
          <w:tcPr>
            <w:tcW w:w="1671" w:type="dxa"/>
          </w:tcPr>
          <w:p w14:paraId="7B877529" w14:textId="60A495EA" w:rsidR="002738BB" w:rsidRPr="00296F8E" w:rsidRDefault="002738BB" w:rsidP="00FB2769">
            <w:pPr>
              <w:rPr>
                <w:sz w:val="20"/>
                <w:szCs w:val="20"/>
              </w:rPr>
            </w:pPr>
            <w:r w:rsidRPr="00296F8E">
              <w:rPr>
                <w:sz w:val="20"/>
                <w:szCs w:val="20"/>
              </w:rPr>
              <w:t>Not reported</w:t>
            </w:r>
          </w:p>
        </w:tc>
        <w:tc>
          <w:tcPr>
            <w:tcW w:w="2031" w:type="dxa"/>
          </w:tcPr>
          <w:p w14:paraId="7151E748" w14:textId="1AE28368" w:rsidR="002738BB" w:rsidRPr="00296F8E" w:rsidRDefault="002738BB" w:rsidP="00FB2769">
            <w:pPr>
              <w:rPr>
                <w:sz w:val="20"/>
                <w:szCs w:val="20"/>
              </w:rPr>
            </w:pPr>
            <w:r w:rsidRPr="00296F8E">
              <w:rPr>
                <w:b/>
                <w:sz w:val="20"/>
                <w:szCs w:val="20"/>
              </w:rPr>
              <w:t>Control</w:t>
            </w:r>
            <w:r w:rsidRPr="00296F8E">
              <w:rPr>
                <w:sz w:val="20"/>
                <w:szCs w:val="20"/>
              </w:rPr>
              <w:t>: 28.4±3.4</w:t>
            </w:r>
            <w:r w:rsidR="00B44476" w:rsidRPr="00296F8E">
              <w:rPr>
                <w:sz w:val="20"/>
                <w:szCs w:val="20"/>
              </w:rPr>
              <w:t xml:space="preserve"> </w:t>
            </w:r>
            <w:r w:rsidRPr="00296F8E">
              <w:rPr>
                <w:b/>
                <w:sz w:val="20"/>
                <w:szCs w:val="20"/>
              </w:rPr>
              <w:t>Intervention</w:t>
            </w:r>
            <w:r w:rsidRPr="00296F8E">
              <w:rPr>
                <w:sz w:val="20"/>
                <w:szCs w:val="20"/>
              </w:rPr>
              <w:t>: 28.9±5.0</w:t>
            </w:r>
          </w:p>
        </w:tc>
        <w:tc>
          <w:tcPr>
            <w:tcW w:w="1812" w:type="dxa"/>
          </w:tcPr>
          <w:p w14:paraId="40A089B1" w14:textId="3F85DED1" w:rsidR="002738BB" w:rsidRPr="00296F8E" w:rsidRDefault="002738BB" w:rsidP="00FB2769">
            <w:pPr>
              <w:rPr>
                <w:sz w:val="20"/>
                <w:szCs w:val="20"/>
              </w:rPr>
            </w:pPr>
            <w:r w:rsidRPr="00296F8E">
              <w:rPr>
                <w:b/>
                <w:sz w:val="20"/>
                <w:szCs w:val="20"/>
              </w:rPr>
              <w:t>Control</w:t>
            </w:r>
            <w:r w:rsidRPr="00296F8E">
              <w:rPr>
                <w:sz w:val="20"/>
                <w:szCs w:val="20"/>
              </w:rPr>
              <w:t>: 29.3±4.2</w:t>
            </w:r>
            <w:r w:rsidR="00B44476" w:rsidRPr="00296F8E">
              <w:rPr>
                <w:sz w:val="20"/>
                <w:szCs w:val="20"/>
              </w:rPr>
              <w:t xml:space="preserve"> </w:t>
            </w:r>
            <w:r w:rsidRPr="00296F8E">
              <w:rPr>
                <w:b/>
                <w:sz w:val="20"/>
                <w:szCs w:val="20"/>
              </w:rPr>
              <w:t>Intervention</w:t>
            </w:r>
            <w:r w:rsidRPr="00296F8E">
              <w:rPr>
                <w:sz w:val="20"/>
                <w:szCs w:val="20"/>
              </w:rPr>
              <w:t>: 28.2±4.6</w:t>
            </w:r>
          </w:p>
        </w:tc>
        <w:tc>
          <w:tcPr>
            <w:tcW w:w="1980" w:type="dxa"/>
          </w:tcPr>
          <w:p w14:paraId="69CF248A" w14:textId="0B66262E" w:rsidR="002738BB" w:rsidRPr="00296F8E" w:rsidRDefault="00A5050D" w:rsidP="00A5050D">
            <w:pPr>
              <w:rPr>
                <w:sz w:val="20"/>
                <w:szCs w:val="20"/>
              </w:rPr>
            </w:pPr>
            <w:r w:rsidRPr="00296F8E">
              <w:rPr>
                <w:sz w:val="20"/>
                <w:szCs w:val="20"/>
              </w:rPr>
              <w:t>Soya protein diet had the same amount of protein as control diet but the protein portion was made up of 35% animal protein, 35% soy protein, 30% other plant proteins</w:t>
            </w:r>
          </w:p>
        </w:tc>
        <w:tc>
          <w:tcPr>
            <w:tcW w:w="1980" w:type="dxa"/>
          </w:tcPr>
          <w:p w14:paraId="74A1B959" w14:textId="39A80510" w:rsidR="002738BB" w:rsidRPr="00296F8E" w:rsidRDefault="001A027D" w:rsidP="00FB2769">
            <w:pPr>
              <w:rPr>
                <w:sz w:val="20"/>
                <w:szCs w:val="20"/>
              </w:rPr>
            </w:pPr>
            <w:r w:rsidRPr="00296F8E">
              <w:rPr>
                <w:b/>
                <w:sz w:val="20"/>
                <w:szCs w:val="20"/>
              </w:rPr>
              <w:t>Control</w:t>
            </w:r>
            <w:r w:rsidRPr="00296F8E">
              <w:rPr>
                <w:sz w:val="20"/>
                <w:szCs w:val="20"/>
              </w:rPr>
              <w:t>:</w:t>
            </w:r>
            <w:r w:rsidR="002E55D6" w:rsidRPr="00296F8E">
              <w:rPr>
                <w:sz w:val="20"/>
                <w:szCs w:val="20"/>
              </w:rPr>
              <w:t xml:space="preserve"> </w:t>
            </w:r>
            <w:r w:rsidR="0081697C" w:rsidRPr="00296F8E">
              <w:rPr>
                <w:sz w:val="20"/>
                <w:szCs w:val="20"/>
              </w:rPr>
              <w:t xml:space="preserve">Energy </w:t>
            </w:r>
            <w:r w:rsidR="00DD41F4" w:rsidRPr="00296F8E">
              <w:rPr>
                <w:sz w:val="20"/>
                <w:szCs w:val="20"/>
              </w:rPr>
              <w:t>2426±191</w:t>
            </w:r>
            <w:r w:rsidR="0081697C" w:rsidRPr="00296F8E">
              <w:rPr>
                <w:sz w:val="20"/>
                <w:szCs w:val="20"/>
              </w:rPr>
              <w:t>;</w:t>
            </w:r>
            <w:r w:rsidR="002E7E80" w:rsidRPr="00296F8E">
              <w:rPr>
                <w:sz w:val="20"/>
                <w:szCs w:val="20"/>
              </w:rPr>
              <w:t xml:space="preserve"> </w:t>
            </w:r>
            <w:r w:rsidR="0081697C" w:rsidRPr="00296F8E">
              <w:rPr>
                <w:sz w:val="20"/>
                <w:szCs w:val="20"/>
              </w:rPr>
              <w:t xml:space="preserve">Carb 54.6±7.1; </w:t>
            </w:r>
            <w:r w:rsidR="00993CA7" w:rsidRPr="00296F8E">
              <w:rPr>
                <w:sz w:val="20"/>
                <w:szCs w:val="20"/>
              </w:rPr>
              <w:t xml:space="preserve">Protein </w:t>
            </w:r>
            <w:r w:rsidR="00484955" w:rsidRPr="00296F8E">
              <w:rPr>
                <w:sz w:val="20"/>
                <w:szCs w:val="20"/>
              </w:rPr>
              <w:t>14.4±1.</w:t>
            </w:r>
            <w:r w:rsidR="00993CA7" w:rsidRPr="00296F8E">
              <w:rPr>
                <w:sz w:val="20"/>
                <w:szCs w:val="20"/>
              </w:rPr>
              <w:t>7</w:t>
            </w:r>
            <w:r w:rsidR="0081697C" w:rsidRPr="00296F8E">
              <w:rPr>
                <w:sz w:val="20"/>
                <w:szCs w:val="20"/>
              </w:rPr>
              <w:t xml:space="preserve">; </w:t>
            </w:r>
            <w:r w:rsidR="002E55D6" w:rsidRPr="00296F8E">
              <w:rPr>
                <w:sz w:val="20"/>
                <w:szCs w:val="20"/>
              </w:rPr>
              <w:t>Fat 32.1±5.4</w:t>
            </w:r>
            <w:r w:rsidRPr="00296F8E">
              <w:rPr>
                <w:b/>
                <w:sz w:val="20"/>
                <w:szCs w:val="20"/>
              </w:rPr>
              <w:t xml:space="preserve"> Intervention</w:t>
            </w:r>
            <w:r w:rsidRPr="00296F8E">
              <w:rPr>
                <w:sz w:val="20"/>
                <w:szCs w:val="20"/>
              </w:rPr>
              <w:t xml:space="preserve">: </w:t>
            </w:r>
            <w:r w:rsidR="00FA1421" w:rsidRPr="00296F8E">
              <w:rPr>
                <w:sz w:val="20"/>
                <w:szCs w:val="20"/>
              </w:rPr>
              <w:t>Energy 2308±</w:t>
            </w:r>
            <w:r w:rsidR="00EE3375" w:rsidRPr="00296F8E">
              <w:rPr>
                <w:sz w:val="20"/>
                <w:szCs w:val="20"/>
              </w:rPr>
              <w:t>194</w:t>
            </w:r>
            <w:r w:rsidR="003D60D0" w:rsidRPr="00296F8E">
              <w:rPr>
                <w:sz w:val="20"/>
                <w:szCs w:val="20"/>
              </w:rPr>
              <w:t xml:space="preserve">; </w:t>
            </w:r>
            <w:r w:rsidR="002443FD" w:rsidRPr="00296F8E">
              <w:rPr>
                <w:sz w:val="20"/>
                <w:szCs w:val="20"/>
              </w:rPr>
              <w:t xml:space="preserve">Carb </w:t>
            </w:r>
            <w:r w:rsidR="00E60519" w:rsidRPr="00296F8E">
              <w:rPr>
                <w:sz w:val="20"/>
                <w:szCs w:val="20"/>
              </w:rPr>
              <w:t>54.6±7.3</w:t>
            </w:r>
            <w:r w:rsidR="002443FD" w:rsidRPr="00296F8E">
              <w:rPr>
                <w:sz w:val="20"/>
                <w:szCs w:val="20"/>
              </w:rPr>
              <w:t>; Protein 15.0±2.6; Fat 30.3±4.7</w:t>
            </w:r>
          </w:p>
        </w:tc>
      </w:tr>
      <w:tr w:rsidR="00E10F85" w:rsidRPr="00296F8E" w14:paraId="7BF4DEE1" w14:textId="7B5078A6" w:rsidTr="00EF381C">
        <w:tc>
          <w:tcPr>
            <w:tcW w:w="1234" w:type="dxa"/>
          </w:tcPr>
          <w:p w14:paraId="4F8CFB03" w14:textId="77777777" w:rsidR="002738BB" w:rsidRPr="00296F8E" w:rsidRDefault="002738BB" w:rsidP="00FB2769">
            <w:pPr>
              <w:rPr>
                <w:sz w:val="20"/>
                <w:szCs w:val="20"/>
              </w:rPr>
            </w:pPr>
            <w:r w:rsidRPr="00296F8E">
              <w:rPr>
                <w:sz w:val="20"/>
                <w:szCs w:val="20"/>
              </w:rPr>
              <w:t xml:space="preserve">Sarathi, 2016 </w:t>
            </w:r>
            <w:r w:rsidRPr="00296F8E">
              <w:rPr>
                <w:sz w:val="20"/>
                <w:szCs w:val="20"/>
              </w:rPr>
              <w:fldChar w:fldCharType="begin"/>
            </w:r>
            <w:r w:rsidRPr="00296F8E">
              <w:rPr>
                <w:sz w:val="20"/>
                <w:szCs w:val="20"/>
              </w:rPr>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Pr="00296F8E">
              <w:rPr>
                <w:sz w:val="20"/>
                <w:szCs w:val="20"/>
              </w:rPr>
              <w:fldChar w:fldCharType="separate"/>
            </w:r>
            <w:r w:rsidRPr="00296F8E">
              <w:rPr>
                <w:noProof/>
                <w:sz w:val="20"/>
                <w:szCs w:val="20"/>
              </w:rPr>
              <w:t>(14)</w:t>
            </w:r>
            <w:r w:rsidRPr="00296F8E">
              <w:rPr>
                <w:sz w:val="20"/>
                <w:szCs w:val="20"/>
              </w:rPr>
              <w:fldChar w:fldCharType="end"/>
            </w:r>
          </w:p>
        </w:tc>
        <w:tc>
          <w:tcPr>
            <w:tcW w:w="961" w:type="dxa"/>
          </w:tcPr>
          <w:p w14:paraId="6E8693AE" w14:textId="77777777" w:rsidR="002738BB" w:rsidRPr="00296F8E" w:rsidRDefault="002738BB" w:rsidP="00FB2769">
            <w:pPr>
              <w:rPr>
                <w:sz w:val="20"/>
                <w:szCs w:val="20"/>
              </w:rPr>
            </w:pPr>
            <w:r w:rsidRPr="00296F8E">
              <w:rPr>
                <w:sz w:val="20"/>
                <w:szCs w:val="20"/>
              </w:rPr>
              <w:t xml:space="preserve">India </w:t>
            </w:r>
          </w:p>
        </w:tc>
        <w:tc>
          <w:tcPr>
            <w:tcW w:w="981" w:type="dxa"/>
          </w:tcPr>
          <w:p w14:paraId="3BDC6223" w14:textId="77777777" w:rsidR="002738BB" w:rsidRPr="00296F8E" w:rsidRDefault="002738BB" w:rsidP="00FB2769">
            <w:pPr>
              <w:pStyle w:val="CommentText"/>
              <w:rPr>
                <w:rFonts w:ascii="Times New Roman" w:hAnsi="Times New Roman"/>
              </w:rPr>
            </w:pPr>
            <w:r w:rsidRPr="00296F8E">
              <w:rPr>
                <w:rFonts w:ascii="Times New Roman" w:hAnsi="Times New Roman"/>
              </w:rPr>
              <w:t xml:space="preserve">62 </w:t>
            </w:r>
          </w:p>
        </w:tc>
        <w:tc>
          <w:tcPr>
            <w:tcW w:w="1385" w:type="dxa"/>
          </w:tcPr>
          <w:p w14:paraId="02815E86" w14:textId="6888B2C2" w:rsidR="002738BB" w:rsidRPr="00296F8E" w:rsidRDefault="002738BB" w:rsidP="00FB2769">
            <w:pPr>
              <w:rPr>
                <w:sz w:val="20"/>
                <w:szCs w:val="20"/>
              </w:rPr>
            </w:pPr>
            <w:r w:rsidRPr="00296F8E">
              <w:rPr>
                <w:sz w:val="20"/>
                <w:szCs w:val="20"/>
              </w:rPr>
              <w:t xml:space="preserve">Not reported </w:t>
            </w:r>
          </w:p>
        </w:tc>
        <w:tc>
          <w:tcPr>
            <w:tcW w:w="1385" w:type="dxa"/>
          </w:tcPr>
          <w:p w14:paraId="10ADB029" w14:textId="7788F857" w:rsidR="002738BB" w:rsidRPr="00296F8E" w:rsidRDefault="002738BB" w:rsidP="008B4871">
            <w:pPr>
              <w:rPr>
                <w:sz w:val="20"/>
                <w:szCs w:val="20"/>
              </w:rPr>
            </w:pPr>
            <w:r w:rsidRPr="00296F8E">
              <w:rPr>
                <w:sz w:val="20"/>
                <w:szCs w:val="20"/>
              </w:rPr>
              <w:t xml:space="preserve">IADPSG criteria </w:t>
            </w:r>
            <w:r w:rsidRPr="00296F8E">
              <w:rPr>
                <w:sz w:val="20"/>
                <w:szCs w:val="20"/>
              </w:rPr>
              <w:fldChar w:fldCharType="begin">
                <w:fldData xml:space="preserve">PEVuZE5vdGU+PENpdGU+PEF1dGhvcj5JbnRlcm5hdGlvbmFsIEFzc29jaWF0aW9uIG9mPC9BdXRo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</w:fldData>
              </w:fldChar>
            </w:r>
            <w:r w:rsidRPr="00296F8E">
              <w:rPr>
                <w:sz w:val="20"/>
                <w:szCs w:val="20"/>
              </w:rPr>
              <w:instrText xml:space="preserve"> ADDIN EN.CITE </w:instrText>
            </w:r>
            <w:r w:rsidRPr="00296F8E">
              <w:rPr>
                <w:sz w:val="20"/>
                <w:szCs w:val="20"/>
              </w:rPr>
              <w:fldChar w:fldCharType="begin">
                <w:fldData xml:space="preserve">PEVuZE5vdGU+PENpdGU+PEF1dGhvcj5JbnRlcm5hdGlvbmFsIEFzc29jaWF0aW9uIG9mPC9BdXRo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47)</w:t>
            </w:r>
            <w:r w:rsidRPr="00296F8E">
              <w:rPr>
                <w:sz w:val="20"/>
                <w:szCs w:val="20"/>
              </w:rPr>
              <w:fldChar w:fldCharType="end"/>
            </w:r>
          </w:p>
        </w:tc>
        <w:tc>
          <w:tcPr>
            <w:tcW w:w="1671" w:type="dxa"/>
          </w:tcPr>
          <w:p w14:paraId="0CB9F0ED" w14:textId="00ED79BE" w:rsidR="002738BB" w:rsidRPr="00296F8E" w:rsidRDefault="00193192" w:rsidP="00FB2769">
            <w:pPr>
              <w:rPr>
                <w:sz w:val="20"/>
                <w:szCs w:val="20"/>
              </w:rPr>
            </w:pPr>
            <w:r w:rsidRPr="00296F8E">
              <w:rPr>
                <w:sz w:val="20"/>
                <w:szCs w:val="20"/>
              </w:rPr>
              <w:t>From diagnosis u</w:t>
            </w:r>
            <w:r w:rsidR="002738BB" w:rsidRPr="00296F8E">
              <w:rPr>
                <w:sz w:val="20"/>
                <w:szCs w:val="20"/>
              </w:rPr>
              <w:t xml:space="preserve">ntil delivery </w:t>
            </w:r>
          </w:p>
        </w:tc>
        <w:tc>
          <w:tcPr>
            <w:tcW w:w="1671" w:type="dxa"/>
          </w:tcPr>
          <w:p w14:paraId="602D57DD" w14:textId="306C1668" w:rsidR="002738BB" w:rsidRPr="00296F8E" w:rsidRDefault="002738BB" w:rsidP="00FB2769">
            <w:pPr>
              <w:rPr>
                <w:sz w:val="20"/>
                <w:szCs w:val="20"/>
              </w:rPr>
            </w:pPr>
            <w:r w:rsidRPr="00296F8E">
              <w:rPr>
                <w:b/>
                <w:sz w:val="20"/>
                <w:szCs w:val="20"/>
              </w:rPr>
              <w:t>Control</w:t>
            </w:r>
            <w:r w:rsidRPr="00296F8E">
              <w:rPr>
                <w:sz w:val="20"/>
                <w:szCs w:val="20"/>
              </w:rPr>
              <w:t>: 25.56±1.69</w:t>
            </w:r>
            <w:r w:rsidR="0000208E" w:rsidRPr="00296F8E">
              <w:rPr>
                <w:sz w:val="20"/>
                <w:szCs w:val="20"/>
              </w:rPr>
              <w:t xml:space="preserve"> </w:t>
            </w:r>
            <w:r w:rsidRPr="00296F8E">
              <w:rPr>
                <w:b/>
                <w:sz w:val="20"/>
                <w:szCs w:val="20"/>
              </w:rPr>
              <w:t>Intervention</w:t>
            </w:r>
            <w:r w:rsidRPr="00296F8E">
              <w:rPr>
                <w:sz w:val="20"/>
                <w:szCs w:val="20"/>
              </w:rPr>
              <w:t>: 25.19±1.92</w:t>
            </w:r>
          </w:p>
        </w:tc>
        <w:tc>
          <w:tcPr>
            <w:tcW w:w="2031" w:type="dxa"/>
          </w:tcPr>
          <w:p w14:paraId="4690A1F6" w14:textId="50639248" w:rsidR="002738BB" w:rsidRPr="00296F8E" w:rsidRDefault="002738BB" w:rsidP="00FB2769">
            <w:pPr>
              <w:rPr>
                <w:sz w:val="20"/>
                <w:szCs w:val="20"/>
              </w:rPr>
            </w:pPr>
            <w:r w:rsidRPr="00296F8E">
              <w:rPr>
                <w:sz w:val="20"/>
                <w:szCs w:val="20"/>
              </w:rPr>
              <w:t xml:space="preserve">Not reported </w:t>
            </w:r>
          </w:p>
        </w:tc>
        <w:tc>
          <w:tcPr>
            <w:tcW w:w="1812" w:type="dxa"/>
          </w:tcPr>
          <w:p w14:paraId="294C975A" w14:textId="11018500" w:rsidR="002738BB" w:rsidRPr="00296F8E" w:rsidRDefault="0000208E" w:rsidP="00FB2769">
            <w:pPr>
              <w:rPr>
                <w:sz w:val="20"/>
                <w:szCs w:val="20"/>
              </w:rPr>
            </w:pPr>
            <w:r w:rsidRPr="00296F8E">
              <w:rPr>
                <w:b/>
                <w:sz w:val="20"/>
                <w:szCs w:val="20"/>
              </w:rPr>
              <w:t>Control</w:t>
            </w:r>
            <w:r w:rsidRPr="00296F8E">
              <w:rPr>
                <w:sz w:val="20"/>
                <w:szCs w:val="20"/>
              </w:rPr>
              <w:t xml:space="preserve">: </w:t>
            </w:r>
            <w:r w:rsidR="002738BB" w:rsidRPr="00296F8E">
              <w:rPr>
                <w:sz w:val="20"/>
                <w:szCs w:val="20"/>
              </w:rPr>
              <w:t>29.17±3.38</w:t>
            </w:r>
            <w:r w:rsidRPr="00296F8E">
              <w:rPr>
                <w:sz w:val="20"/>
                <w:szCs w:val="20"/>
              </w:rPr>
              <w:t xml:space="preserve"> </w:t>
            </w:r>
            <w:r w:rsidR="002738BB" w:rsidRPr="00296F8E">
              <w:rPr>
                <w:b/>
                <w:sz w:val="20"/>
                <w:szCs w:val="20"/>
              </w:rPr>
              <w:t>Intervention</w:t>
            </w:r>
            <w:r w:rsidR="002738BB" w:rsidRPr="00296F8E">
              <w:rPr>
                <w:sz w:val="20"/>
                <w:szCs w:val="20"/>
              </w:rPr>
              <w:t>: 29.43±2.98</w:t>
            </w:r>
          </w:p>
        </w:tc>
        <w:tc>
          <w:tcPr>
            <w:tcW w:w="1980" w:type="dxa"/>
          </w:tcPr>
          <w:p w14:paraId="7A57235F" w14:textId="10BC0C7F" w:rsidR="002738BB" w:rsidRPr="00296F8E" w:rsidRDefault="00ED0CDE" w:rsidP="00FB2769">
            <w:pPr>
              <w:rPr>
                <w:sz w:val="20"/>
                <w:szCs w:val="20"/>
              </w:rPr>
            </w:pPr>
            <w:r w:rsidRPr="00296F8E">
              <w:rPr>
                <w:sz w:val="20"/>
                <w:szCs w:val="20"/>
              </w:rPr>
              <w:t>Soya based protein diet: 25% of cereal part of high fiber</w:t>
            </w:r>
            <w:r w:rsidR="002738BB" w:rsidRPr="00296F8E">
              <w:rPr>
                <w:sz w:val="20"/>
                <w:szCs w:val="20"/>
              </w:rPr>
              <w:t xml:space="preserve"> complex c</w:t>
            </w:r>
            <w:r w:rsidRPr="00296F8E">
              <w:rPr>
                <w:sz w:val="20"/>
                <w:szCs w:val="20"/>
              </w:rPr>
              <w:t>arbohydrates replaced with soya</w:t>
            </w:r>
          </w:p>
        </w:tc>
        <w:tc>
          <w:tcPr>
            <w:tcW w:w="1980" w:type="dxa"/>
          </w:tcPr>
          <w:p w14:paraId="5931791B" w14:textId="0807BDD6" w:rsidR="002738BB" w:rsidRPr="00296F8E" w:rsidRDefault="00484DB3" w:rsidP="00FB2769">
            <w:pPr>
              <w:rPr>
                <w:sz w:val="20"/>
                <w:szCs w:val="20"/>
              </w:rPr>
            </w:pPr>
            <w:r w:rsidRPr="00296F8E">
              <w:rPr>
                <w:sz w:val="20"/>
                <w:szCs w:val="20"/>
              </w:rPr>
              <w:t>§</w:t>
            </w:r>
            <w:r w:rsidRPr="00296F8E">
              <w:rPr>
                <w:b/>
                <w:sz w:val="20"/>
                <w:szCs w:val="20"/>
              </w:rPr>
              <w:t>Control</w:t>
            </w:r>
            <w:r w:rsidRPr="00296F8E">
              <w:rPr>
                <w:sz w:val="20"/>
                <w:szCs w:val="20"/>
              </w:rPr>
              <w:t xml:space="preserve">: </w:t>
            </w:r>
            <w:r w:rsidR="00CF07C5" w:rsidRPr="00296F8E">
              <w:rPr>
                <w:sz w:val="20"/>
                <w:szCs w:val="20"/>
              </w:rPr>
              <w:t xml:space="preserve">Energy 1600-2000; minimum carb 175g; </w:t>
            </w:r>
            <w:r w:rsidRPr="00296F8E">
              <w:rPr>
                <w:sz w:val="20"/>
                <w:szCs w:val="20"/>
              </w:rPr>
              <w:t>§</w:t>
            </w:r>
            <w:r w:rsidRPr="00296F8E">
              <w:rPr>
                <w:b/>
                <w:sz w:val="20"/>
                <w:szCs w:val="20"/>
              </w:rPr>
              <w:t>Intervention</w:t>
            </w:r>
            <w:r w:rsidRPr="00296F8E">
              <w:rPr>
                <w:sz w:val="20"/>
                <w:szCs w:val="20"/>
              </w:rPr>
              <w:t xml:space="preserve">: </w:t>
            </w:r>
            <w:r w:rsidR="00B25CA5" w:rsidRPr="00296F8E">
              <w:rPr>
                <w:sz w:val="20"/>
                <w:szCs w:val="20"/>
              </w:rPr>
              <w:t xml:space="preserve">Energy 1600-2000; minimum carb 175g; </w:t>
            </w:r>
          </w:p>
        </w:tc>
      </w:tr>
      <w:tr w:rsidR="00022A33" w:rsidRPr="00296F8E" w14:paraId="2434CE2F" w14:textId="77777777" w:rsidTr="0027498A">
        <w:tc>
          <w:tcPr>
            <w:tcW w:w="17091" w:type="dxa"/>
            <w:gridSpan w:val="11"/>
          </w:tcPr>
          <w:p w14:paraId="3A5684E3" w14:textId="00B18C6A" w:rsidR="00022A33" w:rsidRPr="00296F8E" w:rsidRDefault="00022A33" w:rsidP="00FB2769">
            <w:pPr>
              <w:rPr>
                <w:sz w:val="20"/>
                <w:szCs w:val="20"/>
              </w:rPr>
            </w:pPr>
            <w:r w:rsidRPr="00296F8E">
              <w:rPr>
                <w:b/>
                <w:sz w:val="20"/>
                <w:szCs w:val="20"/>
              </w:rPr>
              <w:t>Fat Modification Diets</w:t>
            </w:r>
          </w:p>
        </w:tc>
      </w:tr>
      <w:tr w:rsidR="00E10F85" w:rsidRPr="00296F8E" w14:paraId="61CCCB50" w14:textId="59FFE3F0" w:rsidTr="00EF381C">
        <w:tc>
          <w:tcPr>
            <w:tcW w:w="1234" w:type="dxa"/>
          </w:tcPr>
          <w:p w14:paraId="6D9C27A4" w14:textId="77777777" w:rsidR="002738BB" w:rsidRPr="00296F8E" w:rsidRDefault="002738BB" w:rsidP="00FB2769">
            <w:pPr>
              <w:rPr>
                <w:sz w:val="20"/>
                <w:szCs w:val="20"/>
              </w:rPr>
            </w:pPr>
            <w:r w:rsidRPr="00296F8E">
              <w:rPr>
                <w:sz w:val="20"/>
                <w:szCs w:val="20"/>
              </w:rPr>
              <w:t xml:space="preserve">Lauszus, 2001 </w:t>
            </w:r>
            <w:r w:rsidRPr="00296F8E">
              <w:rPr>
                <w:sz w:val="20"/>
                <w:szCs w:val="20"/>
              </w:rPr>
              <w:fldChar w:fldCharType="begin">
                <w:fldData xml:space="preserve">PEVuZE5vdGU+PENpdGU+PEF1dGhvcj5MYXVzenVzPC9BdXRob3I+PFllYXI+MjAwMTwvWWVhcj48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=
</w:fldData>
              </w:fldChar>
            </w:r>
            <w:r w:rsidRPr="00296F8E">
              <w:rPr>
                <w:sz w:val="20"/>
                <w:szCs w:val="20"/>
              </w:rPr>
              <w:instrText xml:space="preserve"> ADDIN EN.CITE </w:instrText>
            </w:r>
            <w:r w:rsidRPr="00296F8E">
              <w:rPr>
                <w:sz w:val="20"/>
                <w:szCs w:val="20"/>
              </w:rPr>
              <w:fldChar w:fldCharType="begin">
                <w:fldData xml:space="preserve">PEVuZE5vdGU+PENpdGU+PEF1dGhvcj5MYXVzenVzPC9BdXRob3I+PFllYXI+MjAwMTwvWWVhcj48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=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7)</w:t>
            </w:r>
            <w:r w:rsidRPr="00296F8E">
              <w:rPr>
                <w:sz w:val="20"/>
                <w:szCs w:val="20"/>
              </w:rPr>
              <w:fldChar w:fldCharType="end"/>
            </w:r>
          </w:p>
        </w:tc>
        <w:tc>
          <w:tcPr>
            <w:tcW w:w="961" w:type="dxa"/>
          </w:tcPr>
          <w:p w14:paraId="1AA9A17C" w14:textId="77777777" w:rsidR="002738BB" w:rsidRPr="00296F8E" w:rsidRDefault="002738BB" w:rsidP="00FB2769">
            <w:pPr>
              <w:rPr>
                <w:sz w:val="20"/>
                <w:szCs w:val="20"/>
              </w:rPr>
            </w:pPr>
            <w:r w:rsidRPr="00296F8E">
              <w:rPr>
                <w:sz w:val="20"/>
                <w:szCs w:val="20"/>
              </w:rPr>
              <w:t xml:space="preserve">Denmark </w:t>
            </w:r>
          </w:p>
        </w:tc>
        <w:tc>
          <w:tcPr>
            <w:tcW w:w="981" w:type="dxa"/>
          </w:tcPr>
          <w:p w14:paraId="78A4E2E4" w14:textId="77777777" w:rsidR="002738BB" w:rsidRPr="00296F8E" w:rsidRDefault="002738BB" w:rsidP="00FB2769">
            <w:pPr>
              <w:pStyle w:val="CommentText"/>
              <w:rPr>
                <w:rFonts w:ascii="Times New Roman" w:hAnsi="Times New Roman"/>
              </w:rPr>
            </w:pPr>
            <w:r w:rsidRPr="00296F8E">
              <w:rPr>
                <w:rFonts w:ascii="Times New Roman" w:hAnsi="Times New Roman"/>
              </w:rPr>
              <w:t xml:space="preserve">27 </w:t>
            </w:r>
          </w:p>
        </w:tc>
        <w:tc>
          <w:tcPr>
            <w:tcW w:w="1385" w:type="dxa"/>
          </w:tcPr>
          <w:p w14:paraId="6F8A675E" w14:textId="66F011FF" w:rsidR="002738BB" w:rsidRPr="00296F8E" w:rsidRDefault="002738BB" w:rsidP="00FB2769">
            <w:pPr>
              <w:rPr>
                <w:sz w:val="20"/>
                <w:szCs w:val="20"/>
              </w:rPr>
            </w:pPr>
            <w:r w:rsidRPr="00296F8E">
              <w:rPr>
                <w:sz w:val="20"/>
                <w:szCs w:val="20"/>
              </w:rPr>
              <w:t>20 to detect</w:t>
            </w:r>
            <w:r w:rsidR="005F0E29" w:rsidRPr="00296F8E">
              <w:rPr>
                <w:sz w:val="20"/>
                <w:szCs w:val="20"/>
              </w:rPr>
              <w:t xml:space="preserve"> </w:t>
            </w:r>
            <w:r w:rsidRPr="00296F8E">
              <w:rPr>
                <w:sz w:val="20"/>
                <w:szCs w:val="20"/>
              </w:rPr>
              <w:t xml:space="preserve">a difference in cholesterol of 0.65 mmol/l </w:t>
            </w:r>
          </w:p>
        </w:tc>
        <w:tc>
          <w:tcPr>
            <w:tcW w:w="1385" w:type="dxa"/>
          </w:tcPr>
          <w:p w14:paraId="68A144A7" w14:textId="3813ED7B" w:rsidR="002738BB" w:rsidRPr="00296F8E" w:rsidRDefault="002738BB" w:rsidP="00FB2769">
            <w:pPr>
              <w:rPr>
                <w:sz w:val="20"/>
                <w:szCs w:val="20"/>
              </w:rPr>
            </w:pPr>
            <w:r w:rsidRPr="00296F8E">
              <w:rPr>
                <w:sz w:val="20"/>
                <w:szCs w:val="20"/>
              </w:rPr>
              <w:t>3-h 75 grams OGTT, GDM if 2</w:t>
            </w:r>
            <w:r w:rsidRPr="00296F8E">
              <w:rPr>
                <w:sz w:val="20"/>
                <w:szCs w:val="20"/>
                <w:vertAlign w:val="superscript"/>
              </w:rPr>
              <w:t>+</w:t>
            </w:r>
            <w:r w:rsidRPr="00296F8E">
              <w:rPr>
                <w:sz w:val="20"/>
                <w:szCs w:val="20"/>
              </w:rPr>
              <w:t xml:space="preserve"> glucose &gt; 3 SD above the mean </w:t>
            </w:r>
          </w:p>
        </w:tc>
        <w:tc>
          <w:tcPr>
            <w:tcW w:w="1671" w:type="dxa"/>
          </w:tcPr>
          <w:p w14:paraId="76A273B8" w14:textId="254B1040" w:rsidR="002738BB" w:rsidRPr="00296F8E" w:rsidRDefault="002738BB" w:rsidP="00FB2769">
            <w:pPr>
              <w:rPr>
                <w:sz w:val="20"/>
                <w:szCs w:val="20"/>
              </w:rPr>
            </w:pPr>
            <w:r w:rsidRPr="00296F8E">
              <w:rPr>
                <w:sz w:val="20"/>
                <w:szCs w:val="20"/>
              </w:rPr>
              <w:t xml:space="preserve">34 weeks until delivery </w:t>
            </w:r>
          </w:p>
        </w:tc>
        <w:tc>
          <w:tcPr>
            <w:tcW w:w="1671" w:type="dxa"/>
          </w:tcPr>
          <w:p w14:paraId="0DD3B661" w14:textId="33519714" w:rsidR="002738BB" w:rsidRPr="00296F8E" w:rsidRDefault="002738BB" w:rsidP="00FB2769">
            <w:pPr>
              <w:rPr>
                <w:sz w:val="20"/>
                <w:szCs w:val="20"/>
              </w:rPr>
            </w:pPr>
            <w:r w:rsidRPr="00296F8E">
              <w:rPr>
                <w:sz w:val="20"/>
                <w:szCs w:val="20"/>
              </w:rPr>
              <w:t>Not reported</w:t>
            </w:r>
          </w:p>
        </w:tc>
        <w:tc>
          <w:tcPr>
            <w:tcW w:w="2031" w:type="dxa"/>
          </w:tcPr>
          <w:p w14:paraId="39384DCA" w14:textId="46538F01" w:rsidR="002738BB" w:rsidRPr="00296F8E" w:rsidRDefault="002738BB" w:rsidP="00FB2769">
            <w:pPr>
              <w:rPr>
                <w:sz w:val="20"/>
                <w:szCs w:val="20"/>
              </w:rPr>
            </w:pPr>
            <w:r w:rsidRPr="00296F8E">
              <w:rPr>
                <w:b/>
                <w:sz w:val="20"/>
                <w:szCs w:val="20"/>
              </w:rPr>
              <w:t>Control</w:t>
            </w:r>
            <w:r w:rsidR="00E10F85" w:rsidRPr="00296F8E">
              <w:rPr>
                <w:sz w:val="20"/>
                <w:szCs w:val="20"/>
              </w:rPr>
              <w:t xml:space="preserve">: 32.2±5.61 </w:t>
            </w:r>
            <w:r w:rsidRPr="00296F8E">
              <w:rPr>
                <w:b/>
                <w:sz w:val="20"/>
                <w:szCs w:val="20"/>
              </w:rPr>
              <w:t>Intervention</w:t>
            </w:r>
            <w:r w:rsidRPr="00296F8E">
              <w:rPr>
                <w:sz w:val="20"/>
                <w:szCs w:val="20"/>
              </w:rPr>
              <w:t xml:space="preserve">: 35.3±8.65 (At enrolment)  </w:t>
            </w:r>
          </w:p>
        </w:tc>
        <w:tc>
          <w:tcPr>
            <w:tcW w:w="1812" w:type="dxa"/>
          </w:tcPr>
          <w:p w14:paraId="400D1D9E" w14:textId="7809EBE5" w:rsidR="002738BB" w:rsidRPr="00296F8E" w:rsidRDefault="002738BB" w:rsidP="00FB2769">
            <w:pPr>
              <w:rPr>
                <w:sz w:val="20"/>
                <w:szCs w:val="20"/>
              </w:rPr>
            </w:pPr>
            <w:r w:rsidRPr="00296F8E">
              <w:rPr>
                <w:b/>
                <w:sz w:val="20"/>
                <w:szCs w:val="20"/>
              </w:rPr>
              <w:t>Control</w:t>
            </w:r>
            <w:r w:rsidRPr="00296F8E">
              <w:rPr>
                <w:sz w:val="20"/>
                <w:szCs w:val="20"/>
              </w:rPr>
              <w:t>: 29±3.74</w:t>
            </w:r>
            <w:r w:rsidR="00E10F85" w:rsidRPr="00296F8E">
              <w:rPr>
                <w:sz w:val="20"/>
                <w:szCs w:val="20"/>
              </w:rPr>
              <w:t xml:space="preserve"> </w:t>
            </w:r>
            <w:r w:rsidRPr="00296F8E">
              <w:rPr>
                <w:b/>
                <w:sz w:val="20"/>
                <w:szCs w:val="20"/>
              </w:rPr>
              <w:t>Intervention</w:t>
            </w:r>
            <w:r w:rsidRPr="00296F8E">
              <w:rPr>
                <w:sz w:val="20"/>
                <w:szCs w:val="20"/>
              </w:rPr>
              <w:t xml:space="preserve">: 31±3.61  </w:t>
            </w:r>
          </w:p>
          <w:p w14:paraId="52360B11" w14:textId="2574CC82" w:rsidR="002738BB" w:rsidRPr="00296F8E" w:rsidRDefault="002738BB" w:rsidP="00FB2769">
            <w:pPr>
              <w:rPr>
                <w:sz w:val="20"/>
                <w:szCs w:val="20"/>
              </w:rPr>
            </w:pPr>
          </w:p>
        </w:tc>
        <w:tc>
          <w:tcPr>
            <w:tcW w:w="1980" w:type="dxa"/>
          </w:tcPr>
          <w:p w14:paraId="7E536EC1" w14:textId="3E8EA4FD" w:rsidR="002738BB" w:rsidRPr="00296F8E" w:rsidRDefault="002738BB" w:rsidP="00B95CC5">
            <w:pPr>
              <w:rPr>
                <w:sz w:val="20"/>
                <w:szCs w:val="20"/>
              </w:rPr>
            </w:pPr>
            <w:r w:rsidRPr="00296F8E">
              <w:rPr>
                <w:sz w:val="20"/>
                <w:szCs w:val="20"/>
              </w:rPr>
              <w:t>High MUFA (monounsaturated fatty acids)</w:t>
            </w:r>
            <w:r w:rsidR="00A82FFD" w:rsidRPr="00296F8E">
              <w:rPr>
                <w:sz w:val="20"/>
                <w:szCs w:val="20"/>
              </w:rPr>
              <w:t xml:space="preserve">: </w:t>
            </w:r>
            <w:r w:rsidR="00B95CC5" w:rsidRPr="00296F8E">
              <w:rPr>
                <w:sz w:val="20"/>
                <w:szCs w:val="20"/>
              </w:rPr>
              <w:t>source was hybrid sunflower oil with high content oleic acid and snacks of almonds and hazelnuts</w:t>
            </w:r>
          </w:p>
        </w:tc>
        <w:tc>
          <w:tcPr>
            <w:tcW w:w="1980" w:type="dxa"/>
          </w:tcPr>
          <w:p w14:paraId="48D853F1" w14:textId="3D9244D8" w:rsidR="002738BB" w:rsidRPr="00296F8E" w:rsidRDefault="00CF77CD" w:rsidP="00B61126">
            <w:pPr>
              <w:rPr>
                <w:sz w:val="20"/>
                <w:szCs w:val="20"/>
              </w:rPr>
            </w:pPr>
            <w:r w:rsidRPr="00296F8E">
              <w:rPr>
                <w:b/>
                <w:sz w:val="20"/>
                <w:szCs w:val="20"/>
              </w:rPr>
              <w:t>Control</w:t>
            </w:r>
            <w:r w:rsidRPr="00296F8E">
              <w:rPr>
                <w:sz w:val="20"/>
                <w:szCs w:val="20"/>
              </w:rPr>
              <w:t xml:space="preserve">: </w:t>
            </w:r>
            <w:r w:rsidR="00B61126" w:rsidRPr="00296F8E">
              <w:rPr>
                <w:sz w:val="20"/>
                <w:szCs w:val="20"/>
              </w:rPr>
              <w:t xml:space="preserve">Energy </w:t>
            </w:r>
            <w:r w:rsidR="002D60BA" w:rsidRPr="00296F8E">
              <w:rPr>
                <w:sz w:val="20"/>
                <w:szCs w:val="20"/>
              </w:rPr>
              <w:t xml:space="preserve">1727; </w:t>
            </w:r>
            <w:r w:rsidR="00B61126" w:rsidRPr="00296F8E">
              <w:rPr>
                <w:sz w:val="20"/>
                <w:szCs w:val="20"/>
              </w:rPr>
              <w:t xml:space="preserve">Carb 50.0±3.6; Protein 19.0±3.6; Fat 30.0±7.2 </w:t>
            </w:r>
            <w:r w:rsidRPr="00296F8E">
              <w:rPr>
                <w:b/>
                <w:sz w:val="20"/>
                <w:szCs w:val="20"/>
              </w:rPr>
              <w:t>Intervention</w:t>
            </w:r>
            <w:r w:rsidRPr="00296F8E">
              <w:rPr>
                <w:sz w:val="20"/>
                <w:szCs w:val="20"/>
              </w:rPr>
              <w:t xml:space="preserve">: </w:t>
            </w:r>
            <w:r w:rsidR="00B95CC5" w:rsidRPr="00296F8E">
              <w:rPr>
                <w:sz w:val="20"/>
                <w:szCs w:val="20"/>
              </w:rPr>
              <w:t>Energy 1982; Carb 46±</w:t>
            </w:r>
            <w:r w:rsidR="003E1CD4" w:rsidRPr="00296F8E">
              <w:rPr>
                <w:sz w:val="20"/>
                <w:szCs w:val="20"/>
              </w:rPr>
              <w:t>3.5</w:t>
            </w:r>
            <w:r w:rsidR="00B95CC5" w:rsidRPr="00296F8E">
              <w:rPr>
                <w:sz w:val="20"/>
                <w:szCs w:val="20"/>
              </w:rPr>
              <w:t>; Protein 16</w:t>
            </w:r>
            <w:r w:rsidR="00905402" w:rsidRPr="00296F8E">
              <w:rPr>
                <w:sz w:val="20"/>
                <w:szCs w:val="20"/>
              </w:rPr>
              <w:t>±</w:t>
            </w:r>
            <w:r w:rsidR="00F13333" w:rsidRPr="00296F8E">
              <w:rPr>
                <w:sz w:val="20"/>
                <w:szCs w:val="20"/>
              </w:rPr>
              <w:t>3.5</w:t>
            </w:r>
            <w:r w:rsidR="00B95CC5" w:rsidRPr="00296F8E">
              <w:rPr>
                <w:sz w:val="20"/>
                <w:szCs w:val="20"/>
              </w:rPr>
              <w:t>; Fat 37±</w:t>
            </w:r>
            <w:r w:rsidR="00F13333" w:rsidRPr="00296F8E">
              <w:rPr>
                <w:sz w:val="20"/>
                <w:szCs w:val="20"/>
              </w:rPr>
              <w:t>3.5</w:t>
            </w:r>
          </w:p>
        </w:tc>
      </w:tr>
      <w:tr w:rsidR="00E10F85" w:rsidRPr="00296F8E" w14:paraId="542969B5" w14:textId="2E1911A7" w:rsidTr="00EF381C">
        <w:tc>
          <w:tcPr>
            <w:tcW w:w="1234" w:type="dxa"/>
          </w:tcPr>
          <w:p w14:paraId="08A096CE" w14:textId="77777777" w:rsidR="002738BB" w:rsidRPr="00296F8E" w:rsidRDefault="002738BB" w:rsidP="00FB2769">
            <w:pPr>
              <w:rPr>
                <w:sz w:val="20"/>
                <w:szCs w:val="20"/>
              </w:rPr>
            </w:pPr>
            <w:r w:rsidRPr="00296F8E">
              <w:rPr>
                <w:sz w:val="20"/>
                <w:szCs w:val="20"/>
              </w:rPr>
              <w:t xml:space="preserve">Wang, 2015 </w:t>
            </w:r>
            <w:r w:rsidRPr="00296F8E">
              <w:rPr>
                <w:sz w:val="20"/>
                <w:szCs w:val="20"/>
              </w:rPr>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Pr="00296F8E">
              <w:rPr>
                <w:sz w:val="20"/>
                <w:szCs w:val="20"/>
              </w:rPr>
              <w:instrText xml:space="preserve"> ADDIN EN.CITE </w:instrText>
            </w:r>
            <w:r w:rsidRPr="00296F8E">
              <w:rPr>
                <w:sz w:val="20"/>
                <w:szCs w:val="20"/>
              </w:rPr>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34)</w:t>
            </w:r>
            <w:r w:rsidRPr="00296F8E">
              <w:rPr>
                <w:sz w:val="20"/>
                <w:szCs w:val="20"/>
              </w:rPr>
              <w:fldChar w:fldCharType="end"/>
            </w:r>
          </w:p>
        </w:tc>
        <w:tc>
          <w:tcPr>
            <w:tcW w:w="961" w:type="dxa"/>
          </w:tcPr>
          <w:p w14:paraId="13C60F0A" w14:textId="77777777" w:rsidR="002738BB" w:rsidRPr="00296F8E" w:rsidRDefault="002738BB" w:rsidP="00FB2769">
            <w:pPr>
              <w:rPr>
                <w:sz w:val="20"/>
                <w:szCs w:val="20"/>
              </w:rPr>
            </w:pPr>
            <w:r w:rsidRPr="00296F8E">
              <w:rPr>
                <w:sz w:val="20"/>
                <w:szCs w:val="20"/>
              </w:rPr>
              <w:t xml:space="preserve">China </w:t>
            </w:r>
          </w:p>
        </w:tc>
        <w:tc>
          <w:tcPr>
            <w:tcW w:w="981" w:type="dxa"/>
          </w:tcPr>
          <w:p w14:paraId="303BC0EF" w14:textId="77777777" w:rsidR="002738BB" w:rsidRPr="00296F8E" w:rsidRDefault="002738BB" w:rsidP="00FB2769">
            <w:pPr>
              <w:pStyle w:val="CommentText"/>
              <w:rPr>
                <w:rFonts w:ascii="Times New Roman" w:hAnsi="Times New Roman"/>
              </w:rPr>
            </w:pPr>
            <w:r w:rsidRPr="00296F8E">
              <w:rPr>
                <w:rFonts w:ascii="Times New Roman" w:hAnsi="Times New Roman"/>
              </w:rPr>
              <w:t>84</w:t>
            </w:r>
          </w:p>
        </w:tc>
        <w:tc>
          <w:tcPr>
            <w:tcW w:w="1385" w:type="dxa"/>
          </w:tcPr>
          <w:p w14:paraId="115BC8EE" w14:textId="1848E18F" w:rsidR="002738BB" w:rsidRPr="00296F8E" w:rsidRDefault="002738BB" w:rsidP="00FB2769">
            <w:pPr>
              <w:rPr>
                <w:sz w:val="20"/>
                <w:szCs w:val="20"/>
              </w:rPr>
            </w:pPr>
            <w:r w:rsidRPr="00296F8E">
              <w:rPr>
                <w:sz w:val="20"/>
                <w:szCs w:val="20"/>
              </w:rPr>
              <w:t xml:space="preserve">Not reported </w:t>
            </w:r>
          </w:p>
        </w:tc>
        <w:tc>
          <w:tcPr>
            <w:tcW w:w="1385" w:type="dxa"/>
          </w:tcPr>
          <w:p w14:paraId="7F65638B" w14:textId="04ACB313" w:rsidR="002738BB" w:rsidRPr="00296F8E" w:rsidRDefault="002738BB" w:rsidP="008B4871">
            <w:pPr>
              <w:rPr>
                <w:sz w:val="20"/>
                <w:szCs w:val="20"/>
              </w:rPr>
            </w:pPr>
            <w:r w:rsidRPr="00296F8E">
              <w:rPr>
                <w:sz w:val="20"/>
                <w:szCs w:val="20"/>
              </w:rPr>
              <w:t xml:space="preserve">IADPSG criteria </w:t>
            </w:r>
            <w:r w:rsidRPr="00296F8E">
              <w:rPr>
                <w:sz w:val="20"/>
                <w:szCs w:val="20"/>
              </w:rPr>
              <w:fldChar w:fldCharType="begin">
                <w:fldData xml:space="preserve">PEVuZE5vdGU+PENpdGU+PEF1dGhvcj5JbnRlcm5hdGlvbmFsIEFzc29jaWF0aW9uIG9mPC9BdXRo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</w:fldData>
              </w:fldChar>
            </w:r>
            <w:r w:rsidRPr="00296F8E">
              <w:rPr>
                <w:sz w:val="20"/>
                <w:szCs w:val="20"/>
              </w:rPr>
              <w:instrText xml:space="preserve"> ADDIN EN.CITE </w:instrText>
            </w:r>
            <w:r w:rsidRPr="00296F8E">
              <w:rPr>
                <w:sz w:val="20"/>
                <w:szCs w:val="20"/>
              </w:rPr>
              <w:fldChar w:fldCharType="begin">
                <w:fldData xml:space="preserve">PEVuZE5vdGU+PENpdGU+PEF1dGhvcj5JbnRlcm5hdGlvbmFsIEFzc29jaWF0aW9uIG9mPC9BdXRo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47)</w:t>
            </w:r>
            <w:r w:rsidRPr="00296F8E">
              <w:rPr>
                <w:sz w:val="20"/>
                <w:szCs w:val="20"/>
              </w:rPr>
              <w:fldChar w:fldCharType="end"/>
            </w:r>
          </w:p>
        </w:tc>
        <w:tc>
          <w:tcPr>
            <w:tcW w:w="1671" w:type="dxa"/>
          </w:tcPr>
          <w:p w14:paraId="5FFD30EF" w14:textId="6AE44BF8" w:rsidR="002738BB" w:rsidRPr="00296F8E" w:rsidRDefault="00193192" w:rsidP="009A597F">
            <w:pPr>
              <w:rPr>
                <w:sz w:val="20"/>
                <w:szCs w:val="20"/>
              </w:rPr>
            </w:pPr>
            <w:r w:rsidRPr="00296F8E">
              <w:rPr>
                <w:sz w:val="20"/>
                <w:szCs w:val="20"/>
              </w:rPr>
              <w:t>~27</w:t>
            </w:r>
            <w:r w:rsidR="002738BB" w:rsidRPr="00296F8E">
              <w:rPr>
                <w:sz w:val="20"/>
                <w:szCs w:val="20"/>
              </w:rPr>
              <w:t xml:space="preserve"> weeks until delivery </w:t>
            </w:r>
          </w:p>
        </w:tc>
        <w:tc>
          <w:tcPr>
            <w:tcW w:w="1671" w:type="dxa"/>
          </w:tcPr>
          <w:p w14:paraId="374C3D9B" w14:textId="57475D6C" w:rsidR="002738BB" w:rsidRPr="00296F8E" w:rsidRDefault="002738BB" w:rsidP="00FB2769">
            <w:pPr>
              <w:rPr>
                <w:sz w:val="20"/>
                <w:szCs w:val="20"/>
              </w:rPr>
            </w:pPr>
            <w:r w:rsidRPr="00296F8E">
              <w:rPr>
                <w:b/>
                <w:sz w:val="20"/>
                <w:szCs w:val="20"/>
              </w:rPr>
              <w:t>Control</w:t>
            </w:r>
            <w:r w:rsidRPr="00296F8E">
              <w:rPr>
                <w:sz w:val="20"/>
                <w:szCs w:val="20"/>
              </w:rPr>
              <w:t>: 27.3±1.96</w:t>
            </w:r>
            <w:r w:rsidR="00EF381C" w:rsidRPr="00296F8E">
              <w:rPr>
                <w:sz w:val="20"/>
                <w:szCs w:val="20"/>
              </w:rPr>
              <w:t xml:space="preserve"> </w:t>
            </w:r>
            <w:r w:rsidRPr="00296F8E">
              <w:rPr>
                <w:b/>
                <w:sz w:val="20"/>
                <w:szCs w:val="20"/>
              </w:rPr>
              <w:t>Intervention</w:t>
            </w:r>
            <w:r w:rsidRPr="00296F8E">
              <w:rPr>
                <w:sz w:val="20"/>
                <w:szCs w:val="20"/>
              </w:rPr>
              <w:t>: 27.4±1.52</w:t>
            </w:r>
          </w:p>
        </w:tc>
        <w:tc>
          <w:tcPr>
            <w:tcW w:w="2031" w:type="dxa"/>
          </w:tcPr>
          <w:p w14:paraId="1C6268EE" w14:textId="4B5B1B4E" w:rsidR="002738BB" w:rsidRPr="00296F8E" w:rsidRDefault="002738BB" w:rsidP="00FB2769">
            <w:pPr>
              <w:rPr>
                <w:sz w:val="20"/>
                <w:szCs w:val="20"/>
              </w:rPr>
            </w:pPr>
            <w:r w:rsidRPr="00296F8E">
              <w:rPr>
                <w:b/>
                <w:sz w:val="20"/>
                <w:szCs w:val="20"/>
              </w:rPr>
              <w:t>Control</w:t>
            </w:r>
            <w:r w:rsidRPr="00296F8E">
              <w:rPr>
                <w:sz w:val="20"/>
                <w:szCs w:val="20"/>
              </w:rPr>
              <w:t>: 22.2±3.6</w:t>
            </w:r>
            <w:r w:rsidR="00EF381C" w:rsidRPr="00296F8E">
              <w:rPr>
                <w:sz w:val="20"/>
                <w:szCs w:val="20"/>
              </w:rPr>
              <w:t xml:space="preserve"> </w:t>
            </w:r>
            <w:r w:rsidRPr="00296F8E">
              <w:rPr>
                <w:b/>
                <w:sz w:val="20"/>
                <w:szCs w:val="20"/>
              </w:rPr>
              <w:t>Intervention</w:t>
            </w:r>
            <w:r w:rsidRPr="00296F8E">
              <w:rPr>
                <w:sz w:val="20"/>
                <w:szCs w:val="20"/>
              </w:rPr>
              <w:t>: 21.4±3.0</w:t>
            </w:r>
            <w:r w:rsidR="00EF381C" w:rsidRPr="00296F8E">
              <w:rPr>
                <w:sz w:val="20"/>
                <w:szCs w:val="20"/>
              </w:rPr>
              <w:t xml:space="preserve"> </w:t>
            </w:r>
            <w:r w:rsidRPr="00296F8E">
              <w:rPr>
                <w:sz w:val="20"/>
                <w:szCs w:val="20"/>
              </w:rPr>
              <w:t>(Pre-pregnancy)</w:t>
            </w:r>
          </w:p>
        </w:tc>
        <w:tc>
          <w:tcPr>
            <w:tcW w:w="1812" w:type="dxa"/>
          </w:tcPr>
          <w:p w14:paraId="0E8A3038" w14:textId="6404B08E" w:rsidR="002738BB" w:rsidRPr="00296F8E" w:rsidRDefault="002738BB" w:rsidP="00FB2769">
            <w:pPr>
              <w:rPr>
                <w:sz w:val="20"/>
                <w:szCs w:val="20"/>
              </w:rPr>
            </w:pPr>
            <w:r w:rsidRPr="00296F8E">
              <w:rPr>
                <w:b/>
                <w:sz w:val="20"/>
                <w:szCs w:val="20"/>
              </w:rPr>
              <w:t>Control</w:t>
            </w:r>
            <w:r w:rsidRPr="00296F8E">
              <w:rPr>
                <w:sz w:val="20"/>
                <w:szCs w:val="20"/>
              </w:rPr>
              <w:t>: 29.7±4.64</w:t>
            </w:r>
            <w:r w:rsidR="00EF381C" w:rsidRPr="00296F8E">
              <w:rPr>
                <w:sz w:val="20"/>
                <w:szCs w:val="20"/>
              </w:rPr>
              <w:t xml:space="preserve"> </w:t>
            </w:r>
            <w:r w:rsidRPr="00296F8E">
              <w:rPr>
                <w:b/>
                <w:sz w:val="20"/>
                <w:szCs w:val="20"/>
              </w:rPr>
              <w:t>Intervention</w:t>
            </w:r>
            <w:r w:rsidRPr="00296F8E">
              <w:rPr>
                <w:sz w:val="20"/>
                <w:szCs w:val="20"/>
              </w:rPr>
              <w:t>: 30.3±4.17</w:t>
            </w:r>
          </w:p>
        </w:tc>
        <w:tc>
          <w:tcPr>
            <w:tcW w:w="1980" w:type="dxa"/>
          </w:tcPr>
          <w:p w14:paraId="66688E56" w14:textId="2673EC95" w:rsidR="002738BB" w:rsidRPr="00296F8E" w:rsidRDefault="002738BB" w:rsidP="00D56194">
            <w:pPr>
              <w:rPr>
                <w:sz w:val="20"/>
                <w:szCs w:val="20"/>
              </w:rPr>
            </w:pPr>
            <w:r w:rsidRPr="00296F8E">
              <w:rPr>
                <w:sz w:val="20"/>
                <w:szCs w:val="20"/>
              </w:rPr>
              <w:t xml:space="preserve">Polyunsaturated fatty acid meals (50-54% carbohydrate, 31-35% fat with 45-40g sunflower oil) </w:t>
            </w:r>
          </w:p>
        </w:tc>
        <w:tc>
          <w:tcPr>
            <w:tcW w:w="1980" w:type="dxa"/>
          </w:tcPr>
          <w:p w14:paraId="12C709FD" w14:textId="1D5F4240" w:rsidR="002738BB" w:rsidRPr="00296F8E" w:rsidRDefault="00B61126" w:rsidP="00FB2769">
            <w:pPr>
              <w:rPr>
                <w:sz w:val="20"/>
                <w:szCs w:val="20"/>
              </w:rPr>
            </w:pPr>
            <w:r w:rsidRPr="00296F8E">
              <w:rPr>
                <w:b/>
                <w:sz w:val="20"/>
                <w:szCs w:val="20"/>
              </w:rPr>
              <w:t>Control</w:t>
            </w:r>
            <w:r w:rsidRPr="00296F8E">
              <w:rPr>
                <w:sz w:val="20"/>
                <w:szCs w:val="20"/>
              </w:rPr>
              <w:t xml:space="preserve">: Energy 1978±107; Carb 55.4±2.0; Protein 17.9±1.0; Fat 26.7±1.3 </w:t>
            </w:r>
            <w:r w:rsidRPr="00296F8E">
              <w:rPr>
                <w:b/>
                <w:sz w:val="20"/>
                <w:szCs w:val="20"/>
              </w:rPr>
              <w:t>Intervention</w:t>
            </w:r>
            <w:r w:rsidRPr="00296F8E">
              <w:rPr>
                <w:sz w:val="20"/>
                <w:szCs w:val="20"/>
              </w:rPr>
              <w:t xml:space="preserve">: </w:t>
            </w:r>
            <w:r w:rsidR="001C6A16" w:rsidRPr="00296F8E">
              <w:rPr>
                <w:sz w:val="20"/>
                <w:szCs w:val="20"/>
              </w:rPr>
              <w:t>Energy 1960±90</w:t>
            </w:r>
            <w:r w:rsidR="00D56194" w:rsidRPr="00296F8E">
              <w:rPr>
                <w:sz w:val="20"/>
                <w:szCs w:val="20"/>
              </w:rPr>
              <w:t xml:space="preserve">; Carb </w:t>
            </w:r>
            <w:r w:rsidR="003E1CD4" w:rsidRPr="00296F8E">
              <w:rPr>
                <w:sz w:val="20"/>
                <w:szCs w:val="20"/>
              </w:rPr>
              <w:t>47.7±</w:t>
            </w:r>
            <w:r w:rsidR="00197F98" w:rsidRPr="00296F8E">
              <w:rPr>
                <w:sz w:val="20"/>
                <w:szCs w:val="20"/>
              </w:rPr>
              <w:t>0.7</w:t>
            </w:r>
            <w:r w:rsidR="003E1CD4" w:rsidRPr="00296F8E">
              <w:rPr>
                <w:sz w:val="20"/>
                <w:szCs w:val="20"/>
              </w:rPr>
              <w:t xml:space="preserve">; </w:t>
            </w:r>
            <w:r w:rsidR="00F13333" w:rsidRPr="00296F8E">
              <w:rPr>
                <w:sz w:val="20"/>
                <w:szCs w:val="20"/>
              </w:rPr>
              <w:t>Protein 18.0±0.7; Fat 34.3±0.2</w:t>
            </w:r>
          </w:p>
        </w:tc>
      </w:tr>
      <w:tr w:rsidR="00022A33" w:rsidRPr="00296F8E" w14:paraId="3A2C41AD" w14:textId="77777777" w:rsidTr="0027498A">
        <w:tc>
          <w:tcPr>
            <w:tcW w:w="17091" w:type="dxa"/>
            <w:gridSpan w:val="11"/>
          </w:tcPr>
          <w:p w14:paraId="7034F1C7" w14:textId="30421C96" w:rsidR="00022A33" w:rsidRPr="00296F8E" w:rsidRDefault="00022A33" w:rsidP="00FB2769">
            <w:pPr>
              <w:rPr>
                <w:sz w:val="20"/>
                <w:szCs w:val="20"/>
              </w:rPr>
            </w:pPr>
            <w:r w:rsidRPr="00296F8E">
              <w:rPr>
                <w:b/>
                <w:sz w:val="20"/>
                <w:szCs w:val="20"/>
              </w:rPr>
              <w:t>Other Diets</w:t>
            </w:r>
          </w:p>
        </w:tc>
      </w:tr>
      <w:tr w:rsidR="00E10F85" w:rsidRPr="00296F8E" w14:paraId="7F5023BF" w14:textId="78D6EBF9" w:rsidTr="00EF381C">
        <w:tc>
          <w:tcPr>
            <w:tcW w:w="1234" w:type="dxa"/>
          </w:tcPr>
          <w:p w14:paraId="1E39E040" w14:textId="77777777" w:rsidR="002738BB" w:rsidRPr="00296F8E" w:rsidRDefault="002738BB" w:rsidP="00FB2769">
            <w:pPr>
              <w:rPr>
                <w:sz w:val="20"/>
                <w:szCs w:val="20"/>
              </w:rPr>
            </w:pPr>
            <w:r w:rsidRPr="00296F8E">
              <w:rPr>
                <w:sz w:val="20"/>
                <w:szCs w:val="20"/>
              </w:rPr>
              <w:lastRenderedPageBreak/>
              <w:t xml:space="preserve">Bo, 2014 </w:t>
            </w:r>
            <w:r w:rsidRPr="00296F8E">
              <w:rPr>
                <w:sz w:val="20"/>
                <w:szCs w:val="20"/>
              </w:rPr>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Pr="00296F8E">
              <w:rPr>
                <w:sz w:val="20"/>
                <w:szCs w:val="20"/>
              </w:rPr>
              <w:instrText xml:space="preserve"> ADDIN EN.CITE </w:instrText>
            </w:r>
            <w:r w:rsidRPr="00296F8E">
              <w:rPr>
                <w:sz w:val="20"/>
                <w:szCs w:val="20"/>
              </w:rPr>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Pr="00296F8E">
              <w:rPr>
                <w:sz w:val="20"/>
                <w:szCs w:val="20"/>
              </w:rPr>
              <w:instrText xml:space="preserve"> ADDIN EN.CITE.DATA </w:instrText>
            </w:r>
            <w:r w:rsidRPr="00296F8E">
              <w:rPr>
                <w:sz w:val="20"/>
                <w:szCs w:val="20"/>
              </w:rPr>
            </w:r>
            <w:r w:rsidRPr="00296F8E">
              <w:rPr>
                <w:sz w:val="20"/>
                <w:szCs w:val="20"/>
              </w:rPr>
              <w:fldChar w:fldCharType="end"/>
            </w:r>
            <w:r w:rsidRPr="00296F8E">
              <w:rPr>
                <w:sz w:val="20"/>
                <w:szCs w:val="20"/>
              </w:rPr>
            </w:r>
            <w:r w:rsidRPr="00296F8E">
              <w:rPr>
                <w:sz w:val="20"/>
                <w:szCs w:val="20"/>
              </w:rPr>
              <w:fldChar w:fldCharType="separate"/>
            </w:r>
            <w:r w:rsidRPr="00296F8E">
              <w:rPr>
                <w:noProof/>
                <w:sz w:val="20"/>
                <w:szCs w:val="20"/>
              </w:rPr>
              <w:t>(23)</w:t>
            </w:r>
            <w:r w:rsidRPr="00296F8E">
              <w:rPr>
                <w:sz w:val="20"/>
                <w:szCs w:val="20"/>
              </w:rPr>
              <w:fldChar w:fldCharType="end"/>
            </w:r>
          </w:p>
        </w:tc>
        <w:tc>
          <w:tcPr>
            <w:tcW w:w="961" w:type="dxa"/>
          </w:tcPr>
          <w:p w14:paraId="2D5CA748" w14:textId="77777777" w:rsidR="002738BB" w:rsidRPr="00296F8E" w:rsidRDefault="002738BB" w:rsidP="00FB2769">
            <w:pPr>
              <w:rPr>
                <w:sz w:val="20"/>
                <w:szCs w:val="20"/>
              </w:rPr>
            </w:pPr>
            <w:r w:rsidRPr="00296F8E">
              <w:rPr>
                <w:sz w:val="20"/>
                <w:szCs w:val="20"/>
              </w:rPr>
              <w:t xml:space="preserve">Italy </w:t>
            </w:r>
          </w:p>
        </w:tc>
        <w:tc>
          <w:tcPr>
            <w:tcW w:w="981" w:type="dxa"/>
          </w:tcPr>
          <w:p w14:paraId="568A3931" w14:textId="77777777" w:rsidR="002738BB" w:rsidRPr="00296F8E" w:rsidRDefault="002738BB" w:rsidP="00FB2769">
            <w:pPr>
              <w:rPr>
                <w:sz w:val="20"/>
                <w:szCs w:val="20"/>
              </w:rPr>
            </w:pPr>
            <w:r w:rsidRPr="00296F8E">
              <w:rPr>
                <w:sz w:val="20"/>
                <w:szCs w:val="20"/>
              </w:rPr>
              <w:t xml:space="preserve">99 in diet study) (total n=200) </w:t>
            </w:r>
          </w:p>
        </w:tc>
        <w:tc>
          <w:tcPr>
            <w:tcW w:w="1385" w:type="dxa"/>
          </w:tcPr>
          <w:p w14:paraId="49170E05" w14:textId="3A1EFC0D" w:rsidR="002738BB" w:rsidRPr="00296F8E" w:rsidRDefault="002738BB" w:rsidP="00FB2769">
            <w:pPr>
              <w:rPr>
                <w:sz w:val="20"/>
                <w:szCs w:val="20"/>
              </w:rPr>
            </w:pPr>
            <w:r w:rsidRPr="00296F8E">
              <w:rPr>
                <w:sz w:val="20"/>
                <w:szCs w:val="20"/>
              </w:rPr>
              <w:t xml:space="preserve">200 to detect a 10% difference in fasting glucose (based on exercise portion of trial) </w:t>
            </w:r>
          </w:p>
        </w:tc>
        <w:tc>
          <w:tcPr>
            <w:tcW w:w="1385" w:type="dxa"/>
          </w:tcPr>
          <w:p w14:paraId="0FC0E3F2" w14:textId="09381F57" w:rsidR="002738BB" w:rsidRPr="00296F8E" w:rsidRDefault="002738BB" w:rsidP="00FB2769">
            <w:pPr>
              <w:rPr>
                <w:sz w:val="20"/>
                <w:szCs w:val="20"/>
              </w:rPr>
            </w:pPr>
            <w:r w:rsidRPr="00296F8E">
              <w:rPr>
                <w:sz w:val="20"/>
                <w:szCs w:val="20"/>
              </w:rPr>
              <w:t>75g OGTT</w:t>
            </w:r>
          </w:p>
          <w:p w14:paraId="75F577E7" w14:textId="77777777" w:rsidR="002738BB" w:rsidRPr="00296F8E" w:rsidRDefault="002738BB" w:rsidP="00FB2769">
            <w:pPr>
              <w:rPr>
                <w:sz w:val="20"/>
                <w:szCs w:val="20"/>
              </w:rPr>
            </w:pPr>
          </w:p>
        </w:tc>
        <w:tc>
          <w:tcPr>
            <w:tcW w:w="1671" w:type="dxa"/>
          </w:tcPr>
          <w:p w14:paraId="538C2C6A" w14:textId="4A12B425" w:rsidR="002738BB" w:rsidRPr="00296F8E" w:rsidRDefault="002738BB" w:rsidP="00FB2769">
            <w:pPr>
              <w:rPr>
                <w:sz w:val="20"/>
                <w:szCs w:val="20"/>
              </w:rPr>
            </w:pPr>
            <w:r w:rsidRPr="00296F8E">
              <w:rPr>
                <w:sz w:val="20"/>
                <w:szCs w:val="20"/>
              </w:rPr>
              <w:t xml:space="preserve">24-26 weeks until delivery </w:t>
            </w:r>
          </w:p>
        </w:tc>
        <w:tc>
          <w:tcPr>
            <w:tcW w:w="1671" w:type="dxa"/>
          </w:tcPr>
          <w:p w14:paraId="6505D393" w14:textId="0F4B3710" w:rsidR="002738BB" w:rsidRPr="00296F8E" w:rsidRDefault="002738BB" w:rsidP="00FB2769">
            <w:pPr>
              <w:rPr>
                <w:sz w:val="20"/>
                <w:szCs w:val="20"/>
              </w:rPr>
            </w:pPr>
            <w:r w:rsidRPr="00296F8E">
              <w:rPr>
                <w:sz w:val="20"/>
                <w:szCs w:val="20"/>
              </w:rPr>
              <w:t>Not reported</w:t>
            </w:r>
          </w:p>
        </w:tc>
        <w:tc>
          <w:tcPr>
            <w:tcW w:w="2031" w:type="dxa"/>
          </w:tcPr>
          <w:p w14:paraId="31812D2D" w14:textId="65EFAFA0" w:rsidR="002738BB" w:rsidRPr="00296F8E" w:rsidRDefault="002738BB" w:rsidP="00FB2769">
            <w:pPr>
              <w:rPr>
                <w:sz w:val="20"/>
                <w:szCs w:val="20"/>
              </w:rPr>
            </w:pPr>
            <w:r w:rsidRPr="00296F8E">
              <w:rPr>
                <w:b/>
                <w:sz w:val="20"/>
                <w:szCs w:val="20"/>
              </w:rPr>
              <w:t>Control</w:t>
            </w:r>
            <w:r w:rsidRPr="00296F8E">
              <w:rPr>
                <w:sz w:val="20"/>
                <w:szCs w:val="20"/>
              </w:rPr>
              <w:t>: 26.8±4.1</w:t>
            </w:r>
            <w:r w:rsidR="00EF381C" w:rsidRPr="00296F8E">
              <w:rPr>
                <w:sz w:val="20"/>
                <w:szCs w:val="20"/>
              </w:rPr>
              <w:t xml:space="preserve"> </w:t>
            </w:r>
            <w:r w:rsidR="00EF381C" w:rsidRPr="00296F8E">
              <w:rPr>
                <w:b/>
                <w:sz w:val="20"/>
                <w:szCs w:val="20"/>
              </w:rPr>
              <w:t>Intervention</w:t>
            </w:r>
            <w:r w:rsidRPr="00296F8E">
              <w:rPr>
                <w:sz w:val="20"/>
                <w:szCs w:val="20"/>
              </w:rPr>
              <w:t>: 26.9±4.6</w:t>
            </w:r>
          </w:p>
        </w:tc>
        <w:tc>
          <w:tcPr>
            <w:tcW w:w="1812" w:type="dxa"/>
          </w:tcPr>
          <w:p w14:paraId="28A418E8" w14:textId="7A3A0CA8" w:rsidR="002738BB" w:rsidRPr="00296F8E" w:rsidRDefault="002738BB" w:rsidP="00FB2769">
            <w:pPr>
              <w:rPr>
                <w:sz w:val="20"/>
                <w:szCs w:val="20"/>
              </w:rPr>
            </w:pPr>
            <w:r w:rsidRPr="00296F8E">
              <w:rPr>
                <w:b/>
                <w:sz w:val="20"/>
                <w:szCs w:val="20"/>
              </w:rPr>
              <w:t>Control</w:t>
            </w:r>
            <w:r w:rsidRPr="00296F8E">
              <w:rPr>
                <w:sz w:val="20"/>
                <w:szCs w:val="20"/>
              </w:rPr>
              <w:t>: 33.9±5.3</w:t>
            </w:r>
            <w:r w:rsidR="00EF381C" w:rsidRPr="00296F8E">
              <w:rPr>
                <w:sz w:val="20"/>
                <w:szCs w:val="20"/>
              </w:rPr>
              <w:t xml:space="preserve"> </w:t>
            </w:r>
            <w:r w:rsidR="00EF381C" w:rsidRPr="00296F8E">
              <w:rPr>
                <w:b/>
                <w:sz w:val="20"/>
                <w:szCs w:val="20"/>
              </w:rPr>
              <w:t>Intervention</w:t>
            </w:r>
            <w:r w:rsidRPr="00296F8E">
              <w:rPr>
                <w:sz w:val="20"/>
                <w:szCs w:val="20"/>
              </w:rPr>
              <w:t>: 35.1±4.4</w:t>
            </w:r>
          </w:p>
        </w:tc>
        <w:tc>
          <w:tcPr>
            <w:tcW w:w="1980" w:type="dxa"/>
          </w:tcPr>
          <w:p w14:paraId="3A5C3AFF" w14:textId="4DD88CEC" w:rsidR="002738BB" w:rsidRPr="00296F8E" w:rsidRDefault="005D0B50" w:rsidP="00FB2769">
            <w:pPr>
              <w:rPr>
                <w:sz w:val="20"/>
                <w:szCs w:val="20"/>
              </w:rPr>
            </w:pPr>
            <w:r w:rsidRPr="00296F8E">
              <w:rPr>
                <w:sz w:val="20"/>
                <w:szCs w:val="20"/>
              </w:rPr>
              <w:t>Behavio</w:t>
            </w:r>
            <w:r w:rsidR="002738BB" w:rsidRPr="00296F8E">
              <w:rPr>
                <w:sz w:val="20"/>
                <w:szCs w:val="20"/>
              </w:rPr>
              <w:t>ral dietary recommendations</w:t>
            </w:r>
            <w:r w:rsidR="008E1F07" w:rsidRPr="00296F8E">
              <w:rPr>
                <w:sz w:val="20"/>
                <w:szCs w:val="20"/>
              </w:rPr>
              <w:t xml:space="preserve">: individual recommendations for helping dietary choices </w:t>
            </w:r>
          </w:p>
        </w:tc>
        <w:tc>
          <w:tcPr>
            <w:tcW w:w="1980" w:type="dxa"/>
          </w:tcPr>
          <w:p w14:paraId="6827B115" w14:textId="3CAC7B50" w:rsidR="002738BB" w:rsidRPr="00296F8E" w:rsidRDefault="005D0B50" w:rsidP="00FB2769">
            <w:pPr>
              <w:rPr>
                <w:sz w:val="20"/>
                <w:szCs w:val="20"/>
              </w:rPr>
            </w:pPr>
            <w:r w:rsidRPr="00296F8E">
              <w:rPr>
                <w:b/>
                <w:sz w:val="20"/>
                <w:szCs w:val="20"/>
              </w:rPr>
              <w:t>Control</w:t>
            </w:r>
            <w:r w:rsidRPr="00296F8E">
              <w:rPr>
                <w:sz w:val="20"/>
                <w:szCs w:val="20"/>
              </w:rPr>
              <w:t xml:space="preserve">: Energy 2116±383; Carb </w:t>
            </w:r>
            <w:r w:rsidR="002D0E06" w:rsidRPr="00296F8E">
              <w:rPr>
                <w:sz w:val="20"/>
                <w:szCs w:val="20"/>
              </w:rPr>
              <w:t xml:space="preserve">46.9±5.9; Protein 15.6±2.6; Fat 37.4±4.2 </w:t>
            </w:r>
            <w:r w:rsidRPr="00296F8E">
              <w:rPr>
                <w:b/>
                <w:sz w:val="20"/>
                <w:szCs w:val="20"/>
              </w:rPr>
              <w:t>Intervention</w:t>
            </w:r>
            <w:r w:rsidRPr="00296F8E">
              <w:rPr>
                <w:sz w:val="20"/>
                <w:szCs w:val="20"/>
              </w:rPr>
              <w:t xml:space="preserve">: </w:t>
            </w:r>
            <w:r w:rsidR="001C6A16" w:rsidRPr="00296F8E">
              <w:rPr>
                <w:sz w:val="20"/>
                <w:szCs w:val="20"/>
              </w:rPr>
              <w:t>Energy 2156±</w:t>
            </w:r>
            <w:r w:rsidR="00EE3375" w:rsidRPr="00296F8E">
              <w:rPr>
                <w:sz w:val="20"/>
                <w:szCs w:val="20"/>
              </w:rPr>
              <w:t>28</w:t>
            </w:r>
            <w:r w:rsidR="001C6A16" w:rsidRPr="00296F8E">
              <w:rPr>
                <w:sz w:val="20"/>
                <w:szCs w:val="20"/>
              </w:rPr>
              <w:t>6</w:t>
            </w:r>
            <w:r w:rsidR="004E33B9" w:rsidRPr="00296F8E">
              <w:rPr>
                <w:sz w:val="20"/>
                <w:szCs w:val="20"/>
              </w:rPr>
              <w:t xml:space="preserve">; Carb </w:t>
            </w:r>
            <w:r w:rsidR="00053B53" w:rsidRPr="00296F8E">
              <w:rPr>
                <w:sz w:val="20"/>
                <w:szCs w:val="20"/>
              </w:rPr>
              <w:t>47.8±4.9</w:t>
            </w:r>
            <w:r w:rsidR="004361D4" w:rsidRPr="00296F8E">
              <w:rPr>
                <w:sz w:val="20"/>
                <w:szCs w:val="20"/>
              </w:rPr>
              <w:t xml:space="preserve">; </w:t>
            </w:r>
            <w:r w:rsidR="004E33B9" w:rsidRPr="00296F8E">
              <w:rPr>
                <w:sz w:val="20"/>
                <w:szCs w:val="20"/>
              </w:rPr>
              <w:t xml:space="preserve">Protein </w:t>
            </w:r>
            <w:r w:rsidR="00053B53" w:rsidRPr="00296F8E">
              <w:rPr>
                <w:sz w:val="20"/>
                <w:szCs w:val="20"/>
              </w:rPr>
              <w:t xml:space="preserve">15.5±2.4; </w:t>
            </w:r>
            <w:r w:rsidR="004E33B9" w:rsidRPr="00296F8E">
              <w:rPr>
                <w:sz w:val="20"/>
                <w:szCs w:val="20"/>
              </w:rPr>
              <w:t>Fat 36.7±3.9</w:t>
            </w:r>
          </w:p>
        </w:tc>
      </w:tr>
      <w:tr w:rsidR="00E10F85" w:rsidRPr="00296F8E" w14:paraId="7CCA4359" w14:textId="55C155C2" w:rsidTr="00EF381C">
        <w:tc>
          <w:tcPr>
            <w:tcW w:w="1234" w:type="dxa"/>
          </w:tcPr>
          <w:p w14:paraId="407851CB" w14:textId="18BC62D9" w:rsidR="002738BB" w:rsidRPr="00296F8E" w:rsidRDefault="002738BB" w:rsidP="00FB2769">
            <w:pPr>
              <w:rPr>
                <w:sz w:val="20"/>
                <w:szCs w:val="20"/>
              </w:rPr>
            </w:pPr>
            <w:r w:rsidRPr="00296F8E">
              <w:rPr>
                <w:sz w:val="20"/>
                <w:szCs w:val="20"/>
              </w:rPr>
              <w:t xml:space="preserve">Rae, 2000 </w:t>
            </w:r>
            <w:r w:rsidRPr="00296F8E">
              <w:rPr>
                <w:sz w:val="20"/>
                <w:szCs w:val="20"/>
              </w:rPr>
              <w:fldChar w:fldCharType="begin"/>
            </w:r>
            <w:r w:rsidRPr="00296F8E">
              <w:rPr>
                <w:sz w:val="20"/>
                <w:szCs w:val="20"/>
              </w:rPr>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Pr="00296F8E">
              <w:rPr>
                <w:sz w:val="20"/>
                <w:szCs w:val="20"/>
              </w:rPr>
              <w:fldChar w:fldCharType="separate"/>
            </w:r>
            <w:r w:rsidRPr="00296F8E">
              <w:rPr>
                <w:noProof/>
                <w:sz w:val="20"/>
                <w:szCs w:val="20"/>
              </w:rPr>
              <w:t>(31)</w:t>
            </w:r>
            <w:r w:rsidRPr="00296F8E">
              <w:rPr>
                <w:sz w:val="20"/>
                <w:szCs w:val="20"/>
              </w:rPr>
              <w:fldChar w:fldCharType="end"/>
            </w:r>
          </w:p>
        </w:tc>
        <w:tc>
          <w:tcPr>
            <w:tcW w:w="961" w:type="dxa"/>
          </w:tcPr>
          <w:p w14:paraId="62E6B8E1" w14:textId="77777777" w:rsidR="002738BB" w:rsidRPr="00296F8E" w:rsidRDefault="002738BB" w:rsidP="00FB2769">
            <w:pPr>
              <w:rPr>
                <w:sz w:val="20"/>
                <w:szCs w:val="20"/>
              </w:rPr>
            </w:pPr>
            <w:r w:rsidRPr="00296F8E">
              <w:rPr>
                <w:sz w:val="20"/>
                <w:szCs w:val="20"/>
              </w:rPr>
              <w:t xml:space="preserve">Australia </w:t>
            </w:r>
          </w:p>
        </w:tc>
        <w:tc>
          <w:tcPr>
            <w:tcW w:w="981" w:type="dxa"/>
          </w:tcPr>
          <w:p w14:paraId="484F6B4D" w14:textId="77777777" w:rsidR="002738BB" w:rsidRPr="00296F8E" w:rsidRDefault="002738BB" w:rsidP="00FB2769">
            <w:pPr>
              <w:rPr>
                <w:sz w:val="20"/>
                <w:szCs w:val="20"/>
              </w:rPr>
            </w:pPr>
            <w:r w:rsidRPr="00296F8E">
              <w:rPr>
                <w:sz w:val="20"/>
                <w:szCs w:val="20"/>
              </w:rPr>
              <w:t>124</w:t>
            </w:r>
          </w:p>
        </w:tc>
        <w:tc>
          <w:tcPr>
            <w:tcW w:w="1385" w:type="dxa"/>
          </w:tcPr>
          <w:p w14:paraId="4BC70E06" w14:textId="6985E3CC" w:rsidR="002738BB" w:rsidRPr="00296F8E" w:rsidRDefault="002738BB" w:rsidP="00FB2769">
            <w:pPr>
              <w:rPr>
                <w:sz w:val="20"/>
                <w:szCs w:val="20"/>
              </w:rPr>
            </w:pPr>
            <w:r w:rsidRPr="00296F8E">
              <w:rPr>
                <w:sz w:val="20"/>
                <w:szCs w:val="20"/>
              </w:rPr>
              <w:t>120 to detect a decrease in insulin use from 40 to 15% and a decrease in macrosomia from 25 to 5%</w:t>
            </w:r>
          </w:p>
        </w:tc>
        <w:tc>
          <w:tcPr>
            <w:tcW w:w="1385" w:type="dxa"/>
          </w:tcPr>
          <w:p w14:paraId="29D44177" w14:textId="64E9229A" w:rsidR="002738BB" w:rsidRPr="00296F8E" w:rsidRDefault="002738BB" w:rsidP="008B4871">
            <w:pPr>
              <w:rPr>
                <w:sz w:val="20"/>
                <w:szCs w:val="20"/>
              </w:rPr>
            </w:pPr>
            <w:r w:rsidRPr="00296F8E">
              <w:rPr>
                <w:sz w:val="20"/>
                <w:szCs w:val="20"/>
              </w:rPr>
              <w:t xml:space="preserve">OGTT fasting glucose &gt;5.4mmol/L and/or 2 hour glucose &gt;7.9mmol/L </w:t>
            </w:r>
            <w:r w:rsidRPr="00296F8E">
              <w:rPr>
                <w:sz w:val="20"/>
                <w:szCs w:val="20"/>
              </w:rPr>
              <w:fldChar w:fldCharType="begin"/>
            </w:r>
            <w:r w:rsidRPr="00296F8E">
              <w:rPr>
                <w:sz w:val="20"/>
                <w:szCs w:val="20"/>
              </w:rPr>
              <w:instrText xml:space="preserve"> ADDIN EN.CITE &lt;EndNote&gt;&lt;Cite&gt;&lt;Author&gt;Martin&lt;/Author&gt;&lt;Year&gt;1991&lt;/Year&gt;&lt;RecNum&gt;49&lt;/RecNum&gt;&lt;DisplayText&gt;(48)&lt;/DisplayText&gt;&lt;record&gt;&lt;rec-number&gt;49&lt;/rec-number&gt;&lt;foreign-keys&gt;&lt;key app="EN" db-id="e9dspraxbf0vwleavs9vxp04dstxwf2svpv0" timestamp="1509359644"&gt;49&lt;/key&gt;&lt;/foreign-keys&gt;&lt;ref-type name="Journal Article"&gt;17&lt;/ref-type&gt;&lt;contributors&gt;&lt;authors&gt;&lt;author&gt;Martin, F. I.&lt;/author&gt;&lt;/authors&gt;&lt;/contributors&gt;&lt;auth-address&gt;Department of Diabetes and Endocrinology, Royal Melbourne Hospital, VIC.&lt;/auth-address&gt;&lt;titles&gt;&lt;title&gt;The diagnosis of gestational diabetes. Ad Hoc Working Party&lt;/title&gt;&lt;secondary-title&gt;Med J Aust&lt;/secondary-title&gt;&lt;/titles&gt;&lt;periodical&gt;&lt;full-title&gt;Med J Aust&lt;/full-title&gt;&lt;/periodical&gt;&lt;pages&gt;112&lt;/pages&gt;&lt;volume&gt;155&lt;/volume&gt;&lt;number&gt;2&lt;/number&gt;&lt;edition&gt;1991/07/15&lt;/edition&gt;&lt;keywords&gt;&lt;keyword&gt;Australia&lt;/keyword&gt;&lt;keyword&gt;Blood Glucose/analysis&lt;/keyword&gt;&lt;keyword&gt;Female&lt;/keyword&gt;&lt;keyword&gt;Follow-Up Studies&lt;/keyword&gt;&lt;keyword&gt;Glucose Tolerance Test&lt;/keyword&gt;&lt;keyword&gt;Humans&lt;/keyword&gt;&lt;keyword&gt;Pregnancy&lt;/keyword&gt;&lt;keyword&gt;Pregnancy in Diabetics/blood/*diagnosis&lt;/keyword&gt;&lt;/keywords&gt;&lt;dates&gt;&lt;year&gt;1991&lt;/year&gt;&lt;pub-dates&gt;&lt;date&gt;Jul 15&lt;/date&gt;&lt;/pub-dates&gt;&lt;/dates&gt;&lt;isbn&gt;0025-729X (Print)&amp;#xD;0025-729X (Linking)&lt;/isbn&gt;&lt;accession-num&gt;1857286&lt;/accession-num&gt;&lt;urls&gt;&lt;related-urls&gt;&lt;url&gt;https://www.ncbi.nlm.nih.gov/pubmed/1857286&lt;/url&gt;&lt;/related-urls&gt;&lt;/urls&gt;&lt;/record&gt;&lt;/Cite&gt;&lt;/EndNote&gt;</w:instrText>
            </w:r>
            <w:r w:rsidRPr="00296F8E">
              <w:rPr>
                <w:sz w:val="20"/>
                <w:szCs w:val="20"/>
              </w:rPr>
              <w:fldChar w:fldCharType="separate"/>
            </w:r>
            <w:r w:rsidRPr="00296F8E">
              <w:rPr>
                <w:noProof/>
                <w:sz w:val="20"/>
                <w:szCs w:val="20"/>
              </w:rPr>
              <w:t>(48)</w:t>
            </w:r>
            <w:r w:rsidRPr="00296F8E">
              <w:rPr>
                <w:sz w:val="20"/>
                <w:szCs w:val="20"/>
              </w:rPr>
              <w:fldChar w:fldCharType="end"/>
            </w:r>
          </w:p>
        </w:tc>
        <w:tc>
          <w:tcPr>
            <w:tcW w:w="1671" w:type="dxa"/>
          </w:tcPr>
          <w:p w14:paraId="23924DC5" w14:textId="4A95D7F7" w:rsidR="002738BB" w:rsidRPr="00296F8E" w:rsidRDefault="002738BB" w:rsidP="00FB2769">
            <w:pPr>
              <w:rPr>
                <w:sz w:val="20"/>
                <w:szCs w:val="20"/>
              </w:rPr>
            </w:pPr>
            <w:r w:rsidRPr="00296F8E">
              <w:rPr>
                <w:sz w:val="20"/>
                <w:szCs w:val="20"/>
              </w:rPr>
              <w:t xml:space="preserve">&lt;36 weeks until delivery </w:t>
            </w:r>
          </w:p>
        </w:tc>
        <w:tc>
          <w:tcPr>
            <w:tcW w:w="1671" w:type="dxa"/>
          </w:tcPr>
          <w:p w14:paraId="4EE03990" w14:textId="4390C2E9" w:rsidR="002738BB" w:rsidRPr="00296F8E" w:rsidRDefault="002738BB" w:rsidP="00FB2769">
            <w:pPr>
              <w:rPr>
                <w:sz w:val="20"/>
                <w:szCs w:val="20"/>
              </w:rPr>
            </w:pPr>
            <w:r w:rsidRPr="00296F8E">
              <w:rPr>
                <w:sz w:val="20"/>
                <w:szCs w:val="20"/>
              </w:rPr>
              <w:t>Control: 28.3±4.6</w:t>
            </w:r>
          </w:p>
          <w:p w14:paraId="0B0D2028" w14:textId="22037A6C" w:rsidR="002738BB" w:rsidRPr="00296F8E" w:rsidRDefault="002738BB" w:rsidP="00FB2769">
            <w:pPr>
              <w:rPr>
                <w:sz w:val="20"/>
                <w:szCs w:val="20"/>
              </w:rPr>
            </w:pPr>
            <w:r w:rsidRPr="00296F8E">
              <w:rPr>
                <w:sz w:val="20"/>
                <w:szCs w:val="20"/>
              </w:rPr>
              <w:t>Intervention: 28.1±5.8</w:t>
            </w:r>
          </w:p>
        </w:tc>
        <w:tc>
          <w:tcPr>
            <w:tcW w:w="2031" w:type="dxa"/>
          </w:tcPr>
          <w:p w14:paraId="11976604" w14:textId="3CE2E100" w:rsidR="002738BB" w:rsidRPr="00296F8E" w:rsidRDefault="002738BB" w:rsidP="00FB2769">
            <w:pPr>
              <w:rPr>
                <w:sz w:val="20"/>
                <w:szCs w:val="20"/>
              </w:rPr>
            </w:pPr>
            <w:r w:rsidRPr="00296F8E">
              <w:rPr>
                <w:sz w:val="20"/>
                <w:szCs w:val="20"/>
              </w:rPr>
              <w:t>Control: 38.0±0.7</w:t>
            </w:r>
          </w:p>
          <w:p w14:paraId="783165DE" w14:textId="09E7FCD4" w:rsidR="002738BB" w:rsidRPr="00296F8E" w:rsidRDefault="002738BB" w:rsidP="00FB2769">
            <w:pPr>
              <w:rPr>
                <w:sz w:val="20"/>
                <w:szCs w:val="20"/>
              </w:rPr>
            </w:pPr>
            <w:r w:rsidRPr="00296F8E">
              <w:rPr>
                <w:sz w:val="20"/>
                <w:szCs w:val="20"/>
              </w:rPr>
              <w:t>Intervention: 37.9±0.7</w:t>
            </w:r>
          </w:p>
          <w:p w14:paraId="1A1DDB41" w14:textId="77777777" w:rsidR="002738BB" w:rsidRPr="00296F8E" w:rsidRDefault="002738BB" w:rsidP="00FB2769">
            <w:pPr>
              <w:rPr>
                <w:sz w:val="20"/>
                <w:szCs w:val="20"/>
              </w:rPr>
            </w:pPr>
          </w:p>
          <w:p w14:paraId="06710BC8" w14:textId="77777777" w:rsidR="002738BB" w:rsidRPr="00296F8E" w:rsidRDefault="002738BB" w:rsidP="00FB2769">
            <w:pPr>
              <w:rPr>
                <w:sz w:val="20"/>
                <w:szCs w:val="20"/>
              </w:rPr>
            </w:pPr>
            <w:r w:rsidRPr="00296F8E">
              <w:rPr>
                <w:sz w:val="20"/>
                <w:szCs w:val="20"/>
              </w:rPr>
              <w:t xml:space="preserve">(At diagnosis) </w:t>
            </w:r>
          </w:p>
          <w:p w14:paraId="39DDAFDA" w14:textId="77777777" w:rsidR="002738BB" w:rsidRPr="00296F8E" w:rsidRDefault="002738BB" w:rsidP="00FB2769">
            <w:pPr>
              <w:rPr>
                <w:sz w:val="20"/>
                <w:szCs w:val="20"/>
              </w:rPr>
            </w:pPr>
          </w:p>
        </w:tc>
        <w:tc>
          <w:tcPr>
            <w:tcW w:w="1812" w:type="dxa"/>
          </w:tcPr>
          <w:p w14:paraId="08B020E1" w14:textId="77777777" w:rsidR="002738BB" w:rsidRPr="00296F8E" w:rsidRDefault="002738BB" w:rsidP="00FB2769">
            <w:pPr>
              <w:rPr>
                <w:sz w:val="20"/>
                <w:szCs w:val="20"/>
              </w:rPr>
            </w:pPr>
            <w:r w:rsidRPr="00296F8E">
              <w:rPr>
                <w:sz w:val="20"/>
                <w:szCs w:val="20"/>
              </w:rPr>
              <w:t xml:space="preserve">Control: 30.6 </w:t>
            </w:r>
          </w:p>
          <w:p w14:paraId="67EA13AE" w14:textId="236DB147" w:rsidR="002738BB" w:rsidRPr="00296F8E" w:rsidRDefault="002738BB" w:rsidP="00FB2769">
            <w:pPr>
              <w:rPr>
                <w:sz w:val="20"/>
                <w:szCs w:val="20"/>
              </w:rPr>
            </w:pPr>
            <w:r w:rsidRPr="00296F8E">
              <w:rPr>
                <w:sz w:val="20"/>
                <w:szCs w:val="20"/>
              </w:rPr>
              <w:t xml:space="preserve">Intervention: 30.2 </w:t>
            </w:r>
          </w:p>
          <w:p w14:paraId="1A01E00B" w14:textId="77777777" w:rsidR="002738BB" w:rsidRPr="00296F8E" w:rsidRDefault="002738BB" w:rsidP="00FB2769">
            <w:pPr>
              <w:rPr>
                <w:sz w:val="20"/>
                <w:szCs w:val="20"/>
              </w:rPr>
            </w:pPr>
          </w:p>
          <w:p w14:paraId="54FCB3B4" w14:textId="77777777" w:rsidR="002738BB" w:rsidRPr="00296F8E" w:rsidRDefault="002738BB" w:rsidP="00FB2769">
            <w:pPr>
              <w:rPr>
                <w:sz w:val="20"/>
                <w:szCs w:val="20"/>
              </w:rPr>
            </w:pPr>
            <w:r w:rsidRPr="00296F8E">
              <w:rPr>
                <w:sz w:val="20"/>
                <w:szCs w:val="20"/>
              </w:rPr>
              <w:t>(SD not reported)</w:t>
            </w:r>
          </w:p>
          <w:p w14:paraId="7D86D295" w14:textId="77777777" w:rsidR="002738BB" w:rsidRPr="00296F8E" w:rsidRDefault="002738BB" w:rsidP="00FB2769">
            <w:pPr>
              <w:rPr>
                <w:sz w:val="20"/>
                <w:szCs w:val="20"/>
              </w:rPr>
            </w:pPr>
          </w:p>
        </w:tc>
        <w:tc>
          <w:tcPr>
            <w:tcW w:w="1980" w:type="dxa"/>
          </w:tcPr>
          <w:p w14:paraId="3849A84C" w14:textId="77777777" w:rsidR="002738BB" w:rsidRPr="00296F8E" w:rsidRDefault="002738BB" w:rsidP="00FB2769">
            <w:pPr>
              <w:rPr>
                <w:sz w:val="20"/>
                <w:szCs w:val="20"/>
              </w:rPr>
            </w:pPr>
            <w:r w:rsidRPr="00296F8E">
              <w:rPr>
                <w:sz w:val="20"/>
                <w:szCs w:val="20"/>
              </w:rPr>
              <w:t>Moderate energy restriction (1590-1776kcal/day) vs control (2010-2220kcal/day)</w:t>
            </w:r>
          </w:p>
        </w:tc>
        <w:tc>
          <w:tcPr>
            <w:tcW w:w="1980" w:type="dxa"/>
          </w:tcPr>
          <w:p w14:paraId="19BB94C6" w14:textId="3DEE573E" w:rsidR="003407EE" w:rsidRPr="00296F8E" w:rsidRDefault="003407EE" w:rsidP="00FB2769">
            <w:pPr>
              <w:rPr>
                <w:sz w:val="20"/>
                <w:szCs w:val="20"/>
              </w:rPr>
            </w:pPr>
            <w:r w:rsidRPr="00296F8E">
              <w:rPr>
                <w:b/>
                <w:sz w:val="20"/>
                <w:szCs w:val="20"/>
              </w:rPr>
              <w:t>Control</w:t>
            </w:r>
            <w:r w:rsidRPr="00296F8E">
              <w:rPr>
                <w:sz w:val="20"/>
                <w:szCs w:val="20"/>
              </w:rPr>
              <w:t>: Energy 1630±339; Carb 41.0±5.6; Protein 24.0±2.3; Fat 34.0±5.3</w:t>
            </w:r>
          </w:p>
          <w:p w14:paraId="7503D93A" w14:textId="64398F82" w:rsidR="002738BB" w:rsidRPr="00296F8E" w:rsidRDefault="003407EE" w:rsidP="00FB2769">
            <w:pPr>
              <w:rPr>
                <w:sz w:val="20"/>
                <w:szCs w:val="20"/>
              </w:rPr>
            </w:pPr>
            <w:r w:rsidRPr="00296F8E">
              <w:rPr>
                <w:b/>
                <w:sz w:val="20"/>
                <w:szCs w:val="20"/>
              </w:rPr>
              <w:t>Intervention</w:t>
            </w:r>
            <w:r w:rsidRPr="00296F8E">
              <w:rPr>
                <w:sz w:val="20"/>
                <w:szCs w:val="20"/>
              </w:rPr>
              <w:t xml:space="preserve">: </w:t>
            </w:r>
            <w:r w:rsidR="00AA75B7" w:rsidRPr="00296F8E">
              <w:rPr>
                <w:sz w:val="20"/>
                <w:szCs w:val="20"/>
              </w:rPr>
              <w:t>Energy</w:t>
            </w:r>
            <w:r w:rsidR="001C6A16" w:rsidRPr="00296F8E">
              <w:rPr>
                <w:sz w:val="20"/>
                <w:szCs w:val="20"/>
              </w:rPr>
              <w:t xml:space="preserve"> 1566±289</w:t>
            </w:r>
            <w:r w:rsidR="00AA75B7" w:rsidRPr="00296F8E">
              <w:rPr>
                <w:sz w:val="20"/>
                <w:szCs w:val="20"/>
              </w:rPr>
              <w:t>; Carb 42.0±5.7; Protein 25.0±2.4; Fat 31.0±5.</w:t>
            </w:r>
            <w:r w:rsidR="00143E90" w:rsidRPr="00296F8E">
              <w:rPr>
                <w:sz w:val="20"/>
                <w:szCs w:val="20"/>
              </w:rPr>
              <w:t>7</w:t>
            </w:r>
          </w:p>
        </w:tc>
      </w:tr>
      <w:tr w:rsidR="00E10F85" w:rsidRPr="00296F8E" w14:paraId="08794285" w14:textId="2FB17989" w:rsidTr="00EF381C">
        <w:tc>
          <w:tcPr>
            <w:tcW w:w="1234" w:type="dxa"/>
          </w:tcPr>
          <w:p w14:paraId="7686A211" w14:textId="4C473E9B" w:rsidR="002738BB" w:rsidRPr="00296F8E" w:rsidRDefault="002738BB" w:rsidP="00FB2769">
            <w:pPr>
              <w:rPr>
                <w:sz w:val="20"/>
                <w:szCs w:val="20"/>
              </w:rPr>
            </w:pPr>
            <w:r w:rsidRPr="00296F8E">
              <w:rPr>
                <w:sz w:val="20"/>
                <w:szCs w:val="20"/>
              </w:rPr>
              <w:t xml:space="preserve">Reece, 1995 </w:t>
            </w:r>
            <w:r w:rsidRPr="00296F8E">
              <w:rPr>
                <w:sz w:val="20"/>
                <w:szCs w:val="20"/>
              </w:rPr>
              <w:fldChar w:fldCharType="begin"/>
            </w:r>
            <w:r w:rsidRPr="00296F8E">
              <w:rPr>
                <w:sz w:val="20"/>
                <w:szCs w:val="20"/>
              </w:rPr>
              <w:instrText xml:space="preserve"> ADDIN EN.CITE &lt;EndNote&gt;&lt;Cite&gt;&lt;Author&gt;Reece&lt;/Author&gt;&lt;Year&gt;1995&lt;/Year&gt;&lt;RecNum&gt;3536&lt;/RecNum&gt;&lt;DisplayText&gt;(32)&lt;/DisplayText&gt;&lt;record&gt;&lt;rec-number&gt;3536&lt;/rec-number&gt;&lt;foreign-keys&gt;&lt;key app="EN" db-id="ftstadpp2s0099etd5spaad1wawtxsdztz2x" timestamp="1467285403"&gt;3536&lt;/key&gt;&lt;/foreign-keys&gt;&lt;ref-type name="Electronic Article"&gt;43&lt;/ref-type&gt;&lt;contributors&gt;&lt;authors&gt;&lt;author&gt;Reece, E. A.&lt;/author&gt;&lt;author&gt;Hagay, Z.&lt;/author&gt;&lt;author&gt;Gay, L. J.&lt;/author&gt;&lt;author&gt;O&amp;apos;Connor, T.&lt;/author&gt;&lt;author&gt;DeGennaro, N.&lt;/author&gt;&lt;author&gt;Homko, C. J.&lt;/author&gt;&lt;/authors&gt;&lt;/contributors&gt;&lt;titles&gt;&lt;title&gt;A randomized clinical trial of a fiber-enriched diabetic diet vs. the standard American Diabetes Association-recommended diet in the management of diabetes mellitus in pregnancy&lt;/title&gt;&lt;secondary-title&gt;Journal of maternal-fetal investigation&lt;/secondary-title&gt;&lt;/titles&gt;&lt;periodical&gt;&lt;full-title&gt;Journal of maternal-fetal investigation&lt;/full-title&gt;&lt;/periodical&gt;&lt;pages&gt;8-12&lt;/pages&gt;&lt;volume&gt;5&lt;/volume&gt;&lt;number&gt;1&lt;/number&gt;&lt;keywords&gt;&lt;keyword&gt;Sr-preg&lt;/keyword&gt;&lt;/keywords&gt;&lt;dates&gt;&lt;year&gt;1995&lt;/year&gt;&lt;/dates&gt;&lt;accession-num&gt;CN-00199855&lt;/accession-num&gt;&lt;urls&gt;&lt;related-urls&gt;&lt;url&gt;http://onlinelibrary.wiley.com/o/cochrane/clcentral/articles/855/CN-00199855/frame.html&lt;/url&gt;&lt;/related-urls&gt;&lt;/urls&gt;&lt;/record&gt;&lt;/Cite&gt;&lt;/EndNote&gt;</w:instrText>
            </w:r>
            <w:r w:rsidRPr="00296F8E">
              <w:rPr>
                <w:sz w:val="20"/>
                <w:szCs w:val="20"/>
              </w:rPr>
              <w:fldChar w:fldCharType="separate"/>
            </w:r>
            <w:r w:rsidRPr="00296F8E">
              <w:rPr>
                <w:noProof/>
                <w:sz w:val="20"/>
                <w:szCs w:val="20"/>
              </w:rPr>
              <w:t>(32)</w:t>
            </w:r>
            <w:r w:rsidRPr="00296F8E">
              <w:rPr>
                <w:sz w:val="20"/>
                <w:szCs w:val="20"/>
              </w:rPr>
              <w:fldChar w:fldCharType="end"/>
            </w:r>
          </w:p>
        </w:tc>
        <w:tc>
          <w:tcPr>
            <w:tcW w:w="961" w:type="dxa"/>
          </w:tcPr>
          <w:p w14:paraId="26046661" w14:textId="77777777" w:rsidR="002738BB" w:rsidRPr="00296F8E" w:rsidRDefault="002738BB" w:rsidP="00FB2769">
            <w:pPr>
              <w:rPr>
                <w:sz w:val="20"/>
                <w:szCs w:val="20"/>
              </w:rPr>
            </w:pPr>
            <w:r w:rsidRPr="00296F8E">
              <w:rPr>
                <w:sz w:val="20"/>
                <w:szCs w:val="20"/>
              </w:rPr>
              <w:t xml:space="preserve">USA </w:t>
            </w:r>
          </w:p>
        </w:tc>
        <w:tc>
          <w:tcPr>
            <w:tcW w:w="981" w:type="dxa"/>
          </w:tcPr>
          <w:p w14:paraId="11D868FD" w14:textId="77777777" w:rsidR="002738BB" w:rsidRPr="00296F8E" w:rsidRDefault="002738BB" w:rsidP="00FB2769">
            <w:pPr>
              <w:rPr>
                <w:sz w:val="20"/>
                <w:szCs w:val="20"/>
              </w:rPr>
            </w:pPr>
            <w:r w:rsidRPr="00296F8E">
              <w:rPr>
                <w:sz w:val="20"/>
                <w:szCs w:val="20"/>
              </w:rPr>
              <w:t>50</w:t>
            </w:r>
          </w:p>
        </w:tc>
        <w:tc>
          <w:tcPr>
            <w:tcW w:w="1385" w:type="dxa"/>
          </w:tcPr>
          <w:p w14:paraId="63204D79" w14:textId="035DD0A1" w:rsidR="002738BB" w:rsidRPr="00296F8E" w:rsidRDefault="009B40E3" w:rsidP="00FB2769">
            <w:pPr>
              <w:rPr>
                <w:sz w:val="20"/>
                <w:szCs w:val="20"/>
              </w:rPr>
            </w:pPr>
            <w:r w:rsidRPr="00296F8E">
              <w:rPr>
                <w:sz w:val="20"/>
                <w:szCs w:val="20"/>
              </w:rPr>
              <w:t xml:space="preserve">Only post-hoc calculation </w:t>
            </w:r>
          </w:p>
        </w:tc>
        <w:tc>
          <w:tcPr>
            <w:tcW w:w="1385" w:type="dxa"/>
          </w:tcPr>
          <w:p w14:paraId="36406BE8" w14:textId="2E71E9BA" w:rsidR="002738BB" w:rsidRPr="00296F8E" w:rsidRDefault="002738BB" w:rsidP="00FB2769">
            <w:pPr>
              <w:rPr>
                <w:sz w:val="20"/>
                <w:szCs w:val="20"/>
              </w:rPr>
            </w:pPr>
            <w:r w:rsidRPr="00296F8E">
              <w:rPr>
                <w:sz w:val="20"/>
                <w:szCs w:val="20"/>
              </w:rPr>
              <w:t xml:space="preserve">Not reported </w:t>
            </w:r>
          </w:p>
        </w:tc>
        <w:tc>
          <w:tcPr>
            <w:tcW w:w="1671" w:type="dxa"/>
          </w:tcPr>
          <w:p w14:paraId="266989EE" w14:textId="718B077A" w:rsidR="002738BB" w:rsidRPr="00296F8E" w:rsidRDefault="002738BB" w:rsidP="009A597F">
            <w:pPr>
              <w:rPr>
                <w:sz w:val="20"/>
                <w:szCs w:val="20"/>
              </w:rPr>
            </w:pPr>
            <w:r w:rsidRPr="00296F8E">
              <w:rPr>
                <w:sz w:val="20"/>
                <w:szCs w:val="20"/>
              </w:rPr>
              <w:t>24-29 weeks until delivery</w:t>
            </w:r>
          </w:p>
        </w:tc>
        <w:tc>
          <w:tcPr>
            <w:tcW w:w="1671" w:type="dxa"/>
          </w:tcPr>
          <w:p w14:paraId="60786D62" w14:textId="3EBE5256" w:rsidR="002738BB" w:rsidRPr="00296F8E" w:rsidRDefault="002738BB" w:rsidP="00FB2769">
            <w:pPr>
              <w:rPr>
                <w:sz w:val="20"/>
                <w:szCs w:val="20"/>
              </w:rPr>
            </w:pPr>
            <w:r w:rsidRPr="00296F8E">
              <w:rPr>
                <w:sz w:val="20"/>
                <w:szCs w:val="20"/>
              </w:rPr>
              <w:t xml:space="preserve">Not reported </w:t>
            </w:r>
          </w:p>
        </w:tc>
        <w:tc>
          <w:tcPr>
            <w:tcW w:w="2031" w:type="dxa"/>
          </w:tcPr>
          <w:p w14:paraId="07093B19" w14:textId="05EB7529" w:rsidR="002738BB" w:rsidRPr="00296F8E" w:rsidRDefault="002738BB" w:rsidP="00FB2769">
            <w:pPr>
              <w:rPr>
                <w:sz w:val="20"/>
                <w:szCs w:val="20"/>
              </w:rPr>
            </w:pPr>
            <w:r w:rsidRPr="00296F8E">
              <w:rPr>
                <w:sz w:val="20"/>
                <w:szCs w:val="20"/>
              </w:rPr>
              <w:t xml:space="preserve">Not reported </w:t>
            </w:r>
          </w:p>
        </w:tc>
        <w:tc>
          <w:tcPr>
            <w:tcW w:w="1812" w:type="dxa"/>
          </w:tcPr>
          <w:p w14:paraId="082CD02E" w14:textId="77777777" w:rsidR="002738BB" w:rsidRPr="00296F8E" w:rsidRDefault="002738BB" w:rsidP="00FB2769">
            <w:pPr>
              <w:rPr>
                <w:sz w:val="20"/>
                <w:szCs w:val="20"/>
              </w:rPr>
            </w:pPr>
            <w:r w:rsidRPr="00296F8E">
              <w:rPr>
                <w:sz w:val="20"/>
                <w:szCs w:val="20"/>
              </w:rPr>
              <w:t xml:space="preserve">Not reported </w:t>
            </w:r>
          </w:p>
        </w:tc>
        <w:tc>
          <w:tcPr>
            <w:tcW w:w="1980" w:type="dxa"/>
          </w:tcPr>
          <w:p w14:paraId="3A3B1AA0" w14:textId="3C8FE5B4" w:rsidR="002738BB" w:rsidRPr="00296F8E" w:rsidRDefault="002738BB" w:rsidP="007C53FB">
            <w:pPr>
              <w:rPr>
                <w:sz w:val="20"/>
                <w:szCs w:val="20"/>
              </w:rPr>
            </w:pPr>
            <w:r w:rsidRPr="00296F8E">
              <w:rPr>
                <w:sz w:val="20"/>
                <w:szCs w:val="20"/>
              </w:rPr>
              <w:t>Fiber-enriched diet</w:t>
            </w:r>
            <w:r w:rsidR="0036064D" w:rsidRPr="00296F8E">
              <w:rPr>
                <w:sz w:val="20"/>
                <w:szCs w:val="20"/>
              </w:rPr>
              <w:t>: Fiber taken as fiber-rich foods (40g/day) and a high fiber drink (40g/day)</w:t>
            </w:r>
            <w:r w:rsidRPr="00296F8E">
              <w:rPr>
                <w:sz w:val="20"/>
                <w:szCs w:val="20"/>
              </w:rPr>
              <w:t xml:space="preserve"> </w:t>
            </w:r>
          </w:p>
        </w:tc>
        <w:tc>
          <w:tcPr>
            <w:tcW w:w="1980" w:type="dxa"/>
          </w:tcPr>
          <w:p w14:paraId="46905329" w14:textId="1A1D229B" w:rsidR="002738BB" w:rsidRPr="00296F8E" w:rsidRDefault="00484DB3" w:rsidP="007C53FB">
            <w:pPr>
              <w:rPr>
                <w:sz w:val="20"/>
                <w:szCs w:val="20"/>
              </w:rPr>
            </w:pPr>
            <w:r w:rsidRPr="00296F8E">
              <w:rPr>
                <w:sz w:val="20"/>
                <w:szCs w:val="20"/>
              </w:rPr>
              <w:t>§</w:t>
            </w:r>
            <w:r w:rsidRPr="00296F8E">
              <w:rPr>
                <w:b/>
                <w:sz w:val="20"/>
                <w:szCs w:val="20"/>
              </w:rPr>
              <w:t>Control</w:t>
            </w:r>
            <w:r w:rsidRPr="00296F8E">
              <w:rPr>
                <w:sz w:val="20"/>
                <w:szCs w:val="20"/>
              </w:rPr>
              <w:t xml:space="preserve">: </w:t>
            </w:r>
            <w:r w:rsidR="00AF069E" w:rsidRPr="00296F8E">
              <w:rPr>
                <w:sz w:val="20"/>
                <w:szCs w:val="20"/>
              </w:rPr>
              <w:t xml:space="preserve">Carb 50%; Fat 30%; Fiber 20g/d </w:t>
            </w:r>
            <w:r w:rsidRPr="00296F8E">
              <w:rPr>
                <w:sz w:val="20"/>
                <w:szCs w:val="20"/>
              </w:rPr>
              <w:t>§</w:t>
            </w:r>
            <w:r w:rsidRPr="00296F8E">
              <w:rPr>
                <w:b/>
                <w:sz w:val="20"/>
                <w:szCs w:val="20"/>
              </w:rPr>
              <w:t>Intervention</w:t>
            </w:r>
            <w:r w:rsidRPr="00296F8E">
              <w:rPr>
                <w:sz w:val="20"/>
                <w:szCs w:val="20"/>
              </w:rPr>
              <w:t xml:space="preserve">: </w:t>
            </w:r>
            <w:r w:rsidR="007C53FB" w:rsidRPr="00296F8E">
              <w:rPr>
                <w:sz w:val="20"/>
                <w:szCs w:val="20"/>
              </w:rPr>
              <w:t>Carb 60%; Fat 20% with 80g fiber/day</w:t>
            </w:r>
          </w:p>
        </w:tc>
      </w:tr>
      <w:tr w:rsidR="00E10F85" w:rsidRPr="00296F8E" w14:paraId="2D1F152E" w14:textId="29D3364B" w:rsidTr="00EF381C">
        <w:trPr>
          <w:trHeight w:val="1555"/>
        </w:trPr>
        <w:tc>
          <w:tcPr>
            <w:tcW w:w="1234" w:type="dxa"/>
          </w:tcPr>
          <w:p w14:paraId="2EF9AC5A" w14:textId="77777777" w:rsidR="002738BB" w:rsidRPr="00296F8E" w:rsidRDefault="002738BB" w:rsidP="00FB2769">
            <w:pPr>
              <w:rPr>
                <w:sz w:val="20"/>
                <w:szCs w:val="20"/>
              </w:rPr>
            </w:pPr>
            <w:r w:rsidRPr="00296F8E">
              <w:rPr>
                <w:sz w:val="20"/>
                <w:szCs w:val="20"/>
              </w:rPr>
              <w:t xml:space="preserve">Valentini, 2012 </w:t>
            </w:r>
            <w:r w:rsidRPr="00296F8E">
              <w:rPr>
                <w:sz w:val="20"/>
                <w:szCs w:val="20"/>
              </w:rPr>
              <w:fldChar w:fldCharType="begin"/>
            </w:r>
            <w:r w:rsidRPr="00296F8E">
              <w:rPr>
                <w:sz w:val="20"/>
                <w:szCs w:val="20"/>
              </w:rPr>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Pr="00296F8E">
              <w:rPr>
                <w:sz w:val="20"/>
                <w:szCs w:val="20"/>
              </w:rPr>
              <w:fldChar w:fldCharType="separate"/>
            </w:r>
            <w:r w:rsidRPr="00296F8E">
              <w:rPr>
                <w:noProof/>
                <w:sz w:val="20"/>
                <w:szCs w:val="20"/>
              </w:rPr>
              <w:t>(33)</w:t>
            </w:r>
            <w:r w:rsidRPr="00296F8E">
              <w:rPr>
                <w:sz w:val="20"/>
                <w:szCs w:val="20"/>
              </w:rPr>
              <w:fldChar w:fldCharType="end"/>
            </w:r>
          </w:p>
        </w:tc>
        <w:tc>
          <w:tcPr>
            <w:tcW w:w="961" w:type="dxa"/>
          </w:tcPr>
          <w:p w14:paraId="3B55CFD6" w14:textId="77777777" w:rsidR="002738BB" w:rsidRPr="00296F8E" w:rsidRDefault="002738BB" w:rsidP="00FB2769">
            <w:pPr>
              <w:rPr>
                <w:sz w:val="20"/>
                <w:szCs w:val="20"/>
              </w:rPr>
            </w:pPr>
            <w:r w:rsidRPr="00296F8E">
              <w:rPr>
                <w:sz w:val="20"/>
                <w:szCs w:val="20"/>
              </w:rPr>
              <w:t xml:space="preserve">Italy </w:t>
            </w:r>
          </w:p>
        </w:tc>
        <w:tc>
          <w:tcPr>
            <w:tcW w:w="981" w:type="dxa"/>
          </w:tcPr>
          <w:p w14:paraId="66132818" w14:textId="77777777" w:rsidR="002738BB" w:rsidRPr="00296F8E" w:rsidRDefault="002738BB" w:rsidP="00FB2769">
            <w:pPr>
              <w:rPr>
                <w:sz w:val="20"/>
                <w:szCs w:val="20"/>
              </w:rPr>
            </w:pPr>
            <w:r w:rsidRPr="00296F8E">
              <w:rPr>
                <w:sz w:val="20"/>
                <w:szCs w:val="20"/>
              </w:rPr>
              <w:t>20</w:t>
            </w:r>
          </w:p>
        </w:tc>
        <w:tc>
          <w:tcPr>
            <w:tcW w:w="1385" w:type="dxa"/>
          </w:tcPr>
          <w:p w14:paraId="331FB707" w14:textId="3878EAC2" w:rsidR="002738BB" w:rsidRPr="00296F8E" w:rsidRDefault="00F930E4" w:rsidP="00FB2769">
            <w:pPr>
              <w:rPr>
                <w:sz w:val="20"/>
                <w:szCs w:val="20"/>
              </w:rPr>
            </w:pPr>
            <w:r w:rsidRPr="00296F8E">
              <w:rPr>
                <w:sz w:val="20"/>
                <w:szCs w:val="20"/>
              </w:rPr>
              <w:t xml:space="preserve">Not reported </w:t>
            </w:r>
            <w:r w:rsidR="002738BB" w:rsidRPr="00296F8E">
              <w:rPr>
                <w:sz w:val="20"/>
                <w:szCs w:val="20"/>
              </w:rPr>
              <w:t xml:space="preserve">(pilot study) </w:t>
            </w:r>
          </w:p>
        </w:tc>
        <w:tc>
          <w:tcPr>
            <w:tcW w:w="1385" w:type="dxa"/>
          </w:tcPr>
          <w:p w14:paraId="07F61B61" w14:textId="34BBCEC9" w:rsidR="002738BB" w:rsidRPr="00296F8E" w:rsidRDefault="002738BB" w:rsidP="008B4871">
            <w:pPr>
              <w:rPr>
                <w:sz w:val="20"/>
                <w:szCs w:val="20"/>
              </w:rPr>
            </w:pPr>
            <w:r w:rsidRPr="00296F8E">
              <w:rPr>
                <w:sz w:val="20"/>
                <w:szCs w:val="20"/>
              </w:rPr>
              <w:t xml:space="preserve">4th International Workshop Conference on GDM </w:t>
            </w:r>
            <w:r w:rsidRPr="00296F8E">
              <w:rPr>
                <w:sz w:val="20"/>
                <w:szCs w:val="20"/>
              </w:rPr>
              <w:fldChar w:fldCharType="begin"/>
            </w:r>
            <w:r w:rsidRPr="00296F8E">
              <w:rPr>
                <w:sz w:val="20"/>
                <w:szCs w:val="20"/>
              </w:rPr>
              <w:instrText xml:space="preserve"> ADDIN EN.CITE &lt;EndNote&gt;&lt;Cite&gt;&lt;Author&gt;Metzger&lt;/Author&gt;&lt;Year&gt;1998&lt;/Year&gt;&lt;RecNum&gt;48&lt;/RecNum&gt;&lt;DisplayText&gt;(49)&lt;/DisplayText&gt;&lt;record&gt;&lt;rec-number&gt;48&lt;/rec-number&gt;&lt;foreign-keys&gt;&lt;key app="EN" db-id="e9dspraxbf0vwleavs9vxp04dstxwf2svpv0" timestamp="1509354558"&gt;48&lt;/key&gt;&lt;/foreign-keys&gt;&lt;ref-type name="Journal Article"&gt;17&lt;/ref-type&gt;&lt;contributors&gt;&lt;authors&gt;&lt;author&gt;Metzger, B. E.&lt;/author&gt;&lt;author&gt;Coustan, D. R.&lt;/author&gt;&lt;/authors&gt;&lt;/contributors&gt;&lt;auth-address&gt;Northwestern University Medical School, Chicago, Illionois 60611, USA. bem@nwu.edu&lt;/auth-address&gt;&lt;titles&gt;&lt;title&gt;Summary and recommendations of the Fourth International Workshop-Conference on Gestational Diabetes Mellitus. The Organizing Committee&lt;/title&gt;&lt;secondary-title&gt;Diabetes Care&lt;/secondary-title&gt;&lt;/titles&gt;&lt;periodical&gt;&lt;full-title&gt;Diabetes Care&lt;/full-title&gt;&lt;/periodical&gt;&lt;pages&gt;B161-7&lt;/pages&gt;&lt;volume&gt;21 Suppl 2&lt;/volume&gt;&lt;edition&gt;1998/08/15&lt;/edition&gt;&lt;keywords&gt;&lt;keyword&gt;*Diabetes, Gestational/diagnosis/epidemiology/therapy&lt;/keyword&gt;&lt;keyword&gt;Female&lt;/keyword&gt;&lt;keyword&gt;Glucose Intolerance&lt;/keyword&gt;&lt;keyword&gt;Humans&lt;/keyword&gt;&lt;keyword&gt;Infant, Newborn&lt;/keyword&gt;&lt;keyword&gt;Pregnancy&lt;/keyword&gt;&lt;keyword&gt;Pregnancy Outcome&lt;/keyword&gt;&lt;keyword&gt;Prevalence&lt;/keyword&gt;&lt;keyword&gt;United States/epidemiology&lt;/keyword&gt;&lt;/keywords&gt;&lt;dates&gt;&lt;year&gt;1998&lt;/year&gt;&lt;pub-dates&gt;&lt;date&gt;Aug&lt;/date&gt;&lt;/pub-dates&gt;&lt;/dates&gt;&lt;isbn&gt;0149-5992 (Print)&amp;#xD;0149-5992 (Linking)&lt;/isbn&gt;&lt;accession-num&gt;9704245&lt;/accession-num&gt;&lt;urls&gt;&lt;related-urls&gt;&lt;url&gt;https://www.ncbi.nlm.nih.gov/pubmed/9704245&lt;/url&gt;&lt;/related-urls&gt;&lt;/urls&gt;&lt;/record&gt;&lt;/Cite&gt;&lt;/EndNote&gt;</w:instrText>
            </w:r>
            <w:r w:rsidRPr="00296F8E">
              <w:rPr>
                <w:sz w:val="20"/>
                <w:szCs w:val="20"/>
              </w:rPr>
              <w:fldChar w:fldCharType="separate"/>
            </w:r>
            <w:r w:rsidRPr="00296F8E">
              <w:rPr>
                <w:noProof/>
                <w:sz w:val="20"/>
                <w:szCs w:val="20"/>
              </w:rPr>
              <w:t>(49)</w:t>
            </w:r>
            <w:r w:rsidRPr="00296F8E">
              <w:rPr>
                <w:sz w:val="20"/>
                <w:szCs w:val="20"/>
              </w:rPr>
              <w:fldChar w:fldCharType="end"/>
            </w:r>
          </w:p>
        </w:tc>
        <w:tc>
          <w:tcPr>
            <w:tcW w:w="1671" w:type="dxa"/>
          </w:tcPr>
          <w:p w14:paraId="7788D534" w14:textId="72763A22" w:rsidR="002738BB" w:rsidRPr="00296F8E" w:rsidRDefault="0055643B" w:rsidP="00FB2769">
            <w:pPr>
              <w:rPr>
                <w:sz w:val="20"/>
                <w:szCs w:val="20"/>
              </w:rPr>
            </w:pPr>
            <w:r w:rsidRPr="00296F8E">
              <w:rPr>
                <w:sz w:val="20"/>
                <w:szCs w:val="20"/>
              </w:rPr>
              <w:t xml:space="preserve">From diagnosis (screening at </w:t>
            </w:r>
            <w:r w:rsidR="002738BB" w:rsidRPr="00296F8E">
              <w:rPr>
                <w:sz w:val="20"/>
                <w:szCs w:val="20"/>
              </w:rPr>
              <w:t>24-28 weeks</w:t>
            </w:r>
            <w:r w:rsidRPr="00296F8E">
              <w:rPr>
                <w:sz w:val="20"/>
                <w:szCs w:val="20"/>
              </w:rPr>
              <w:t>)</w:t>
            </w:r>
            <w:r w:rsidR="002738BB" w:rsidRPr="00296F8E">
              <w:rPr>
                <w:sz w:val="20"/>
                <w:szCs w:val="20"/>
              </w:rPr>
              <w:t xml:space="preserve"> until delivery </w:t>
            </w:r>
          </w:p>
        </w:tc>
        <w:tc>
          <w:tcPr>
            <w:tcW w:w="1671" w:type="dxa"/>
          </w:tcPr>
          <w:p w14:paraId="181C0644" w14:textId="4EB3D24A" w:rsidR="002738BB" w:rsidRPr="00296F8E" w:rsidRDefault="002738BB" w:rsidP="00FB2769">
            <w:pPr>
              <w:rPr>
                <w:sz w:val="20"/>
                <w:szCs w:val="20"/>
              </w:rPr>
            </w:pPr>
            <w:r w:rsidRPr="00296F8E">
              <w:rPr>
                <w:b/>
                <w:sz w:val="20"/>
                <w:szCs w:val="20"/>
              </w:rPr>
              <w:t>Control</w:t>
            </w:r>
            <w:r w:rsidR="006A19AD" w:rsidRPr="00296F8E">
              <w:rPr>
                <w:sz w:val="20"/>
                <w:szCs w:val="20"/>
              </w:rPr>
              <w:t xml:space="preserve"> 27.1±</w:t>
            </w:r>
            <w:r w:rsidRPr="00296F8E">
              <w:rPr>
                <w:sz w:val="20"/>
                <w:szCs w:val="20"/>
              </w:rPr>
              <w:t>5.9</w:t>
            </w:r>
            <w:r w:rsidR="006A19AD" w:rsidRPr="00296F8E">
              <w:rPr>
                <w:sz w:val="20"/>
                <w:szCs w:val="20"/>
              </w:rPr>
              <w:t xml:space="preserve"> </w:t>
            </w:r>
            <w:r w:rsidRPr="00296F8E">
              <w:rPr>
                <w:b/>
                <w:sz w:val="20"/>
                <w:szCs w:val="20"/>
              </w:rPr>
              <w:t>Intervention</w:t>
            </w:r>
            <w:r w:rsidR="006A19AD" w:rsidRPr="00296F8E">
              <w:rPr>
                <w:sz w:val="20"/>
                <w:szCs w:val="20"/>
              </w:rPr>
              <w:t>: 21.3±</w:t>
            </w:r>
            <w:r w:rsidRPr="00296F8E">
              <w:rPr>
                <w:sz w:val="20"/>
                <w:szCs w:val="20"/>
              </w:rPr>
              <w:t>6.8</w:t>
            </w:r>
          </w:p>
        </w:tc>
        <w:tc>
          <w:tcPr>
            <w:tcW w:w="2031" w:type="dxa"/>
          </w:tcPr>
          <w:p w14:paraId="043873DE" w14:textId="7979EA92" w:rsidR="002738BB" w:rsidRPr="00296F8E" w:rsidRDefault="002738BB" w:rsidP="00FB2769">
            <w:pPr>
              <w:rPr>
                <w:sz w:val="20"/>
                <w:szCs w:val="20"/>
              </w:rPr>
            </w:pPr>
            <w:r w:rsidRPr="00296F8E">
              <w:rPr>
                <w:b/>
                <w:sz w:val="20"/>
                <w:szCs w:val="20"/>
              </w:rPr>
              <w:t>Control</w:t>
            </w:r>
            <w:r w:rsidRPr="00296F8E">
              <w:rPr>
                <w:sz w:val="20"/>
                <w:szCs w:val="20"/>
              </w:rPr>
              <w:t>: 24.1±4.7</w:t>
            </w:r>
            <w:r w:rsidR="006A19AD" w:rsidRPr="00296F8E">
              <w:rPr>
                <w:sz w:val="20"/>
                <w:szCs w:val="20"/>
              </w:rPr>
              <w:t xml:space="preserve"> </w:t>
            </w:r>
            <w:r w:rsidRPr="00296F8E">
              <w:rPr>
                <w:b/>
                <w:sz w:val="20"/>
                <w:szCs w:val="20"/>
              </w:rPr>
              <w:t>Intervention</w:t>
            </w:r>
            <w:r w:rsidRPr="00296F8E">
              <w:rPr>
                <w:sz w:val="20"/>
                <w:szCs w:val="20"/>
              </w:rPr>
              <w:t>: 25.7±3.6</w:t>
            </w:r>
            <w:r w:rsidR="006A19AD" w:rsidRPr="00296F8E">
              <w:rPr>
                <w:sz w:val="20"/>
                <w:szCs w:val="20"/>
              </w:rPr>
              <w:t xml:space="preserve"> </w:t>
            </w:r>
            <w:r w:rsidRPr="00296F8E">
              <w:rPr>
                <w:sz w:val="20"/>
                <w:szCs w:val="20"/>
              </w:rPr>
              <w:t xml:space="preserve">(Pre-pregnancy) </w:t>
            </w:r>
          </w:p>
        </w:tc>
        <w:tc>
          <w:tcPr>
            <w:tcW w:w="1812" w:type="dxa"/>
          </w:tcPr>
          <w:p w14:paraId="04C1B876" w14:textId="77777777" w:rsidR="002738BB" w:rsidRPr="00296F8E" w:rsidRDefault="002738BB" w:rsidP="00FB2769">
            <w:pPr>
              <w:rPr>
                <w:sz w:val="20"/>
                <w:szCs w:val="20"/>
              </w:rPr>
            </w:pPr>
            <w:r w:rsidRPr="00296F8E">
              <w:rPr>
                <w:b/>
                <w:sz w:val="20"/>
                <w:szCs w:val="20"/>
              </w:rPr>
              <w:t>Control</w:t>
            </w:r>
            <w:r w:rsidRPr="00296F8E">
              <w:rPr>
                <w:sz w:val="20"/>
                <w:szCs w:val="20"/>
              </w:rPr>
              <w:t>: 30.2±4.7</w:t>
            </w:r>
          </w:p>
          <w:p w14:paraId="16CE2BCF" w14:textId="05A317AA" w:rsidR="002738BB" w:rsidRPr="00296F8E" w:rsidRDefault="002738BB" w:rsidP="00FB2769">
            <w:pPr>
              <w:rPr>
                <w:sz w:val="20"/>
                <w:szCs w:val="20"/>
              </w:rPr>
            </w:pPr>
            <w:r w:rsidRPr="00296F8E">
              <w:rPr>
                <w:b/>
                <w:sz w:val="20"/>
                <w:szCs w:val="20"/>
              </w:rPr>
              <w:t>Intervention</w:t>
            </w:r>
            <w:r w:rsidRPr="00296F8E">
              <w:rPr>
                <w:sz w:val="20"/>
                <w:szCs w:val="20"/>
              </w:rPr>
              <w:t>: 28.9±3.3</w:t>
            </w:r>
          </w:p>
        </w:tc>
        <w:tc>
          <w:tcPr>
            <w:tcW w:w="1980" w:type="dxa"/>
          </w:tcPr>
          <w:p w14:paraId="7E736CBA" w14:textId="0B2239F6" w:rsidR="002738BB" w:rsidRPr="00296F8E" w:rsidRDefault="005B3066" w:rsidP="005B3066">
            <w:pPr>
              <w:rPr>
                <w:sz w:val="20"/>
                <w:szCs w:val="20"/>
              </w:rPr>
            </w:pPr>
            <w:r w:rsidRPr="00296F8E">
              <w:rPr>
                <w:sz w:val="20"/>
                <w:szCs w:val="20"/>
              </w:rPr>
              <w:t xml:space="preserve">Ethnic meal plan: </w:t>
            </w:r>
            <w:r w:rsidR="002738BB" w:rsidRPr="00296F8E">
              <w:rPr>
                <w:sz w:val="20"/>
                <w:szCs w:val="20"/>
              </w:rPr>
              <w:t>fo</w:t>
            </w:r>
            <w:r w:rsidRPr="00296F8E">
              <w:rPr>
                <w:sz w:val="20"/>
                <w:szCs w:val="20"/>
              </w:rPr>
              <w:t>ods commonly consumed per</w:t>
            </w:r>
            <w:r w:rsidR="002738BB" w:rsidRPr="00296F8E">
              <w:rPr>
                <w:sz w:val="20"/>
                <w:szCs w:val="20"/>
              </w:rPr>
              <w:t xml:space="preserve"> participant</w:t>
            </w:r>
            <w:r w:rsidR="002738BB" w:rsidRPr="00296F8E">
              <w:rPr>
                <w:rFonts w:eastAsia="Helvetica"/>
                <w:sz w:val="20"/>
                <w:szCs w:val="20"/>
              </w:rPr>
              <w:t>’</w:t>
            </w:r>
            <w:r w:rsidR="002738BB" w:rsidRPr="00296F8E">
              <w:rPr>
                <w:sz w:val="20"/>
                <w:szCs w:val="20"/>
              </w:rPr>
              <w:t>s ethnicity</w:t>
            </w:r>
            <w:r w:rsidRPr="00296F8E">
              <w:rPr>
                <w:sz w:val="20"/>
                <w:szCs w:val="20"/>
              </w:rPr>
              <w:t xml:space="preserve"> with the </w:t>
            </w:r>
            <w:r w:rsidR="002738BB" w:rsidRPr="00296F8E">
              <w:rPr>
                <w:sz w:val="20"/>
                <w:szCs w:val="20"/>
              </w:rPr>
              <w:t>same kcal and nutrient composition</w:t>
            </w:r>
            <w:r w:rsidRPr="00296F8E">
              <w:rPr>
                <w:sz w:val="20"/>
                <w:szCs w:val="20"/>
              </w:rPr>
              <w:t xml:space="preserve"> as the control diet</w:t>
            </w:r>
          </w:p>
        </w:tc>
        <w:tc>
          <w:tcPr>
            <w:tcW w:w="1980" w:type="dxa"/>
          </w:tcPr>
          <w:p w14:paraId="26D6B264" w14:textId="4FEAD63F" w:rsidR="002738BB" w:rsidRPr="00296F8E" w:rsidRDefault="00484DB3" w:rsidP="00FB2769">
            <w:pPr>
              <w:rPr>
                <w:sz w:val="20"/>
                <w:szCs w:val="20"/>
              </w:rPr>
            </w:pPr>
            <w:r w:rsidRPr="00296F8E">
              <w:rPr>
                <w:sz w:val="20"/>
                <w:szCs w:val="20"/>
              </w:rPr>
              <w:t>§</w:t>
            </w:r>
            <w:r w:rsidRPr="00296F8E">
              <w:rPr>
                <w:b/>
                <w:sz w:val="20"/>
                <w:szCs w:val="20"/>
              </w:rPr>
              <w:t>Control</w:t>
            </w:r>
            <w:r w:rsidRPr="00296F8E">
              <w:rPr>
                <w:sz w:val="20"/>
                <w:szCs w:val="20"/>
              </w:rPr>
              <w:t xml:space="preserve">: </w:t>
            </w:r>
            <w:r w:rsidR="001766BF" w:rsidRPr="00296F8E">
              <w:rPr>
                <w:sz w:val="20"/>
                <w:szCs w:val="20"/>
              </w:rPr>
              <w:t xml:space="preserve">Carb 55%; Protein 17%; Fat 28%; fiber 21g </w:t>
            </w:r>
            <w:r w:rsidRPr="00296F8E">
              <w:rPr>
                <w:sz w:val="20"/>
                <w:szCs w:val="20"/>
              </w:rPr>
              <w:t>§</w:t>
            </w:r>
            <w:r w:rsidRPr="00296F8E">
              <w:rPr>
                <w:b/>
                <w:sz w:val="20"/>
                <w:szCs w:val="20"/>
              </w:rPr>
              <w:t>Intervention</w:t>
            </w:r>
            <w:r w:rsidRPr="00296F8E">
              <w:rPr>
                <w:sz w:val="20"/>
                <w:szCs w:val="20"/>
              </w:rPr>
              <w:t xml:space="preserve">: </w:t>
            </w:r>
            <w:r w:rsidR="00D74AF5" w:rsidRPr="00296F8E">
              <w:rPr>
                <w:sz w:val="20"/>
                <w:szCs w:val="20"/>
              </w:rPr>
              <w:t xml:space="preserve">Carb 55%; </w:t>
            </w:r>
            <w:r w:rsidR="00163F98" w:rsidRPr="00296F8E">
              <w:rPr>
                <w:sz w:val="20"/>
                <w:szCs w:val="20"/>
              </w:rPr>
              <w:t>Protein 17%; Fat 28%; fiber 21g</w:t>
            </w:r>
          </w:p>
        </w:tc>
      </w:tr>
    </w:tbl>
    <w:p w14:paraId="78A73560" w14:textId="5C2CCA41" w:rsidR="003B280D" w:rsidRPr="00296F8E" w:rsidRDefault="00396163" w:rsidP="003B280D">
      <w:pPr>
        <w:rPr>
          <w:sz w:val="20"/>
          <w:szCs w:val="20"/>
        </w:rPr>
      </w:pPr>
      <w:r w:rsidRPr="00296F8E">
        <w:rPr>
          <w:rFonts w:ascii="Open Sans" w:eastAsia="Times New Roman" w:hAnsi="Open Sans"/>
          <w:color w:val="000000"/>
          <w:sz w:val="20"/>
          <w:szCs w:val="20"/>
          <w:shd w:val="clear" w:color="auto" w:fill="FFFFFF"/>
        </w:rPr>
        <w:t xml:space="preserve">* </w:t>
      </w:r>
      <w:r w:rsidRPr="00296F8E">
        <w:rPr>
          <w:rFonts w:eastAsia="Times New Roman"/>
          <w:color w:val="000000"/>
          <w:sz w:val="20"/>
          <w:szCs w:val="20"/>
          <w:shd w:val="clear" w:color="auto" w:fill="FFFFFF"/>
        </w:rPr>
        <w:t xml:space="preserve">Intervention is </w:t>
      </w:r>
      <w:r w:rsidRPr="00296F8E">
        <w:rPr>
          <w:sz w:val="20"/>
          <w:szCs w:val="20"/>
        </w:rPr>
        <w:t>defined as diet</w:t>
      </w:r>
      <w:r w:rsidR="00193192" w:rsidRPr="00296F8E">
        <w:rPr>
          <w:sz w:val="20"/>
          <w:szCs w:val="20"/>
        </w:rPr>
        <w:t>ary intervention</w:t>
      </w:r>
      <w:r w:rsidRPr="00296F8E">
        <w:rPr>
          <w:sz w:val="20"/>
          <w:szCs w:val="20"/>
        </w:rPr>
        <w:t xml:space="preserve"> different from the usual dietary intervention used in the control group</w:t>
      </w:r>
    </w:p>
    <w:p w14:paraId="38DEF476" w14:textId="545D4790" w:rsidR="006C3AD8" w:rsidRPr="00296F8E" w:rsidRDefault="006C3AD8" w:rsidP="003B280D">
      <w:pPr>
        <w:rPr>
          <w:rFonts w:ascii="Open Sans" w:eastAsia="Times New Roman" w:hAnsi="Open Sans"/>
          <w:color w:val="000000"/>
          <w:sz w:val="21"/>
          <w:szCs w:val="21"/>
          <w:shd w:val="clear" w:color="auto" w:fill="FFFFFF"/>
        </w:rPr>
      </w:pPr>
      <w:r w:rsidRPr="00296F8E">
        <w:rPr>
          <w:rFonts w:ascii="Open Sans" w:eastAsia="Times New Roman" w:hAnsi="Open Sans"/>
          <w:color w:val="000000"/>
          <w:sz w:val="21"/>
          <w:szCs w:val="21"/>
          <w:shd w:val="clear" w:color="auto" w:fill="FFFFFF"/>
        </w:rPr>
        <w:t xml:space="preserve">† The control and intervention groups were reversed for the purpose of meta-analysis so it could be included in the low carbohydrate group. </w:t>
      </w:r>
    </w:p>
    <w:p w14:paraId="63C54890" w14:textId="409CCB02" w:rsidR="004E538E" w:rsidRPr="00296F8E" w:rsidRDefault="004E538E" w:rsidP="003B280D">
      <w:pPr>
        <w:rPr>
          <w:rFonts w:ascii="Open Sans" w:eastAsia="Times New Roman" w:hAnsi="Open Sans"/>
          <w:color w:val="000000"/>
          <w:sz w:val="20"/>
          <w:szCs w:val="20"/>
          <w:shd w:val="clear" w:color="auto" w:fill="FFFFFF"/>
        </w:rPr>
      </w:pPr>
      <w:r w:rsidRPr="00296F8E">
        <w:rPr>
          <w:rFonts w:ascii="Open Sans" w:eastAsia="Times New Roman" w:hAnsi="Open Sans"/>
          <w:color w:val="000000"/>
          <w:sz w:val="21"/>
          <w:szCs w:val="21"/>
          <w:shd w:val="clear" w:color="auto" w:fill="FFFFFF"/>
        </w:rPr>
        <w:t xml:space="preserve">‡ </w:t>
      </w:r>
      <w:r w:rsidRPr="00296F8E">
        <w:rPr>
          <w:rFonts w:ascii="Open Sans" w:eastAsia="Times New Roman" w:hAnsi="Open Sans"/>
          <w:color w:val="000000"/>
          <w:sz w:val="20"/>
          <w:szCs w:val="20"/>
          <w:shd w:val="clear" w:color="auto" w:fill="FFFFFF"/>
        </w:rPr>
        <w:t xml:space="preserve">Reported actual dietary </w:t>
      </w:r>
      <w:r w:rsidR="002D2AFD" w:rsidRPr="00296F8E">
        <w:rPr>
          <w:rFonts w:ascii="Open Sans" w:eastAsia="Times New Roman" w:hAnsi="Open Sans"/>
          <w:color w:val="000000"/>
          <w:sz w:val="20"/>
          <w:szCs w:val="20"/>
          <w:shd w:val="clear" w:color="auto" w:fill="FFFFFF"/>
        </w:rPr>
        <w:t xml:space="preserve">intake. When not reported, prescribed dietary intake is reported. </w:t>
      </w:r>
    </w:p>
    <w:p w14:paraId="6E316D87" w14:textId="39355204" w:rsidR="00193192" w:rsidRPr="00296F8E" w:rsidRDefault="00193192" w:rsidP="00193192">
      <w:pPr>
        <w:rPr>
          <w:sz w:val="20"/>
          <w:szCs w:val="20"/>
        </w:rPr>
      </w:pPr>
      <w:r w:rsidRPr="00296F8E">
        <w:rPr>
          <w:sz w:val="20"/>
          <w:szCs w:val="20"/>
        </w:rPr>
        <w:t xml:space="preserve">§ Indicates prescribed diet </w:t>
      </w:r>
    </w:p>
    <w:p w14:paraId="732F0721" w14:textId="77777777" w:rsidR="00193192" w:rsidRPr="00296F8E" w:rsidRDefault="00193192" w:rsidP="003B280D">
      <w:pPr>
        <w:rPr>
          <w:sz w:val="20"/>
          <w:szCs w:val="20"/>
        </w:rPr>
      </w:pPr>
    </w:p>
    <w:p w14:paraId="41B78B47" w14:textId="77777777" w:rsidR="003B280D" w:rsidRPr="00296F8E" w:rsidRDefault="003B280D" w:rsidP="003B280D"/>
    <w:p w14:paraId="3966EFBF" w14:textId="77777777" w:rsidR="003B280D" w:rsidRPr="00296F8E" w:rsidRDefault="003B280D" w:rsidP="003B280D"/>
    <w:p w14:paraId="3D083AC5" w14:textId="77777777" w:rsidR="003B280D" w:rsidRPr="00296F8E" w:rsidRDefault="003B280D" w:rsidP="003B280D"/>
    <w:p w14:paraId="7FC35CDF" w14:textId="77777777" w:rsidR="003B280D" w:rsidRPr="00296F8E" w:rsidRDefault="003B280D" w:rsidP="003B280D">
      <w:pPr>
        <w:sectPr w:rsidR="003B280D" w:rsidRPr="00296F8E" w:rsidSect="009A597F">
          <w:pgSz w:w="20160" w:h="12240" w:orient="landscape" w:code="5"/>
          <w:pgMar w:top="1440" w:right="1080" w:bottom="1440" w:left="1080" w:header="708" w:footer="708" w:gutter="0"/>
          <w:cols w:space="708"/>
          <w:docGrid w:linePitch="360"/>
        </w:sectPr>
      </w:pPr>
    </w:p>
    <w:p w14:paraId="04CED7E4" w14:textId="77777777" w:rsidR="003B280D" w:rsidRPr="00296F8E" w:rsidRDefault="006F21BC" w:rsidP="003B280D">
      <w:r w:rsidRPr="00296F8E">
        <w:rPr>
          <w:b/>
        </w:rPr>
        <w:lastRenderedPageBreak/>
        <w:t>Table 2</w:t>
      </w:r>
      <w:r w:rsidR="003B280D" w:rsidRPr="00296F8E">
        <w:rPr>
          <w:b/>
        </w:rPr>
        <w:t>:</w:t>
      </w:r>
      <w:r w:rsidR="003B280D" w:rsidRPr="00296F8E">
        <w:t xml:space="preserve"> Results of pooled analyses of </w:t>
      </w:r>
      <w:r w:rsidR="003650E2" w:rsidRPr="00296F8E">
        <w:t xml:space="preserve">primary </w:t>
      </w:r>
      <w:r w:rsidR="003B280D" w:rsidRPr="00296F8E">
        <w:t xml:space="preserve">maternal glycemic </w:t>
      </w:r>
      <w:r w:rsidR="003650E2" w:rsidRPr="00296F8E">
        <w:t xml:space="preserve">and infant birthweight outcomes </w:t>
      </w:r>
    </w:p>
    <w:p w14:paraId="0E3D097E" w14:textId="77777777" w:rsidR="003B280D" w:rsidRPr="00296F8E" w:rsidRDefault="003B280D" w:rsidP="003B280D"/>
    <w:tbl>
      <w:tblPr>
        <w:tblStyle w:val="TableGrid"/>
        <w:tblW w:w="9351" w:type="dxa"/>
        <w:tblLook w:val="04A0" w:firstRow="1" w:lastRow="0" w:firstColumn="1" w:lastColumn="0" w:noHBand="0" w:noVBand="1"/>
      </w:tblPr>
      <w:tblGrid>
        <w:gridCol w:w="2629"/>
        <w:gridCol w:w="1824"/>
        <w:gridCol w:w="963"/>
        <w:gridCol w:w="1016"/>
        <w:gridCol w:w="2117"/>
        <w:gridCol w:w="802"/>
      </w:tblGrid>
      <w:tr w:rsidR="003B280D" w:rsidRPr="00296F8E" w14:paraId="5019A5B2" w14:textId="77777777" w:rsidTr="00126679">
        <w:tc>
          <w:tcPr>
            <w:tcW w:w="2689" w:type="dxa"/>
          </w:tcPr>
          <w:p w14:paraId="56A1DB13" w14:textId="77777777" w:rsidR="003B280D" w:rsidRPr="00296F8E" w:rsidRDefault="003B280D" w:rsidP="00A76DA8">
            <w:pPr>
              <w:rPr>
                <w:b/>
              </w:rPr>
            </w:pPr>
            <w:r w:rsidRPr="00296F8E">
              <w:rPr>
                <w:b/>
              </w:rPr>
              <w:t xml:space="preserve">Outcome </w:t>
            </w:r>
          </w:p>
        </w:tc>
        <w:tc>
          <w:tcPr>
            <w:tcW w:w="1842" w:type="dxa"/>
          </w:tcPr>
          <w:p w14:paraId="1A5E3980" w14:textId="329FF12B" w:rsidR="003B280D" w:rsidRPr="00296F8E" w:rsidRDefault="003B280D" w:rsidP="00C60658">
            <w:pPr>
              <w:jc w:val="center"/>
              <w:rPr>
                <w:b/>
              </w:rPr>
            </w:pPr>
            <w:r w:rsidRPr="00296F8E">
              <w:rPr>
                <w:b/>
              </w:rPr>
              <w:t>Diet Subgroup</w:t>
            </w:r>
          </w:p>
        </w:tc>
        <w:tc>
          <w:tcPr>
            <w:tcW w:w="921" w:type="dxa"/>
          </w:tcPr>
          <w:p w14:paraId="2BD0B5EC" w14:textId="77777777" w:rsidR="003B280D" w:rsidRPr="00296F8E" w:rsidRDefault="003B280D" w:rsidP="00A76DA8">
            <w:pPr>
              <w:jc w:val="center"/>
              <w:rPr>
                <w:b/>
              </w:rPr>
            </w:pPr>
            <w:r w:rsidRPr="00296F8E">
              <w:rPr>
                <w:b/>
              </w:rPr>
              <w:t>No. of Studies</w:t>
            </w:r>
          </w:p>
        </w:tc>
        <w:tc>
          <w:tcPr>
            <w:tcW w:w="922" w:type="dxa"/>
          </w:tcPr>
          <w:p w14:paraId="00DFF116" w14:textId="77777777" w:rsidR="003B280D" w:rsidRPr="00296F8E" w:rsidRDefault="003B280D" w:rsidP="00A76DA8">
            <w:pPr>
              <w:jc w:val="center"/>
              <w:rPr>
                <w:b/>
              </w:rPr>
            </w:pPr>
            <w:r w:rsidRPr="00296F8E">
              <w:rPr>
                <w:b/>
              </w:rPr>
              <w:t>No. of Women</w:t>
            </w:r>
          </w:p>
        </w:tc>
        <w:tc>
          <w:tcPr>
            <w:tcW w:w="2166" w:type="dxa"/>
          </w:tcPr>
          <w:p w14:paraId="2A307E02" w14:textId="77777777" w:rsidR="003B280D" w:rsidRPr="00296F8E" w:rsidRDefault="003B280D" w:rsidP="00A76DA8">
            <w:pPr>
              <w:jc w:val="center"/>
              <w:rPr>
                <w:b/>
              </w:rPr>
            </w:pPr>
            <w:r w:rsidRPr="00296F8E">
              <w:rPr>
                <w:b/>
              </w:rPr>
              <w:t>Effect estimate</w:t>
            </w:r>
          </w:p>
        </w:tc>
        <w:tc>
          <w:tcPr>
            <w:tcW w:w="811" w:type="dxa"/>
          </w:tcPr>
          <w:p w14:paraId="215EE23B" w14:textId="77777777" w:rsidR="003B280D" w:rsidRPr="00296F8E" w:rsidRDefault="003B280D" w:rsidP="00A76DA8">
            <w:pPr>
              <w:jc w:val="center"/>
              <w:rPr>
                <w:b/>
              </w:rPr>
            </w:pPr>
            <w:r w:rsidRPr="00296F8E">
              <w:rPr>
                <w:b/>
              </w:rPr>
              <w:t>I</w:t>
            </w:r>
            <w:r w:rsidRPr="00296F8E">
              <w:rPr>
                <w:b/>
                <w:vertAlign w:val="superscript"/>
              </w:rPr>
              <w:t xml:space="preserve">2 </w:t>
            </w:r>
            <w:r w:rsidRPr="00296F8E">
              <w:rPr>
                <w:b/>
              </w:rPr>
              <w:t>(%)</w:t>
            </w:r>
          </w:p>
        </w:tc>
      </w:tr>
      <w:tr w:rsidR="005B58BB" w:rsidRPr="00296F8E" w14:paraId="457164B4" w14:textId="77777777" w:rsidTr="007F2BD1">
        <w:tc>
          <w:tcPr>
            <w:tcW w:w="9351" w:type="dxa"/>
            <w:gridSpan w:val="6"/>
          </w:tcPr>
          <w:p w14:paraId="02F67EF6" w14:textId="77777777" w:rsidR="005B58BB" w:rsidRPr="00296F8E" w:rsidRDefault="005B58BB" w:rsidP="005B58BB">
            <w:pPr>
              <w:rPr>
                <w:b/>
              </w:rPr>
            </w:pPr>
            <w:r w:rsidRPr="00296F8E">
              <w:rPr>
                <w:b/>
              </w:rPr>
              <w:t xml:space="preserve">Maternal Glycemic Outcomes </w:t>
            </w:r>
          </w:p>
        </w:tc>
      </w:tr>
      <w:tr w:rsidR="003B280D" w:rsidRPr="00296F8E" w14:paraId="1B04E7EC" w14:textId="77777777" w:rsidTr="00126679">
        <w:tc>
          <w:tcPr>
            <w:tcW w:w="2689" w:type="dxa"/>
          </w:tcPr>
          <w:p w14:paraId="2A313638" w14:textId="77777777" w:rsidR="003B280D" w:rsidRPr="00296F8E" w:rsidRDefault="003B280D" w:rsidP="00A76DA8"/>
        </w:tc>
        <w:tc>
          <w:tcPr>
            <w:tcW w:w="1842" w:type="dxa"/>
          </w:tcPr>
          <w:p w14:paraId="3CF9D13E" w14:textId="77777777" w:rsidR="003B280D" w:rsidRPr="00296F8E" w:rsidRDefault="003B280D" w:rsidP="00A76DA8"/>
        </w:tc>
        <w:tc>
          <w:tcPr>
            <w:tcW w:w="921" w:type="dxa"/>
            <w:vAlign w:val="bottom"/>
          </w:tcPr>
          <w:p w14:paraId="56DD1BA0" w14:textId="77777777" w:rsidR="003B280D" w:rsidRPr="00296F8E" w:rsidRDefault="003B280D" w:rsidP="00A76DA8">
            <w:pPr>
              <w:jc w:val="center"/>
            </w:pPr>
          </w:p>
        </w:tc>
        <w:tc>
          <w:tcPr>
            <w:tcW w:w="922" w:type="dxa"/>
            <w:vAlign w:val="bottom"/>
          </w:tcPr>
          <w:p w14:paraId="7B79BCBC" w14:textId="77777777" w:rsidR="003B280D" w:rsidRPr="00296F8E" w:rsidRDefault="003B280D" w:rsidP="00A76DA8">
            <w:pPr>
              <w:jc w:val="center"/>
            </w:pPr>
          </w:p>
        </w:tc>
        <w:tc>
          <w:tcPr>
            <w:tcW w:w="2166" w:type="dxa"/>
            <w:vAlign w:val="bottom"/>
          </w:tcPr>
          <w:p w14:paraId="084A82EB" w14:textId="77777777" w:rsidR="003B280D" w:rsidRPr="00296F8E" w:rsidRDefault="003B280D" w:rsidP="00A76DA8">
            <w:pPr>
              <w:jc w:val="center"/>
            </w:pPr>
            <w:r w:rsidRPr="00296F8E">
              <w:t>Mean [95% CI]</w:t>
            </w:r>
          </w:p>
        </w:tc>
        <w:tc>
          <w:tcPr>
            <w:tcW w:w="811" w:type="dxa"/>
          </w:tcPr>
          <w:p w14:paraId="2D8D2659" w14:textId="77777777" w:rsidR="003B280D" w:rsidRPr="00296F8E" w:rsidRDefault="003B280D" w:rsidP="00A76DA8">
            <w:pPr>
              <w:jc w:val="center"/>
            </w:pPr>
          </w:p>
        </w:tc>
      </w:tr>
      <w:tr w:rsidR="002E27A2" w:rsidRPr="00296F8E" w14:paraId="0528B096" w14:textId="77777777" w:rsidTr="00126679">
        <w:tc>
          <w:tcPr>
            <w:tcW w:w="2689" w:type="dxa"/>
          </w:tcPr>
          <w:p w14:paraId="2641F611" w14:textId="691ACDB1" w:rsidR="002E27A2" w:rsidRPr="00296F8E" w:rsidRDefault="002E27A2" w:rsidP="00A76DA8">
            <w:r w:rsidRPr="00296F8E">
              <w:t>Change in fasting glucose</w:t>
            </w:r>
            <w:r w:rsidR="00A674A1" w:rsidRPr="00296F8E">
              <w:t xml:space="preserve"> (mg/dl)</w:t>
            </w:r>
          </w:p>
        </w:tc>
        <w:tc>
          <w:tcPr>
            <w:tcW w:w="1842" w:type="dxa"/>
          </w:tcPr>
          <w:p w14:paraId="4B89BFE5" w14:textId="307918F7" w:rsidR="002E27A2" w:rsidRPr="00296F8E" w:rsidRDefault="002E27A2" w:rsidP="00634386">
            <w:r w:rsidRPr="00296F8E">
              <w:t xml:space="preserve">All diets </w:t>
            </w:r>
          </w:p>
        </w:tc>
        <w:tc>
          <w:tcPr>
            <w:tcW w:w="921" w:type="dxa"/>
            <w:vAlign w:val="bottom"/>
          </w:tcPr>
          <w:p w14:paraId="7E93863C" w14:textId="77777777" w:rsidR="002E27A2" w:rsidRPr="00296F8E" w:rsidRDefault="002E27A2" w:rsidP="00A76DA8">
            <w:pPr>
              <w:jc w:val="center"/>
            </w:pPr>
            <w:r w:rsidRPr="00296F8E">
              <w:t>13</w:t>
            </w:r>
          </w:p>
        </w:tc>
        <w:tc>
          <w:tcPr>
            <w:tcW w:w="922" w:type="dxa"/>
            <w:vAlign w:val="bottom"/>
          </w:tcPr>
          <w:p w14:paraId="7C91A806" w14:textId="77777777" w:rsidR="002E27A2" w:rsidRPr="00296F8E" w:rsidRDefault="002E27A2" w:rsidP="00A76DA8">
            <w:pPr>
              <w:jc w:val="center"/>
            </w:pPr>
            <w:r w:rsidRPr="00296F8E">
              <w:t>662</w:t>
            </w:r>
          </w:p>
        </w:tc>
        <w:tc>
          <w:tcPr>
            <w:tcW w:w="2166" w:type="dxa"/>
            <w:vAlign w:val="bottom"/>
          </w:tcPr>
          <w:p w14:paraId="7AE7F4AC" w14:textId="77777777" w:rsidR="002E27A2" w:rsidRPr="00296F8E" w:rsidRDefault="002E27A2" w:rsidP="00A76DA8">
            <w:pPr>
              <w:jc w:val="center"/>
            </w:pPr>
            <w:r w:rsidRPr="00296F8E">
              <w:t>-4.07 [-7.58, -0.57]</w:t>
            </w:r>
          </w:p>
        </w:tc>
        <w:tc>
          <w:tcPr>
            <w:tcW w:w="811" w:type="dxa"/>
          </w:tcPr>
          <w:p w14:paraId="2FA26C7C" w14:textId="77777777" w:rsidR="002E27A2" w:rsidRPr="00296F8E" w:rsidRDefault="002E27A2" w:rsidP="00A76DA8">
            <w:pPr>
              <w:jc w:val="center"/>
            </w:pPr>
            <w:r w:rsidRPr="00296F8E">
              <w:t>86</w:t>
            </w:r>
          </w:p>
        </w:tc>
      </w:tr>
      <w:tr w:rsidR="002E27A2" w:rsidRPr="00296F8E" w14:paraId="6829952E" w14:textId="77777777" w:rsidTr="00126679">
        <w:tc>
          <w:tcPr>
            <w:tcW w:w="2689" w:type="dxa"/>
          </w:tcPr>
          <w:p w14:paraId="050B0E50" w14:textId="77777777" w:rsidR="002E27A2" w:rsidRPr="00296F8E" w:rsidRDefault="002E27A2" w:rsidP="00A76DA8"/>
        </w:tc>
        <w:tc>
          <w:tcPr>
            <w:tcW w:w="1842" w:type="dxa"/>
            <w:vAlign w:val="bottom"/>
          </w:tcPr>
          <w:p w14:paraId="1430BFCC" w14:textId="3AA519C4" w:rsidR="002E27A2" w:rsidRPr="00296F8E" w:rsidRDefault="002E27A2" w:rsidP="008B4871">
            <w:r w:rsidRPr="00296F8E">
              <w:t>Low GI</w:t>
            </w:r>
            <w:r w:rsidR="00634386" w:rsidRPr="00296F8E">
              <w:t xml:space="preserve"> </w:t>
            </w:r>
            <w:r w:rsidR="00634386" w:rsidRPr="00296F8E">
              <w:fldChar w:fldCharType="begin">
                <w:fldData xml:space="preserve">PEVuZE5vdGU+PENpdGU+PEF1dGhvcj5HcmFudDwvQXV0aG9yPjxZZWFyPjIwMTE8L1llYXI+PFJl
Y051bT40NjczPC9SZWNOdW0+PERpc3BsYXlUZXh0PigyNTsgMjg7IDI5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E8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==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g7IDI5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E8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==
</w:fldData>
              </w:fldChar>
            </w:r>
            <w:r w:rsidR="008B4871" w:rsidRPr="00296F8E">
              <w:instrText xml:space="preserve"> ADDIN EN.CITE.DATA </w:instrText>
            </w:r>
            <w:r w:rsidR="008B4871" w:rsidRPr="00296F8E">
              <w:fldChar w:fldCharType="end"/>
            </w:r>
            <w:r w:rsidR="00634386" w:rsidRPr="00296F8E">
              <w:fldChar w:fldCharType="separate"/>
            </w:r>
            <w:r w:rsidR="00BE2CA9" w:rsidRPr="00296F8E">
              <w:rPr>
                <w:noProof/>
              </w:rPr>
              <w:t>(25; 28; 29)</w:t>
            </w:r>
            <w:r w:rsidR="00634386" w:rsidRPr="00296F8E">
              <w:fldChar w:fldCharType="end"/>
            </w:r>
          </w:p>
        </w:tc>
        <w:tc>
          <w:tcPr>
            <w:tcW w:w="921" w:type="dxa"/>
            <w:vAlign w:val="bottom"/>
          </w:tcPr>
          <w:p w14:paraId="2D3AB972" w14:textId="77777777" w:rsidR="002E27A2" w:rsidRPr="00296F8E" w:rsidRDefault="002E27A2" w:rsidP="00A76DA8">
            <w:pPr>
              <w:jc w:val="center"/>
            </w:pPr>
            <w:r w:rsidRPr="00296F8E">
              <w:t>3</w:t>
            </w:r>
          </w:p>
        </w:tc>
        <w:tc>
          <w:tcPr>
            <w:tcW w:w="922" w:type="dxa"/>
            <w:vAlign w:val="bottom"/>
          </w:tcPr>
          <w:p w14:paraId="40E91711" w14:textId="77777777" w:rsidR="002E27A2" w:rsidRPr="00296F8E" w:rsidRDefault="002E27A2" w:rsidP="00A76DA8">
            <w:pPr>
              <w:jc w:val="center"/>
            </w:pPr>
            <w:r w:rsidRPr="00296F8E">
              <w:t>195</w:t>
            </w:r>
          </w:p>
        </w:tc>
        <w:tc>
          <w:tcPr>
            <w:tcW w:w="2166" w:type="dxa"/>
            <w:vAlign w:val="bottom"/>
          </w:tcPr>
          <w:p w14:paraId="4926BA0C" w14:textId="77777777" w:rsidR="002E27A2" w:rsidRPr="00296F8E" w:rsidRDefault="002E27A2" w:rsidP="00A76DA8">
            <w:pPr>
              <w:jc w:val="center"/>
            </w:pPr>
            <w:r w:rsidRPr="00296F8E">
              <w:t>-5.28[-6.83, -3.73]</w:t>
            </w:r>
          </w:p>
        </w:tc>
        <w:tc>
          <w:tcPr>
            <w:tcW w:w="811" w:type="dxa"/>
          </w:tcPr>
          <w:p w14:paraId="6DBC3426" w14:textId="77777777" w:rsidR="002E27A2" w:rsidRPr="00296F8E" w:rsidRDefault="002E27A2" w:rsidP="00A76DA8">
            <w:pPr>
              <w:jc w:val="center"/>
            </w:pPr>
            <w:r w:rsidRPr="00296F8E">
              <w:t>0</w:t>
            </w:r>
          </w:p>
        </w:tc>
      </w:tr>
      <w:tr w:rsidR="002E27A2" w:rsidRPr="00296F8E" w14:paraId="53F7AB6A" w14:textId="77777777" w:rsidTr="00126679">
        <w:tc>
          <w:tcPr>
            <w:tcW w:w="2689" w:type="dxa"/>
          </w:tcPr>
          <w:p w14:paraId="1E4CFDD3" w14:textId="77777777" w:rsidR="002E27A2" w:rsidRPr="00296F8E" w:rsidRDefault="002E27A2" w:rsidP="00A76DA8"/>
        </w:tc>
        <w:tc>
          <w:tcPr>
            <w:tcW w:w="1842" w:type="dxa"/>
            <w:vAlign w:val="bottom"/>
          </w:tcPr>
          <w:p w14:paraId="0AB241A7" w14:textId="177DAFF0" w:rsidR="002E27A2" w:rsidRPr="00296F8E" w:rsidRDefault="002E27A2" w:rsidP="008B4871">
            <w:r w:rsidRPr="00296F8E">
              <w:t>DASH</w:t>
            </w:r>
            <w:r w:rsidR="00634386" w:rsidRPr="00296F8E">
              <w:t xml:space="preserve"> </w:t>
            </w:r>
            <w:r w:rsidR="00634386" w:rsidRPr="00296F8E">
              <w:fldChar w:fldCharType="begin">
                <w:fldData xml:space="preserve">PEVuZE5vdGU+PENpdGU+PEF1dGhvcj5Bc2VtaTwvQXV0aG9yPjxZZWFyPjIwMTM8L1llYXI+PFJl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TsgMzUpPC9EaXNwbGF5VGV4dD48cmVj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</w:fldData>
              </w:fldChar>
            </w:r>
            <w:r w:rsidR="008B4871" w:rsidRPr="00296F8E">
              <w:instrText xml:space="preserve"> ADDIN EN.CITE.DATA </w:instrText>
            </w:r>
            <w:r w:rsidR="008B4871" w:rsidRPr="00296F8E">
              <w:fldChar w:fldCharType="end"/>
            </w:r>
            <w:r w:rsidR="00634386" w:rsidRPr="00296F8E">
              <w:fldChar w:fldCharType="separate"/>
            </w:r>
            <w:r w:rsidR="00BE2CA9" w:rsidRPr="00296F8E">
              <w:rPr>
                <w:noProof/>
              </w:rPr>
              <w:t>(21; 35)</w:t>
            </w:r>
            <w:r w:rsidR="00634386" w:rsidRPr="00296F8E">
              <w:fldChar w:fldCharType="end"/>
            </w:r>
          </w:p>
        </w:tc>
        <w:tc>
          <w:tcPr>
            <w:tcW w:w="921" w:type="dxa"/>
            <w:vAlign w:val="bottom"/>
          </w:tcPr>
          <w:p w14:paraId="738D4768" w14:textId="77777777" w:rsidR="002E27A2" w:rsidRPr="00296F8E" w:rsidRDefault="002E27A2" w:rsidP="00A76DA8">
            <w:pPr>
              <w:jc w:val="center"/>
            </w:pPr>
            <w:r w:rsidRPr="00296F8E">
              <w:t>2</w:t>
            </w:r>
          </w:p>
        </w:tc>
        <w:tc>
          <w:tcPr>
            <w:tcW w:w="922" w:type="dxa"/>
            <w:vAlign w:val="bottom"/>
          </w:tcPr>
          <w:p w14:paraId="0DF95346" w14:textId="77777777" w:rsidR="002E27A2" w:rsidRPr="00296F8E" w:rsidRDefault="002E27A2" w:rsidP="00A76DA8">
            <w:pPr>
              <w:jc w:val="center"/>
            </w:pPr>
            <w:r w:rsidRPr="00296F8E">
              <w:t>67</w:t>
            </w:r>
          </w:p>
        </w:tc>
        <w:tc>
          <w:tcPr>
            <w:tcW w:w="2166" w:type="dxa"/>
            <w:vAlign w:val="bottom"/>
          </w:tcPr>
          <w:p w14:paraId="30FC6CE3" w14:textId="77777777" w:rsidR="002E27A2" w:rsidRPr="00296F8E" w:rsidRDefault="002E27A2" w:rsidP="00A76DA8">
            <w:pPr>
              <w:jc w:val="center"/>
            </w:pPr>
            <w:r w:rsidRPr="00296F8E">
              <w:t>-11.55 [-14.00, -9.09]</w:t>
            </w:r>
          </w:p>
        </w:tc>
        <w:tc>
          <w:tcPr>
            <w:tcW w:w="811" w:type="dxa"/>
          </w:tcPr>
          <w:p w14:paraId="5EEA0CBE" w14:textId="77777777" w:rsidR="002E27A2" w:rsidRPr="00296F8E" w:rsidRDefault="002E27A2" w:rsidP="00A76DA8">
            <w:pPr>
              <w:jc w:val="center"/>
            </w:pPr>
            <w:r w:rsidRPr="00296F8E">
              <w:t>0</w:t>
            </w:r>
          </w:p>
        </w:tc>
      </w:tr>
      <w:tr w:rsidR="002E27A2" w:rsidRPr="00296F8E" w14:paraId="02E6A627" w14:textId="77777777" w:rsidTr="00126679">
        <w:tc>
          <w:tcPr>
            <w:tcW w:w="2689" w:type="dxa"/>
          </w:tcPr>
          <w:p w14:paraId="5F77EBE8" w14:textId="77777777" w:rsidR="002E27A2" w:rsidRPr="00296F8E" w:rsidRDefault="002E27A2" w:rsidP="00A76DA8"/>
        </w:tc>
        <w:tc>
          <w:tcPr>
            <w:tcW w:w="1842" w:type="dxa"/>
            <w:vAlign w:val="bottom"/>
          </w:tcPr>
          <w:p w14:paraId="16A1FA6D" w14:textId="0DEEC574" w:rsidR="002E27A2" w:rsidRPr="00296F8E" w:rsidRDefault="002E27A2" w:rsidP="008B4871">
            <w:r w:rsidRPr="00296F8E">
              <w:t xml:space="preserve">Low </w:t>
            </w:r>
            <w:r w:rsidR="00490AC1" w:rsidRPr="00296F8E">
              <w:t>carbohydrate</w:t>
            </w:r>
            <w:r w:rsidR="00634386" w:rsidRPr="00296F8E">
              <w:t xml:space="preserve"> </w:t>
            </w:r>
            <w:r w:rsidR="00634386"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 </w:instrText>
            </w:r>
            <w:r w:rsidR="008B4871"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DATA </w:instrText>
            </w:r>
            <w:r w:rsidR="008B4871" w:rsidRPr="00296F8E">
              <w:fldChar w:fldCharType="end"/>
            </w:r>
            <w:r w:rsidR="00634386" w:rsidRPr="00296F8E">
              <w:fldChar w:fldCharType="separate"/>
            </w:r>
            <w:r w:rsidR="00BE2CA9" w:rsidRPr="00296F8E">
              <w:rPr>
                <w:noProof/>
              </w:rPr>
              <w:t>(12; 24)</w:t>
            </w:r>
            <w:r w:rsidR="00634386" w:rsidRPr="00296F8E">
              <w:fldChar w:fldCharType="end"/>
            </w:r>
          </w:p>
        </w:tc>
        <w:tc>
          <w:tcPr>
            <w:tcW w:w="921" w:type="dxa"/>
            <w:vAlign w:val="bottom"/>
          </w:tcPr>
          <w:p w14:paraId="5F10E496" w14:textId="77777777" w:rsidR="002E27A2" w:rsidRPr="00296F8E" w:rsidRDefault="002E27A2" w:rsidP="00A76DA8">
            <w:pPr>
              <w:jc w:val="center"/>
            </w:pPr>
            <w:r w:rsidRPr="00296F8E">
              <w:t>2</w:t>
            </w:r>
          </w:p>
        </w:tc>
        <w:tc>
          <w:tcPr>
            <w:tcW w:w="922" w:type="dxa"/>
            <w:vAlign w:val="bottom"/>
          </w:tcPr>
          <w:p w14:paraId="261E4927" w14:textId="77777777" w:rsidR="002E27A2" w:rsidRPr="00296F8E" w:rsidRDefault="002E27A2" w:rsidP="00A76DA8">
            <w:pPr>
              <w:jc w:val="center"/>
            </w:pPr>
            <w:r w:rsidRPr="00296F8E">
              <w:t>42</w:t>
            </w:r>
          </w:p>
        </w:tc>
        <w:tc>
          <w:tcPr>
            <w:tcW w:w="2166" w:type="dxa"/>
            <w:vAlign w:val="bottom"/>
          </w:tcPr>
          <w:p w14:paraId="72E91DE7" w14:textId="77777777" w:rsidR="002E27A2" w:rsidRPr="00296F8E" w:rsidRDefault="002E27A2" w:rsidP="00A76DA8">
            <w:pPr>
              <w:jc w:val="center"/>
            </w:pPr>
            <w:r w:rsidRPr="00296F8E">
              <w:t>3.81 [-4.29, 11.92]</w:t>
            </w:r>
          </w:p>
        </w:tc>
        <w:tc>
          <w:tcPr>
            <w:tcW w:w="811" w:type="dxa"/>
          </w:tcPr>
          <w:p w14:paraId="742D24B8" w14:textId="77777777" w:rsidR="002E27A2" w:rsidRPr="00296F8E" w:rsidRDefault="002E27A2" w:rsidP="00A76DA8">
            <w:pPr>
              <w:jc w:val="center"/>
            </w:pPr>
            <w:r w:rsidRPr="00296F8E">
              <w:t>69</w:t>
            </w:r>
          </w:p>
        </w:tc>
      </w:tr>
      <w:tr w:rsidR="002E27A2" w:rsidRPr="00296F8E" w14:paraId="1FA380C0" w14:textId="77777777" w:rsidTr="00126679">
        <w:tc>
          <w:tcPr>
            <w:tcW w:w="2689" w:type="dxa"/>
          </w:tcPr>
          <w:p w14:paraId="6580CAA8" w14:textId="77777777" w:rsidR="002E27A2" w:rsidRPr="00296F8E" w:rsidRDefault="002E27A2" w:rsidP="00A76DA8"/>
        </w:tc>
        <w:tc>
          <w:tcPr>
            <w:tcW w:w="1842" w:type="dxa"/>
            <w:vAlign w:val="bottom"/>
          </w:tcPr>
          <w:p w14:paraId="18EB7A7C" w14:textId="7F6382C1" w:rsidR="002E27A2" w:rsidRPr="00296F8E" w:rsidRDefault="002E27A2" w:rsidP="008B4871">
            <w:r w:rsidRPr="00296F8E">
              <w:t>Fat modification</w:t>
            </w:r>
            <w:r w:rsidR="00634386" w:rsidRPr="00296F8E">
              <w:t xml:space="preserve"> </w:t>
            </w:r>
            <w:r w:rsidR="00634386"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DATA </w:instrText>
            </w:r>
            <w:r w:rsidR="008B4871" w:rsidRPr="00296F8E">
              <w:fldChar w:fldCharType="end"/>
            </w:r>
            <w:r w:rsidR="00634386" w:rsidRPr="00296F8E">
              <w:fldChar w:fldCharType="separate"/>
            </w:r>
            <w:r w:rsidR="00BE2CA9" w:rsidRPr="00296F8E">
              <w:rPr>
                <w:noProof/>
              </w:rPr>
              <w:t>(27; 34)</w:t>
            </w:r>
            <w:r w:rsidR="00634386" w:rsidRPr="00296F8E">
              <w:fldChar w:fldCharType="end"/>
            </w:r>
          </w:p>
        </w:tc>
        <w:tc>
          <w:tcPr>
            <w:tcW w:w="921" w:type="dxa"/>
            <w:vAlign w:val="bottom"/>
          </w:tcPr>
          <w:p w14:paraId="1CC69D4C" w14:textId="77777777" w:rsidR="002E27A2" w:rsidRPr="00296F8E" w:rsidRDefault="002E27A2" w:rsidP="00A76DA8">
            <w:pPr>
              <w:jc w:val="center"/>
            </w:pPr>
            <w:r w:rsidRPr="00296F8E">
              <w:t>2</w:t>
            </w:r>
          </w:p>
        </w:tc>
        <w:tc>
          <w:tcPr>
            <w:tcW w:w="922" w:type="dxa"/>
            <w:vAlign w:val="bottom"/>
          </w:tcPr>
          <w:p w14:paraId="0A8D3392" w14:textId="77777777" w:rsidR="002E27A2" w:rsidRPr="00296F8E" w:rsidRDefault="002E27A2" w:rsidP="00A76DA8">
            <w:pPr>
              <w:jc w:val="center"/>
            </w:pPr>
            <w:r w:rsidRPr="00296F8E">
              <w:t>109</w:t>
            </w:r>
          </w:p>
        </w:tc>
        <w:tc>
          <w:tcPr>
            <w:tcW w:w="2166" w:type="dxa"/>
            <w:vAlign w:val="bottom"/>
          </w:tcPr>
          <w:p w14:paraId="66001C0A" w14:textId="77777777" w:rsidR="002E27A2" w:rsidRPr="00296F8E" w:rsidRDefault="002E27A2" w:rsidP="00A76DA8">
            <w:pPr>
              <w:jc w:val="center"/>
            </w:pPr>
            <w:r w:rsidRPr="00296F8E">
              <w:t>4.87 [-0.44, 10.18]</w:t>
            </w:r>
          </w:p>
        </w:tc>
        <w:tc>
          <w:tcPr>
            <w:tcW w:w="811" w:type="dxa"/>
          </w:tcPr>
          <w:p w14:paraId="2D4087B9" w14:textId="77777777" w:rsidR="002E27A2" w:rsidRPr="00296F8E" w:rsidRDefault="002E27A2" w:rsidP="00A76DA8">
            <w:pPr>
              <w:jc w:val="center"/>
            </w:pPr>
            <w:r w:rsidRPr="00296F8E">
              <w:t>0</w:t>
            </w:r>
          </w:p>
        </w:tc>
      </w:tr>
      <w:tr w:rsidR="002E27A2" w:rsidRPr="00296F8E" w14:paraId="3D30BB75" w14:textId="77777777" w:rsidTr="00126679">
        <w:tc>
          <w:tcPr>
            <w:tcW w:w="2689" w:type="dxa"/>
          </w:tcPr>
          <w:p w14:paraId="5E8F1699" w14:textId="77777777" w:rsidR="002E27A2" w:rsidRPr="00296F8E" w:rsidRDefault="002E27A2" w:rsidP="00A76DA8"/>
        </w:tc>
        <w:tc>
          <w:tcPr>
            <w:tcW w:w="1842" w:type="dxa"/>
            <w:vAlign w:val="bottom"/>
          </w:tcPr>
          <w:p w14:paraId="3262C50C" w14:textId="79B70994" w:rsidR="002E27A2" w:rsidRPr="00296F8E" w:rsidRDefault="002E27A2" w:rsidP="008B4871">
            <w:r w:rsidRPr="00296F8E">
              <w:t>Soya protein</w:t>
            </w:r>
            <w:r w:rsidR="00634386" w:rsidRPr="00296F8E">
              <w:t xml:space="preserve"> </w:t>
            </w:r>
            <w:r w:rsidR="00634386"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634386" w:rsidRPr="00296F8E">
              <w:fldChar w:fldCharType="separate"/>
            </w:r>
            <w:r w:rsidR="00BE2CA9" w:rsidRPr="00296F8E">
              <w:rPr>
                <w:noProof/>
              </w:rPr>
              <w:t>(14; 26)</w:t>
            </w:r>
            <w:r w:rsidR="00634386" w:rsidRPr="00296F8E">
              <w:fldChar w:fldCharType="end"/>
            </w:r>
          </w:p>
        </w:tc>
        <w:tc>
          <w:tcPr>
            <w:tcW w:w="921" w:type="dxa"/>
            <w:vAlign w:val="bottom"/>
          </w:tcPr>
          <w:p w14:paraId="122E328E" w14:textId="77777777" w:rsidR="002E27A2" w:rsidRPr="00296F8E" w:rsidRDefault="002E27A2" w:rsidP="00A76DA8">
            <w:pPr>
              <w:jc w:val="center"/>
            </w:pPr>
            <w:r w:rsidRPr="00296F8E">
              <w:t>2</w:t>
            </w:r>
          </w:p>
        </w:tc>
        <w:tc>
          <w:tcPr>
            <w:tcW w:w="922" w:type="dxa"/>
            <w:vAlign w:val="bottom"/>
          </w:tcPr>
          <w:p w14:paraId="11563938" w14:textId="77777777" w:rsidR="002E27A2" w:rsidRPr="00296F8E" w:rsidRDefault="002E27A2" w:rsidP="00A76DA8">
            <w:pPr>
              <w:jc w:val="center"/>
            </w:pPr>
            <w:r w:rsidRPr="00296F8E">
              <w:t>130</w:t>
            </w:r>
          </w:p>
        </w:tc>
        <w:tc>
          <w:tcPr>
            <w:tcW w:w="2166" w:type="dxa"/>
            <w:vAlign w:val="bottom"/>
          </w:tcPr>
          <w:p w14:paraId="33DDE5B2" w14:textId="77777777" w:rsidR="002E27A2" w:rsidRPr="00296F8E" w:rsidRDefault="002E27A2" w:rsidP="00A76DA8">
            <w:pPr>
              <w:jc w:val="center"/>
            </w:pPr>
            <w:r w:rsidRPr="00296F8E">
              <w:t>-7.47 [-20.28, 5.34]</w:t>
            </w:r>
          </w:p>
        </w:tc>
        <w:tc>
          <w:tcPr>
            <w:tcW w:w="811" w:type="dxa"/>
          </w:tcPr>
          <w:p w14:paraId="62C1BB06" w14:textId="77777777" w:rsidR="002E27A2" w:rsidRPr="00296F8E" w:rsidRDefault="002E27A2" w:rsidP="00A76DA8">
            <w:pPr>
              <w:jc w:val="center"/>
            </w:pPr>
            <w:r w:rsidRPr="00296F8E">
              <w:t>91</w:t>
            </w:r>
          </w:p>
        </w:tc>
      </w:tr>
      <w:tr w:rsidR="002E27A2" w:rsidRPr="00296F8E" w14:paraId="7FD2437B" w14:textId="77777777" w:rsidTr="00126679">
        <w:tc>
          <w:tcPr>
            <w:tcW w:w="2689" w:type="dxa"/>
          </w:tcPr>
          <w:p w14:paraId="11944F06" w14:textId="77777777" w:rsidR="002E27A2" w:rsidRPr="00296F8E" w:rsidRDefault="002E27A2" w:rsidP="00A76DA8"/>
        </w:tc>
        <w:tc>
          <w:tcPr>
            <w:tcW w:w="1842" w:type="dxa"/>
            <w:vAlign w:val="bottom"/>
          </w:tcPr>
          <w:p w14:paraId="01A852A7" w14:textId="689AAC74" w:rsidR="002E27A2" w:rsidRPr="00296F8E" w:rsidRDefault="002E27A2" w:rsidP="008B4871">
            <w:r w:rsidRPr="00296F8E">
              <w:t>Behavior</w:t>
            </w:r>
            <w:r w:rsidR="00C60658" w:rsidRPr="00296F8E">
              <w:t xml:space="preserve"> </w:t>
            </w:r>
            <w:r w:rsidR="00C60658"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C60658" w:rsidRPr="00296F8E">
              <w:fldChar w:fldCharType="separate"/>
            </w:r>
            <w:r w:rsidR="00BE2CA9" w:rsidRPr="00296F8E">
              <w:rPr>
                <w:noProof/>
              </w:rPr>
              <w:t>(23)</w:t>
            </w:r>
            <w:r w:rsidR="00C60658" w:rsidRPr="00296F8E">
              <w:fldChar w:fldCharType="end"/>
            </w:r>
          </w:p>
        </w:tc>
        <w:tc>
          <w:tcPr>
            <w:tcW w:w="921" w:type="dxa"/>
            <w:vAlign w:val="bottom"/>
          </w:tcPr>
          <w:p w14:paraId="3177905C" w14:textId="77777777" w:rsidR="002E27A2" w:rsidRPr="00296F8E" w:rsidRDefault="002E27A2" w:rsidP="00A76DA8">
            <w:pPr>
              <w:jc w:val="center"/>
            </w:pPr>
            <w:r w:rsidRPr="00296F8E">
              <w:t>1</w:t>
            </w:r>
          </w:p>
        </w:tc>
        <w:tc>
          <w:tcPr>
            <w:tcW w:w="922" w:type="dxa"/>
            <w:vAlign w:val="bottom"/>
          </w:tcPr>
          <w:p w14:paraId="52E9DC09" w14:textId="77777777" w:rsidR="002E27A2" w:rsidRPr="00296F8E" w:rsidRDefault="002E27A2" w:rsidP="00A76DA8">
            <w:pPr>
              <w:jc w:val="center"/>
            </w:pPr>
            <w:r w:rsidRPr="00296F8E">
              <w:t>99</w:t>
            </w:r>
          </w:p>
        </w:tc>
        <w:tc>
          <w:tcPr>
            <w:tcW w:w="2166" w:type="dxa"/>
            <w:vAlign w:val="bottom"/>
          </w:tcPr>
          <w:p w14:paraId="70AB169A" w14:textId="77777777" w:rsidR="002E27A2" w:rsidRPr="00296F8E" w:rsidRDefault="002E27A2" w:rsidP="00A76DA8">
            <w:pPr>
              <w:jc w:val="center"/>
            </w:pPr>
            <w:r w:rsidRPr="00296F8E">
              <w:t>-1.50 [-5.66, 2.66]</w:t>
            </w:r>
          </w:p>
        </w:tc>
        <w:tc>
          <w:tcPr>
            <w:tcW w:w="811" w:type="dxa"/>
          </w:tcPr>
          <w:p w14:paraId="6E8F057B" w14:textId="77777777" w:rsidR="002E27A2" w:rsidRPr="00296F8E" w:rsidRDefault="002E27A2" w:rsidP="00A76DA8">
            <w:pPr>
              <w:jc w:val="center"/>
            </w:pPr>
            <w:r w:rsidRPr="00296F8E">
              <w:t>-</w:t>
            </w:r>
          </w:p>
        </w:tc>
      </w:tr>
      <w:tr w:rsidR="002E27A2" w:rsidRPr="00296F8E" w14:paraId="491B3128" w14:textId="77777777" w:rsidTr="00126679">
        <w:tc>
          <w:tcPr>
            <w:tcW w:w="2689" w:type="dxa"/>
          </w:tcPr>
          <w:p w14:paraId="4073B301" w14:textId="77777777" w:rsidR="002E27A2" w:rsidRPr="00296F8E" w:rsidRDefault="002E27A2" w:rsidP="00A76DA8"/>
        </w:tc>
        <w:tc>
          <w:tcPr>
            <w:tcW w:w="1842" w:type="dxa"/>
            <w:vAlign w:val="bottom"/>
          </w:tcPr>
          <w:p w14:paraId="31A707CE" w14:textId="763FE578" w:rsidR="002E27A2" w:rsidRPr="00296F8E" w:rsidRDefault="002E27A2" w:rsidP="008B4871">
            <w:r w:rsidRPr="00296F8E">
              <w:t>Ethnic</w:t>
            </w:r>
            <w:r w:rsidR="001648B2" w:rsidRPr="00296F8E">
              <w:t xml:space="preserve"> </w:t>
            </w:r>
            <w:r w:rsidR="001648B2"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1648B2" w:rsidRPr="00296F8E">
              <w:fldChar w:fldCharType="separate"/>
            </w:r>
            <w:r w:rsidR="00BE2CA9" w:rsidRPr="00296F8E">
              <w:rPr>
                <w:noProof/>
              </w:rPr>
              <w:t>(33)</w:t>
            </w:r>
            <w:r w:rsidR="001648B2" w:rsidRPr="00296F8E">
              <w:fldChar w:fldCharType="end"/>
            </w:r>
          </w:p>
        </w:tc>
        <w:tc>
          <w:tcPr>
            <w:tcW w:w="921" w:type="dxa"/>
            <w:vAlign w:val="bottom"/>
          </w:tcPr>
          <w:p w14:paraId="6FE32686" w14:textId="77777777" w:rsidR="002E27A2" w:rsidRPr="00296F8E" w:rsidRDefault="002E27A2" w:rsidP="00A76DA8">
            <w:pPr>
              <w:jc w:val="center"/>
            </w:pPr>
            <w:r w:rsidRPr="00296F8E">
              <w:t>1</w:t>
            </w:r>
          </w:p>
        </w:tc>
        <w:tc>
          <w:tcPr>
            <w:tcW w:w="922" w:type="dxa"/>
            <w:vAlign w:val="bottom"/>
          </w:tcPr>
          <w:p w14:paraId="7849E7D3" w14:textId="77777777" w:rsidR="002E27A2" w:rsidRPr="00296F8E" w:rsidRDefault="002E27A2" w:rsidP="00A76DA8">
            <w:pPr>
              <w:jc w:val="center"/>
            </w:pPr>
            <w:r w:rsidRPr="00296F8E">
              <w:t>20</w:t>
            </w:r>
          </w:p>
        </w:tc>
        <w:tc>
          <w:tcPr>
            <w:tcW w:w="2166" w:type="dxa"/>
            <w:vAlign w:val="bottom"/>
          </w:tcPr>
          <w:p w14:paraId="464F8150" w14:textId="77777777" w:rsidR="002E27A2" w:rsidRPr="00296F8E" w:rsidRDefault="002E27A2" w:rsidP="00A76DA8">
            <w:pPr>
              <w:jc w:val="center"/>
            </w:pPr>
            <w:r w:rsidRPr="00296F8E">
              <w:t>-25.34 (-37.57, -13.11)</w:t>
            </w:r>
          </w:p>
        </w:tc>
        <w:tc>
          <w:tcPr>
            <w:tcW w:w="811" w:type="dxa"/>
          </w:tcPr>
          <w:p w14:paraId="7320B70C" w14:textId="77777777" w:rsidR="002E27A2" w:rsidRPr="00296F8E" w:rsidRDefault="002E27A2" w:rsidP="00A76DA8">
            <w:pPr>
              <w:jc w:val="center"/>
            </w:pPr>
            <w:r w:rsidRPr="00296F8E">
              <w:t>-</w:t>
            </w:r>
          </w:p>
        </w:tc>
      </w:tr>
      <w:tr w:rsidR="003B280D" w:rsidRPr="00296F8E" w14:paraId="70F38435" w14:textId="77777777" w:rsidTr="00126679">
        <w:trPr>
          <w:trHeight w:val="255"/>
        </w:trPr>
        <w:tc>
          <w:tcPr>
            <w:tcW w:w="2689" w:type="dxa"/>
          </w:tcPr>
          <w:p w14:paraId="3339B7A7" w14:textId="4451E0EF" w:rsidR="003B280D" w:rsidRPr="00296F8E" w:rsidRDefault="003B280D" w:rsidP="0014081B">
            <w:r w:rsidRPr="00296F8E">
              <w:t xml:space="preserve">Change in </w:t>
            </w:r>
            <w:r w:rsidR="0014081B" w:rsidRPr="00296F8E">
              <w:t>postprandial</w:t>
            </w:r>
            <w:r w:rsidRPr="00296F8E">
              <w:t xml:space="preserve"> glucose </w:t>
            </w:r>
            <w:r w:rsidR="00A674A1" w:rsidRPr="00296F8E">
              <w:t>(mg/dl)</w:t>
            </w:r>
          </w:p>
        </w:tc>
        <w:tc>
          <w:tcPr>
            <w:tcW w:w="1842" w:type="dxa"/>
            <w:vAlign w:val="bottom"/>
          </w:tcPr>
          <w:p w14:paraId="48475FA1" w14:textId="55A26D7A" w:rsidR="003B280D" w:rsidRPr="00296F8E" w:rsidRDefault="003B280D" w:rsidP="009370CF">
            <w:r w:rsidRPr="00296F8E">
              <w:t>All diets</w:t>
            </w:r>
          </w:p>
        </w:tc>
        <w:tc>
          <w:tcPr>
            <w:tcW w:w="921" w:type="dxa"/>
            <w:vAlign w:val="bottom"/>
          </w:tcPr>
          <w:p w14:paraId="752C74C8" w14:textId="77777777" w:rsidR="003B280D" w:rsidRPr="00296F8E" w:rsidRDefault="003B280D" w:rsidP="00A76DA8">
            <w:pPr>
              <w:jc w:val="center"/>
            </w:pPr>
            <w:r w:rsidRPr="00296F8E">
              <w:t>9</w:t>
            </w:r>
          </w:p>
        </w:tc>
        <w:tc>
          <w:tcPr>
            <w:tcW w:w="922" w:type="dxa"/>
            <w:vAlign w:val="bottom"/>
          </w:tcPr>
          <w:p w14:paraId="45891FEE" w14:textId="77777777" w:rsidR="003B280D" w:rsidRPr="00296F8E" w:rsidRDefault="003B280D" w:rsidP="00A76DA8">
            <w:pPr>
              <w:jc w:val="center"/>
            </w:pPr>
            <w:r w:rsidRPr="00296F8E">
              <w:t>475</w:t>
            </w:r>
          </w:p>
        </w:tc>
        <w:tc>
          <w:tcPr>
            <w:tcW w:w="2166" w:type="dxa"/>
            <w:vAlign w:val="bottom"/>
          </w:tcPr>
          <w:p w14:paraId="389AD04B" w14:textId="77777777" w:rsidR="003B280D" w:rsidRPr="00296F8E" w:rsidRDefault="003B280D" w:rsidP="00A76DA8">
            <w:pPr>
              <w:jc w:val="center"/>
            </w:pPr>
            <w:r w:rsidRPr="00296F8E">
              <w:t>-7.78 [-12.27, -3.29]</w:t>
            </w:r>
          </w:p>
        </w:tc>
        <w:tc>
          <w:tcPr>
            <w:tcW w:w="811" w:type="dxa"/>
            <w:vAlign w:val="bottom"/>
          </w:tcPr>
          <w:p w14:paraId="26359721" w14:textId="77777777" w:rsidR="003B280D" w:rsidRPr="00296F8E" w:rsidRDefault="003B280D" w:rsidP="003859AC">
            <w:pPr>
              <w:jc w:val="center"/>
            </w:pPr>
            <w:r w:rsidRPr="00296F8E">
              <w:t>63</w:t>
            </w:r>
          </w:p>
        </w:tc>
      </w:tr>
      <w:tr w:rsidR="003B280D" w:rsidRPr="00296F8E" w14:paraId="6AEDA167" w14:textId="77777777" w:rsidTr="00126679">
        <w:trPr>
          <w:trHeight w:val="255"/>
        </w:trPr>
        <w:tc>
          <w:tcPr>
            <w:tcW w:w="2689" w:type="dxa"/>
          </w:tcPr>
          <w:p w14:paraId="4923E070" w14:textId="77777777" w:rsidR="003B280D" w:rsidRPr="00296F8E" w:rsidRDefault="003B280D" w:rsidP="00A76DA8"/>
        </w:tc>
        <w:tc>
          <w:tcPr>
            <w:tcW w:w="1842" w:type="dxa"/>
            <w:vAlign w:val="bottom"/>
          </w:tcPr>
          <w:p w14:paraId="0065F3D8" w14:textId="6AABFCFE" w:rsidR="003B280D" w:rsidRPr="00296F8E" w:rsidRDefault="003B280D" w:rsidP="008B4871">
            <w:r w:rsidRPr="00296F8E">
              <w:t>Low GI</w:t>
            </w:r>
            <w:r w:rsidR="009370CF" w:rsidRPr="00296F8E">
              <w:t xml:space="preserve"> </w:t>
            </w:r>
            <w:r w:rsidR="00653868"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DATA </w:instrText>
            </w:r>
            <w:r w:rsidR="008B4871" w:rsidRPr="00296F8E">
              <w:fldChar w:fldCharType="end"/>
            </w:r>
            <w:r w:rsidR="00653868" w:rsidRPr="00296F8E">
              <w:fldChar w:fldCharType="separate"/>
            </w:r>
            <w:r w:rsidR="00BE2CA9" w:rsidRPr="00296F8E">
              <w:rPr>
                <w:noProof/>
              </w:rPr>
              <w:t>(25; 29)</w:t>
            </w:r>
            <w:r w:rsidR="00653868" w:rsidRPr="00296F8E">
              <w:fldChar w:fldCharType="end"/>
            </w:r>
          </w:p>
        </w:tc>
        <w:tc>
          <w:tcPr>
            <w:tcW w:w="921" w:type="dxa"/>
            <w:vAlign w:val="bottom"/>
          </w:tcPr>
          <w:p w14:paraId="62486010" w14:textId="77777777" w:rsidR="003B280D" w:rsidRPr="00296F8E" w:rsidRDefault="003B280D" w:rsidP="00A76DA8">
            <w:pPr>
              <w:jc w:val="center"/>
            </w:pPr>
            <w:r w:rsidRPr="00296F8E">
              <w:t>2</w:t>
            </w:r>
          </w:p>
        </w:tc>
        <w:tc>
          <w:tcPr>
            <w:tcW w:w="922" w:type="dxa"/>
            <w:vAlign w:val="bottom"/>
          </w:tcPr>
          <w:p w14:paraId="0D9A214E" w14:textId="77777777" w:rsidR="003B280D" w:rsidRPr="00296F8E" w:rsidRDefault="003B280D" w:rsidP="00A76DA8">
            <w:pPr>
              <w:jc w:val="center"/>
            </w:pPr>
            <w:r w:rsidRPr="00296F8E">
              <w:t>121</w:t>
            </w:r>
          </w:p>
        </w:tc>
        <w:tc>
          <w:tcPr>
            <w:tcW w:w="2166" w:type="dxa"/>
            <w:vAlign w:val="bottom"/>
          </w:tcPr>
          <w:p w14:paraId="6CFC66E1" w14:textId="77777777" w:rsidR="003B280D" w:rsidRPr="00296F8E" w:rsidRDefault="003B280D" w:rsidP="00A76DA8">
            <w:pPr>
              <w:jc w:val="center"/>
            </w:pPr>
            <w:r w:rsidRPr="00296F8E">
              <w:t>-7.08 [-12.07, -2.08]</w:t>
            </w:r>
          </w:p>
        </w:tc>
        <w:tc>
          <w:tcPr>
            <w:tcW w:w="811" w:type="dxa"/>
          </w:tcPr>
          <w:p w14:paraId="2A03B2C3" w14:textId="77777777" w:rsidR="003B280D" w:rsidRPr="00296F8E" w:rsidRDefault="003B280D" w:rsidP="00A76DA8">
            <w:pPr>
              <w:jc w:val="center"/>
            </w:pPr>
            <w:r w:rsidRPr="00296F8E">
              <w:t>4</w:t>
            </w:r>
          </w:p>
        </w:tc>
      </w:tr>
      <w:tr w:rsidR="003B280D" w:rsidRPr="00296F8E" w14:paraId="082CFF90" w14:textId="77777777" w:rsidTr="00126679">
        <w:trPr>
          <w:trHeight w:val="255"/>
        </w:trPr>
        <w:tc>
          <w:tcPr>
            <w:tcW w:w="2689" w:type="dxa"/>
          </w:tcPr>
          <w:p w14:paraId="3955DFF5" w14:textId="77777777" w:rsidR="003B280D" w:rsidRPr="00296F8E" w:rsidRDefault="003B280D" w:rsidP="00A76DA8"/>
        </w:tc>
        <w:tc>
          <w:tcPr>
            <w:tcW w:w="1842" w:type="dxa"/>
            <w:vAlign w:val="bottom"/>
          </w:tcPr>
          <w:p w14:paraId="2E7D9771" w14:textId="2A417507" w:rsidR="003B280D" w:rsidRPr="00296F8E" w:rsidRDefault="003B280D" w:rsidP="008B4871">
            <w:r w:rsidRPr="00296F8E">
              <w:t>DASH</w:t>
            </w:r>
            <w:r w:rsidR="00653868" w:rsidRPr="00296F8E">
              <w:t xml:space="preserve"> </w:t>
            </w:r>
            <w:r w:rsidR="00653868"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DATA </w:instrText>
            </w:r>
            <w:r w:rsidR="008B4871" w:rsidRPr="00296F8E">
              <w:fldChar w:fldCharType="end"/>
            </w:r>
            <w:r w:rsidR="00653868" w:rsidRPr="00296F8E">
              <w:fldChar w:fldCharType="separate"/>
            </w:r>
            <w:r w:rsidR="00BE2CA9" w:rsidRPr="00296F8E">
              <w:rPr>
                <w:noProof/>
              </w:rPr>
              <w:t>(21)</w:t>
            </w:r>
            <w:r w:rsidR="00653868" w:rsidRPr="00296F8E">
              <w:fldChar w:fldCharType="end"/>
            </w:r>
          </w:p>
        </w:tc>
        <w:tc>
          <w:tcPr>
            <w:tcW w:w="921" w:type="dxa"/>
            <w:vAlign w:val="bottom"/>
          </w:tcPr>
          <w:p w14:paraId="232790EF" w14:textId="77777777" w:rsidR="003B280D" w:rsidRPr="00296F8E" w:rsidRDefault="003B280D" w:rsidP="00A76DA8">
            <w:pPr>
              <w:jc w:val="center"/>
            </w:pPr>
            <w:r w:rsidRPr="00296F8E">
              <w:t>1</w:t>
            </w:r>
          </w:p>
        </w:tc>
        <w:tc>
          <w:tcPr>
            <w:tcW w:w="922" w:type="dxa"/>
            <w:vAlign w:val="bottom"/>
          </w:tcPr>
          <w:p w14:paraId="3FEFF438" w14:textId="77777777" w:rsidR="003B280D" w:rsidRPr="00296F8E" w:rsidRDefault="003B280D" w:rsidP="00A76DA8">
            <w:pPr>
              <w:jc w:val="center"/>
            </w:pPr>
            <w:r w:rsidRPr="00296F8E">
              <w:t>34</w:t>
            </w:r>
          </w:p>
        </w:tc>
        <w:tc>
          <w:tcPr>
            <w:tcW w:w="2166" w:type="dxa"/>
            <w:vAlign w:val="bottom"/>
          </w:tcPr>
          <w:p w14:paraId="7378E88D" w14:textId="77777777" w:rsidR="003B280D" w:rsidRPr="00296F8E" w:rsidRDefault="003B280D" w:rsidP="00A76DA8">
            <w:pPr>
              <w:jc w:val="center"/>
            </w:pPr>
            <w:r w:rsidRPr="00296F8E">
              <w:t>-45.22 [-68.97, -21.47]</w:t>
            </w:r>
          </w:p>
        </w:tc>
        <w:tc>
          <w:tcPr>
            <w:tcW w:w="811" w:type="dxa"/>
          </w:tcPr>
          <w:p w14:paraId="007E4BC2" w14:textId="77777777" w:rsidR="003B280D" w:rsidRPr="00296F8E" w:rsidRDefault="003B280D" w:rsidP="00A76DA8">
            <w:pPr>
              <w:jc w:val="center"/>
            </w:pPr>
            <w:r w:rsidRPr="00296F8E">
              <w:t>-</w:t>
            </w:r>
          </w:p>
        </w:tc>
      </w:tr>
      <w:tr w:rsidR="003B280D" w:rsidRPr="00296F8E" w14:paraId="4861C8C8" w14:textId="77777777" w:rsidTr="00126679">
        <w:trPr>
          <w:trHeight w:val="255"/>
        </w:trPr>
        <w:tc>
          <w:tcPr>
            <w:tcW w:w="2689" w:type="dxa"/>
          </w:tcPr>
          <w:p w14:paraId="4154DFA0" w14:textId="77777777" w:rsidR="003B280D" w:rsidRPr="00296F8E" w:rsidRDefault="003B280D" w:rsidP="00A76DA8"/>
        </w:tc>
        <w:tc>
          <w:tcPr>
            <w:tcW w:w="1842" w:type="dxa"/>
            <w:vAlign w:val="bottom"/>
          </w:tcPr>
          <w:p w14:paraId="7013D7D3" w14:textId="0C3A5FE3" w:rsidR="003B280D" w:rsidRPr="00296F8E" w:rsidRDefault="003B280D" w:rsidP="008B4871">
            <w:r w:rsidRPr="00296F8E">
              <w:t xml:space="preserve">Low </w:t>
            </w:r>
            <w:r w:rsidR="00490AC1" w:rsidRPr="00296F8E">
              <w:t>carbohydrate</w:t>
            </w:r>
            <w:r w:rsidR="00653868" w:rsidRPr="00296F8E">
              <w:t xml:space="preserve"> </w:t>
            </w:r>
            <w:r w:rsidR="00653868"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653868" w:rsidRPr="00296F8E">
              <w:fldChar w:fldCharType="separate"/>
            </w:r>
            <w:r w:rsidR="00BE2CA9" w:rsidRPr="00296F8E">
              <w:rPr>
                <w:noProof/>
              </w:rPr>
              <w:t>(24)</w:t>
            </w:r>
            <w:r w:rsidR="00653868" w:rsidRPr="00296F8E">
              <w:fldChar w:fldCharType="end"/>
            </w:r>
          </w:p>
        </w:tc>
        <w:tc>
          <w:tcPr>
            <w:tcW w:w="921" w:type="dxa"/>
            <w:vAlign w:val="bottom"/>
          </w:tcPr>
          <w:p w14:paraId="444BA1F4" w14:textId="77777777" w:rsidR="003B280D" w:rsidRPr="00296F8E" w:rsidRDefault="003B280D" w:rsidP="00A76DA8">
            <w:pPr>
              <w:jc w:val="center"/>
            </w:pPr>
            <w:r w:rsidRPr="00296F8E">
              <w:t>1</w:t>
            </w:r>
          </w:p>
        </w:tc>
        <w:tc>
          <w:tcPr>
            <w:tcW w:w="922" w:type="dxa"/>
            <w:vAlign w:val="bottom"/>
          </w:tcPr>
          <w:p w14:paraId="2490E17D" w14:textId="77777777" w:rsidR="003B280D" w:rsidRPr="00296F8E" w:rsidRDefault="003B280D" w:rsidP="00A76DA8">
            <w:pPr>
              <w:jc w:val="center"/>
            </w:pPr>
            <w:r w:rsidRPr="00296F8E">
              <w:t>30</w:t>
            </w:r>
          </w:p>
        </w:tc>
        <w:tc>
          <w:tcPr>
            <w:tcW w:w="2166" w:type="dxa"/>
            <w:vAlign w:val="bottom"/>
          </w:tcPr>
          <w:p w14:paraId="652735B3" w14:textId="77777777" w:rsidR="003B280D" w:rsidRPr="00296F8E" w:rsidRDefault="003B280D" w:rsidP="00A76DA8">
            <w:pPr>
              <w:jc w:val="center"/>
            </w:pPr>
            <w:r w:rsidRPr="00296F8E">
              <w:t>-3.00 [-10.06, 4.06]</w:t>
            </w:r>
          </w:p>
        </w:tc>
        <w:tc>
          <w:tcPr>
            <w:tcW w:w="811" w:type="dxa"/>
          </w:tcPr>
          <w:p w14:paraId="2C440432" w14:textId="77777777" w:rsidR="003B280D" w:rsidRPr="00296F8E" w:rsidRDefault="003B280D" w:rsidP="00A76DA8">
            <w:pPr>
              <w:jc w:val="center"/>
            </w:pPr>
            <w:r w:rsidRPr="00296F8E">
              <w:t>-</w:t>
            </w:r>
          </w:p>
        </w:tc>
      </w:tr>
      <w:tr w:rsidR="003B280D" w:rsidRPr="00296F8E" w14:paraId="05C82CF3" w14:textId="77777777" w:rsidTr="00126679">
        <w:trPr>
          <w:trHeight w:val="255"/>
        </w:trPr>
        <w:tc>
          <w:tcPr>
            <w:tcW w:w="2689" w:type="dxa"/>
          </w:tcPr>
          <w:p w14:paraId="6A607998" w14:textId="77777777" w:rsidR="003B280D" w:rsidRPr="00296F8E" w:rsidRDefault="003B280D" w:rsidP="00A76DA8"/>
        </w:tc>
        <w:tc>
          <w:tcPr>
            <w:tcW w:w="1842" w:type="dxa"/>
            <w:vAlign w:val="bottom"/>
          </w:tcPr>
          <w:p w14:paraId="1225AD5D" w14:textId="1253B42A" w:rsidR="003B280D" w:rsidRPr="00296F8E" w:rsidRDefault="003B280D" w:rsidP="008B4871">
            <w:r w:rsidRPr="00296F8E">
              <w:t>Fat modification</w:t>
            </w:r>
            <w:r w:rsidR="00653868" w:rsidRPr="00296F8E">
              <w:t xml:space="preserve"> </w:t>
            </w:r>
            <w:r w:rsidR="00653868"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DATA </w:instrText>
            </w:r>
            <w:r w:rsidR="008B4871" w:rsidRPr="00296F8E">
              <w:fldChar w:fldCharType="end"/>
            </w:r>
            <w:r w:rsidR="00653868" w:rsidRPr="00296F8E">
              <w:fldChar w:fldCharType="separate"/>
            </w:r>
            <w:r w:rsidR="00BE2CA9" w:rsidRPr="00296F8E">
              <w:rPr>
                <w:noProof/>
              </w:rPr>
              <w:t>(27; 34)</w:t>
            </w:r>
            <w:r w:rsidR="00653868" w:rsidRPr="00296F8E">
              <w:fldChar w:fldCharType="end"/>
            </w:r>
          </w:p>
        </w:tc>
        <w:tc>
          <w:tcPr>
            <w:tcW w:w="921" w:type="dxa"/>
            <w:vAlign w:val="bottom"/>
          </w:tcPr>
          <w:p w14:paraId="4A7886E7" w14:textId="77777777" w:rsidR="003B280D" w:rsidRPr="00296F8E" w:rsidRDefault="003B280D" w:rsidP="00A76DA8">
            <w:pPr>
              <w:jc w:val="center"/>
            </w:pPr>
            <w:r w:rsidRPr="00296F8E">
              <w:t>2</w:t>
            </w:r>
          </w:p>
        </w:tc>
        <w:tc>
          <w:tcPr>
            <w:tcW w:w="922" w:type="dxa"/>
            <w:vAlign w:val="bottom"/>
          </w:tcPr>
          <w:p w14:paraId="0CDC15A7" w14:textId="77777777" w:rsidR="003B280D" w:rsidRPr="00296F8E" w:rsidRDefault="003B280D" w:rsidP="00A76DA8">
            <w:pPr>
              <w:jc w:val="center"/>
            </w:pPr>
            <w:r w:rsidRPr="00296F8E">
              <w:t>109</w:t>
            </w:r>
          </w:p>
        </w:tc>
        <w:tc>
          <w:tcPr>
            <w:tcW w:w="2166" w:type="dxa"/>
            <w:vAlign w:val="bottom"/>
          </w:tcPr>
          <w:p w14:paraId="723750F3" w14:textId="77777777" w:rsidR="003B280D" w:rsidRPr="00296F8E" w:rsidRDefault="003B280D" w:rsidP="00A76DA8">
            <w:pPr>
              <w:jc w:val="center"/>
            </w:pPr>
            <w:r w:rsidRPr="00296F8E">
              <w:t>-6.43 [-13.08, 0.22]</w:t>
            </w:r>
          </w:p>
        </w:tc>
        <w:tc>
          <w:tcPr>
            <w:tcW w:w="811" w:type="dxa"/>
          </w:tcPr>
          <w:p w14:paraId="4F297DB3" w14:textId="77777777" w:rsidR="003B280D" w:rsidRPr="00296F8E" w:rsidRDefault="003B280D" w:rsidP="00A76DA8">
            <w:pPr>
              <w:jc w:val="center"/>
            </w:pPr>
            <w:r w:rsidRPr="00296F8E">
              <w:t>0</w:t>
            </w:r>
          </w:p>
        </w:tc>
      </w:tr>
      <w:tr w:rsidR="003B280D" w:rsidRPr="00296F8E" w14:paraId="67E2AE94" w14:textId="77777777" w:rsidTr="00126679">
        <w:trPr>
          <w:trHeight w:val="255"/>
        </w:trPr>
        <w:tc>
          <w:tcPr>
            <w:tcW w:w="2689" w:type="dxa"/>
          </w:tcPr>
          <w:p w14:paraId="6B710F7C" w14:textId="77777777" w:rsidR="003B280D" w:rsidRPr="00296F8E" w:rsidRDefault="003B280D" w:rsidP="00A76DA8"/>
        </w:tc>
        <w:tc>
          <w:tcPr>
            <w:tcW w:w="1842" w:type="dxa"/>
            <w:vAlign w:val="bottom"/>
          </w:tcPr>
          <w:p w14:paraId="6B6C0480" w14:textId="5EBE047B" w:rsidR="003B280D" w:rsidRPr="00296F8E" w:rsidRDefault="003B280D" w:rsidP="008B4871">
            <w:r w:rsidRPr="00296F8E">
              <w:t>Soya protein</w:t>
            </w:r>
            <w:r w:rsidR="00634386" w:rsidRPr="00296F8E">
              <w:t xml:space="preserve"> </w:t>
            </w:r>
            <w:r w:rsidR="00653868"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653868" w:rsidRPr="00296F8E">
              <w:fldChar w:fldCharType="separate"/>
            </w:r>
            <w:r w:rsidR="00B559D7" w:rsidRPr="00296F8E">
              <w:rPr>
                <w:noProof/>
              </w:rPr>
              <w:t>(14)</w:t>
            </w:r>
            <w:r w:rsidR="00653868" w:rsidRPr="00296F8E">
              <w:fldChar w:fldCharType="end"/>
            </w:r>
          </w:p>
        </w:tc>
        <w:tc>
          <w:tcPr>
            <w:tcW w:w="921" w:type="dxa"/>
            <w:vAlign w:val="bottom"/>
          </w:tcPr>
          <w:p w14:paraId="29F59777" w14:textId="77777777" w:rsidR="003B280D" w:rsidRPr="00296F8E" w:rsidRDefault="003B280D" w:rsidP="00A76DA8">
            <w:pPr>
              <w:jc w:val="center"/>
            </w:pPr>
            <w:r w:rsidRPr="00296F8E">
              <w:t>1</w:t>
            </w:r>
          </w:p>
        </w:tc>
        <w:tc>
          <w:tcPr>
            <w:tcW w:w="922" w:type="dxa"/>
            <w:vAlign w:val="bottom"/>
          </w:tcPr>
          <w:p w14:paraId="4DC07889" w14:textId="77777777" w:rsidR="003B280D" w:rsidRPr="00296F8E" w:rsidRDefault="003B280D" w:rsidP="00A76DA8">
            <w:pPr>
              <w:jc w:val="center"/>
            </w:pPr>
            <w:r w:rsidRPr="00296F8E">
              <w:t>62</w:t>
            </w:r>
          </w:p>
        </w:tc>
        <w:tc>
          <w:tcPr>
            <w:tcW w:w="2166" w:type="dxa"/>
            <w:vAlign w:val="bottom"/>
          </w:tcPr>
          <w:p w14:paraId="6BDD0479" w14:textId="77777777" w:rsidR="003B280D" w:rsidRPr="00296F8E" w:rsidRDefault="003B280D" w:rsidP="00A76DA8">
            <w:pPr>
              <w:jc w:val="center"/>
            </w:pPr>
            <w:r w:rsidRPr="00296F8E">
              <w:t>-1.05 [-11.03, 8.93]</w:t>
            </w:r>
          </w:p>
        </w:tc>
        <w:tc>
          <w:tcPr>
            <w:tcW w:w="811" w:type="dxa"/>
          </w:tcPr>
          <w:p w14:paraId="19017498" w14:textId="77777777" w:rsidR="003B280D" w:rsidRPr="00296F8E" w:rsidRDefault="003B280D" w:rsidP="00A76DA8">
            <w:pPr>
              <w:jc w:val="center"/>
            </w:pPr>
            <w:r w:rsidRPr="00296F8E">
              <w:t>-</w:t>
            </w:r>
          </w:p>
        </w:tc>
      </w:tr>
      <w:tr w:rsidR="003B280D" w:rsidRPr="00296F8E" w14:paraId="591F0AF2" w14:textId="77777777" w:rsidTr="00126679">
        <w:trPr>
          <w:trHeight w:val="255"/>
        </w:trPr>
        <w:tc>
          <w:tcPr>
            <w:tcW w:w="2689" w:type="dxa"/>
          </w:tcPr>
          <w:p w14:paraId="7E5048EA" w14:textId="77777777" w:rsidR="003B280D" w:rsidRPr="00296F8E" w:rsidRDefault="003B280D" w:rsidP="00A76DA8"/>
        </w:tc>
        <w:tc>
          <w:tcPr>
            <w:tcW w:w="1842" w:type="dxa"/>
            <w:vAlign w:val="bottom"/>
          </w:tcPr>
          <w:p w14:paraId="690A4173" w14:textId="133BA361" w:rsidR="003B280D" w:rsidRPr="00296F8E" w:rsidRDefault="003B280D" w:rsidP="008B4871">
            <w:r w:rsidRPr="00296F8E">
              <w:t>Behavior</w:t>
            </w:r>
            <w:r w:rsidR="00C60658" w:rsidRPr="00296F8E">
              <w:t xml:space="preserve"> </w:t>
            </w:r>
            <w:r w:rsidR="00C60658"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C60658" w:rsidRPr="00296F8E">
              <w:fldChar w:fldCharType="separate"/>
            </w:r>
            <w:r w:rsidR="00BE2CA9" w:rsidRPr="00296F8E">
              <w:rPr>
                <w:noProof/>
              </w:rPr>
              <w:t>(23)</w:t>
            </w:r>
            <w:r w:rsidR="00C60658" w:rsidRPr="00296F8E">
              <w:fldChar w:fldCharType="end"/>
            </w:r>
          </w:p>
        </w:tc>
        <w:tc>
          <w:tcPr>
            <w:tcW w:w="921" w:type="dxa"/>
            <w:vAlign w:val="bottom"/>
          </w:tcPr>
          <w:p w14:paraId="497DD023" w14:textId="77777777" w:rsidR="003B280D" w:rsidRPr="00296F8E" w:rsidRDefault="003B280D" w:rsidP="00A76DA8">
            <w:pPr>
              <w:jc w:val="center"/>
            </w:pPr>
            <w:r w:rsidRPr="00296F8E">
              <w:t>1</w:t>
            </w:r>
          </w:p>
        </w:tc>
        <w:tc>
          <w:tcPr>
            <w:tcW w:w="922" w:type="dxa"/>
            <w:vAlign w:val="bottom"/>
          </w:tcPr>
          <w:p w14:paraId="7AA6B61D" w14:textId="77777777" w:rsidR="003B280D" w:rsidRPr="00296F8E" w:rsidRDefault="003B280D" w:rsidP="00A76DA8">
            <w:pPr>
              <w:jc w:val="center"/>
            </w:pPr>
            <w:r w:rsidRPr="00296F8E">
              <w:t>99</w:t>
            </w:r>
          </w:p>
        </w:tc>
        <w:tc>
          <w:tcPr>
            <w:tcW w:w="2166" w:type="dxa"/>
            <w:vAlign w:val="bottom"/>
          </w:tcPr>
          <w:p w14:paraId="68A569D9" w14:textId="77777777" w:rsidR="003B280D" w:rsidRPr="00296F8E" w:rsidRDefault="003B280D" w:rsidP="00A76DA8">
            <w:pPr>
              <w:jc w:val="center"/>
            </w:pPr>
            <w:r w:rsidRPr="00296F8E">
              <w:t>-6.90 [-11.68, -2.12]</w:t>
            </w:r>
          </w:p>
        </w:tc>
        <w:tc>
          <w:tcPr>
            <w:tcW w:w="811" w:type="dxa"/>
          </w:tcPr>
          <w:p w14:paraId="2CDA98A7" w14:textId="77777777" w:rsidR="003B280D" w:rsidRPr="00296F8E" w:rsidRDefault="003B280D" w:rsidP="00A76DA8">
            <w:pPr>
              <w:jc w:val="center"/>
            </w:pPr>
            <w:r w:rsidRPr="00296F8E">
              <w:t>-</w:t>
            </w:r>
          </w:p>
        </w:tc>
      </w:tr>
      <w:tr w:rsidR="003B280D" w:rsidRPr="00296F8E" w14:paraId="42F80AFD" w14:textId="77777777" w:rsidTr="00126679">
        <w:trPr>
          <w:trHeight w:val="255"/>
        </w:trPr>
        <w:tc>
          <w:tcPr>
            <w:tcW w:w="2689" w:type="dxa"/>
          </w:tcPr>
          <w:p w14:paraId="16F3BC4F" w14:textId="77777777" w:rsidR="003B280D" w:rsidRPr="00296F8E" w:rsidRDefault="003B280D" w:rsidP="00A76DA8"/>
        </w:tc>
        <w:tc>
          <w:tcPr>
            <w:tcW w:w="1842" w:type="dxa"/>
            <w:vAlign w:val="bottom"/>
          </w:tcPr>
          <w:p w14:paraId="1F8BE6BD" w14:textId="48A53876" w:rsidR="003B280D" w:rsidRPr="00296F8E" w:rsidRDefault="003B280D" w:rsidP="008B4871">
            <w:r w:rsidRPr="00296F8E">
              <w:t>Ethnic</w:t>
            </w:r>
            <w:r w:rsidR="001648B2" w:rsidRPr="00296F8E">
              <w:t xml:space="preserve"> </w:t>
            </w:r>
            <w:r w:rsidR="001648B2"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1648B2" w:rsidRPr="00296F8E">
              <w:fldChar w:fldCharType="separate"/>
            </w:r>
            <w:r w:rsidR="00BE2CA9" w:rsidRPr="00296F8E">
              <w:rPr>
                <w:noProof/>
              </w:rPr>
              <w:t>(33)</w:t>
            </w:r>
            <w:r w:rsidR="001648B2" w:rsidRPr="00296F8E">
              <w:fldChar w:fldCharType="end"/>
            </w:r>
          </w:p>
        </w:tc>
        <w:tc>
          <w:tcPr>
            <w:tcW w:w="921" w:type="dxa"/>
            <w:vAlign w:val="bottom"/>
          </w:tcPr>
          <w:p w14:paraId="551F9170" w14:textId="77777777" w:rsidR="003B280D" w:rsidRPr="00296F8E" w:rsidRDefault="003B280D" w:rsidP="00A76DA8">
            <w:pPr>
              <w:jc w:val="center"/>
            </w:pPr>
            <w:r w:rsidRPr="00296F8E">
              <w:t>1</w:t>
            </w:r>
          </w:p>
        </w:tc>
        <w:tc>
          <w:tcPr>
            <w:tcW w:w="922" w:type="dxa"/>
            <w:vAlign w:val="bottom"/>
          </w:tcPr>
          <w:p w14:paraId="371B590B" w14:textId="77777777" w:rsidR="003B280D" w:rsidRPr="00296F8E" w:rsidRDefault="003B280D" w:rsidP="00A76DA8">
            <w:pPr>
              <w:jc w:val="center"/>
            </w:pPr>
            <w:r w:rsidRPr="00296F8E">
              <w:t>20</w:t>
            </w:r>
          </w:p>
        </w:tc>
        <w:tc>
          <w:tcPr>
            <w:tcW w:w="2166" w:type="dxa"/>
            <w:vAlign w:val="bottom"/>
          </w:tcPr>
          <w:p w14:paraId="2F33CF4B" w14:textId="77777777" w:rsidR="003B280D" w:rsidRPr="00296F8E" w:rsidRDefault="003B280D" w:rsidP="00A76DA8">
            <w:pPr>
              <w:jc w:val="center"/>
            </w:pPr>
            <w:r w:rsidRPr="00296F8E">
              <w:t>-16.28 [-22.83, -9.73]</w:t>
            </w:r>
          </w:p>
        </w:tc>
        <w:tc>
          <w:tcPr>
            <w:tcW w:w="811" w:type="dxa"/>
          </w:tcPr>
          <w:p w14:paraId="71A430FB" w14:textId="77777777" w:rsidR="003B280D" w:rsidRPr="00296F8E" w:rsidRDefault="003B280D" w:rsidP="00A76DA8">
            <w:pPr>
              <w:jc w:val="center"/>
            </w:pPr>
            <w:r w:rsidRPr="00296F8E">
              <w:t>-</w:t>
            </w:r>
          </w:p>
        </w:tc>
      </w:tr>
      <w:tr w:rsidR="00AA58A8" w:rsidRPr="00296F8E" w14:paraId="0A0CD604" w14:textId="77777777" w:rsidTr="00126679">
        <w:trPr>
          <w:trHeight w:val="255"/>
        </w:trPr>
        <w:tc>
          <w:tcPr>
            <w:tcW w:w="2689" w:type="dxa"/>
          </w:tcPr>
          <w:p w14:paraId="40CA64DA" w14:textId="052C77AB" w:rsidR="00AA58A8" w:rsidRPr="00296F8E" w:rsidRDefault="00AA58A8" w:rsidP="00A76DA8">
            <w:r w:rsidRPr="00296F8E">
              <w:t xml:space="preserve">Change in post-breakfast glucose </w:t>
            </w:r>
            <w:r w:rsidR="00A674A1" w:rsidRPr="00296F8E">
              <w:t>(mg/dl)</w:t>
            </w:r>
          </w:p>
        </w:tc>
        <w:tc>
          <w:tcPr>
            <w:tcW w:w="1842" w:type="dxa"/>
            <w:vAlign w:val="bottom"/>
          </w:tcPr>
          <w:p w14:paraId="2F8BC9FA" w14:textId="77777777" w:rsidR="00AA58A8" w:rsidRPr="00296F8E" w:rsidRDefault="00AA58A8" w:rsidP="00A76DA8">
            <w:r w:rsidRPr="00296F8E">
              <w:t>All</w:t>
            </w:r>
          </w:p>
        </w:tc>
        <w:tc>
          <w:tcPr>
            <w:tcW w:w="921" w:type="dxa"/>
            <w:vAlign w:val="bottom"/>
          </w:tcPr>
          <w:p w14:paraId="20D039F0" w14:textId="77777777" w:rsidR="00AA58A8" w:rsidRPr="00296F8E" w:rsidRDefault="00AA58A8" w:rsidP="00A76DA8">
            <w:pPr>
              <w:jc w:val="center"/>
            </w:pPr>
            <w:r w:rsidRPr="00296F8E">
              <w:t>3</w:t>
            </w:r>
          </w:p>
        </w:tc>
        <w:tc>
          <w:tcPr>
            <w:tcW w:w="922" w:type="dxa"/>
            <w:vAlign w:val="bottom"/>
          </w:tcPr>
          <w:p w14:paraId="6F4B75EA" w14:textId="77777777" w:rsidR="00AA58A8" w:rsidRPr="00296F8E" w:rsidRDefault="00AA58A8" w:rsidP="00A76DA8">
            <w:pPr>
              <w:jc w:val="center"/>
            </w:pPr>
            <w:r w:rsidRPr="00296F8E">
              <w:t>175</w:t>
            </w:r>
          </w:p>
        </w:tc>
        <w:tc>
          <w:tcPr>
            <w:tcW w:w="2166" w:type="dxa"/>
            <w:vAlign w:val="bottom"/>
          </w:tcPr>
          <w:p w14:paraId="3CF78805" w14:textId="77777777" w:rsidR="00AA58A8" w:rsidRPr="00296F8E" w:rsidRDefault="00AA58A8" w:rsidP="00A76DA8">
            <w:pPr>
              <w:jc w:val="center"/>
            </w:pPr>
            <w:r w:rsidRPr="00296F8E">
              <w:t>-4.76 [-9.13, -0.38]</w:t>
            </w:r>
          </w:p>
        </w:tc>
        <w:tc>
          <w:tcPr>
            <w:tcW w:w="811" w:type="dxa"/>
            <w:vAlign w:val="bottom"/>
          </w:tcPr>
          <w:p w14:paraId="7F2A04F3" w14:textId="77777777" w:rsidR="00AA58A8" w:rsidRPr="00296F8E" w:rsidRDefault="00AA58A8" w:rsidP="00A76DA8">
            <w:pPr>
              <w:jc w:val="center"/>
            </w:pPr>
            <w:r w:rsidRPr="00296F8E">
              <w:t>34</w:t>
            </w:r>
          </w:p>
        </w:tc>
      </w:tr>
      <w:tr w:rsidR="00AA58A8" w:rsidRPr="00296F8E" w14:paraId="6DB0DEB2" w14:textId="77777777" w:rsidTr="00126679">
        <w:trPr>
          <w:trHeight w:val="255"/>
        </w:trPr>
        <w:tc>
          <w:tcPr>
            <w:tcW w:w="2689" w:type="dxa"/>
          </w:tcPr>
          <w:p w14:paraId="297B151F" w14:textId="77777777" w:rsidR="00AA58A8" w:rsidRPr="00296F8E" w:rsidRDefault="00AA58A8" w:rsidP="00A76DA8"/>
        </w:tc>
        <w:tc>
          <w:tcPr>
            <w:tcW w:w="1842" w:type="dxa"/>
            <w:vAlign w:val="bottom"/>
          </w:tcPr>
          <w:p w14:paraId="71E60C8B" w14:textId="6426AB63" w:rsidR="00AA58A8" w:rsidRPr="00296F8E" w:rsidRDefault="00AA58A8" w:rsidP="00677206">
            <w:r w:rsidRPr="00296F8E">
              <w:t xml:space="preserve">Low GI </w:t>
            </w:r>
            <w:r w:rsidR="00677206" w:rsidRPr="00296F8E">
              <w:fldChar w:fldCharType="begin"/>
            </w:r>
            <w:r w:rsidR="00677206" w:rsidRPr="00296F8E">
              <w:instrText xml:space="preserve"> ADDIN EN.CITE &lt;EndNote&gt;&lt;Cite&gt;&lt;Author&gt;Ma&lt;/Author&gt;&lt;Year&gt;2015&lt;/Year&gt;&lt;RecNum&gt;3811&lt;/RecNum&gt;&lt;DisplayText&gt;(29)&lt;/DisplayText&gt;&lt;record&gt;&lt;rec-number&gt;3811&lt;/rec-number&gt;&lt;foreign-keys&gt;&lt;key app="EN" db-id="ftstadpp2s0099etd5spaad1wawtxsdztz2x" timestamp="1467297094"&gt;3811&lt;/key&gt;&lt;/foreign-keys&gt;&lt;ref-type name="Journal Article"&gt;17&lt;/ref-type&gt;&lt;contributors&gt;&lt;authors&gt;&lt;author&gt;Ma, Wen-Jun&lt;/author&gt;&lt;author&gt;Huang, Zhi-Hong&lt;/author&gt;&lt;author&gt;Huang, Bi-Xia&lt;/author&gt;&lt;author&gt;Qi, Ben-Hua&lt;/author&gt;&lt;author&gt;Zhang, Yan-Jun&lt;/author&gt;&lt;author&gt;Xiao, Ben-Xi&lt;/author&gt;&lt;author&gt;Li, Yuan-Hong&lt;/author&gt;&lt;author&gt;Chen, Li&lt;/author&gt;&lt;author&gt;Zhu, Hui-Lian&lt;/author&gt;&lt;/authors&gt;&lt;/contributors&gt;&lt;titles&gt;&lt;title&gt;Intensive low-glycaemic-load dietary intervention for the management of glycaemia and serum lipids among women with gestational diabetes: a randomized control trial&lt;/title&gt;&lt;secondary-title&gt;Public Health Nutrition&lt;/secondary-title&gt;&lt;/titles&gt;&lt;periodical&gt;&lt;full-title&gt;Public Health Nutrition&lt;/full-title&gt;&lt;abbr-1&gt;Public Health Nutr&lt;/abbr-1&gt;&lt;/periodical&gt;&lt;pages&gt;1506-1513 8p&lt;/pages&gt;&lt;volume&gt;18&lt;/volume&gt;&lt;number&gt;8&lt;/number&gt;&lt;dates&gt;&lt;year&gt;2015&lt;/year&gt;&lt;/dates&gt;&lt;publisher&gt;Cambridge University Press&lt;/publisher&gt;&lt;isbn&gt;1368-9800&lt;/isbn&gt;&lt;accession-num&gt;109726672. Language: English. Entry Date: 20150923. Revision Date: 20160507. Publication Type: journal article&lt;/accession-num&gt;&lt;urls&gt;&lt;related-urls&gt;&lt;url&gt;http://search.ebscohost.com/login.aspx?direct=true&amp;amp;db=ccm&amp;amp;AN=109726672&amp;amp;site=ehost-live&lt;/url&gt;&lt;/related-urls&gt;&lt;/urls&gt;&lt;electronic-resource-num&gt;10.1017/S1368980014001992&lt;/electronic-resource-num&gt;&lt;remote-database-name&gt;ccm&lt;/remote-database-name&gt;&lt;remote-database-provider&gt;EBSCOhost&lt;/remote-database-provider&gt;&lt;/record&gt;&lt;/Cite&gt;&lt;/EndNote&gt;</w:instrText>
            </w:r>
            <w:r w:rsidR="00677206" w:rsidRPr="00296F8E">
              <w:fldChar w:fldCharType="separate"/>
            </w:r>
            <w:r w:rsidR="00677206" w:rsidRPr="00296F8E">
              <w:rPr>
                <w:noProof/>
              </w:rPr>
              <w:t>(29)</w:t>
            </w:r>
            <w:r w:rsidR="00677206" w:rsidRPr="00296F8E">
              <w:fldChar w:fldCharType="end"/>
            </w:r>
          </w:p>
        </w:tc>
        <w:tc>
          <w:tcPr>
            <w:tcW w:w="921" w:type="dxa"/>
            <w:vAlign w:val="bottom"/>
          </w:tcPr>
          <w:p w14:paraId="217C18E0" w14:textId="77777777" w:rsidR="00AA58A8" w:rsidRPr="00296F8E" w:rsidRDefault="00AA58A8" w:rsidP="00A76DA8">
            <w:pPr>
              <w:jc w:val="center"/>
            </w:pPr>
            <w:r w:rsidRPr="00296F8E">
              <w:t>1</w:t>
            </w:r>
          </w:p>
        </w:tc>
        <w:tc>
          <w:tcPr>
            <w:tcW w:w="922" w:type="dxa"/>
            <w:vAlign w:val="bottom"/>
          </w:tcPr>
          <w:p w14:paraId="30D2FDE7" w14:textId="77777777" w:rsidR="00AA58A8" w:rsidRPr="00296F8E" w:rsidRDefault="00AA58A8" w:rsidP="00A76DA8">
            <w:pPr>
              <w:jc w:val="center"/>
            </w:pPr>
            <w:r w:rsidRPr="00296F8E">
              <w:t>83</w:t>
            </w:r>
          </w:p>
        </w:tc>
        <w:tc>
          <w:tcPr>
            <w:tcW w:w="2166" w:type="dxa"/>
            <w:vAlign w:val="bottom"/>
          </w:tcPr>
          <w:p w14:paraId="2963470F" w14:textId="77777777" w:rsidR="00AA58A8" w:rsidRPr="00296F8E" w:rsidRDefault="00AA58A8" w:rsidP="00A76DA8">
            <w:pPr>
              <w:jc w:val="center"/>
            </w:pPr>
            <w:r w:rsidRPr="00296F8E">
              <w:t xml:space="preserve">-8.6 [-14.11, -3.09] </w:t>
            </w:r>
          </w:p>
        </w:tc>
        <w:tc>
          <w:tcPr>
            <w:tcW w:w="811" w:type="dxa"/>
          </w:tcPr>
          <w:p w14:paraId="60A9D081" w14:textId="77777777" w:rsidR="00AA58A8" w:rsidRPr="00296F8E" w:rsidRDefault="00AA58A8" w:rsidP="00A76DA8">
            <w:pPr>
              <w:jc w:val="center"/>
            </w:pPr>
            <w:r w:rsidRPr="00296F8E">
              <w:t>-</w:t>
            </w:r>
          </w:p>
        </w:tc>
      </w:tr>
      <w:tr w:rsidR="00AA58A8" w:rsidRPr="00296F8E" w14:paraId="0DD50F3F" w14:textId="77777777" w:rsidTr="00126679">
        <w:trPr>
          <w:trHeight w:val="255"/>
        </w:trPr>
        <w:tc>
          <w:tcPr>
            <w:tcW w:w="2689" w:type="dxa"/>
          </w:tcPr>
          <w:p w14:paraId="355C39D7" w14:textId="77777777" w:rsidR="00AA58A8" w:rsidRPr="00296F8E" w:rsidRDefault="00AA58A8" w:rsidP="00A76DA8"/>
        </w:tc>
        <w:tc>
          <w:tcPr>
            <w:tcW w:w="1842" w:type="dxa"/>
            <w:vAlign w:val="bottom"/>
          </w:tcPr>
          <w:p w14:paraId="2E23CB97" w14:textId="53F00B12" w:rsidR="00AA58A8" w:rsidRPr="00296F8E" w:rsidRDefault="00AA58A8" w:rsidP="008B4871">
            <w:r w:rsidRPr="00296F8E">
              <w:t xml:space="preserve">Low </w:t>
            </w:r>
            <w:r w:rsidR="00490AC1" w:rsidRPr="00296F8E">
              <w:t>carbohydrate</w:t>
            </w:r>
            <w:r w:rsidR="004F7CEF" w:rsidRPr="00296F8E">
              <w:t xml:space="preserve"> </w:t>
            </w:r>
            <w:r w:rsidR="004F7CEF"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4F7CEF" w:rsidRPr="00296F8E">
              <w:fldChar w:fldCharType="separate"/>
            </w:r>
            <w:r w:rsidR="00BE2CA9" w:rsidRPr="00296F8E">
              <w:rPr>
                <w:noProof/>
              </w:rPr>
              <w:t>(24)</w:t>
            </w:r>
            <w:r w:rsidR="004F7CEF" w:rsidRPr="00296F8E">
              <w:fldChar w:fldCharType="end"/>
            </w:r>
          </w:p>
        </w:tc>
        <w:tc>
          <w:tcPr>
            <w:tcW w:w="921" w:type="dxa"/>
            <w:vAlign w:val="bottom"/>
          </w:tcPr>
          <w:p w14:paraId="2E463B92" w14:textId="77777777" w:rsidR="00AA58A8" w:rsidRPr="00296F8E" w:rsidRDefault="00AA58A8" w:rsidP="00A76DA8">
            <w:pPr>
              <w:jc w:val="center"/>
            </w:pPr>
            <w:r w:rsidRPr="00296F8E">
              <w:t>1</w:t>
            </w:r>
          </w:p>
        </w:tc>
        <w:tc>
          <w:tcPr>
            <w:tcW w:w="922" w:type="dxa"/>
            <w:vAlign w:val="bottom"/>
          </w:tcPr>
          <w:p w14:paraId="5768101A" w14:textId="77777777" w:rsidR="00AA58A8" w:rsidRPr="00296F8E" w:rsidRDefault="00AA58A8" w:rsidP="00A76DA8">
            <w:pPr>
              <w:jc w:val="center"/>
            </w:pPr>
            <w:r w:rsidRPr="00296F8E">
              <w:t>30</w:t>
            </w:r>
          </w:p>
        </w:tc>
        <w:tc>
          <w:tcPr>
            <w:tcW w:w="2166" w:type="dxa"/>
            <w:vAlign w:val="bottom"/>
          </w:tcPr>
          <w:p w14:paraId="4E3E9AE6" w14:textId="77777777" w:rsidR="00AA58A8" w:rsidRPr="00296F8E" w:rsidRDefault="00AA58A8" w:rsidP="00A76DA8">
            <w:pPr>
              <w:jc w:val="center"/>
            </w:pPr>
            <w:r w:rsidRPr="00296F8E">
              <w:t>-3.00 [-8.15, 2.15]</w:t>
            </w:r>
          </w:p>
        </w:tc>
        <w:tc>
          <w:tcPr>
            <w:tcW w:w="811" w:type="dxa"/>
          </w:tcPr>
          <w:p w14:paraId="52C94125" w14:textId="77777777" w:rsidR="00AA58A8" w:rsidRPr="00296F8E" w:rsidRDefault="00AA58A8" w:rsidP="00A76DA8">
            <w:pPr>
              <w:jc w:val="center"/>
            </w:pPr>
            <w:r w:rsidRPr="00296F8E">
              <w:t>-</w:t>
            </w:r>
          </w:p>
        </w:tc>
      </w:tr>
      <w:tr w:rsidR="00AA58A8" w:rsidRPr="00296F8E" w14:paraId="1F6D3D39" w14:textId="77777777" w:rsidTr="00126679">
        <w:trPr>
          <w:trHeight w:val="255"/>
        </w:trPr>
        <w:tc>
          <w:tcPr>
            <w:tcW w:w="2689" w:type="dxa"/>
          </w:tcPr>
          <w:p w14:paraId="41B69F74" w14:textId="77777777" w:rsidR="00AA58A8" w:rsidRPr="00296F8E" w:rsidRDefault="00AA58A8" w:rsidP="00A76DA8"/>
        </w:tc>
        <w:tc>
          <w:tcPr>
            <w:tcW w:w="1842" w:type="dxa"/>
            <w:vAlign w:val="bottom"/>
          </w:tcPr>
          <w:p w14:paraId="16100E7E" w14:textId="757C4B71" w:rsidR="00AA58A8" w:rsidRPr="00296F8E" w:rsidRDefault="00AA58A8" w:rsidP="008B4871">
            <w:r w:rsidRPr="00296F8E">
              <w:t>Soya protein</w:t>
            </w:r>
            <w:r w:rsidR="004F7CEF" w:rsidRPr="00296F8E">
              <w:t xml:space="preserve"> </w:t>
            </w:r>
            <w:r w:rsidR="004F7CEF"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4F7CEF" w:rsidRPr="00296F8E">
              <w:fldChar w:fldCharType="separate"/>
            </w:r>
            <w:r w:rsidR="00B559D7" w:rsidRPr="00296F8E">
              <w:rPr>
                <w:noProof/>
              </w:rPr>
              <w:t>(14)</w:t>
            </w:r>
            <w:r w:rsidR="004F7CEF" w:rsidRPr="00296F8E">
              <w:fldChar w:fldCharType="end"/>
            </w:r>
          </w:p>
        </w:tc>
        <w:tc>
          <w:tcPr>
            <w:tcW w:w="921" w:type="dxa"/>
            <w:vAlign w:val="bottom"/>
          </w:tcPr>
          <w:p w14:paraId="0108BA17" w14:textId="77777777" w:rsidR="00AA58A8" w:rsidRPr="00296F8E" w:rsidRDefault="00AA58A8" w:rsidP="00A76DA8">
            <w:pPr>
              <w:jc w:val="center"/>
            </w:pPr>
            <w:r w:rsidRPr="00296F8E">
              <w:t>1</w:t>
            </w:r>
          </w:p>
        </w:tc>
        <w:tc>
          <w:tcPr>
            <w:tcW w:w="922" w:type="dxa"/>
            <w:vAlign w:val="bottom"/>
          </w:tcPr>
          <w:p w14:paraId="46D7AE51" w14:textId="77777777" w:rsidR="00AA58A8" w:rsidRPr="00296F8E" w:rsidRDefault="00AA58A8" w:rsidP="00A76DA8">
            <w:pPr>
              <w:jc w:val="center"/>
            </w:pPr>
            <w:r w:rsidRPr="00296F8E">
              <w:t>62</w:t>
            </w:r>
          </w:p>
        </w:tc>
        <w:tc>
          <w:tcPr>
            <w:tcW w:w="2166" w:type="dxa"/>
            <w:vAlign w:val="bottom"/>
          </w:tcPr>
          <w:p w14:paraId="5B47287A" w14:textId="77777777" w:rsidR="00AA58A8" w:rsidRPr="00296F8E" w:rsidRDefault="00AA58A8" w:rsidP="00A76DA8">
            <w:pPr>
              <w:jc w:val="center"/>
            </w:pPr>
            <w:r w:rsidRPr="00296F8E">
              <w:t>-1.05 [-9.73, 7.63]</w:t>
            </w:r>
          </w:p>
        </w:tc>
        <w:tc>
          <w:tcPr>
            <w:tcW w:w="811" w:type="dxa"/>
          </w:tcPr>
          <w:p w14:paraId="53E8A776" w14:textId="77777777" w:rsidR="00AA58A8" w:rsidRPr="00296F8E" w:rsidRDefault="00AA58A8" w:rsidP="00A76DA8">
            <w:pPr>
              <w:jc w:val="center"/>
            </w:pPr>
            <w:r w:rsidRPr="00296F8E">
              <w:t>-</w:t>
            </w:r>
          </w:p>
        </w:tc>
      </w:tr>
      <w:tr w:rsidR="00AA58A8" w:rsidRPr="00296F8E" w14:paraId="3A252BE7" w14:textId="77777777" w:rsidTr="00126679">
        <w:trPr>
          <w:trHeight w:val="255"/>
        </w:trPr>
        <w:tc>
          <w:tcPr>
            <w:tcW w:w="2689" w:type="dxa"/>
          </w:tcPr>
          <w:p w14:paraId="15F77E91" w14:textId="77777777" w:rsidR="00A674A1" w:rsidRPr="00296F8E" w:rsidRDefault="00AA58A8" w:rsidP="00A76DA8">
            <w:r w:rsidRPr="00296F8E">
              <w:t xml:space="preserve">Change in post-lunch glucose </w:t>
            </w:r>
          </w:p>
          <w:p w14:paraId="3CD28800" w14:textId="1DBA8133" w:rsidR="00AA58A8" w:rsidRPr="00296F8E" w:rsidRDefault="00A674A1" w:rsidP="00A76DA8">
            <w:r w:rsidRPr="00296F8E">
              <w:t>(mg/dl)</w:t>
            </w:r>
            <w:r w:rsidR="00AA58A8" w:rsidRPr="00296F8E">
              <w:t xml:space="preserve"> </w:t>
            </w:r>
          </w:p>
        </w:tc>
        <w:tc>
          <w:tcPr>
            <w:tcW w:w="1842" w:type="dxa"/>
            <w:vAlign w:val="bottom"/>
          </w:tcPr>
          <w:p w14:paraId="73B84F19" w14:textId="77777777" w:rsidR="00AA58A8" w:rsidRPr="00296F8E" w:rsidRDefault="00AA58A8" w:rsidP="00A76DA8">
            <w:r w:rsidRPr="00296F8E">
              <w:t>All</w:t>
            </w:r>
          </w:p>
        </w:tc>
        <w:tc>
          <w:tcPr>
            <w:tcW w:w="921" w:type="dxa"/>
            <w:vAlign w:val="bottom"/>
          </w:tcPr>
          <w:p w14:paraId="00BF6FE4" w14:textId="77777777" w:rsidR="00AA58A8" w:rsidRPr="00296F8E" w:rsidRDefault="00AA58A8" w:rsidP="00A76DA8">
            <w:pPr>
              <w:jc w:val="center"/>
            </w:pPr>
            <w:r w:rsidRPr="00296F8E">
              <w:t>2</w:t>
            </w:r>
          </w:p>
        </w:tc>
        <w:tc>
          <w:tcPr>
            <w:tcW w:w="922" w:type="dxa"/>
            <w:vAlign w:val="bottom"/>
          </w:tcPr>
          <w:p w14:paraId="4B343068" w14:textId="77777777" w:rsidR="00AA58A8" w:rsidRPr="00296F8E" w:rsidRDefault="00AA58A8" w:rsidP="00A76DA8">
            <w:pPr>
              <w:jc w:val="center"/>
            </w:pPr>
            <w:r w:rsidRPr="00296F8E">
              <w:t>92</w:t>
            </w:r>
          </w:p>
        </w:tc>
        <w:tc>
          <w:tcPr>
            <w:tcW w:w="2166" w:type="dxa"/>
            <w:vAlign w:val="bottom"/>
          </w:tcPr>
          <w:p w14:paraId="2C31D090" w14:textId="77777777" w:rsidR="00AA58A8" w:rsidRPr="00296F8E" w:rsidRDefault="00AA58A8" w:rsidP="00A76DA8">
            <w:pPr>
              <w:jc w:val="center"/>
            </w:pPr>
            <w:r w:rsidRPr="00296F8E">
              <w:t>4.50 [-1.90, 10.90]</w:t>
            </w:r>
          </w:p>
        </w:tc>
        <w:tc>
          <w:tcPr>
            <w:tcW w:w="811" w:type="dxa"/>
            <w:vAlign w:val="bottom"/>
          </w:tcPr>
          <w:p w14:paraId="0E1AEDE5" w14:textId="77777777" w:rsidR="00AA58A8" w:rsidRPr="00296F8E" w:rsidRDefault="00AA58A8" w:rsidP="00A76DA8">
            <w:pPr>
              <w:jc w:val="center"/>
            </w:pPr>
            <w:r w:rsidRPr="00296F8E">
              <w:t>0</w:t>
            </w:r>
          </w:p>
        </w:tc>
      </w:tr>
      <w:tr w:rsidR="00AA58A8" w:rsidRPr="00296F8E" w14:paraId="0145B8D4" w14:textId="77777777" w:rsidTr="00126679">
        <w:trPr>
          <w:trHeight w:val="255"/>
        </w:trPr>
        <w:tc>
          <w:tcPr>
            <w:tcW w:w="2689" w:type="dxa"/>
          </w:tcPr>
          <w:p w14:paraId="3F122239" w14:textId="77777777" w:rsidR="00AA58A8" w:rsidRPr="00296F8E" w:rsidRDefault="00AA58A8" w:rsidP="00A76DA8"/>
        </w:tc>
        <w:tc>
          <w:tcPr>
            <w:tcW w:w="1842" w:type="dxa"/>
            <w:vAlign w:val="bottom"/>
          </w:tcPr>
          <w:p w14:paraId="35B7AE5D" w14:textId="11DB5FA5" w:rsidR="00AA58A8" w:rsidRPr="00296F8E" w:rsidRDefault="00AA58A8" w:rsidP="008B4871">
            <w:r w:rsidRPr="00296F8E">
              <w:t xml:space="preserve">Low </w:t>
            </w:r>
            <w:r w:rsidR="00490AC1" w:rsidRPr="00296F8E">
              <w:t>carbohydrate</w:t>
            </w:r>
            <w:r w:rsidR="00D9395B" w:rsidRPr="00296F8E">
              <w:t xml:space="preserve"> </w:t>
            </w:r>
            <w:r w:rsidR="00D9395B"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D9395B" w:rsidRPr="00296F8E">
              <w:fldChar w:fldCharType="separate"/>
            </w:r>
            <w:r w:rsidR="00BE2CA9" w:rsidRPr="00296F8E">
              <w:rPr>
                <w:noProof/>
              </w:rPr>
              <w:t>(24)</w:t>
            </w:r>
            <w:r w:rsidR="00D9395B" w:rsidRPr="00296F8E">
              <w:fldChar w:fldCharType="end"/>
            </w:r>
          </w:p>
        </w:tc>
        <w:tc>
          <w:tcPr>
            <w:tcW w:w="921" w:type="dxa"/>
            <w:vAlign w:val="bottom"/>
          </w:tcPr>
          <w:p w14:paraId="62A8EE77" w14:textId="77777777" w:rsidR="00AA58A8" w:rsidRPr="00296F8E" w:rsidRDefault="00AA58A8" w:rsidP="00A76DA8">
            <w:pPr>
              <w:jc w:val="center"/>
            </w:pPr>
            <w:r w:rsidRPr="00296F8E">
              <w:t>1</w:t>
            </w:r>
          </w:p>
        </w:tc>
        <w:tc>
          <w:tcPr>
            <w:tcW w:w="922" w:type="dxa"/>
            <w:vAlign w:val="bottom"/>
          </w:tcPr>
          <w:p w14:paraId="05D12C6B" w14:textId="77777777" w:rsidR="00AA58A8" w:rsidRPr="00296F8E" w:rsidRDefault="00AA58A8" w:rsidP="00A76DA8">
            <w:pPr>
              <w:jc w:val="center"/>
            </w:pPr>
            <w:r w:rsidRPr="00296F8E">
              <w:t>30</w:t>
            </w:r>
          </w:p>
        </w:tc>
        <w:tc>
          <w:tcPr>
            <w:tcW w:w="2166" w:type="dxa"/>
            <w:vAlign w:val="bottom"/>
          </w:tcPr>
          <w:p w14:paraId="44A1A889" w14:textId="77777777" w:rsidR="00AA58A8" w:rsidRPr="00296F8E" w:rsidRDefault="00AA58A8" w:rsidP="00A76DA8">
            <w:pPr>
              <w:jc w:val="center"/>
            </w:pPr>
            <w:r w:rsidRPr="00296F8E">
              <w:t>4.00 [-4.56, 12.56]</w:t>
            </w:r>
          </w:p>
        </w:tc>
        <w:tc>
          <w:tcPr>
            <w:tcW w:w="811" w:type="dxa"/>
          </w:tcPr>
          <w:p w14:paraId="08CB7B4C" w14:textId="77777777" w:rsidR="00AA58A8" w:rsidRPr="00296F8E" w:rsidRDefault="00AA58A8" w:rsidP="00A76DA8">
            <w:pPr>
              <w:jc w:val="center"/>
            </w:pPr>
            <w:r w:rsidRPr="00296F8E">
              <w:t>-</w:t>
            </w:r>
          </w:p>
        </w:tc>
      </w:tr>
      <w:tr w:rsidR="00AA58A8" w:rsidRPr="00296F8E" w14:paraId="24B536A6" w14:textId="77777777" w:rsidTr="00126679">
        <w:trPr>
          <w:trHeight w:val="255"/>
        </w:trPr>
        <w:tc>
          <w:tcPr>
            <w:tcW w:w="2689" w:type="dxa"/>
          </w:tcPr>
          <w:p w14:paraId="6AD0428D" w14:textId="77777777" w:rsidR="00AA58A8" w:rsidRPr="00296F8E" w:rsidRDefault="00AA58A8" w:rsidP="00A76DA8"/>
        </w:tc>
        <w:tc>
          <w:tcPr>
            <w:tcW w:w="1842" w:type="dxa"/>
            <w:vAlign w:val="bottom"/>
          </w:tcPr>
          <w:p w14:paraId="52961B80" w14:textId="2001B694" w:rsidR="00AA58A8" w:rsidRPr="00296F8E" w:rsidRDefault="00AA58A8" w:rsidP="008B4871">
            <w:r w:rsidRPr="00296F8E">
              <w:t>Soya protein</w:t>
            </w:r>
            <w:r w:rsidR="00D9395B" w:rsidRPr="00296F8E">
              <w:t xml:space="preserve"> </w:t>
            </w:r>
            <w:r w:rsidR="00D9395B"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D9395B" w:rsidRPr="00296F8E">
              <w:fldChar w:fldCharType="separate"/>
            </w:r>
            <w:r w:rsidR="00B559D7" w:rsidRPr="00296F8E">
              <w:rPr>
                <w:noProof/>
              </w:rPr>
              <w:t>(14)</w:t>
            </w:r>
            <w:r w:rsidR="00D9395B" w:rsidRPr="00296F8E">
              <w:fldChar w:fldCharType="end"/>
            </w:r>
          </w:p>
        </w:tc>
        <w:tc>
          <w:tcPr>
            <w:tcW w:w="921" w:type="dxa"/>
            <w:vAlign w:val="bottom"/>
          </w:tcPr>
          <w:p w14:paraId="63A9E1AD" w14:textId="77777777" w:rsidR="00AA58A8" w:rsidRPr="00296F8E" w:rsidRDefault="00AA58A8" w:rsidP="00A76DA8">
            <w:pPr>
              <w:jc w:val="center"/>
            </w:pPr>
            <w:r w:rsidRPr="00296F8E">
              <w:t>1</w:t>
            </w:r>
          </w:p>
        </w:tc>
        <w:tc>
          <w:tcPr>
            <w:tcW w:w="922" w:type="dxa"/>
            <w:vAlign w:val="bottom"/>
          </w:tcPr>
          <w:p w14:paraId="0743A46F" w14:textId="77777777" w:rsidR="00AA58A8" w:rsidRPr="00296F8E" w:rsidRDefault="00AA58A8" w:rsidP="00A76DA8">
            <w:pPr>
              <w:jc w:val="center"/>
            </w:pPr>
            <w:r w:rsidRPr="00296F8E">
              <w:t>62</w:t>
            </w:r>
          </w:p>
        </w:tc>
        <w:tc>
          <w:tcPr>
            <w:tcW w:w="2166" w:type="dxa"/>
            <w:vAlign w:val="bottom"/>
          </w:tcPr>
          <w:p w14:paraId="4907F018" w14:textId="77777777" w:rsidR="00AA58A8" w:rsidRPr="00296F8E" w:rsidRDefault="00AA58A8" w:rsidP="00A76DA8">
            <w:pPr>
              <w:jc w:val="center"/>
            </w:pPr>
            <w:r w:rsidRPr="00296F8E">
              <w:t>5.14 [-4.51, 14.79]</w:t>
            </w:r>
          </w:p>
        </w:tc>
        <w:tc>
          <w:tcPr>
            <w:tcW w:w="811" w:type="dxa"/>
          </w:tcPr>
          <w:p w14:paraId="5092A448" w14:textId="77777777" w:rsidR="00AA58A8" w:rsidRPr="00296F8E" w:rsidRDefault="00AA58A8" w:rsidP="00A76DA8">
            <w:pPr>
              <w:jc w:val="center"/>
            </w:pPr>
            <w:r w:rsidRPr="00296F8E">
              <w:t>-</w:t>
            </w:r>
          </w:p>
        </w:tc>
      </w:tr>
      <w:tr w:rsidR="00AA58A8" w:rsidRPr="00296F8E" w14:paraId="60CE9A32" w14:textId="77777777" w:rsidTr="00126679">
        <w:trPr>
          <w:trHeight w:val="255"/>
        </w:trPr>
        <w:tc>
          <w:tcPr>
            <w:tcW w:w="2689" w:type="dxa"/>
          </w:tcPr>
          <w:p w14:paraId="16FB3FA5" w14:textId="77777777" w:rsidR="00AA58A8" w:rsidRPr="00296F8E" w:rsidRDefault="00AA58A8" w:rsidP="00A76DA8">
            <w:r w:rsidRPr="00296F8E">
              <w:t xml:space="preserve">Change in post-dinner glucose </w:t>
            </w:r>
          </w:p>
          <w:p w14:paraId="56FE45A3" w14:textId="3FC566AC" w:rsidR="00A674A1" w:rsidRPr="00296F8E" w:rsidRDefault="00A674A1" w:rsidP="00A76DA8">
            <w:r w:rsidRPr="00296F8E">
              <w:t>(mg/dl)</w:t>
            </w:r>
          </w:p>
        </w:tc>
        <w:tc>
          <w:tcPr>
            <w:tcW w:w="1842" w:type="dxa"/>
            <w:vAlign w:val="bottom"/>
          </w:tcPr>
          <w:p w14:paraId="73C2550E" w14:textId="77777777" w:rsidR="00AA58A8" w:rsidRPr="00296F8E" w:rsidRDefault="00AA58A8" w:rsidP="00A76DA8">
            <w:r w:rsidRPr="00296F8E">
              <w:t>All</w:t>
            </w:r>
          </w:p>
        </w:tc>
        <w:tc>
          <w:tcPr>
            <w:tcW w:w="921" w:type="dxa"/>
            <w:vAlign w:val="bottom"/>
          </w:tcPr>
          <w:p w14:paraId="0145E7EF" w14:textId="77777777" w:rsidR="00AA58A8" w:rsidRPr="00296F8E" w:rsidRDefault="00AA58A8" w:rsidP="00A76DA8">
            <w:pPr>
              <w:jc w:val="center"/>
            </w:pPr>
            <w:r w:rsidRPr="00296F8E">
              <w:t>2</w:t>
            </w:r>
          </w:p>
        </w:tc>
        <w:tc>
          <w:tcPr>
            <w:tcW w:w="922" w:type="dxa"/>
            <w:vAlign w:val="bottom"/>
          </w:tcPr>
          <w:p w14:paraId="71DF7A63" w14:textId="77777777" w:rsidR="00AA58A8" w:rsidRPr="00296F8E" w:rsidRDefault="00AA58A8" w:rsidP="00A76DA8">
            <w:pPr>
              <w:jc w:val="center"/>
            </w:pPr>
            <w:r w:rsidRPr="00296F8E">
              <w:t>92</w:t>
            </w:r>
          </w:p>
        </w:tc>
        <w:tc>
          <w:tcPr>
            <w:tcW w:w="2166" w:type="dxa"/>
            <w:vAlign w:val="bottom"/>
          </w:tcPr>
          <w:p w14:paraId="25671B82" w14:textId="77777777" w:rsidR="00AA58A8" w:rsidRPr="00296F8E" w:rsidRDefault="00AA58A8" w:rsidP="00A76DA8">
            <w:pPr>
              <w:jc w:val="center"/>
            </w:pPr>
            <w:r w:rsidRPr="00296F8E">
              <w:t>1.81 [-5.28, 8.90]</w:t>
            </w:r>
          </w:p>
        </w:tc>
        <w:tc>
          <w:tcPr>
            <w:tcW w:w="811" w:type="dxa"/>
            <w:vAlign w:val="bottom"/>
          </w:tcPr>
          <w:p w14:paraId="7F970CAF" w14:textId="77777777" w:rsidR="00AA58A8" w:rsidRPr="00296F8E" w:rsidRDefault="00AA58A8" w:rsidP="00A76DA8">
            <w:pPr>
              <w:jc w:val="center"/>
            </w:pPr>
            <w:r w:rsidRPr="00296F8E">
              <w:t>13</w:t>
            </w:r>
          </w:p>
        </w:tc>
      </w:tr>
      <w:tr w:rsidR="00AA58A8" w:rsidRPr="00296F8E" w14:paraId="1DA2E93E" w14:textId="77777777" w:rsidTr="00126679">
        <w:trPr>
          <w:trHeight w:val="255"/>
        </w:trPr>
        <w:tc>
          <w:tcPr>
            <w:tcW w:w="2689" w:type="dxa"/>
          </w:tcPr>
          <w:p w14:paraId="70FE5D7B" w14:textId="77777777" w:rsidR="00AA58A8" w:rsidRPr="00296F8E" w:rsidRDefault="00AA58A8" w:rsidP="00A76DA8"/>
        </w:tc>
        <w:tc>
          <w:tcPr>
            <w:tcW w:w="1842" w:type="dxa"/>
            <w:vAlign w:val="bottom"/>
          </w:tcPr>
          <w:p w14:paraId="69553869" w14:textId="108F03B2" w:rsidR="00AA58A8" w:rsidRPr="00296F8E" w:rsidRDefault="00AA58A8" w:rsidP="008B4871">
            <w:r w:rsidRPr="00296F8E">
              <w:t xml:space="preserve">Low </w:t>
            </w:r>
            <w:r w:rsidR="00490AC1" w:rsidRPr="00296F8E">
              <w:t>carbohydrate</w:t>
            </w:r>
            <w:r w:rsidR="00D9395B" w:rsidRPr="00296F8E">
              <w:t xml:space="preserve"> </w:t>
            </w:r>
            <w:r w:rsidR="00D9395B"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D9395B" w:rsidRPr="00296F8E">
              <w:fldChar w:fldCharType="separate"/>
            </w:r>
            <w:r w:rsidR="00BE2CA9" w:rsidRPr="00296F8E">
              <w:rPr>
                <w:noProof/>
              </w:rPr>
              <w:t>(24)</w:t>
            </w:r>
            <w:r w:rsidR="00D9395B" w:rsidRPr="00296F8E">
              <w:fldChar w:fldCharType="end"/>
            </w:r>
          </w:p>
        </w:tc>
        <w:tc>
          <w:tcPr>
            <w:tcW w:w="921" w:type="dxa"/>
            <w:vAlign w:val="bottom"/>
          </w:tcPr>
          <w:p w14:paraId="0561F063" w14:textId="77777777" w:rsidR="00AA58A8" w:rsidRPr="00296F8E" w:rsidRDefault="00AA58A8" w:rsidP="00A76DA8">
            <w:pPr>
              <w:jc w:val="center"/>
            </w:pPr>
            <w:r w:rsidRPr="00296F8E">
              <w:t>1</w:t>
            </w:r>
          </w:p>
        </w:tc>
        <w:tc>
          <w:tcPr>
            <w:tcW w:w="922" w:type="dxa"/>
            <w:vAlign w:val="bottom"/>
          </w:tcPr>
          <w:p w14:paraId="194FAA15" w14:textId="77777777" w:rsidR="00AA58A8" w:rsidRPr="00296F8E" w:rsidRDefault="00AA58A8" w:rsidP="00A76DA8">
            <w:pPr>
              <w:jc w:val="center"/>
            </w:pPr>
            <w:r w:rsidRPr="00296F8E">
              <w:t>30</w:t>
            </w:r>
          </w:p>
        </w:tc>
        <w:tc>
          <w:tcPr>
            <w:tcW w:w="2166" w:type="dxa"/>
            <w:vAlign w:val="bottom"/>
          </w:tcPr>
          <w:p w14:paraId="203CB03D" w14:textId="77777777" w:rsidR="00AA58A8" w:rsidRPr="00296F8E" w:rsidRDefault="00AA58A8" w:rsidP="00A76DA8">
            <w:pPr>
              <w:jc w:val="center"/>
            </w:pPr>
            <w:r w:rsidRPr="00296F8E">
              <w:t>1.00 [-8.14, 10.14]</w:t>
            </w:r>
          </w:p>
        </w:tc>
        <w:tc>
          <w:tcPr>
            <w:tcW w:w="811" w:type="dxa"/>
          </w:tcPr>
          <w:p w14:paraId="5341C802" w14:textId="77777777" w:rsidR="00AA58A8" w:rsidRPr="00296F8E" w:rsidRDefault="00AA58A8" w:rsidP="00A76DA8">
            <w:pPr>
              <w:jc w:val="center"/>
            </w:pPr>
            <w:r w:rsidRPr="00296F8E">
              <w:t>-</w:t>
            </w:r>
          </w:p>
        </w:tc>
      </w:tr>
      <w:tr w:rsidR="00AA58A8" w:rsidRPr="00296F8E" w14:paraId="695656EC" w14:textId="77777777" w:rsidTr="00126679">
        <w:trPr>
          <w:trHeight w:val="255"/>
        </w:trPr>
        <w:tc>
          <w:tcPr>
            <w:tcW w:w="2689" w:type="dxa"/>
          </w:tcPr>
          <w:p w14:paraId="0DDAB450" w14:textId="77777777" w:rsidR="00AA58A8" w:rsidRPr="00296F8E" w:rsidRDefault="00AA58A8" w:rsidP="00A76DA8"/>
        </w:tc>
        <w:tc>
          <w:tcPr>
            <w:tcW w:w="1842" w:type="dxa"/>
            <w:vAlign w:val="bottom"/>
          </w:tcPr>
          <w:p w14:paraId="1A440ACD" w14:textId="4F974ECB" w:rsidR="00AA58A8" w:rsidRPr="00296F8E" w:rsidRDefault="00AA58A8" w:rsidP="008B4871">
            <w:r w:rsidRPr="00296F8E">
              <w:t>Soya protein</w:t>
            </w:r>
            <w:r w:rsidR="00D9395B" w:rsidRPr="00296F8E">
              <w:t xml:space="preserve"> </w:t>
            </w:r>
            <w:r w:rsidR="00D9395B"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D9395B" w:rsidRPr="00296F8E">
              <w:fldChar w:fldCharType="separate"/>
            </w:r>
            <w:r w:rsidR="00B559D7" w:rsidRPr="00296F8E">
              <w:rPr>
                <w:noProof/>
              </w:rPr>
              <w:t>(14)</w:t>
            </w:r>
            <w:r w:rsidR="00D9395B" w:rsidRPr="00296F8E">
              <w:fldChar w:fldCharType="end"/>
            </w:r>
          </w:p>
        </w:tc>
        <w:tc>
          <w:tcPr>
            <w:tcW w:w="921" w:type="dxa"/>
            <w:vAlign w:val="bottom"/>
          </w:tcPr>
          <w:p w14:paraId="3F5F149E" w14:textId="77777777" w:rsidR="00AA58A8" w:rsidRPr="00296F8E" w:rsidRDefault="00AA58A8" w:rsidP="00A76DA8">
            <w:pPr>
              <w:jc w:val="center"/>
            </w:pPr>
            <w:r w:rsidRPr="00296F8E">
              <w:t>1</w:t>
            </w:r>
          </w:p>
        </w:tc>
        <w:tc>
          <w:tcPr>
            <w:tcW w:w="922" w:type="dxa"/>
            <w:vAlign w:val="bottom"/>
          </w:tcPr>
          <w:p w14:paraId="3DA6C971" w14:textId="77777777" w:rsidR="00AA58A8" w:rsidRPr="00296F8E" w:rsidRDefault="00AA58A8" w:rsidP="00A76DA8">
            <w:pPr>
              <w:jc w:val="center"/>
            </w:pPr>
            <w:r w:rsidRPr="00296F8E">
              <w:t>62</w:t>
            </w:r>
          </w:p>
        </w:tc>
        <w:tc>
          <w:tcPr>
            <w:tcW w:w="2166" w:type="dxa"/>
            <w:vAlign w:val="bottom"/>
          </w:tcPr>
          <w:p w14:paraId="428AB7F0" w14:textId="77777777" w:rsidR="00AA58A8" w:rsidRPr="00296F8E" w:rsidRDefault="00AA58A8" w:rsidP="00A76DA8">
            <w:pPr>
              <w:jc w:val="center"/>
            </w:pPr>
            <w:r w:rsidRPr="00296F8E">
              <w:t>3.03 [-8.20, 14.26]</w:t>
            </w:r>
          </w:p>
        </w:tc>
        <w:tc>
          <w:tcPr>
            <w:tcW w:w="811" w:type="dxa"/>
          </w:tcPr>
          <w:p w14:paraId="5EBF3B64" w14:textId="77777777" w:rsidR="00AA58A8" w:rsidRPr="00296F8E" w:rsidRDefault="00AA58A8" w:rsidP="00A76DA8">
            <w:pPr>
              <w:jc w:val="center"/>
            </w:pPr>
            <w:r w:rsidRPr="00296F8E">
              <w:t>-</w:t>
            </w:r>
          </w:p>
        </w:tc>
      </w:tr>
      <w:tr w:rsidR="00AA58A8" w:rsidRPr="00296F8E" w14:paraId="135F35B6" w14:textId="77777777" w:rsidTr="00126679">
        <w:tc>
          <w:tcPr>
            <w:tcW w:w="2689" w:type="dxa"/>
          </w:tcPr>
          <w:p w14:paraId="1300A423" w14:textId="77777777" w:rsidR="00AA58A8" w:rsidRPr="00296F8E" w:rsidRDefault="00AA58A8" w:rsidP="00A76DA8">
            <w:r w:rsidRPr="00296F8E">
              <w:t>Change in HOMA-IR</w:t>
            </w:r>
          </w:p>
          <w:p w14:paraId="305195A5" w14:textId="50644B0B" w:rsidR="00A674A1" w:rsidRPr="00296F8E" w:rsidRDefault="00A674A1" w:rsidP="00A76DA8">
            <w:r w:rsidRPr="00296F8E">
              <w:t>(uUI/ml x mmol/L</w:t>
            </w:r>
            <w:r w:rsidRPr="00296F8E">
              <w:rPr>
                <w:lang w:val="fr-FR"/>
              </w:rPr>
              <w:t>)</w:t>
            </w:r>
          </w:p>
        </w:tc>
        <w:tc>
          <w:tcPr>
            <w:tcW w:w="1842" w:type="dxa"/>
          </w:tcPr>
          <w:p w14:paraId="44E6A2B9" w14:textId="77777777" w:rsidR="00AA58A8" w:rsidRPr="00296F8E" w:rsidRDefault="00AA58A8" w:rsidP="00A76DA8">
            <w:r w:rsidRPr="00296F8E">
              <w:t xml:space="preserve">All </w:t>
            </w:r>
          </w:p>
        </w:tc>
        <w:tc>
          <w:tcPr>
            <w:tcW w:w="921" w:type="dxa"/>
            <w:vAlign w:val="bottom"/>
          </w:tcPr>
          <w:p w14:paraId="5EFD6D7E" w14:textId="77777777" w:rsidR="00AA58A8" w:rsidRPr="00296F8E" w:rsidRDefault="00AA58A8" w:rsidP="00A76DA8">
            <w:pPr>
              <w:jc w:val="center"/>
            </w:pPr>
            <w:r w:rsidRPr="00296F8E">
              <w:t>4</w:t>
            </w:r>
          </w:p>
        </w:tc>
        <w:tc>
          <w:tcPr>
            <w:tcW w:w="922" w:type="dxa"/>
            <w:vAlign w:val="bottom"/>
          </w:tcPr>
          <w:p w14:paraId="3B5E7642" w14:textId="77777777" w:rsidR="00AA58A8" w:rsidRPr="00296F8E" w:rsidRDefault="00AA58A8" w:rsidP="00A76DA8">
            <w:pPr>
              <w:jc w:val="center"/>
            </w:pPr>
            <w:r w:rsidRPr="00296F8E">
              <w:t>212</w:t>
            </w:r>
          </w:p>
        </w:tc>
        <w:tc>
          <w:tcPr>
            <w:tcW w:w="2166" w:type="dxa"/>
            <w:vAlign w:val="bottom"/>
          </w:tcPr>
          <w:p w14:paraId="31EB82A4" w14:textId="77777777" w:rsidR="00AA58A8" w:rsidRPr="00296F8E" w:rsidRDefault="00AA58A8" w:rsidP="00A76DA8">
            <w:pPr>
              <w:jc w:val="center"/>
            </w:pPr>
            <w:r w:rsidRPr="00296F8E">
              <w:t>-1.10 [-2.26, 0.07]</w:t>
            </w:r>
          </w:p>
        </w:tc>
        <w:tc>
          <w:tcPr>
            <w:tcW w:w="811" w:type="dxa"/>
          </w:tcPr>
          <w:p w14:paraId="32FF9E0D" w14:textId="77777777" w:rsidR="00AA58A8" w:rsidRPr="00296F8E" w:rsidRDefault="00AA58A8" w:rsidP="00A76DA8">
            <w:pPr>
              <w:jc w:val="center"/>
            </w:pPr>
            <w:r w:rsidRPr="00296F8E">
              <w:t>90</w:t>
            </w:r>
          </w:p>
        </w:tc>
      </w:tr>
      <w:tr w:rsidR="00AA58A8" w:rsidRPr="00296F8E" w14:paraId="008A8224" w14:textId="77777777" w:rsidTr="00126679">
        <w:tc>
          <w:tcPr>
            <w:tcW w:w="2689" w:type="dxa"/>
          </w:tcPr>
          <w:p w14:paraId="469C4A8D" w14:textId="77777777" w:rsidR="00AA58A8" w:rsidRPr="00296F8E" w:rsidRDefault="00AA58A8" w:rsidP="00A76DA8"/>
        </w:tc>
        <w:tc>
          <w:tcPr>
            <w:tcW w:w="1842" w:type="dxa"/>
            <w:vAlign w:val="bottom"/>
          </w:tcPr>
          <w:p w14:paraId="74E4EF57" w14:textId="03D0B6F0" w:rsidR="00AA58A8" w:rsidRPr="00296F8E" w:rsidRDefault="00AA58A8" w:rsidP="008B4871">
            <w:r w:rsidRPr="00296F8E">
              <w:t>DASH</w:t>
            </w:r>
            <w:r w:rsidR="00D9395B" w:rsidRPr="00296F8E">
              <w:t xml:space="preserve"> </w:t>
            </w:r>
            <w:r w:rsidR="00D9395B" w:rsidRPr="00296F8E">
              <w:fldChar w:fldCharType="begin"/>
            </w:r>
            <w:r w:rsidR="008B4871" w:rsidRPr="00296F8E">
              <w:instrText xml:space="preserve"> ADDIN EN.CITE &lt;EndNote&gt;&lt;Cite&gt;&lt;Author&gt;Yao&lt;/Author&gt;&lt;Year&gt;2015&lt;/Year&gt;&lt;RecNum&gt;4460&lt;/RecNum&gt;&lt;DisplayText&gt;(35)&lt;/DisplayText&gt;&lt;record&gt;&lt;rec-number&gt;4460&lt;/rec-number&gt;&lt;foreign-keys&gt;&lt;key app="EN" db-id="ftstadpp2s0099etd5spaad1wawtxsdztz2x" timestamp="1467380963"&gt;4460&lt;/key&gt;&lt;/foreign-keys&gt;&lt;ref-type name="Journal Article"&gt;17&lt;/ref-type&gt;&lt;contributors&gt;&lt;authors&gt;&lt;author&gt;Yao, J.&lt;/author&gt;&lt;author&gt;Cong, L.&lt;/author&gt;&lt;author&gt;Zhu, B. L.&lt;/author&gt;&lt;author&gt;Wang, T.&lt;/author&gt;&lt;/authors&gt;&lt;/contributors&gt;&lt;auth-address&gt;[Yao, Jie; Cong, Lin; Zhu, Benli; Wang, Ting] Anhui Med Univ, Dept Obstet &amp;amp; Gynecol, Affiliated Hosp 1, Hefei 230022, Anhui, Peoples R China.&amp;#xD;Cong, L (reprint author), Anhui Med Univ, Dept Obstet &amp;amp; Gynecol, Affiliated Hosp 1, Hefei 230022, Anhui, Peoples R China.&amp;#xD;Linconghf@163.com&lt;/auth-address&gt;&lt;titles&gt;&lt;title&gt;Effect of dietary approaches to stop hypertension diet plan on pregnancy outcome patients with gestational diabetes mellitus&lt;/title&gt;&lt;secondary-title&gt;Bangladesh Journal of Pharmacology&lt;/secondary-title&gt;&lt;alt-title&gt;Bangladesh J. Pharmacol.&lt;/alt-title&gt;&lt;/titles&gt;&lt;periodical&gt;&lt;full-title&gt;Bangladesh Journal of Pharmacology&lt;/full-title&gt;&lt;abbr-1&gt;Bangladesh J. Pharmacol.&lt;/abbr-1&gt;&lt;/periodical&gt;&lt;alt-periodical&gt;&lt;full-title&gt;Bangladesh Journal of Pharmacology&lt;/full-title&gt;&lt;abbr-1&gt;Bangladesh J. Pharmacol.&lt;/abbr-1&gt;&lt;/alt-periodical&gt;&lt;pages&gt;732-738&lt;/pages&gt;&lt;volume&gt;10&lt;/volume&gt;&lt;number&gt;4&lt;/number&gt;&lt;keywords&gt;&lt;keyword&gt;controlled clinical-trial&lt;/keyword&gt;&lt;keyword&gt;dash diet&lt;/keyword&gt;&lt;keyword&gt;blood-pressure&lt;/keyword&gt;&lt;keyword&gt;expression&lt;/keyword&gt;&lt;keyword&gt;calcium&lt;/keyword&gt;&lt;keyword&gt;women&lt;/keyword&gt;&lt;keyword&gt;Pharmacology &amp;amp; Pharmacy&lt;/keyword&gt;&lt;/keywords&gt;&lt;dates&gt;&lt;year&gt;2015&lt;/year&gt;&lt;/dates&gt;&lt;isbn&gt;1991-007X&lt;/isbn&gt;&lt;accession-num&gt;WOS:000366657100001&lt;/accession-num&gt;&lt;work-type&gt;Article&lt;/work-type&gt;&lt;urls&gt;&lt;related-urls&gt;&lt;url&gt;&amp;lt;Go to ISI&amp;gt;://WOS:000366657100001&lt;/url&gt;&lt;/related-urls&gt;&lt;/urls&gt;&lt;electronic-resource-num&gt;10.3329/bjp.v10i4.23813&lt;/electronic-resource-num&gt;&lt;language&gt;English&lt;/language&gt;&lt;/record&gt;&lt;/Cite&gt;&lt;/EndNote&gt;</w:instrText>
            </w:r>
            <w:r w:rsidR="00D9395B" w:rsidRPr="00296F8E">
              <w:fldChar w:fldCharType="separate"/>
            </w:r>
            <w:r w:rsidR="00BE2CA9" w:rsidRPr="00296F8E">
              <w:rPr>
                <w:noProof/>
              </w:rPr>
              <w:t>(35)</w:t>
            </w:r>
            <w:r w:rsidR="00D9395B" w:rsidRPr="00296F8E">
              <w:fldChar w:fldCharType="end"/>
            </w:r>
          </w:p>
        </w:tc>
        <w:tc>
          <w:tcPr>
            <w:tcW w:w="921" w:type="dxa"/>
            <w:vAlign w:val="bottom"/>
          </w:tcPr>
          <w:p w14:paraId="0DBEE0EF" w14:textId="77777777" w:rsidR="00AA58A8" w:rsidRPr="00296F8E" w:rsidRDefault="00AA58A8" w:rsidP="00A76DA8">
            <w:pPr>
              <w:jc w:val="center"/>
            </w:pPr>
            <w:r w:rsidRPr="00296F8E">
              <w:t>1</w:t>
            </w:r>
          </w:p>
        </w:tc>
        <w:tc>
          <w:tcPr>
            <w:tcW w:w="922" w:type="dxa"/>
            <w:vAlign w:val="bottom"/>
          </w:tcPr>
          <w:p w14:paraId="6EC7DBE8" w14:textId="77777777" w:rsidR="00AA58A8" w:rsidRPr="00296F8E" w:rsidRDefault="00AA58A8" w:rsidP="00A76DA8">
            <w:pPr>
              <w:jc w:val="center"/>
            </w:pPr>
            <w:r w:rsidRPr="00296F8E">
              <w:t>33</w:t>
            </w:r>
          </w:p>
        </w:tc>
        <w:tc>
          <w:tcPr>
            <w:tcW w:w="2166" w:type="dxa"/>
            <w:vAlign w:val="bottom"/>
          </w:tcPr>
          <w:p w14:paraId="044C3E22" w14:textId="77777777" w:rsidR="00AA58A8" w:rsidRPr="00296F8E" w:rsidRDefault="00AA58A8" w:rsidP="00A76DA8">
            <w:pPr>
              <w:jc w:val="center"/>
            </w:pPr>
            <w:r w:rsidRPr="00296F8E">
              <w:t>-1.90 [-2.36, -1.44]</w:t>
            </w:r>
          </w:p>
        </w:tc>
        <w:tc>
          <w:tcPr>
            <w:tcW w:w="811" w:type="dxa"/>
          </w:tcPr>
          <w:p w14:paraId="7BF852B9" w14:textId="77777777" w:rsidR="00AA58A8" w:rsidRPr="00296F8E" w:rsidRDefault="00AA58A8" w:rsidP="00A76DA8">
            <w:pPr>
              <w:jc w:val="center"/>
            </w:pPr>
            <w:r w:rsidRPr="00296F8E">
              <w:t>-</w:t>
            </w:r>
          </w:p>
        </w:tc>
      </w:tr>
      <w:tr w:rsidR="00AA58A8" w:rsidRPr="00296F8E" w14:paraId="07E081FC" w14:textId="77777777" w:rsidTr="00126679">
        <w:tc>
          <w:tcPr>
            <w:tcW w:w="2689" w:type="dxa"/>
          </w:tcPr>
          <w:p w14:paraId="5CAF472A" w14:textId="77777777" w:rsidR="00AA58A8" w:rsidRPr="00296F8E" w:rsidRDefault="00AA58A8" w:rsidP="00A76DA8"/>
        </w:tc>
        <w:tc>
          <w:tcPr>
            <w:tcW w:w="1842" w:type="dxa"/>
            <w:vAlign w:val="bottom"/>
          </w:tcPr>
          <w:p w14:paraId="4B49F6EB" w14:textId="77EB3048" w:rsidR="00AA58A8" w:rsidRPr="00296F8E" w:rsidRDefault="00AA58A8" w:rsidP="00B559D7">
            <w:r w:rsidRPr="00296F8E">
              <w:t xml:space="preserve">Low </w:t>
            </w:r>
            <w:r w:rsidR="00490AC1" w:rsidRPr="00296F8E">
              <w:t>carbohydrate</w:t>
            </w:r>
            <w:r w:rsidR="00063CC9" w:rsidRPr="00296F8E">
              <w:t xml:space="preserve"> </w:t>
            </w:r>
            <w:r w:rsidR="00063CC9" w:rsidRPr="00296F8E">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00B559D7" w:rsidRPr="00296F8E">
              <w:instrText xml:space="preserve"> ADDIN EN.CITE </w:instrText>
            </w:r>
            <w:r w:rsidR="00B559D7" w:rsidRPr="00296F8E">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00B559D7" w:rsidRPr="00296F8E">
              <w:instrText xml:space="preserve"> ADDIN EN.CITE.DATA </w:instrText>
            </w:r>
            <w:r w:rsidR="00B559D7" w:rsidRPr="00296F8E">
              <w:fldChar w:fldCharType="end"/>
            </w:r>
            <w:r w:rsidR="00063CC9" w:rsidRPr="00296F8E">
              <w:fldChar w:fldCharType="separate"/>
            </w:r>
            <w:r w:rsidR="00B559D7" w:rsidRPr="00296F8E">
              <w:rPr>
                <w:noProof/>
              </w:rPr>
              <w:t>(12)</w:t>
            </w:r>
            <w:r w:rsidR="00063CC9" w:rsidRPr="00296F8E">
              <w:fldChar w:fldCharType="end"/>
            </w:r>
          </w:p>
        </w:tc>
        <w:tc>
          <w:tcPr>
            <w:tcW w:w="921" w:type="dxa"/>
            <w:vAlign w:val="bottom"/>
          </w:tcPr>
          <w:p w14:paraId="6F926072" w14:textId="77777777" w:rsidR="00AA58A8" w:rsidRPr="00296F8E" w:rsidRDefault="00AA58A8" w:rsidP="00A76DA8">
            <w:pPr>
              <w:jc w:val="center"/>
            </w:pPr>
            <w:r w:rsidRPr="00296F8E">
              <w:t>1</w:t>
            </w:r>
          </w:p>
        </w:tc>
        <w:tc>
          <w:tcPr>
            <w:tcW w:w="922" w:type="dxa"/>
            <w:vAlign w:val="bottom"/>
          </w:tcPr>
          <w:p w14:paraId="5D8AF5C4" w14:textId="77777777" w:rsidR="00AA58A8" w:rsidRPr="00296F8E" w:rsidRDefault="00AA58A8" w:rsidP="00A76DA8">
            <w:pPr>
              <w:jc w:val="center"/>
            </w:pPr>
            <w:r w:rsidRPr="00296F8E">
              <w:t>12</w:t>
            </w:r>
          </w:p>
        </w:tc>
        <w:tc>
          <w:tcPr>
            <w:tcW w:w="2166" w:type="dxa"/>
            <w:vAlign w:val="bottom"/>
          </w:tcPr>
          <w:p w14:paraId="37033FE3" w14:textId="77777777" w:rsidR="00AA58A8" w:rsidRPr="00296F8E" w:rsidRDefault="00AA58A8" w:rsidP="00A76DA8">
            <w:pPr>
              <w:jc w:val="center"/>
            </w:pPr>
            <w:r w:rsidRPr="00296F8E">
              <w:t>0.60 [-1.90, 3.10]</w:t>
            </w:r>
          </w:p>
        </w:tc>
        <w:tc>
          <w:tcPr>
            <w:tcW w:w="811" w:type="dxa"/>
          </w:tcPr>
          <w:p w14:paraId="12B6BF95" w14:textId="77777777" w:rsidR="00AA58A8" w:rsidRPr="00296F8E" w:rsidRDefault="00AA58A8" w:rsidP="00A76DA8">
            <w:pPr>
              <w:jc w:val="center"/>
            </w:pPr>
            <w:r w:rsidRPr="00296F8E">
              <w:t>-</w:t>
            </w:r>
          </w:p>
        </w:tc>
      </w:tr>
      <w:tr w:rsidR="00AA58A8" w:rsidRPr="00296F8E" w14:paraId="4A1FEB05" w14:textId="77777777" w:rsidTr="00126679">
        <w:tc>
          <w:tcPr>
            <w:tcW w:w="2689" w:type="dxa"/>
          </w:tcPr>
          <w:p w14:paraId="4AE765A1" w14:textId="77777777" w:rsidR="00AA58A8" w:rsidRPr="00296F8E" w:rsidRDefault="00AA58A8" w:rsidP="00A76DA8"/>
        </w:tc>
        <w:tc>
          <w:tcPr>
            <w:tcW w:w="1842" w:type="dxa"/>
            <w:vAlign w:val="bottom"/>
          </w:tcPr>
          <w:p w14:paraId="2A32BD76" w14:textId="0EC2519D" w:rsidR="00AA58A8" w:rsidRPr="00296F8E" w:rsidRDefault="00AA58A8" w:rsidP="00BE2CA9">
            <w:r w:rsidRPr="00296F8E">
              <w:t>Soya protein</w:t>
            </w:r>
            <w:r w:rsidR="00063CC9" w:rsidRPr="00296F8E">
              <w:t xml:space="preserve"> </w:t>
            </w:r>
            <w:r w:rsidR="00063CC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 </w:instrText>
            </w:r>
            <w:r w:rsidR="00BE2CA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DATA </w:instrText>
            </w:r>
            <w:r w:rsidR="00BE2CA9" w:rsidRPr="00296F8E">
              <w:fldChar w:fldCharType="end"/>
            </w:r>
            <w:r w:rsidR="00063CC9" w:rsidRPr="00296F8E">
              <w:fldChar w:fldCharType="separate"/>
            </w:r>
            <w:r w:rsidR="00BE2CA9" w:rsidRPr="00296F8E">
              <w:rPr>
                <w:noProof/>
              </w:rPr>
              <w:t>(26)</w:t>
            </w:r>
            <w:r w:rsidR="00063CC9" w:rsidRPr="00296F8E">
              <w:fldChar w:fldCharType="end"/>
            </w:r>
          </w:p>
        </w:tc>
        <w:tc>
          <w:tcPr>
            <w:tcW w:w="921" w:type="dxa"/>
            <w:vAlign w:val="bottom"/>
          </w:tcPr>
          <w:p w14:paraId="779B27E3" w14:textId="77777777" w:rsidR="00AA58A8" w:rsidRPr="00296F8E" w:rsidRDefault="00AA58A8" w:rsidP="00A76DA8">
            <w:pPr>
              <w:jc w:val="center"/>
            </w:pPr>
            <w:r w:rsidRPr="00296F8E">
              <w:t>1</w:t>
            </w:r>
          </w:p>
        </w:tc>
        <w:tc>
          <w:tcPr>
            <w:tcW w:w="922" w:type="dxa"/>
            <w:vAlign w:val="bottom"/>
          </w:tcPr>
          <w:p w14:paraId="16562F5F" w14:textId="77777777" w:rsidR="00AA58A8" w:rsidRPr="00296F8E" w:rsidRDefault="00AA58A8" w:rsidP="00A76DA8">
            <w:pPr>
              <w:jc w:val="center"/>
            </w:pPr>
            <w:r w:rsidRPr="00296F8E">
              <w:t>68</w:t>
            </w:r>
          </w:p>
        </w:tc>
        <w:tc>
          <w:tcPr>
            <w:tcW w:w="2166" w:type="dxa"/>
            <w:vAlign w:val="bottom"/>
          </w:tcPr>
          <w:p w14:paraId="03640564" w14:textId="77777777" w:rsidR="00AA58A8" w:rsidRPr="00296F8E" w:rsidRDefault="00AA58A8" w:rsidP="00A76DA8">
            <w:pPr>
              <w:jc w:val="center"/>
            </w:pPr>
            <w:r w:rsidRPr="00296F8E">
              <w:t>-2.00 [-3.17, -0.83]</w:t>
            </w:r>
          </w:p>
        </w:tc>
        <w:tc>
          <w:tcPr>
            <w:tcW w:w="811" w:type="dxa"/>
          </w:tcPr>
          <w:p w14:paraId="2F2F7172" w14:textId="77777777" w:rsidR="00AA58A8" w:rsidRPr="00296F8E" w:rsidRDefault="00AA58A8" w:rsidP="00A76DA8">
            <w:pPr>
              <w:jc w:val="center"/>
            </w:pPr>
            <w:r w:rsidRPr="00296F8E">
              <w:t>-</w:t>
            </w:r>
          </w:p>
        </w:tc>
      </w:tr>
      <w:tr w:rsidR="00AA58A8" w:rsidRPr="00296F8E" w14:paraId="66D2916C" w14:textId="77777777" w:rsidTr="00126679">
        <w:tc>
          <w:tcPr>
            <w:tcW w:w="2689" w:type="dxa"/>
          </w:tcPr>
          <w:p w14:paraId="4587F908" w14:textId="77777777" w:rsidR="00AA58A8" w:rsidRPr="00296F8E" w:rsidRDefault="00AA58A8" w:rsidP="00A76DA8"/>
        </w:tc>
        <w:tc>
          <w:tcPr>
            <w:tcW w:w="1842" w:type="dxa"/>
            <w:vAlign w:val="bottom"/>
          </w:tcPr>
          <w:p w14:paraId="0C69760F" w14:textId="2C7C5150" w:rsidR="00AA58A8" w:rsidRPr="00296F8E" w:rsidRDefault="00AA58A8" w:rsidP="008B4871">
            <w:r w:rsidRPr="00296F8E">
              <w:t>Behavior</w:t>
            </w:r>
            <w:r w:rsidR="005B2EFA" w:rsidRPr="00296F8E">
              <w:t xml:space="preserve"> </w:t>
            </w:r>
            <w:r w:rsidR="005B2EFA"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5B2EFA" w:rsidRPr="00296F8E">
              <w:fldChar w:fldCharType="separate"/>
            </w:r>
            <w:r w:rsidR="00BE2CA9" w:rsidRPr="00296F8E">
              <w:rPr>
                <w:noProof/>
              </w:rPr>
              <w:t>(23)</w:t>
            </w:r>
            <w:r w:rsidR="005B2EFA" w:rsidRPr="00296F8E">
              <w:fldChar w:fldCharType="end"/>
            </w:r>
          </w:p>
        </w:tc>
        <w:tc>
          <w:tcPr>
            <w:tcW w:w="921" w:type="dxa"/>
            <w:vAlign w:val="bottom"/>
          </w:tcPr>
          <w:p w14:paraId="44E2E23C" w14:textId="77777777" w:rsidR="00AA58A8" w:rsidRPr="00296F8E" w:rsidRDefault="00AA58A8" w:rsidP="00A76DA8">
            <w:pPr>
              <w:jc w:val="center"/>
            </w:pPr>
            <w:r w:rsidRPr="00296F8E">
              <w:t>1</w:t>
            </w:r>
          </w:p>
        </w:tc>
        <w:tc>
          <w:tcPr>
            <w:tcW w:w="922" w:type="dxa"/>
            <w:vAlign w:val="bottom"/>
          </w:tcPr>
          <w:p w14:paraId="4F0DE7E5" w14:textId="77777777" w:rsidR="00AA58A8" w:rsidRPr="00296F8E" w:rsidRDefault="00AA58A8" w:rsidP="00A76DA8">
            <w:pPr>
              <w:jc w:val="center"/>
            </w:pPr>
            <w:r w:rsidRPr="00296F8E">
              <w:t>99</w:t>
            </w:r>
          </w:p>
        </w:tc>
        <w:tc>
          <w:tcPr>
            <w:tcW w:w="2166" w:type="dxa"/>
            <w:vAlign w:val="bottom"/>
          </w:tcPr>
          <w:p w14:paraId="63861CB2" w14:textId="77777777" w:rsidR="00AA58A8" w:rsidRPr="00296F8E" w:rsidRDefault="00AA58A8" w:rsidP="00A76DA8">
            <w:pPr>
              <w:jc w:val="center"/>
            </w:pPr>
            <w:r w:rsidRPr="00296F8E">
              <w:t>-0.30 [-0.71, 0.11]</w:t>
            </w:r>
          </w:p>
        </w:tc>
        <w:tc>
          <w:tcPr>
            <w:tcW w:w="811" w:type="dxa"/>
          </w:tcPr>
          <w:p w14:paraId="2B07D712" w14:textId="77777777" w:rsidR="00AA58A8" w:rsidRPr="00296F8E" w:rsidRDefault="00AA58A8" w:rsidP="00A76DA8">
            <w:pPr>
              <w:jc w:val="center"/>
            </w:pPr>
            <w:r w:rsidRPr="00296F8E">
              <w:t>-</w:t>
            </w:r>
          </w:p>
        </w:tc>
      </w:tr>
      <w:tr w:rsidR="00AA58A8" w:rsidRPr="00296F8E" w14:paraId="1B70CCC4" w14:textId="77777777" w:rsidTr="00126679">
        <w:tc>
          <w:tcPr>
            <w:tcW w:w="2689" w:type="dxa"/>
          </w:tcPr>
          <w:p w14:paraId="3721CBCE" w14:textId="10FF97F4" w:rsidR="00AA58A8" w:rsidRPr="00296F8E" w:rsidRDefault="00AA58A8" w:rsidP="00A76DA8">
            <w:r w:rsidRPr="00296F8E">
              <w:t>Change in HbA1c</w:t>
            </w:r>
            <w:r w:rsidR="00126679" w:rsidRPr="00296F8E">
              <w:t xml:space="preserve"> (</w:t>
            </w:r>
            <w:r w:rsidR="00A674A1" w:rsidRPr="00296F8E">
              <w:t>%)</w:t>
            </w:r>
          </w:p>
        </w:tc>
        <w:tc>
          <w:tcPr>
            <w:tcW w:w="1842" w:type="dxa"/>
          </w:tcPr>
          <w:p w14:paraId="26946312" w14:textId="776EDABD" w:rsidR="00AA58A8" w:rsidRPr="00296F8E" w:rsidRDefault="00AA58A8" w:rsidP="00063CC9">
            <w:r w:rsidRPr="00296F8E">
              <w:t>All</w:t>
            </w:r>
            <w:r w:rsidR="001648B2" w:rsidRPr="00296F8E">
              <w:t xml:space="preserve"> </w:t>
            </w:r>
          </w:p>
        </w:tc>
        <w:tc>
          <w:tcPr>
            <w:tcW w:w="921" w:type="dxa"/>
            <w:vAlign w:val="bottom"/>
          </w:tcPr>
          <w:p w14:paraId="25A97D16" w14:textId="77777777" w:rsidR="00AA58A8" w:rsidRPr="00296F8E" w:rsidRDefault="00AA58A8" w:rsidP="00A76DA8">
            <w:pPr>
              <w:jc w:val="center"/>
            </w:pPr>
            <w:r w:rsidRPr="00296F8E">
              <w:t>7</w:t>
            </w:r>
          </w:p>
        </w:tc>
        <w:tc>
          <w:tcPr>
            <w:tcW w:w="922" w:type="dxa"/>
            <w:vAlign w:val="bottom"/>
          </w:tcPr>
          <w:p w14:paraId="72307CC5" w14:textId="77777777" w:rsidR="00AA58A8" w:rsidRPr="00296F8E" w:rsidRDefault="00AA58A8" w:rsidP="00A76DA8">
            <w:pPr>
              <w:jc w:val="center"/>
            </w:pPr>
            <w:r w:rsidRPr="00296F8E">
              <w:t>407</w:t>
            </w:r>
          </w:p>
        </w:tc>
        <w:tc>
          <w:tcPr>
            <w:tcW w:w="2166" w:type="dxa"/>
            <w:vAlign w:val="bottom"/>
          </w:tcPr>
          <w:p w14:paraId="492F9238" w14:textId="77777777" w:rsidR="00AA58A8" w:rsidRPr="00296F8E" w:rsidRDefault="00AA58A8" w:rsidP="00A76DA8">
            <w:pPr>
              <w:jc w:val="center"/>
            </w:pPr>
            <w:r w:rsidRPr="00296F8E">
              <w:t>-0.05 [-0.13, 0.02]</w:t>
            </w:r>
          </w:p>
        </w:tc>
        <w:tc>
          <w:tcPr>
            <w:tcW w:w="811" w:type="dxa"/>
          </w:tcPr>
          <w:p w14:paraId="4109438A" w14:textId="77777777" w:rsidR="00AA58A8" w:rsidRPr="00296F8E" w:rsidRDefault="00AA58A8" w:rsidP="00A76DA8">
            <w:pPr>
              <w:jc w:val="center"/>
            </w:pPr>
            <w:r w:rsidRPr="00296F8E">
              <w:t>84</w:t>
            </w:r>
          </w:p>
        </w:tc>
      </w:tr>
      <w:tr w:rsidR="00AA58A8" w:rsidRPr="00296F8E" w14:paraId="0CA02A85" w14:textId="77777777" w:rsidTr="00126679">
        <w:tc>
          <w:tcPr>
            <w:tcW w:w="2689" w:type="dxa"/>
          </w:tcPr>
          <w:p w14:paraId="516C478E" w14:textId="77777777" w:rsidR="00AA58A8" w:rsidRPr="00296F8E" w:rsidRDefault="00AA58A8" w:rsidP="00A76DA8"/>
        </w:tc>
        <w:tc>
          <w:tcPr>
            <w:tcW w:w="1842" w:type="dxa"/>
            <w:vAlign w:val="bottom"/>
          </w:tcPr>
          <w:p w14:paraId="4201EFF2" w14:textId="76AB0B54" w:rsidR="00AA58A8" w:rsidRPr="00296F8E" w:rsidRDefault="00AA58A8" w:rsidP="008B4871">
            <w:r w:rsidRPr="00296F8E">
              <w:t>Low GI</w:t>
            </w:r>
            <w:r w:rsidR="00063CC9" w:rsidRPr="00296F8E">
              <w:t xml:space="preserve"> </w:t>
            </w:r>
            <w:r w:rsidR="00063CC9" w:rsidRPr="00296F8E">
              <w:fldChar w:fldCharType="begin">
                <w:fldData xml:space="preserve">PEVuZE5vdGU+PENpdGU+PEF1dGhvcj5Mb3VpZTwvQXV0aG9yPjxZZWFyPjIwMTE8L1llYXI+PFJl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</w:fldData>
              </w:fldChar>
            </w:r>
            <w:r w:rsidR="008B4871" w:rsidRPr="00296F8E">
              <w:instrText xml:space="preserve"> ADDIN EN.CITE </w:instrText>
            </w:r>
            <w:r w:rsidR="008B4871" w:rsidRPr="00296F8E">
              <w:fldChar w:fldCharType="begin">
                <w:fldData xml:space="preserve">PEVuZE5vdGU+PENpdGU+PEF1dGhvcj5Mb3VpZTwvQXV0aG9yPjxZZWFyPjIwMTE8L1llYXI+PFJl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</w:fldData>
              </w:fldChar>
            </w:r>
            <w:r w:rsidR="008B4871" w:rsidRPr="00296F8E">
              <w:instrText xml:space="preserve"> ADDIN EN.CITE.DATA </w:instrText>
            </w:r>
            <w:r w:rsidR="008B4871" w:rsidRPr="00296F8E">
              <w:fldChar w:fldCharType="end"/>
            </w:r>
            <w:r w:rsidR="00063CC9" w:rsidRPr="00296F8E">
              <w:fldChar w:fldCharType="separate"/>
            </w:r>
            <w:r w:rsidR="00BE2CA9" w:rsidRPr="00296F8E">
              <w:rPr>
                <w:noProof/>
              </w:rPr>
              <w:t>(28; 29)</w:t>
            </w:r>
            <w:r w:rsidR="00063CC9" w:rsidRPr="00296F8E">
              <w:fldChar w:fldCharType="end"/>
            </w:r>
          </w:p>
        </w:tc>
        <w:tc>
          <w:tcPr>
            <w:tcW w:w="921" w:type="dxa"/>
            <w:vAlign w:val="bottom"/>
          </w:tcPr>
          <w:p w14:paraId="5F5EFD31" w14:textId="77777777" w:rsidR="00AA58A8" w:rsidRPr="00296F8E" w:rsidRDefault="00AA58A8" w:rsidP="00A76DA8">
            <w:pPr>
              <w:jc w:val="center"/>
            </w:pPr>
            <w:r w:rsidRPr="00296F8E">
              <w:t>2</w:t>
            </w:r>
          </w:p>
        </w:tc>
        <w:tc>
          <w:tcPr>
            <w:tcW w:w="922" w:type="dxa"/>
            <w:vAlign w:val="bottom"/>
          </w:tcPr>
          <w:p w14:paraId="5A241851" w14:textId="77777777" w:rsidR="00AA58A8" w:rsidRPr="00296F8E" w:rsidRDefault="00AA58A8" w:rsidP="00A76DA8">
            <w:pPr>
              <w:jc w:val="center"/>
            </w:pPr>
            <w:r w:rsidRPr="00296F8E">
              <w:t>167</w:t>
            </w:r>
          </w:p>
        </w:tc>
        <w:tc>
          <w:tcPr>
            <w:tcW w:w="2166" w:type="dxa"/>
            <w:vAlign w:val="bottom"/>
          </w:tcPr>
          <w:p w14:paraId="35C5BB43" w14:textId="77777777" w:rsidR="00AA58A8" w:rsidRPr="00296F8E" w:rsidRDefault="00AA58A8" w:rsidP="00A76DA8">
            <w:pPr>
              <w:jc w:val="center"/>
            </w:pPr>
            <w:r w:rsidRPr="00296F8E">
              <w:t>0.01 [-0.02, 0.03]</w:t>
            </w:r>
          </w:p>
        </w:tc>
        <w:tc>
          <w:tcPr>
            <w:tcW w:w="811" w:type="dxa"/>
          </w:tcPr>
          <w:p w14:paraId="7DADB907" w14:textId="77777777" w:rsidR="00AA58A8" w:rsidRPr="00296F8E" w:rsidRDefault="00AA58A8" w:rsidP="00A76DA8">
            <w:pPr>
              <w:jc w:val="center"/>
            </w:pPr>
            <w:r w:rsidRPr="00296F8E">
              <w:t>0</w:t>
            </w:r>
          </w:p>
        </w:tc>
      </w:tr>
      <w:tr w:rsidR="00AA58A8" w:rsidRPr="00296F8E" w14:paraId="63F8DD10" w14:textId="77777777" w:rsidTr="00126679">
        <w:tc>
          <w:tcPr>
            <w:tcW w:w="2689" w:type="dxa"/>
          </w:tcPr>
          <w:p w14:paraId="778BF639" w14:textId="77777777" w:rsidR="00AA58A8" w:rsidRPr="00296F8E" w:rsidRDefault="00AA58A8" w:rsidP="00A76DA8"/>
        </w:tc>
        <w:tc>
          <w:tcPr>
            <w:tcW w:w="1842" w:type="dxa"/>
            <w:vAlign w:val="bottom"/>
          </w:tcPr>
          <w:p w14:paraId="4F71D49A" w14:textId="278C40A7" w:rsidR="00AA58A8" w:rsidRPr="00296F8E" w:rsidRDefault="00AA58A8" w:rsidP="008B4871">
            <w:r w:rsidRPr="00296F8E">
              <w:t>DASH</w:t>
            </w:r>
            <w:r w:rsidR="00063CC9" w:rsidRPr="00296F8E">
              <w:t xml:space="preserve"> </w:t>
            </w:r>
            <w:r w:rsidR="00063CC9"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Sk8L0Rpc3BsYXlUZXh0PjxyZWNvcmQ+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</w:fldData>
              </w:fldChar>
            </w:r>
            <w:r w:rsidR="008B4871" w:rsidRPr="00296F8E">
              <w:instrText xml:space="preserve"> ADDIN EN.CITE.DATA </w:instrText>
            </w:r>
            <w:r w:rsidR="008B4871" w:rsidRPr="00296F8E">
              <w:fldChar w:fldCharType="end"/>
            </w:r>
            <w:r w:rsidR="00063CC9" w:rsidRPr="00296F8E">
              <w:fldChar w:fldCharType="separate"/>
            </w:r>
            <w:r w:rsidR="00BE2CA9" w:rsidRPr="00296F8E">
              <w:rPr>
                <w:noProof/>
              </w:rPr>
              <w:t>(21)</w:t>
            </w:r>
            <w:r w:rsidR="00063CC9" w:rsidRPr="00296F8E">
              <w:fldChar w:fldCharType="end"/>
            </w:r>
          </w:p>
        </w:tc>
        <w:tc>
          <w:tcPr>
            <w:tcW w:w="921" w:type="dxa"/>
            <w:vAlign w:val="bottom"/>
          </w:tcPr>
          <w:p w14:paraId="5CF6075D" w14:textId="77777777" w:rsidR="00AA58A8" w:rsidRPr="00296F8E" w:rsidRDefault="00AA58A8" w:rsidP="00A76DA8">
            <w:pPr>
              <w:jc w:val="center"/>
            </w:pPr>
            <w:r w:rsidRPr="00296F8E">
              <w:t>1</w:t>
            </w:r>
          </w:p>
        </w:tc>
        <w:tc>
          <w:tcPr>
            <w:tcW w:w="922" w:type="dxa"/>
            <w:vAlign w:val="bottom"/>
          </w:tcPr>
          <w:p w14:paraId="65855872" w14:textId="77777777" w:rsidR="00AA58A8" w:rsidRPr="00296F8E" w:rsidRDefault="00AA58A8" w:rsidP="00A76DA8">
            <w:pPr>
              <w:jc w:val="center"/>
            </w:pPr>
            <w:r w:rsidRPr="00296F8E">
              <w:t>34</w:t>
            </w:r>
          </w:p>
        </w:tc>
        <w:tc>
          <w:tcPr>
            <w:tcW w:w="2166" w:type="dxa"/>
            <w:vAlign w:val="bottom"/>
          </w:tcPr>
          <w:p w14:paraId="479EE933" w14:textId="77777777" w:rsidR="00AA58A8" w:rsidRPr="00296F8E" w:rsidRDefault="00AA58A8" w:rsidP="00A76DA8">
            <w:pPr>
              <w:jc w:val="center"/>
            </w:pPr>
            <w:r w:rsidRPr="00296F8E">
              <w:t>-0.25 [-0.42, -0.08]</w:t>
            </w:r>
          </w:p>
        </w:tc>
        <w:tc>
          <w:tcPr>
            <w:tcW w:w="811" w:type="dxa"/>
          </w:tcPr>
          <w:p w14:paraId="366536EC" w14:textId="77777777" w:rsidR="00AA58A8" w:rsidRPr="00296F8E" w:rsidRDefault="00AA58A8" w:rsidP="00A76DA8">
            <w:pPr>
              <w:jc w:val="center"/>
            </w:pPr>
            <w:r w:rsidRPr="00296F8E">
              <w:t>-</w:t>
            </w:r>
          </w:p>
        </w:tc>
      </w:tr>
      <w:tr w:rsidR="00AA58A8" w:rsidRPr="00296F8E" w14:paraId="7DE19BD9" w14:textId="77777777" w:rsidTr="00126679">
        <w:tc>
          <w:tcPr>
            <w:tcW w:w="2689" w:type="dxa"/>
          </w:tcPr>
          <w:p w14:paraId="5D45AD24" w14:textId="77777777" w:rsidR="00AA58A8" w:rsidRPr="00296F8E" w:rsidRDefault="00AA58A8" w:rsidP="00A76DA8"/>
        </w:tc>
        <w:tc>
          <w:tcPr>
            <w:tcW w:w="1842" w:type="dxa"/>
            <w:vAlign w:val="bottom"/>
          </w:tcPr>
          <w:p w14:paraId="5510215B" w14:textId="62FF9AB1" w:rsidR="00AA58A8" w:rsidRPr="00296F8E" w:rsidRDefault="00AA58A8" w:rsidP="008B4871">
            <w:r w:rsidRPr="00296F8E">
              <w:t>Fat modification</w:t>
            </w:r>
            <w:r w:rsidR="00063CC9" w:rsidRPr="00296F8E">
              <w:t xml:space="preserve"> </w:t>
            </w:r>
            <w:r w:rsidR="00063CC9" w:rsidRPr="00296F8E">
              <w:fldChar w:fldCharType="begin">
                <w:fldData xml:space="preserve">PEVuZE5vdGU+PENpdGU+PEF1dGhvcj5MYXVzenVzPC9BdXRob3I+PFllYXI+MjAwMTwvWWVhcj48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KTwvRGlzcGxheVRleHQ+PHJlY29y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=
</w:fldData>
              </w:fldChar>
            </w:r>
            <w:r w:rsidR="008B4871" w:rsidRPr="00296F8E">
              <w:instrText xml:space="preserve"> ADDIN EN.CITE.DATA </w:instrText>
            </w:r>
            <w:r w:rsidR="008B4871" w:rsidRPr="00296F8E">
              <w:fldChar w:fldCharType="end"/>
            </w:r>
            <w:r w:rsidR="00063CC9" w:rsidRPr="00296F8E">
              <w:fldChar w:fldCharType="separate"/>
            </w:r>
            <w:r w:rsidR="00BE2CA9" w:rsidRPr="00296F8E">
              <w:rPr>
                <w:noProof/>
              </w:rPr>
              <w:t>(27)</w:t>
            </w:r>
            <w:r w:rsidR="00063CC9" w:rsidRPr="00296F8E">
              <w:fldChar w:fldCharType="end"/>
            </w:r>
          </w:p>
        </w:tc>
        <w:tc>
          <w:tcPr>
            <w:tcW w:w="921" w:type="dxa"/>
            <w:vAlign w:val="bottom"/>
          </w:tcPr>
          <w:p w14:paraId="66DC93BF" w14:textId="77777777" w:rsidR="00AA58A8" w:rsidRPr="00296F8E" w:rsidRDefault="00AA58A8" w:rsidP="00A76DA8">
            <w:pPr>
              <w:jc w:val="center"/>
            </w:pPr>
            <w:r w:rsidRPr="00296F8E">
              <w:t>1</w:t>
            </w:r>
          </w:p>
        </w:tc>
        <w:tc>
          <w:tcPr>
            <w:tcW w:w="922" w:type="dxa"/>
            <w:vAlign w:val="bottom"/>
          </w:tcPr>
          <w:p w14:paraId="371CF19C" w14:textId="77777777" w:rsidR="00AA58A8" w:rsidRPr="00296F8E" w:rsidRDefault="00AA58A8" w:rsidP="00A76DA8">
            <w:pPr>
              <w:jc w:val="center"/>
            </w:pPr>
            <w:r w:rsidRPr="00296F8E">
              <w:t>25</w:t>
            </w:r>
          </w:p>
        </w:tc>
        <w:tc>
          <w:tcPr>
            <w:tcW w:w="2166" w:type="dxa"/>
            <w:vAlign w:val="bottom"/>
          </w:tcPr>
          <w:p w14:paraId="6C6DC4BC" w14:textId="77777777" w:rsidR="00AA58A8" w:rsidRPr="00296F8E" w:rsidRDefault="00AA58A8" w:rsidP="00A76DA8">
            <w:pPr>
              <w:jc w:val="center"/>
            </w:pPr>
            <w:r w:rsidRPr="00296F8E">
              <w:t>0.10 [-0.14, 0.34]</w:t>
            </w:r>
          </w:p>
        </w:tc>
        <w:tc>
          <w:tcPr>
            <w:tcW w:w="811" w:type="dxa"/>
          </w:tcPr>
          <w:p w14:paraId="4A21630C" w14:textId="77777777" w:rsidR="00AA58A8" w:rsidRPr="00296F8E" w:rsidRDefault="00AA58A8" w:rsidP="00A76DA8">
            <w:pPr>
              <w:jc w:val="center"/>
            </w:pPr>
            <w:r w:rsidRPr="00296F8E">
              <w:t>-</w:t>
            </w:r>
          </w:p>
        </w:tc>
      </w:tr>
      <w:tr w:rsidR="00AA58A8" w:rsidRPr="00296F8E" w14:paraId="4A5AA6F9" w14:textId="77777777" w:rsidTr="00126679">
        <w:tc>
          <w:tcPr>
            <w:tcW w:w="2689" w:type="dxa"/>
          </w:tcPr>
          <w:p w14:paraId="5324C187" w14:textId="77777777" w:rsidR="00AA58A8" w:rsidRPr="00296F8E" w:rsidRDefault="00AA58A8" w:rsidP="00A76DA8"/>
        </w:tc>
        <w:tc>
          <w:tcPr>
            <w:tcW w:w="1842" w:type="dxa"/>
            <w:vAlign w:val="bottom"/>
          </w:tcPr>
          <w:p w14:paraId="44212EE3" w14:textId="7C074FD3" w:rsidR="00AA58A8" w:rsidRPr="00296F8E" w:rsidRDefault="00AA58A8" w:rsidP="008B4871">
            <w:r w:rsidRPr="00296F8E">
              <w:t>Soya protein</w:t>
            </w:r>
            <w:r w:rsidR="00063CC9" w:rsidRPr="00296F8E">
              <w:t xml:space="preserve"> </w:t>
            </w:r>
            <w:r w:rsidR="00063CC9"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063CC9" w:rsidRPr="00296F8E">
              <w:fldChar w:fldCharType="separate"/>
            </w:r>
            <w:r w:rsidR="00B559D7" w:rsidRPr="00296F8E">
              <w:rPr>
                <w:noProof/>
              </w:rPr>
              <w:t>(14)</w:t>
            </w:r>
            <w:r w:rsidR="00063CC9" w:rsidRPr="00296F8E">
              <w:fldChar w:fldCharType="end"/>
            </w:r>
          </w:p>
        </w:tc>
        <w:tc>
          <w:tcPr>
            <w:tcW w:w="921" w:type="dxa"/>
            <w:vAlign w:val="bottom"/>
          </w:tcPr>
          <w:p w14:paraId="481081F2" w14:textId="77777777" w:rsidR="00AA58A8" w:rsidRPr="00296F8E" w:rsidRDefault="00AA58A8" w:rsidP="00A76DA8">
            <w:pPr>
              <w:jc w:val="center"/>
            </w:pPr>
            <w:r w:rsidRPr="00296F8E">
              <w:t>1</w:t>
            </w:r>
          </w:p>
        </w:tc>
        <w:tc>
          <w:tcPr>
            <w:tcW w:w="922" w:type="dxa"/>
            <w:vAlign w:val="bottom"/>
          </w:tcPr>
          <w:p w14:paraId="3C5605B1" w14:textId="77777777" w:rsidR="00AA58A8" w:rsidRPr="00296F8E" w:rsidRDefault="00AA58A8" w:rsidP="00A76DA8">
            <w:pPr>
              <w:jc w:val="center"/>
            </w:pPr>
            <w:r w:rsidRPr="00296F8E">
              <w:t>62</w:t>
            </w:r>
          </w:p>
        </w:tc>
        <w:tc>
          <w:tcPr>
            <w:tcW w:w="2166" w:type="dxa"/>
            <w:vAlign w:val="bottom"/>
          </w:tcPr>
          <w:p w14:paraId="4B253CE7" w14:textId="77777777" w:rsidR="00AA58A8" w:rsidRPr="00296F8E" w:rsidRDefault="00AA58A8" w:rsidP="00A76DA8">
            <w:pPr>
              <w:jc w:val="center"/>
            </w:pPr>
            <w:r w:rsidRPr="00296F8E">
              <w:t>-0.01 [-0.07, 0.05]</w:t>
            </w:r>
          </w:p>
        </w:tc>
        <w:tc>
          <w:tcPr>
            <w:tcW w:w="811" w:type="dxa"/>
          </w:tcPr>
          <w:p w14:paraId="6E9E4F71" w14:textId="77777777" w:rsidR="00AA58A8" w:rsidRPr="00296F8E" w:rsidRDefault="00AA58A8" w:rsidP="00A76DA8">
            <w:pPr>
              <w:jc w:val="center"/>
            </w:pPr>
            <w:r w:rsidRPr="00296F8E">
              <w:t>-</w:t>
            </w:r>
          </w:p>
        </w:tc>
      </w:tr>
      <w:tr w:rsidR="00AA58A8" w:rsidRPr="00296F8E" w14:paraId="63F97A12" w14:textId="77777777" w:rsidTr="00126679">
        <w:tc>
          <w:tcPr>
            <w:tcW w:w="2689" w:type="dxa"/>
          </w:tcPr>
          <w:p w14:paraId="12C4814A" w14:textId="77777777" w:rsidR="00AA58A8" w:rsidRPr="00296F8E" w:rsidRDefault="00AA58A8" w:rsidP="00A76DA8"/>
        </w:tc>
        <w:tc>
          <w:tcPr>
            <w:tcW w:w="1842" w:type="dxa"/>
            <w:vAlign w:val="bottom"/>
          </w:tcPr>
          <w:p w14:paraId="17A0BDC4" w14:textId="462C1E49" w:rsidR="00AA58A8" w:rsidRPr="00296F8E" w:rsidRDefault="00AA58A8" w:rsidP="008B4871">
            <w:r w:rsidRPr="00296F8E">
              <w:t>Behavior</w:t>
            </w:r>
            <w:r w:rsidR="005B2EFA" w:rsidRPr="00296F8E">
              <w:t xml:space="preserve"> </w:t>
            </w:r>
            <w:r w:rsidR="005B2EFA"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5B2EFA" w:rsidRPr="00296F8E">
              <w:fldChar w:fldCharType="separate"/>
            </w:r>
            <w:r w:rsidR="00BE2CA9" w:rsidRPr="00296F8E">
              <w:rPr>
                <w:noProof/>
              </w:rPr>
              <w:t>(23)</w:t>
            </w:r>
            <w:r w:rsidR="005B2EFA" w:rsidRPr="00296F8E">
              <w:fldChar w:fldCharType="end"/>
            </w:r>
          </w:p>
        </w:tc>
        <w:tc>
          <w:tcPr>
            <w:tcW w:w="921" w:type="dxa"/>
            <w:vAlign w:val="bottom"/>
          </w:tcPr>
          <w:p w14:paraId="0C9CBF6E" w14:textId="77777777" w:rsidR="00AA58A8" w:rsidRPr="00296F8E" w:rsidRDefault="00AA58A8" w:rsidP="00A76DA8">
            <w:pPr>
              <w:jc w:val="center"/>
            </w:pPr>
            <w:r w:rsidRPr="00296F8E">
              <w:t>1</w:t>
            </w:r>
          </w:p>
        </w:tc>
        <w:tc>
          <w:tcPr>
            <w:tcW w:w="922" w:type="dxa"/>
            <w:vAlign w:val="bottom"/>
          </w:tcPr>
          <w:p w14:paraId="74688D6A" w14:textId="77777777" w:rsidR="00AA58A8" w:rsidRPr="00296F8E" w:rsidRDefault="00AA58A8" w:rsidP="00A76DA8">
            <w:pPr>
              <w:jc w:val="center"/>
            </w:pPr>
            <w:r w:rsidRPr="00296F8E">
              <w:t>99</w:t>
            </w:r>
          </w:p>
        </w:tc>
        <w:tc>
          <w:tcPr>
            <w:tcW w:w="2166" w:type="dxa"/>
            <w:vAlign w:val="bottom"/>
          </w:tcPr>
          <w:p w14:paraId="6A060D06" w14:textId="77777777" w:rsidR="00AA58A8" w:rsidRPr="00296F8E" w:rsidRDefault="00AA58A8" w:rsidP="00A76DA8">
            <w:pPr>
              <w:jc w:val="center"/>
            </w:pPr>
            <w:r w:rsidRPr="00296F8E">
              <w:t>-0.19 [-0.26, -0.12]</w:t>
            </w:r>
          </w:p>
        </w:tc>
        <w:tc>
          <w:tcPr>
            <w:tcW w:w="811" w:type="dxa"/>
          </w:tcPr>
          <w:p w14:paraId="052E8037" w14:textId="77777777" w:rsidR="00AA58A8" w:rsidRPr="00296F8E" w:rsidRDefault="00AA58A8" w:rsidP="00A76DA8">
            <w:pPr>
              <w:jc w:val="center"/>
            </w:pPr>
            <w:r w:rsidRPr="00296F8E">
              <w:t>-</w:t>
            </w:r>
          </w:p>
        </w:tc>
      </w:tr>
      <w:tr w:rsidR="00AA58A8" w:rsidRPr="00296F8E" w14:paraId="3A46552E" w14:textId="77777777" w:rsidTr="00126679">
        <w:tc>
          <w:tcPr>
            <w:tcW w:w="2689" w:type="dxa"/>
          </w:tcPr>
          <w:p w14:paraId="74CCF84D" w14:textId="77777777" w:rsidR="00AA58A8" w:rsidRPr="00296F8E" w:rsidRDefault="00AA58A8" w:rsidP="00A76DA8"/>
        </w:tc>
        <w:tc>
          <w:tcPr>
            <w:tcW w:w="1842" w:type="dxa"/>
            <w:vAlign w:val="bottom"/>
          </w:tcPr>
          <w:p w14:paraId="765E9429" w14:textId="19E84CC6" w:rsidR="00AA58A8" w:rsidRPr="00296F8E" w:rsidRDefault="00AA58A8" w:rsidP="008B4871">
            <w:r w:rsidRPr="00296F8E">
              <w:t>Ethnic diet</w:t>
            </w:r>
            <w:r w:rsidR="001648B2" w:rsidRPr="00296F8E">
              <w:t xml:space="preserve"> </w:t>
            </w:r>
            <w:r w:rsidR="001648B2"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1648B2" w:rsidRPr="00296F8E">
              <w:fldChar w:fldCharType="separate"/>
            </w:r>
            <w:r w:rsidR="00BE2CA9" w:rsidRPr="00296F8E">
              <w:rPr>
                <w:noProof/>
              </w:rPr>
              <w:t>(33)</w:t>
            </w:r>
            <w:r w:rsidR="001648B2" w:rsidRPr="00296F8E">
              <w:fldChar w:fldCharType="end"/>
            </w:r>
          </w:p>
        </w:tc>
        <w:tc>
          <w:tcPr>
            <w:tcW w:w="921" w:type="dxa"/>
            <w:vAlign w:val="bottom"/>
          </w:tcPr>
          <w:p w14:paraId="2566E235" w14:textId="77777777" w:rsidR="00AA58A8" w:rsidRPr="00296F8E" w:rsidRDefault="00AA58A8" w:rsidP="00A76DA8">
            <w:pPr>
              <w:jc w:val="center"/>
            </w:pPr>
            <w:r w:rsidRPr="00296F8E">
              <w:t>1</w:t>
            </w:r>
          </w:p>
        </w:tc>
        <w:tc>
          <w:tcPr>
            <w:tcW w:w="922" w:type="dxa"/>
            <w:vAlign w:val="bottom"/>
          </w:tcPr>
          <w:p w14:paraId="7700C1B9" w14:textId="77777777" w:rsidR="00AA58A8" w:rsidRPr="00296F8E" w:rsidRDefault="00AA58A8" w:rsidP="00A76DA8">
            <w:pPr>
              <w:jc w:val="center"/>
            </w:pPr>
            <w:r w:rsidRPr="00296F8E">
              <w:t>20</w:t>
            </w:r>
          </w:p>
        </w:tc>
        <w:tc>
          <w:tcPr>
            <w:tcW w:w="2166" w:type="dxa"/>
            <w:vAlign w:val="bottom"/>
          </w:tcPr>
          <w:p w14:paraId="7314D86E" w14:textId="77777777" w:rsidR="00AA58A8" w:rsidRPr="00296F8E" w:rsidRDefault="00AA58A8" w:rsidP="00A76DA8">
            <w:pPr>
              <w:jc w:val="center"/>
            </w:pPr>
            <w:r w:rsidRPr="00296F8E">
              <w:t>-0.05 (-0.27, 0.17)</w:t>
            </w:r>
          </w:p>
        </w:tc>
        <w:tc>
          <w:tcPr>
            <w:tcW w:w="811" w:type="dxa"/>
          </w:tcPr>
          <w:p w14:paraId="01BFE87B" w14:textId="77777777" w:rsidR="00AA58A8" w:rsidRPr="00296F8E" w:rsidRDefault="00AA58A8" w:rsidP="00A76DA8">
            <w:pPr>
              <w:jc w:val="center"/>
            </w:pPr>
            <w:r w:rsidRPr="00296F8E">
              <w:t>-</w:t>
            </w:r>
          </w:p>
        </w:tc>
      </w:tr>
      <w:tr w:rsidR="00AA58A8" w:rsidRPr="00296F8E" w14:paraId="3EC2F3C8" w14:textId="77777777" w:rsidTr="00126679">
        <w:tc>
          <w:tcPr>
            <w:tcW w:w="2689" w:type="dxa"/>
          </w:tcPr>
          <w:p w14:paraId="373E9CC8" w14:textId="77777777" w:rsidR="00AA58A8" w:rsidRPr="00296F8E" w:rsidRDefault="00AA58A8" w:rsidP="00A76DA8"/>
        </w:tc>
        <w:tc>
          <w:tcPr>
            <w:tcW w:w="1842" w:type="dxa"/>
            <w:vAlign w:val="bottom"/>
          </w:tcPr>
          <w:p w14:paraId="781171AE" w14:textId="77777777" w:rsidR="00AA58A8" w:rsidRPr="00296F8E" w:rsidRDefault="00AA58A8" w:rsidP="00A76DA8"/>
        </w:tc>
        <w:tc>
          <w:tcPr>
            <w:tcW w:w="921" w:type="dxa"/>
            <w:vAlign w:val="bottom"/>
          </w:tcPr>
          <w:p w14:paraId="504315EC" w14:textId="77777777" w:rsidR="00AA58A8" w:rsidRPr="00296F8E" w:rsidRDefault="00AA58A8" w:rsidP="00A76DA8">
            <w:pPr>
              <w:jc w:val="center"/>
            </w:pPr>
          </w:p>
        </w:tc>
        <w:tc>
          <w:tcPr>
            <w:tcW w:w="922" w:type="dxa"/>
            <w:vAlign w:val="bottom"/>
          </w:tcPr>
          <w:p w14:paraId="38ACE65C" w14:textId="77777777" w:rsidR="00AA58A8" w:rsidRPr="00296F8E" w:rsidRDefault="00AA58A8" w:rsidP="00A76DA8">
            <w:pPr>
              <w:jc w:val="center"/>
            </w:pPr>
          </w:p>
        </w:tc>
        <w:tc>
          <w:tcPr>
            <w:tcW w:w="2166" w:type="dxa"/>
            <w:vAlign w:val="bottom"/>
          </w:tcPr>
          <w:p w14:paraId="5C0E3947" w14:textId="77777777" w:rsidR="00AA58A8" w:rsidRPr="00296F8E" w:rsidRDefault="00AA58A8" w:rsidP="00A76DA8">
            <w:pPr>
              <w:jc w:val="center"/>
            </w:pPr>
            <w:r w:rsidRPr="00296F8E">
              <w:t>Relative Risk [95% CI]</w:t>
            </w:r>
          </w:p>
        </w:tc>
        <w:tc>
          <w:tcPr>
            <w:tcW w:w="811" w:type="dxa"/>
          </w:tcPr>
          <w:p w14:paraId="28B83B2D" w14:textId="77777777" w:rsidR="00AA58A8" w:rsidRPr="00296F8E" w:rsidRDefault="00AA58A8" w:rsidP="00A76DA8">
            <w:pPr>
              <w:jc w:val="center"/>
            </w:pPr>
          </w:p>
        </w:tc>
      </w:tr>
      <w:tr w:rsidR="00AA58A8" w:rsidRPr="00296F8E" w14:paraId="064BA143" w14:textId="77777777" w:rsidTr="00126679">
        <w:tc>
          <w:tcPr>
            <w:tcW w:w="2689" w:type="dxa"/>
          </w:tcPr>
          <w:p w14:paraId="580F0F9B" w14:textId="2FE28D85" w:rsidR="00AA58A8" w:rsidRPr="00296F8E" w:rsidRDefault="00697F13" w:rsidP="00A76DA8">
            <w:r w:rsidRPr="00296F8E">
              <w:t>Medication</w:t>
            </w:r>
            <w:r w:rsidR="00A674A1" w:rsidRPr="00296F8E">
              <w:t xml:space="preserve"> treatment</w:t>
            </w:r>
          </w:p>
        </w:tc>
        <w:tc>
          <w:tcPr>
            <w:tcW w:w="1842" w:type="dxa"/>
          </w:tcPr>
          <w:p w14:paraId="54D67FE1" w14:textId="2FA27EE6" w:rsidR="00AA58A8" w:rsidRPr="00296F8E" w:rsidRDefault="00AA58A8" w:rsidP="00C8533E">
            <w:r w:rsidRPr="00296F8E">
              <w:t>All</w:t>
            </w:r>
            <w:r w:rsidR="001648B2" w:rsidRPr="00296F8E">
              <w:t xml:space="preserve"> </w:t>
            </w:r>
          </w:p>
        </w:tc>
        <w:tc>
          <w:tcPr>
            <w:tcW w:w="921" w:type="dxa"/>
            <w:vAlign w:val="bottom"/>
          </w:tcPr>
          <w:p w14:paraId="43F4BB05" w14:textId="77777777" w:rsidR="00AA58A8" w:rsidRPr="00296F8E" w:rsidRDefault="00AA58A8" w:rsidP="00A76DA8">
            <w:pPr>
              <w:jc w:val="center"/>
            </w:pPr>
            <w:r w:rsidRPr="00296F8E">
              <w:t>15</w:t>
            </w:r>
          </w:p>
        </w:tc>
        <w:tc>
          <w:tcPr>
            <w:tcW w:w="922" w:type="dxa"/>
            <w:vAlign w:val="bottom"/>
          </w:tcPr>
          <w:p w14:paraId="1EB79851" w14:textId="77777777" w:rsidR="00AA58A8" w:rsidRPr="00296F8E" w:rsidRDefault="00AA58A8" w:rsidP="00A76DA8">
            <w:pPr>
              <w:jc w:val="center"/>
            </w:pPr>
            <w:r w:rsidRPr="00296F8E">
              <w:t>1023</w:t>
            </w:r>
          </w:p>
        </w:tc>
        <w:tc>
          <w:tcPr>
            <w:tcW w:w="2166" w:type="dxa"/>
            <w:vAlign w:val="bottom"/>
          </w:tcPr>
          <w:p w14:paraId="045B2BAE" w14:textId="77777777" w:rsidR="00AA58A8" w:rsidRPr="00296F8E" w:rsidRDefault="00AA58A8" w:rsidP="00A76DA8">
            <w:pPr>
              <w:jc w:val="center"/>
            </w:pPr>
            <w:r w:rsidRPr="00296F8E">
              <w:t>0.65 [0.47, 0.88]</w:t>
            </w:r>
          </w:p>
        </w:tc>
        <w:tc>
          <w:tcPr>
            <w:tcW w:w="811" w:type="dxa"/>
          </w:tcPr>
          <w:p w14:paraId="38A753EE" w14:textId="77777777" w:rsidR="00AA58A8" w:rsidRPr="00296F8E" w:rsidRDefault="00AA58A8" w:rsidP="00A76DA8">
            <w:pPr>
              <w:jc w:val="center"/>
            </w:pPr>
            <w:r w:rsidRPr="00296F8E">
              <w:t>55</w:t>
            </w:r>
          </w:p>
        </w:tc>
      </w:tr>
      <w:tr w:rsidR="00AA58A8" w:rsidRPr="00296F8E" w14:paraId="694D7A06" w14:textId="77777777" w:rsidTr="00126679">
        <w:tc>
          <w:tcPr>
            <w:tcW w:w="2689" w:type="dxa"/>
          </w:tcPr>
          <w:p w14:paraId="1E764BFA" w14:textId="77777777" w:rsidR="00AA58A8" w:rsidRPr="00296F8E" w:rsidRDefault="00AA58A8" w:rsidP="00A76DA8"/>
        </w:tc>
        <w:tc>
          <w:tcPr>
            <w:tcW w:w="1842" w:type="dxa"/>
            <w:vAlign w:val="bottom"/>
          </w:tcPr>
          <w:p w14:paraId="3B4D77FC" w14:textId="1F625C8E" w:rsidR="00AA58A8" w:rsidRPr="00296F8E" w:rsidRDefault="00AA58A8" w:rsidP="008B4871">
            <w:r w:rsidRPr="00296F8E">
              <w:t>Low GI</w:t>
            </w:r>
            <w:r w:rsidR="00C8533E" w:rsidRPr="00296F8E">
              <w:t xml:space="preserve"> </w:t>
            </w:r>
            <w:r w:rsidR="00C8533E"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3; 25; 28; 29)</w:t>
            </w:r>
            <w:r w:rsidR="00C8533E" w:rsidRPr="00296F8E">
              <w:fldChar w:fldCharType="end"/>
            </w:r>
          </w:p>
        </w:tc>
        <w:tc>
          <w:tcPr>
            <w:tcW w:w="921" w:type="dxa"/>
            <w:vAlign w:val="bottom"/>
          </w:tcPr>
          <w:p w14:paraId="2600C0EF" w14:textId="77777777" w:rsidR="00AA58A8" w:rsidRPr="00296F8E" w:rsidRDefault="00AA58A8" w:rsidP="00A76DA8">
            <w:pPr>
              <w:jc w:val="center"/>
            </w:pPr>
            <w:r w:rsidRPr="00296F8E">
              <w:t>4</w:t>
            </w:r>
          </w:p>
        </w:tc>
        <w:tc>
          <w:tcPr>
            <w:tcW w:w="922" w:type="dxa"/>
            <w:vAlign w:val="bottom"/>
          </w:tcPr>
          <w:p w14:paraId="05F6681F" w14:textId="77777777" w:rsidR="00AA58A8" w:rsidRPr="00296F8E" w:rsidRDefault="00AA58A8" w:rsidP="00A76DA8">
            <w:pPr>
              <w:jc w:val="center"/>
            </w:pPr>
            <w:r w:rsidRPr="00296F8E">
              <w:t>293</w:t>
            </w:r>
          </w:p>
        </w:tc>
        <w:tc>
          <w:tcPr>
            <w:tcW w:w="2166" w:type="dxa"/>
            <w:vAlign w:val="bottom"/>
          </w:tcPr>
          <w:p w14:paraId="590511D3" w14:textId="77777777" w:rsidR="00AA58A8" w:rsidRPr="00296F8E" w:rsidRDefault="00AA58A8" w:rsidP="00A76DA8">
            <w:pPr>
              <w:jc w:val="center"/>
            </w:pPr>
            <w:r w:rsidRPr="00296F8E">
              <w:t>0.80 [0.55, 1.14]</w:t>
            </w:r>
          </w:p>
        </w:tc>
        <w:tc>
          <w:tcPr>
            <w:tcW w:w="811" w:type="dxa"/>
          </w:tcPr>
          <w:p w14:paraId="3289BE12" w14:textId="77777777" w:rsidR="00AA58A8" w:rsidRPr="00296F8E" w:rsidRDefault="00AA58A8" w:rsidP="00A76DA8">
            <w:pPr>
              <w:jc w:val="center"/>
            </w:pPr>
            <w:r w:rsidRPr="00296F8E">
              <w:t>34</w:t>
            </w:r>
          </w:p>
        </w:tc>
      </w:tr>
      <w:tr w:rsidR="00AA58A8" w:rsidRPr="00296F8E" w14:paraId="5DD0224F" w14:textId="77777777" w:rsidTr="00126679">
        <w:tc>
          <w:tcPr>
            <w:tcW w:w="2689" w:type="dxa"/>
          </w:tcPr>
          <w:p w14:paraId="5C4F2EF1" w14:textId="77777777" w:rsidR="00AA58A8" w:rsidRPr="00296F8E" w:rsidRDefault="00AA58A8" w:rsidP="00A76DA8"/>
        </w:tc>
        <w:tc>
          <w:tcPr>
            <w:tcW w:w="1842" w:type="dxa"/>
            <w:vAlign w:val="bottom"/>
          </w:tcPr>
          <w:p w14:paraId="64C8A991" w14:textId="2AD62D90" w:rsidR="00AA58A8" w:rsidRPr="00296F8E" w:rsidRDefault="00AA58A8" w:rsidP="008B4871">
            <w:r w:rsidRPr="00296F8E">
              <w:t>DASH</w:t>
            </w:r>
            <w:r w:rsidR="00C8533E" w:rsidRPr="00296F8E">
              <w:t xml:space="preserve"> </w:t>
            </w:r>
            <w:r w:rsidR="00C8533E" w:rsidRPr="00296F8E">
              <w:fldChar w:fldCharType="begin">
                <w:fldData xml:space="preserve">PEVuZE5vdGU+PENpdGU+PEF1dGhvcj5Bc2VtaTwvQXV0aG9yPjxZZWFyPjIwMTM8L1llYXI+PFJl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NDkwLTU8L3BhZ2VzPjx2b2x1bWU+Njg8L3ZvbHVtZT48bnVtYmVyPjQ8L251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bCZhbXA7QU49MjQ0MjQwNzY8L3VybD48dXJsPmh0dHA6Ly9tbHNmeC5saWIudWVhLmFjLnVr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TsgMjI7IDM1KTwvRGlzcGxheVRleHQ+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NDkwLTU8L3BhZ2VzPjx2b2x1bWU+Njg8L3ZvbHVtZT48bnVtYmVyPjQ8L251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bCZhbXA7QU49MjQ0MjQwNzY8L3VybD48dXJsPmh0dHA6Ly9tbHNmeC5saWIudWVhLmFjLnVr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21; 22; 35)</w:t>
            </w:r>
            <w:r w:rsidR="00C8533E" w:rsidRPr="00296F8E">
              <w:fldChar w:fldCharType="end"/>
            </w:r>
          </w:p>
        </w:tc>
        <w:tc>
          <w:tcPr>
            <w:tcW w:w="921" w:type="dxa"/>
            <w:vAlign w:val="bottom"/>
          </w:tcPr>
          <w:p w14:paraId="011E0D9A" w14:textId="77777777" w:rsidR="00AA58A8" w:rsidRPr="00296F8E" w:rsidRDefault="00AA58A8" w:rsidP="00A76DA8">
            <w:pPr>
              <w:jc w:val="center"/>
            </w:pPr>
            <w:r w:rsidRPr="00296F8E">
              <w:t>3</w:t>
            </w:r>
          </w:p>
        </w:tc>
        <w:tc>
          <w:tcPr>
            <w:tcW w:w="922" w:type="dxa"/>
            <w:vAlign w:val="bottom"/>
          </w:tcPr>
          <w:p w14:paraId="78FC6BF6" w14:textId="77777777" w:rsidR="00AA58A8" w:rsidRPr="00296F8E" w:rsidRDefault="00AA58A8" w:rsidP="00A76DA8">
            <w:pPr>
              <w:jc w:val="center"/>
            </w:pPr>
            <w:r w:rsidRPr="00296F8E">
              <w:t>119</w:t>
            </w:r>
          </w:p>
        </w:tc>
        <w:tc>
          <w:tcPr>
            <w:tcW w:w="2166" w:type="dxa"/>
            <w:vAlign w:val="bottom"/>
          </w:tcPr>
          <w:p w14:paraId="06C6C438" w14:textId="77777777" w:rsidR="00AA58A8" w:rsidRPr="00296F8E" w:rsidRDefault="00AA58A8" w:rsidP="00A76DA8">
            <w:pPr>
              <w:jc w:val="center"/>
            </w:pPr>
            <w:r w:rsidRPr="00296F8E">
              <w:t>0.29 [0.17, 0.50]</w:t>
            </w:r>
          </w:p>
        </w:tc>
        <w:tc>
          <w:tcPr>
            <w:tcW w:w="811" w:type="dxa"/>
          </w:tcPr>
          <w:p w14:paraId="12623D23" w14:textId="77777777" w:rsidR="00AA58A8" w:rsidRPr="00296F8E" w:rsidRDefault="00AA58A8" w:rsidP="00A76DA8">
            <w:pPr>
              <w:jc w:val="center"/>
            </w:pPr>
            <w:r w:rsidRPr="00296F8E">
              <w:t>0</w:t>
            </w:r>
          </w:p>
        </w:tc>
      </w:tr>
      <w:tr w:rsidR="00AA58A8" w:rsidRPr="00296F8E" w14:paraId="10BA92FE" w14:textId="77777777" w:rsidTr="00126679">
        <w:tc>
          <w:tcPr>
            <w:tcW w:w="2689" w:type="dxa"/>
          </w:tcPr>
          <w:p w14:paraId="14C10C31" w14:textId="77777777" w:rsidR="00AA58A8" w:rsidRPr="00296F8E" w:rsidRDefault="00AA58A8" w:rsidP="00A76DA8"/>
        </w:tc>
        <w:tc>
          <w:tcPr>
            <w:tcW w:w="1842" w:type="dxa"/>
            <w:vAlign w:val="bottom"/>
          </w:tcPr>
          <w:p w14:paraId="4CFD5EF6" w14:textId="56CB539D" w:rsidR="00AA58A8" w:rsidRPr="00296F8E" w:rsidRDefault="00AA58A8" w:rsidP="008B4871">
            <w:r w:rsidRPr="00296F8E">
              <w:t xml:space="preserve">Low </w:t>
            </w:r>
            <w:r w:rsidR="00490AC1" w:rsidRPr="00296F8E">
              <w:t>carbohydrate</w:t>
            </w:r>
            <w:r w:rsidR="00C8533E" w:rsidRPr="00296F8E">
              <w:t xml:space="preserve"> </w:t>
            </w:r>
            <w:r w:rsidR="00C8533E"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 </w:instrText>
            </w:r>
            <w:r w:rsidR="008B4871"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30)</w:t>
            </w:r>
            <w:r w:rsidR="00C8533E" w:rsidRPr="00296F8E">
              <w:fldChar w:fldCharType="end"/>
            </w:r>
          </w:p>
        </w:tc>
        <w:tc>
          <w:tcPr>
            <w:tcW w:w="921" w:type="dxa"/>
            <w:vAlign w:val="bottom"/>
          </w:tcPr>
          <w:p w14:paraId="2F30CED2" w14:textId="77777777" w:rsidR="00AA58A8" w:rsidRPr="00296F8E" w:rsidRDefault="00AA58A8" w:rsidP="00A76DA8">
            <w:pPr>
              <w:jc w:val="center"/>
            </w:pPr>
            <w:r w:rsidRPr="00296F8E">
              <w:t>1</w:t>
            </w:r>
          </w:p>
        </w:tc>
        <w:tc>
          <w:tcPr>
            <w:tcW w:w="922" w:type="dxa"/>
            <w:vAlign w:val="bottom"/>
          </w:tcPr>
          <w:p w14:paraId="7E7B24C1" w14:textId="77777777" w:rsidR="00AA58A8" w:rsidRPr="00296F8E" w:rsidRDefault="00AA58A8" w:rsidP="00A76DA8">
            <w:pPr>
              <w:jc w:val="center"/>
            </w:pPr>
            <w:r w:rsidRPr="00296F8E">
              <w:t>150</w:t>
            </w:r>
          </w:p>
        </w:tc>
        <w:tc>
          <w:tcPr>
            <w:tcW w:w="2166" w:type="dxa"/>
            <w:vAlign w:val="bottom"/>
          </w:tcPr>
          <w:p w14:paraId="553DF17B" w14:textId="77777777" w:rsidR="00AA58A8" w:rsidRPr="00296F8E" w:rsidRDefault="00AA58A8" w:rsidP="00A76DA8">
            <w:pPr>
              <w:jc w:val="center"/>
            </w:pPr>
            <w:r w:rsidRPr="00296F8E">
              <w:t>1.00 [0.75, 1.34]</w:t>
            </w:r>
          </w:p>
        </w:tc>
        <w:tc>
          <w:tcPr>
            <w:tcW w:w="811" w:type="dxa"/>
          </w:tcPr>
          <w:p w14:paraId="4465CEC7" w14:textId="77777777" w:rsidR="00AA58A8" w:rsidRPr="00296F8E" w:rsidRDefault="00AA58A8" w:rsidP="00A76DA8">
            <w:pPr>
              <w:jc w:val="center"/>
            </w:pPr>
            <w:r w:rsidRPr="00296F8E">
              <w:t>-</w:t>
            </w:r>
          </w:p>
        </w:tc>
      </w:tr>
      <w:tr w:rsidR="00AA58A8" w:rsidRPr="00296F8E" w14:paraId="432C53E5" w14:textId="77777777" w:rsidTr="00126679">
        <w:tc>
          <w:tcPr>
            <w:tcW w:w="2689" w:type="dxa"/>
          </w:tcPr>
          <w:p w14:paraId="60A5E6EC" w14:textId="77777777" w:rsidR="00AA58A8" w:rsidRPr="00296F8E" w:rsidRDefault="00AA58A8" w:rsidP="00A76DA8"/>
        </w:tc>
        <w:tc>
          <w:tcPr>
            <w:tcW w:w="1842" w:type="dxa"/>
            <w:vAlign w:val="bottom"/>
          </w:tcPr>
          <w:p w14:paraId="5798E4F8" w14:textId="4FE370C0" w:rsidR="00AA58A8" w:rsidRPr="00296F8E" w:rsidRDefault="002F652D" w:rsidP="008B4871">
            <w:r w:rsidRPr="00296F8E">
              <w:t>Energy r</w:t>
            </w:r>
            <w:r w:rsidR="00066F0D" w:rsidRPr="00296F8E">
              <w:t>estriction</w:t>
            </w:r>
            <w:r w:rsidRPr="00296F8E">
              <w:t xml:space="preserve"> </w:t>
            </w:r>
            <w:r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Pr="00296F8E">
              <w:fldChar w:fldCharType="separate"/>
            </w:r>
            <w:r w:rsidR="00BE2CA9" w:rsidRPr="00296F8E">
              <w:rPr>
                <w:noProof/>
              </w:rPr>
              <w:t>(31)</w:t>
            </w:r>
            <w:r w:rsidRPr="00296F8E">
              <w:fldChar w:fldCharType="end"/>
            </w:r>
            <w:r w:rsidR="00066F0D" w:rsidRPr="00296F8E">
              <w:t xml:space="preserve"> </w:t>
            </w:r>
          </w:p>
        </w:tc>
        <w:tc>
          <w:tcPr>
            <w:tcW w:w="921" w:type="dxa"/>
            <w:vAlign w:val="bottom"/>
          </w:tcPr>
          <w:p w14:paraId="1F94D3E4" w14:textId="77777777" w:rsidR="00AA58A8" w:rsidRPr="00296F8E" w:rsidRDefault="00AA58A8" w:rsidP="00A76DA8">
            <w:pPr>
              <w:jc w:val="center"/>
            </w:pPr>
            <w:r w:rsidRPr="00296F8E">
              <w:t>1</w:t>
            </w:r>
          </w:p>
        </w:tc>
        <w:tc>
          <w:tcPr>
            <w:tcW w:w="922" w:type="dxa"/>
            <w:vAlign w:val="bottom"/>
          </w:tcPr>
          <w:p w14:paraId="2B91847B" w14:textId="77777777" w:rsidR="00AA58A8" w:rsidRPr="00296F8E" w:rsidRDefault="00AA58A8" w:rsidP="00A76DA8">
            <w:pPr>
              <w:jc w:val="center"/>
            </w:pPr>
            <w:r w:rsidRPr="00296F8E">
              <w:t>117</w:t>
            </w:r>
          </w:p>
        </w:tc>
        <w:tc>
          <w:tcPr>
            <w:tcW w:w="2166" w:type="dxa"/>
            <w:vAlign w:val="bottom"/>
          </w:tcPr>
          <w:p w14:paraId="0894346F" w14:textId="77777777" w:rsidR="00AA58A8" w:rsidRPr="00296F8E" w:rsidRDefault="00AA58A8" w:rsidP="00A76DA8">
            <w:pPr>
              <w:jc w:val="center"/>
            </w:pPr>
            <w:r w:rsidRPr="00296F8E">
              <w:t>1.05 [0.47, 2.34]</w:t>
            </w:r>
          </w:p>
        </w:tc>
        <w:tc>
          <w:tcPr>
            <w:tcW w:w="811" w:type="dxa"/>
          </w:tcPr>
          <w:p w14:paraId="38AC4052" w14:textId="77777777" w:rsidR="00AA58A8" w:rsidRPr="00296F8E" w:rsidRDefault="00AA58A8" w:rsidP="00A76DA8">
            <w:pPr>
              <w:jc w:val="center"/>
            </w:pPr>
            <w:r w:rsidRPr="00296F8E">
              <w:t>-</w:t>
            </w:r>
          </w:p>
        </w:tc>
      </w:tr>
      <w:tr w:rsidR="00AA58A8" w:rsidRPr="00296F8E" w14:paraId="15F72EC4" w14:textId="77777777" w:rsidTr="00126679">
        <w:tc>
          <w:tcPr>
            <w:tcW w:w="2689" w:type="dxa"/>
          </w:tcPr>
          <w:p w14:paraId="169B4452" w14:textId="77777777" w:rsidR="00AA58A8" w:rsidRPr="00296F8E" w:rsidRDefault="00AA58A8" w:rsidP="00A76DA8"/>
        </w:tc>
        <w:tc>
          <w:tcPr>
            <w:tcW w:w="1842" w:type="dxa"/>
            <w:vAlign w:val="bottom"/>
          </w:tcPr>
          <w:p w14:paraId="5D98C63E" w14:textId="2D9D7BBB" w:rsidR="00AA58A8" w:rsidRPr="00296F8E" w:rsidRDefault="00AA58A8" w:rsidP="008B4871">
            <w:r w:rsidRPr="00296F8E">
              <w:t>Fat modification</w:t>
            </w:r>
            <w:r w:rsidR="00EA23BF" w:rsidRPr="00296F8E">
              <w:t xml:space="preserve"> </w:t>
            </w:r>
            <w:r w:rsidR="00EA23BF"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 </w:instrText>
            </w:r>
            <w:r w:rsidR="008B4871"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DATA </w:instrText>
            </w:r>
            <w:r w:rsidR="008B4871" w:rsidRPr="00296F8E">
              <w:fldChar w:fldCharType="end"/>
            </w:r>
            <w:r w:rsidR="00EA23BF" w:rsidRPr="00296F8E">
              <w:fldChar w:fldCharType="separate"/>
            </w:r>
            <w:r w:rsidR="00BE2CA9" w:rsidRPr="00296F8E">
              <w:rPr>
                <w:noProof/>
              </w:rPr>
              <w:t>(34)</w:t>
            </w:r>
            <w:r w:rsidR="00EA23BF" w:rsidRPr="00296F8E">
              <w:fldChar w:fldCharType="end"/>
            </w:r>
          </w:p>
        </w:tc>
        <w:tc>
          <w:tcPr>
            <w:tcW w:w="921" w:type="dxa"/>
            <w:vAlign w:val="bottom"/>
          </w:tcPr>
          <w:p w14:paraId="48FA2B2A" w14:textId="77777777" w:rsidR="00AA58A8" w:rsidRPr="00296F8E" w:rsidRDefault="00AA58A8" w:rsidP="00A76DA8">
            <w:pPr>
              <w:jc w:val="center"/>
            </w:pPr>
            <w:r w:rsidRPr="00296F8E">
              <w:t>1</w:t>
            </w:r>
          </w:p>
        </w:tc>
        <w:tc>
          <w:tcPr>
            <w:tcW w:w="922" w:type="dxa"/>
            <w:vAlign w:val="bottom"/>
          </w:tcPr>
          <w:p w14:paraId="4056C0A7" w14:textId="77777777" w:rsidR="00AA58A8" w:rsidRPr="00296F8E" w:rsidRDefault="00AA58A8" w:rsidP="00A76DA8">
            <w:pPr>
              <w:jc w:val="center"/>
            </w:pPr>
            <w:r w:rsidRPr="00296F8E">
              <w:t>84</w:t>
            </w:r>
          </w:p>
        </w:tc>
        <w:tc>
          <w:tcPr>
            <w:tcW w:w="2166" w:type="dxa"/>
            <w:vAlign w:val="bottom"/>
          </w:tcPr>
          <w:p w14:paraId="5B298AB4" w14:textId="77777777" w:rsidR="00AA58A8" w:rsidRPr="00296F8E" w:rsidRDefault="00AA58A8" w:rsidP="00A76DA8">
            <w:pPr>
              <w:jc w:val="center"/>
            </w:pPr>
            <w:r w:rsidRPr="00296F8E">
              <w:t>Not estimable</w:t>
            </w:r>
          </w:p>
        </w:tc>
        <w:tc>
          <w:tcPr>
            <w:tcW w:w="811" w:type="dxa"/>
          </w:tcPr>
          <w:p w14:paraId="63BAF288" w14:textId="77777777" w:rsidR="00AA58A8" w:rsidRPr="00296F8E" w:rsidRDefault="00AA58A8" w:rsidP="00A76DA8">
            <w:pPr>
              <w:jc w:val="center"/>
            </w:pPr>
            <w:r w:rsidRPr="00296F8E">
              <w:t>-</w:t>
            </w:r>
          </w:p>
        </w:tc>
      </w:tr>
      <w:tr w:rsidR="00AA58A8" w:rsidRPr="00296F8E" w14:paraId="5EFE55C1" w14:textId="77777777" w:rsidTr="00126679">
        <w:tc>
          <w:tcPr>
            <w:tcW w:w="2689" w:type="dxa"/>
          </w:tcPr>
          <w:p w14:paraId="46C9C322" w14:textId="77777777" w:rsidR="00AA58A8" w:rsidRPr="00296F8E" w:rsidRDefault="00AA58A8" w:rsidP="00A76DA8"/>
        </w:tc>
        <w:tc>
          <w:tcPr>
            <w:tcW w:w="1842" w:type="dxa"/>
            <w:vAlign w:val="bottom"/>
          </w:tcPr>
          <w:p w14:paraId="454FD674" w14:textId="1E8470F9" w:rsidR="00AA58A8" w:rsidRPr="00296F8E" w:rsidRDefault="00AA58A8" w:rsidP="008B4871">
            <w:r w:rsidRPr="00296F8E">
              <w:t>Soya protein</w:t>
            </w:r>
            <w:r w:rsidR="00C8533E" w:rsidRPr="00296F8E">
              <w:t xml:space="preserve"> </w:t>
            </w:r>
            <w:r w:rsidR="00C8533E"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4; 26)</w:t>
            </w:r>
            <w:r w:rsidR="00C8533E" w:rsidRPr="00296F8E">
              <w:fldChar w:fldCharType="end"/>
            </w:r>
          </w:p>
        </w:tc>
        <w:tc>
          <w:tcPr>
            <w:tcW w:w="921" w:type="dxa"/>
            <w:vAlign w:val="bottom"/>
          </w:tcPr>
          <w:p w14:paraId="22E2F796" w14:textId="77777777" w:rsidR="00AA58A8" w:rsidRPr="00296F8E" w:rsidRDefault="00AA58A8" w:rsidP="00A76DA8">
            <w:pPr>
              <w:jc w:val="center"/>
            </w:pPr>
            <w:r w:rsidRPr="00296F8E">
              <w:t>2</w:t>
            </w:r>
          </w:p>
        </w:tc>
        <w:tc>
          <w:tcPr>
            <w:tcW w:w="922" w:type="dxa"/>
            <w:vAlign w:val="bottom"/>
          </w:tcPr>
          <w:p w14:paraId="7840E7FE" w14:textId="77777777" w:rsidR="00AA58A8" w:rsidRPr="00296F8E" w:rsidRDefault="00AA58A8" w:rsidP="00A76DA8">
            <w:pPr>
              <w:jc w:val="center"/>
            </w:pPr>
            <w:r w:rsidRPr="00296F8E">
              <w:t>130</w:t>
            </w:r>
          </w:p>
        </w:tc>
        <w:tc>
          <w:tcPr>
            <w:tcW w:w="2166" w:type="dxa"/>
            <w:vAlign w:val="bottom"/>
          </w:tcPr>
          <w:p w14:paraId="6D10E572" w14:textId="77777777" w:rsidR="00AA58A8" w:rsidRPr="00296F8E" w:rsidRDefault="00AA58A8" w:rsidP="00A76DA8">
            <w:pPr>
              <w:jc w:val="center"/>
            </w:pPr>
            <w:r w:rsidRPr="00296F8E">
              <w:t>0.44 [0.21, 0.91]</w:t>
            </w:r>
          </w:p>
        </w:tc>
        <w:tc>
          <w:tcPr>
            <w:tcW w:w="811" w:type="dxa"/>
          </w:tcPr>
          <w:p w14:paraId="3C3F2F17" w14:textId="77777777" w:rsidR="00AA58A8" w:rsidRPr="00296F8E" w:rsidRDefault="00AA58A8" w:rsidP="00A76DA8">
            <w:pPr>
              <w:jc w:val="center"/>
            </w:pPr>
            <w:r w:rsidRPr="00296F8E">
              <w:t>0</w:t>
            </w:r>
          </w:p>
        </w:tc>
      </w:tr>
      <w:tr w:rsidR="00AA58A8" w:rsidRPr="00296F8E" w14:paraId="5415AE58" w14:textId="77777777" w:rsidTr="00126679">
        <w:tc>
          <w:tcPr>
            <w:tcW w:w="2689" w:type="dxa"/>
          </w:tcPr>
          <w:p w14:paraId="5E2CA321" w14:textId="77777777" w:rsidR="00AA58A8" w:rsidRPr="00296F8E" w:rsidRDefault="00AA58A8" w:rsidP="00A76DA8"/>
        </w:tc>
        <w:tc>
          <w:tcPr>
            <w:tcW w:w="1842" w:type="dxa"/>
            <w:vAlign w:val="bottom"/>
          </w:tcPr>
          <w:p w14:paraId="717B16E8" w14:textId="2C14950E" w:rsidR="00AA58A8" w:rsidRPr="00296F8E" w:rsidRDefault="00AA58A8" w:rsidP="008B4871">
            <w:r w:rsidRPr="00296F8E">
              <w:t>Behavior</w:t>
            </w:r>
            <w:r w:rsidR="00AB28CC" w:rsidRPr="00296F8E">
              <w:t xml:space="preserve"> </w:t>
            </w:r>
            <w:r w:rsidR="00AB28CC"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AB28CC" w:rsidRPr="00296F8E">
              <w:fldChar w:fldCharType="separate"/>
            </w:r>
            <w:r w:rsidR="00BE2CA9" w:rsidRPr="00296F8E">
              <w:rPr>
                <w:noProof/>
              </w:rPr>
              <w:t>(23)</w:t>
            </w:r>
            <w:r w:rsidR="00AB28CC" w:rsidRPr="00296F8E">
              <w:fldChar w:fldCharType="end"/>
            </w:r>
          </w:p>
        </w:tc>
        <w:tc>
          <w:tcPr>
            <w:tcW w:w="921" w:type="dxa"/>
            <w:vAlign w:val="bottom"/>
          </w:tcPr>
          <w:p w14:paraId="1A2AAE08" w14:textId="77777777" w:rsidR="00AA58A8" w:rsidRPr="00296F8E" w:rsidRDefault="00AA58A8" w:rsidP="00A76DA8">
            <w:pPr>
              <w:jc w:val="center"/>
            </w:pPr>
            <w:r w:rsidRPr="00296F8E">
              <w:t>1</w:t>
            </w:r>
          </w:p>
        </w:tc>
        <w:tc>
          <w:tcPr>
            <w:tcW w:w="922" w:type="dxa"/>
            <w:vAlign w:val="bottom"/>
          </w:tcPr>
          <w:p w14:paraId="7263242C" w14:textId="77777777" w:rsidR="00AA58A8" w:rsidRPr="00296F8E" w:rsidRDefault="00AA58A8" w:rsidP="00A76DA8">
            <w:pPr>
              <w:jc w:val="center"/>
            </w:pPr>
            <w:r w:rsidRPr="00296F8E">
              <w:t>99</w:t>
            </w:r>
          </w:p>
        </w:tc>
        <w:tc>
          <w:tcPr>
            <w:tcW w:w="2166" w:type="dxa"/>
            <w:vAlign w:val="bottom"/>
          </w:tcPr>
          <w:p w14:paraId="606F9FD2" w14:textId="77777777" w:rsidR="00AA58A8" w:rsidRPr="00296F8E" w:rsidRDefault="00AA58A8" w:rsidP="00A76DA8">
            <w:pPr>
              <w:jc w:val="center"/>
            </w:pPr>
            <w:r w:rsidRPr="00296F8E">
              <w:t>0.61 [0.15, 2.42]</w:t>
            </w:r>
          </w:p>
        </w:tc>
        <w:tc>
          <w:tcPr>
            <w:tcW w:w="811" w:type="dxa"/>
          </w:tcPr>
          <w:p w14:paraId="35533499" w14:textId="77777777" w:rsidR="00AA58A8" w:rsidRPr="00296F8E" w:rsidRDefault="00AA58A8" w:rsidP="00A76DA8">
            <w:pPr>
              <w:jc w:val="center"/>
            </w:pPr>
            <w:r w:rsidRPr="00296F8E">
              <w:t>-</w:t>
            </w:r>
          </w:p>
        </w:tc>
      </w:tr>
      <w:tr w:rsidR="00AA58A8" w:rsidRPr="00296F8E" w14:paraId="6100E944" w14:textId="77777777" w:rsidTr="00126679">
        <w:tc>
          <w:tcPr>
            <w:tcW w:w="2689" w:type="dxa"/>
          </w:tcPr>
          <w:p w14:paraId="5ECE3ADC" w14:textId="77777777" w:rsidR="00AA58A8" w:rsidRPr="00296F8E" w:rsidRDefault="00AA58A8" w:rsidP="00A76DA8"/>
        </w:tc>
        <w:tc>
          <w:tcPr>
            <w:tcW w:w="1842" w:type="dxa"/>
            <w:vAlign w:val="bottom"/>
          </w:tcPr>
          <w:p w14:paraId="28B50269" w14:textId="4BC1BED1" w:rsidR="00AA58A8" w:rsidRPr="00296F8E" w:rsidRDefault="00AA58A8" w:rsidP="008B4871">
            <w:r w:rsidRPr="00296F8E">
              <w:t>Ethnic</w:t>
            </w:r>
            <w:r w:rsidR="001648B2" w:rsidRPr="00296F8E">
              <w:t xml:space="preserve"> </w:t>
            </w:r>
            <w:r w:rsidR="001648B2"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1648B2" w:rsidRPr="00296F8E">
              <w:fldChar w:fldCharType="separate"/>
            </w:r>
            <w:r w:rsidR="00BE2CA9" w:rsidRPr="00296F8E">
              <w:rPr>
                <w:noProof/>
              </w:rPr>
              <w:t>(33)</w:t>
            </w:r>
            <w:r w:rsidR="001648B2" w:rsidRPr="00296F8E">
              <w:fldChar w:fldCharType="end"/>
            </w:r>
          </w:p>
        </w:tc>
        <w:tc>
          <w:tcPr>
            <w:tcW w:w="921" w:type="dxa"/>
            <w:vAlign w:val="bottom"/>
          </w:tcPr>
          <w:p w14:paraId="432A2C9E" w14:textId="77777777" w:rsidR="00AA58A8" w:rsidRPr="00296F8E" w:rsidRDefault="00AA58A8" w:rsidP="00A76DA8">
            <w:pPr>
              <w:jc w:val="center"/>
            </w:pPr>
            <w:r w:rsidRPr="00296F8E">
              <w:t>1</w:t>
            </w:r>
          </w:p>
        </w:tc>
        <w:tc>
          <w:tcPr>
            <w:tcW w:w="922" w:type="dxa"/>
            <w:vAlign w:val="bottom"/>
          </w:tcPr>
          <w:p w14:paraId="43FE8543" w14:textId="77777777" w:rsidR="00AA58A8" w:rsidRPr="00296F8E" w:rsidRDefault="00AA58A8" w:rsidP="00A76DA8">
            <w:pPr>
              <w:jc w:val="center"/>
            </w:pPr>
            <w:r w:rsidRPr="00296F8E">
              <w:t>20</w:t>
            </w:r>
          </w:p>
        </w:tc>
        <w:tc>
          <w:tcPr>
            <w:tcW w:w="2166" w:type="dxa"/>
            <w:vAlign w:val="bottom"/>
          </w:tcPr>
          <w:p w14:paraId="164B2958" w14:textId="77777777" w:rsidR="00AA58A8" w:rsidRPr="00296F8E" w:rsidRDefault="00AA58A8" w:rsidP="00A76DA8">
            <w:pPr>
              <w:jc w:val="center"/>
            </w:pPr>
            <w:r w:rsidRPr="00296F8E">
              <w:t>2.00 [0.21, 18.69]</w:t>
            </w:r>
          </w:p>
        </w:tc>
        <w:tc>
          <w:tcPr>
            <w:tcW w:w="811" w:type="dxa"/>
          </w:tcPr>
          <w:p w14:paraId="5C7DCBD1" w14:textId="77777777" w:rsidR="00AA58A8" w:rsidRPr="00296F8E" w:rsidRDefault="00AA58A8" w:rsidP="00A76DA8">
            <w:pPr>
              <w:jc w:val="center"/>
            </w:pPr>
            <w:r w:rsidRPr="00296F8E">
              <w:t>-</w:t>
            </w:r>
          </w:p>
        </w:tc>
      </w:tr>
      <w:tr w:rsidR="00AA58A8" w:rsidRPr="00296F8E" w14:paraId="06DD408B" w14:textId="77777777" w:rsidTr="00126679">
        <w:tc>
          <w:tcPr>
            <w:tcW w:w="2689" w:type="dxa"/>
          </w:tcPr>
          <w:p w14:paraId="7B01B575" w14:textId="77777777" w:rsidR="00AA58A8" w:rsidRPr="00296F8E" w:rsidRDefault="00AA58A8" w:rsidP="00A76DA8"/>
        </w:tc>
        <w:tc>
          <w:tcPr>
            <w:tcW w:w="1842" w:type="dxa"/>
            <w:vAlign w:val="bottom"/>
          </w:tcPr>
          <w:p w14:paraId="0B9B4EF4" w14:textId="398D5313" w:rsidR="00AA58A8" w:rsidRPr="00296F8E" w:rsidRDefault="00AA58A8" w:rsidP="008B4871">
            <w:r w:rsidRPr="00296F8E">
              <w:t>Fiber</w:t>
            </w:r>
            <w:r w:rsidR="00CE3302" w:rsidRPr="00296F8E">
              <w:t xml:space="preserve"> </w:t>
            </w:r>
            <w:r w:rsidR="00CE3302" w:rsidRPr="00296F8E">
              <w:fldChar w:fldCharType="begin"/>
            </w:r>
            <w:r w:rsidR="008B4871" w:rsidRPr="00296F8E">
              <w:instrText xml:space="preserve"> ADDIN EN.CITE &lt;EndNote&gt;&lt;Cite&gt;&lt;Author&gt;Reece&lt;/Author&gt;&lt;Year&gt;1995&lt;/Year&gt;&lt;RecNum&gt;3536&lt;/RecNum&gt;&lt;DisplayText&gt;(32)&lt;/DisplayText&gt;&lt;record&gt;&lt;rec-number&gt;3536&lt;/rec-number&gt;&lt;foreign-keys&gt;&lt;key app="EN" db-id="ftstadpp2s0099etd5spaad1wawtxsdztz2x" timestamp="1467285403"&gt;3536&lt;/key&gt;&lt;/foreign-keys&gt;&lt;ref-type name="Electronic Article"&gt;43&lt;/ref-type&gt;&lt;contributors&gt;&lt;authors&gt;&lt;author&gt;Reece, E. A.&lt;/author&gt;&lt;author&gt;Hagay, Z.&lt;/author&gt;&lt;author&gt;Gay, L. J.&lt;/author&gt;&lt;author&gt;O&amp;apos;Connor, T.&lt;/author&gt;&lt;author&gt;DeGennaro, N.&lt;/author&gt;&lt;author&gt;Homko, C. J.&lt;/author&gt;&lt;/authors&gt;&lt;/contributors&gt;&lt;titles&gt;&lt;title&gt;A randomized clinical trial of a fiber-enriched diabetic diet vs. the standard American Diabetes Association-recommended diet in the management of diabetes mellitus in pregnancy&lt;/title&gt;&lt;secondary-title&gt;Journal of maternal-fetal investigation&lt;/secondary-title&gt;&lt;/titles&gt;&lt;periodical&gt;&lt;full-title&gt;Journal of maternal-fetal investigation&lt;/full-title&gt;&lt;/periodical&gt;&lt;pages&gt;8-12&lt;/pages&gt;&lt;volume&gt;5&lt;/volume&gt;&lt;number&gt;1&lt;/number&gt;&lt;keywords&gt;&lt;keyword&gt;Sr-preg&lt;/keyword&gt;&lt;/keywords&gt;&lt;dates&gt;&lt;year&gt;1995&lt;/year&gt;&lt;/dates&gt;&lt;accession-num&gt;CN-00199855&lt;/accession-num&gt;&lt;urls&gt;&lt;related-urls&gt;&lt;url&gt;http://onlinelibrary.wiley.com/o/cochrane/clcentral/articles/855/CN-00199855/frame.html&lt;/url&gt;&lt;/related-urls&gt;&lt;/urls&gt;&lt;/record&gt;&lt;/Cite&gt;&lt;/EndNote&gt;</w:instrText>
            </w:r>
            <w:r w:rsidR="00CE3302" w:rsidRPr="00296F8E">
              <w:fldChar w:fldCharType="separate"/>
            </w:r>
            <w:r w:rsidR="00BE2CA9" w:rsidRPr="00296F8E">
              <w:rPr>
                <w:noProof/>
              </w:rPr>
              <w:t>(32)</w:t>
            </w:r>
            <w:r w:rsidR="00CE3302" w:rsidRPr="00296F8E">
              <w:fldChar w:fldCharType="end"/>
            </w:r>
          </w:p>
        </w:tc>
        <w:tc>
          <w:tcPr>
            <w:tcW w:w="921" w:type="dxa"/>
            <w:vAlign w:val="bottom"/>
          </w:tcPr>
          <w:p w14:paraId="6030AD72" w14:textId="77777777" w:rsidR="00AA58A8" w:rsidRPr="00296F8E" w:rsidRDefault="00AA58A8" w:rsidP="00A76DA8">
            <w:pPr>
              <w:jc w:val="center"/>
            </w:pPr>
            <w:r w:rsidRPr="00296F8E">
              <w:t>1</w:t>
            </w:r>
          </w:p>
        </w:tc>
        <w:tc>
          <w:tcPr>
            <w:tcW w:w="922" w:type="dxa"/>
            <w:vAlign w:val="bottom"/>
          </w:tcPr>
          <w:p w14:paraId="467AE134" w14:textId="77777777" w:rsidR="00AA58A8" w:rsidRPr="00296F8E" w:rsidRDefault="00AA58A8" w:rsidP="00A76DA8">
            <w:pPr>
              <w:jc w:val="center"/>
            </w:pPr>
            <w:r w:rsidRPr="00296F8E">
              <w:t>11</w:t>
            </w:r>
          </w:p>
        </w:tc>
        <w:tc>
          <w:tcPr>
            <w:tcW w:w="2166" w:type="dxa"/>
            <w:vAlign w:val="bottom"/>
          </w:tcPr>
          <w:p w14:paraId="731E6C38" w14:textId="77777777" w:rsidR="00AA58A8" w:rsidRPr="00296F8E" w:rsidRDefault="00AA58A8" w:rsidP="00A76DA8">
            <w:pPr>
              <w:jc w:val="center"/>
            </w:pPr>
            <w:r w:rsidRPr="00296F8E">
              <w:t>Not estimable</w:t>
            </w:r>
          </w:p>
        </w:tc>
        <w:tc>
          <w:tcPr>
            <w:tcW w:w="811" w:type="dxa"/>
          </w:tcPr>
          <w:p w14:paraId="712A827F" w14:textId="77777777" w:rsidR="00AA58A8" w:rsidRPr="00296F8E" w:rsidRDefault="00AA58A8" w:rsidP="00A76DA8">
            <w:pPr>
              <w:jc w:val="center"/>
            </w:pPr>
            <w:r w:rsidRPr="00296F8E">
              <w:t>-</w:t>
            </w:r>
          </w:p>
        </w:tc>
      </w:tr>
      <w:tr w:rsidR="005B58BB" w:rsidRPr="00296F8E" w14:paraId="6ED9D0AD" w14:textId="77777777" w:rsidTr="007F2BD1">
        <w:tc>
          <w:tcPr>
            <w:tcW w:w="9351" w:type="dxa"/>
            <w:gridSpan w:val="6"/>
          </w:tcPr>
          <w:p w14:paraId="7101D874" w14:textId="77777777" w:rsidR="005B58BB" w:rsidRPr="00296F8E" w:rsidRDefault="005B58BB" w:rsidP="005B58BB">
            <w:pPr>
              <w:rPr>
                <w:b/>
              </w:rPr>
            </w:pPr>
            <w:r w:rsidRPr="00296F8E">
              <w:rPr>
                <w:b/>
              </w:rPr>
              <w:t xml:space="preserve">Infant Birthweight Outcomes  </w:t>
            </w:r>
          </w:p>
        </w:tc>
      </w:tr>
      <w:tr w:rsidR="005B58BB" w:rsidRPr="00296F8E" w14:paraId="4A2048A6" w14:textId="77777777" w:rsidTr="00126679">
        <w:trPr>
          <w:trHeight w:val="269"/>
        </w:trPr>
        <w:tc>
          <w:tcPr>
            <w:tcW w:w="2689" w:type="dxa"/>
          </w:tcPr>
          <w:p w14:paraId="35276479" w14:textId="77777777" w:rsidR="005B58BB" w:rsidRPr="00296F8E" w:rsidRDefault="005B58BB" w:rsidP="00A76DA8"/>
        </w:tc>
        <w:tc>
          <w:tcPr>
            <w:tcW w:w="1842" w:type="dxa"/>
          </w:tcPr>
          <w:p w14:paraId="434657E3" w14:textId="77777777" w:rsidR="005B58BB" w:rsidRPr="00296F8E" w:rsidRDefault="005B58BB" w:rsidP="00A76DA8"/>
        </w:tc>
        <w:tc>
          <w:tcPr>
            <w:tcW w:w="921" w:type="dxa"/>
            <w:vAlign w:val="bottom"/>
          </w:tcPr>
          <w:p w14:paraId="7CA688D0" w14:textId="77777777" w:rsidR="005B58BB" w:rsidRPr="00296F8E" w:rsidRDefault="005B58BB" w:rsidP="00A76DA8">
            <w:pPr>
              <w:jc w:val="center"/>
            </w:pPr>
          </w:p>
        </w:tc>
        <w:tc>
          <w:tcPr>
            <w:tcW w:w="922" w:type="dxa"/>
            <w:vAlign w:val="bottom"/>
          </w:tcPr>
          <w:p w14:paraId="1BDB7C3D" w14:textId="77777777" w:rsidR="005B58BB" w:rsidRPr="00296F8E" w:rsidRDefault="005B58BB" w:rsidP="00A76DA8">
            <w:pPr>
              <w:jc w:val="center"/>
            </w:pPr>
          </w:p>
        </w:tc>
        <w:tc>
          <w:tcPr>
            <w:tcW w:w="2166" w:type="dxa"/>
            <w:vAlign w:val="bottom"/>
          </w:tcPr>
          <w:p w14:paraId="4E3A008F" w14:textId="77777777" w:rsidR="005B58BB" w:rsidRPr="00296F8E" w:rsidRDefault="005B58BB" w:rsidP="00A76DA8">
            <w:pPr>
              <w:jc w:val="center"/>
            </w:pPr>
            <w:r w:rsidRPr="00296F8E">
              <w:t>Mean [95% CI]</w:t>
            </w:r>
          </w:p>
        </w:tc>
        <w:tc>
          <w:tcPr>
            <w:tcW w:w="811" w:type="dxa"/>
          </w:tcPr>
          <w:p w14:paraId="223443F8" w14:textId="77777777" w:rsidR="005B58BB" w:rsidRPr="00296F8E" w:rsidRDefault="005B58BB" w:rsidP="00A76DA8">
            <w:pPr>
              <w:jc w:val="center"/>
            </w:pPr>
          </w:p>
        </w:tc>
      </w:tr>
      <w:tr w:rsidR="005B58BB" w:rsidRPr="00296F8E" w14:paraId="1E3692C7" w14:textId="77777777" w:rsidTr="00126679">
        <w:tc>
          <w:tcPr>
            <w:tcW w:w="2689" w:type="dxa"/>
          </w:tcPr>
          <w:p w14:paraId="538FF40D" w14:textId="3875305A" w:rsidR="005B58BB" w:rsidRPr="00296F8E" w:rsidRDefault="005B58BB" w:rsidP="00A76DA8">
            <w:r w:rsidRPr="00296F8E">
              <w:t xml:space="preserve">Birthweight </w:t>
            </w:r>
            <w:r w:rsidR="00A674A1" w:rsidRPr="00296F8E">
              <w:t>(g)</w:t>
            </w:r>
          </w:p>
        </w:tc>
        <w:tc>
          <w:tcPr>
            <w:tcW w:w="1842" w:type="dxa"/>
          </w:tcPr>
          <w:p w14:paraId="54927834" w14:textId="013F6C48" w:rsidR="005B58BB" w:rsidRPr="00296F8E" w:rsidRDefault="005B58BB" w:rsidP="00EA23BF">
            <w:r w:rsidRPr="00296F8E">
              <w:t>All</w:t>
            </w:r>
            <w:r w:rsidR="001648B2" w:rsidRPr="00296F8E">
              <w:t xml:space="preserve"> </w:t>
            </w:r>
          </w:p>
        </w:tc>
        <w:tc>
          <w:tcPr>
            <w:tcW w:w="921" w:type="dxa"/>
            <w:vAlign w:val="bottom"/>
          </w:tcPr>
          <w:p w14:paraId="121A48CC" w14:textId="77777777" w:rsidR="005B58BB" w:rsidRPr="00296F8E" w:rsidRDefault="005B58BB" w:rsidP="00A76DA8">
            <w:pPr>
              <w:jc w:val="center"/>
            </w:pPr>
            <w:r w:rsidRPr="00296F8E">
              <w:t>16</w:t>
            </w:r>
          </w:p>
        </w:tc>
        <w:tc>
          <w:tcPr>
            <w:tcW w:w="922" w:type="dxa"/>
            <w:vAlign w:val="bottom"/>
          </w:tcPr>
          <w:p w14:paraId="15676EC9" w14:textId="77777777" w:rsidR="005B58BB" w:rsidRPr="00296F8E" w:rsidRDefault="005B58BB" w:rsidP="00A76DA8">
            <w:pPr>
              <w:jc w:val="center"/>
            </w:pPr>
            <w:r w:rsidRPr="00296F8E">
              <w:t>841</w:t>
            </w:r>
          </w:p>
        </w:tc>
        <w:tc>
          <w:tcPr>
            <w:tcW w:w="2166" w:type="dxa"/>
            <w:vAlign w:val="bottom"/>
          </w:tcPr>
          <w:p w14:paraId="3C11E318" w14:textId="77777777" w:rsidR="005B58BB" w:rsidRPr="00296F8E" w:rsidRDefault="005B58BB" w:rsidP="00A76DA8">
            <w:pPr>
              <w:jc w:val="center"/>
            </w:pPr>
            <w:r w:rsidRPr="00296F8E">
              <w:t>-170.62 [-333.64, -7.60]</w:t>
            </w:r>
          </w:p>
        </w:tc>
        <w:tc>
          <w:tcPr>
            <w:tcW w:w="811" w:type="dxa"/>
          </w:tcPr>
          <w:p w14:paraId="1541F3E7" w14:textId="77777777" w:rsidR="005B58BB" w:rsidRPr="00296F8E" w:rsidRDefault="005B58BB" w:rsidP="00A76DA8">
            <w:pPr>
              <w:jc w:val="center"/>
            </w:pPr>
            <w:r w:rsidRPr="00296F8E">
              <w:t>88</w:t>
            </w:r>
          </w:p>
        </w:tc>
      </w:tr>
      <w:tr w:rsidR="005B58BB" w:rsidRPr="00296F8E" w14:paraId="0F5A2F9D" w14:textId="77777777" w:rsidTr="00126679">
        <w:tc>
          <w:tcPr>
            <w:tcW w:w="2689" w:type="dxa"/>
          </w:tcPr>
          <w:p w14:paraId="2EA99610" w14:textId="77777777" w:rsidR="005B58BB" w:rsidRPr="00296F8E" w:rsidRDefault="005B58BB" w:rsidP="00A76DA8"/>
        </w:tc>
        <w:tc>
          <w:tcPr>
            <w:tcW w:w="1842" w:type="dxa"/>
            <w:vAlign w:val="bottom"/>
          </w:tcPr>
          <w:p w14:paraId="3AEEBF60" w14:textId="77532283" w:rsidR="005B58BB" w:rsidRPr="00296F8E" w:rsidRDefault="005B58BB" w:rsidP="008B4871">
            <w:r w:rsidRPr="00296F8E">
              <w:t>Low GI</w:t>
            </w:r>
            <w:r w:rsidR="00D37BA7" w:rsidRPr="00296F8E">
              <w:t xml:space="preserve"> </w:t>
            </w:r>
            <w:r w:rsidR="00D37BA7"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DATA </w:instrText>
            </w:r>
            <w:r w:rsidR="008B4871" w:rsidRPr="00296F8E">
              <w:fldChar w:fldCharType="end"/>
            </w:r>
            <w:r w:rsidR="00D37BA7" w:rsidRPr="00296F8E">
              <w:fldChar w:fldCharType="separate"/>
            </w:r>
            <w:r w:rsidR="00BE2CA9" w:rsidRPr="00296F8E">
              <w:rPr>
                <w:noProof/>
              </w:rPr>
              <w:t>(13; 25; 28; 29)</w:t>
            </w:r>
            <w:r w:rsidR="00D37BA7" w:rsidRPr="00296F8E">
              <w:fldChar w:fldCharType="end"/>
            </w:r>
          </w:p>
        </w:tc>
        <w:tc>
          <w:tcPr>
            <w:tcW w:w="921" w:type="dxa"/>
            <w:vAlign w:val="bottom"/>
          </w:tcPr>
          <w:p w14:paraId="74309E5D" w14:textId="77777777" w:rsidR="005B58BB" w:rsidRPr="00296F8E" w:rsidRDefault="005B58BB" w:rsidP="00A76DA8">
            <w:pPr>
              <w:jc w:val="center"/>
            </w:pPr>
            <w:r w:rsidRPr="00296F8E">
              <w:t>4</w:t>
            </w:r>
          </w:p>
        </w:tc>
        <w:tc>
          <w:tcPr>
            <w:tcW w:w="922" w:type="dxa"/>
            <w:vAlign w:val="bottom"/>
          </w:tcPr>
          <w:p w14:paraId="0838437C" w14:textId="77777777" w:rsidR="005B58BB" w:rsidRPr="00296F8E" w:rsidRDefault="005B58BB" w:rsidP="00A76DA8">
            <w:pPr>
              <w:jc w:val="center"/>
            </w:pPr>
            <w:r w:rsidRPr="00296F8E">
              <w:t>276</w:t>
            </w:r>
          </w:p>
        </w:tc>
        <w:tc>
          <w:tcPr>
            <w:tcW w:w="2166" w:type="dxa"/>
            <w:vAlign w:val="bottom"/>
          </w:tcPr>
          <w:p w14:paraId="71819C86" w14:textId="77777777" w:rsidR="005B58BB" w:rsidRPr="00296F8E" w:rsidRDefault="005B58BB" w:rsidP="00A76DA8">
            <w:pPr>
              <w:jc w:val="center"/>
            </w:pPr>
            <w:r w:rsidRPr="00296F8E">
              <w:t>-54.25 [-178.98, 70.47]</w:t>
            </w:r>
          </w:p>
        </w:tc>
        <w:tc>
          <w:tcPr>
            <w:tcW w:w="811" w:type="dxa"/>
          </w:tcPr>
          <w:p w14:paraId="145EAE87" w14:textId="77777777" w:rsidR="005B58BB" w:rsidRPr="00296F8E" w:rsidRDefault="005B58BB" w:rsidP="00A76DA8">
            <w:pPr>
              <w:jc w:val="center"/>
            </w:pPr>
            <w:r w:rsidRPr="00296F8E">
              <w:t>0</w:t>
            </w:r>
          </w:p>
        </w:tc>
      </w:tr>
      <w:tr w:rsidR="005B58BB" w:rsidRPr="00296F8E" w14:paraId="622A2FEF" w14:textId="77777777" w:rsidTr="00126679">
        <w:tc>
          <w:tcPr>
            <w:tcW w:w="2689" w:type="dxa"/>
          </w:tcPr>
          <w:p w14:paraId="11E140DA" w14:textId="77777777" w:rsidR="005B58BB" w:rsidRPr="00296F8E" w:rsidRDefault="005B58BB" w:rsidP="00A76DA8"/>
        </w:tc>
        <w:tc>
          <w:tcPr>
            <w:tcW w:w="1842" w:type="dxa"/>
            <w:vAlign w:val="bottom"/>
          </w:tcPr>
          <w:p w14:paraId="0981A21F" w14:textId="3D1D3ACC" w:rsidR="005B58BB" w:rsidRPr="00296F8E" w:rsidRDefault="005B58BB" w:rsidP="008B4871">
            <w:r w:rsidRPr="00296F8E">
              <w:t>DASH</w:t>
            </w:r>
            <w:r w:rsidR="00C25A77" w:rsidRPr="00296F8E">
              <w:t xml:space="preserve"> </w:t>
            </w:r>
            <w:r w:rsidR="00C25A77" w:rsidRPr="00296F8E">
              <w:fldChar w:fldCharType="begin">
                <w:fldData xml:space="preserve">PEVuZE5vdGU+PENpdGU+PEF1dGhvcj5Bc2VtaTwvQXV0aG9yPjxZZWFyPjIwMTM8L1llYXI+PFJl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NDkwLTU8L3BhZ2VzPjx2b2x1bWU+Njg8L3ZvbHVtZT48bnVtYmVyPjQ8L251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bCZhbXA7QU49MjQ0MjQwNzY8L3VybD48dXJsPmh0dHA6Ly9tbHNmeC5saWIudWVhLmFjLnVr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</w:fldData>
              </w:fldChar>
            </w:r>
            <w:r w:rsidR="008B4871" w:rsidRPr="00296F8E">
              <w:instrText xml:space="preserve"> ADDIN EN.CITE </w:instrText>
            </w:r>
            <w:r w:rsidR="008B4871" w:rsidRPr="00296F8E">
              <w:fldChar w:fldCharType="begin">
                <w:fldData xml:space="preserve">PEVuZE5vdGU+PENpdGU+PEF1dGhvcj5Bc2VtaTwvQXV0aG9yPjxZZWFyPjIwMTM8L1llYXI+PFJl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NDkwLTU8L3BhZ2VzPjx2b2x1bWU+Njg8L3ZvbHVtZT48bnVtYmVyPjQ8L251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bCZhbXA7QU49MjQ0MjQwNzY8L3VybD48dXJsPmh0dHA6Ly9tbHNmeC5saWIudWVhLmFjLnVr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</w:fldData>
              </w:fldChar>
            </w:r>
            <w:r w:rsidR="008B4871" w:rsidRPr="00296F8E">
              <w:instrText xml:space="preserve"> ADDIN EN.CITE.DATA </w:instrText>
            </w:r>
            <w:r w:rsidR="008B4871" w:rsidRPr="00296F8E">
              <w:fldChar w:fldCharType="end"/>
            </w:r>
            <w:r w:rsidR="00C25A77" w:rsidRPr="00296F8E">
              <w:fldChar w:fldCharType="separate"/>
            </w:r>
            <w:r w:rsidR="00BE2CA9" w:rsidRPr="00296F8E">
              <w:rPr>
                <w:noProof/>
              </w:rPr>
              <w:t>(21; 22; 35)</w:t>
            </w:r>
            <w:r w:rsidR="00C25A77" w:rsidRPr="00296F8E">
              <w:fldChar w:fldCharType="end"/>
            </w:r>
          </w:p>
        </w:tc>
        <w:tc>
          <w:tcPr>
            <w:tcW w:w="921" w:type="dxa"/>
            <w:vAlign w:val="bottom"/>
          </w:tcPr>
          <w:p w14:paraId="4D353835" w14:textId="77777777" w:rsidR="005B58BB" w:rsidRPr="00296F8E" w:rsidRDefault="005B58BB" w:rsidP="00A76DA8">
            <w:pPr>
              <w:jc w:val="center"/>
            </w:pPr>
            <w:r w:rsidRPr="00296F8E">
              <w:t>3</w:t>
            </w:r>
          </w:p>
        </w:tc>
        <w:tc>
          <w:tcPr>
            <w:tcW w:w="922" w:type="dxa"/>
            <w:vAlign w:val="bottom"/>
          </w:tcPr>
          <w:p w14:paraId="0DBA24E5" w14:textId="77777777" w:rsidR="005B58BB" w:rsidRPr="00296F8E" w:rsidRDefault="005B58BB" w:rsidP="00A76DA8">
            <w:pPr>
              <w:jc w:val="center"/>
            </w:pPr>
            <w:r w:rsidRPr="00296F8E">
              <w:t>119</w:t>
            </w:r>
          </w:p>
        </w:tc>
        <w:tc>
          <w:tcPr>
            <w:tcW w:w="2166" w:type="dxa"/>
            <w:vAlign w:val="bottom"/>
          </w:tcPr>
          <w:p w14:paraId="39261E4A" w14:textId="77777777" w:rsidR="005B58BB" w:rsidRPr="00296F8E" w:rsidRDefault="005B58BB" w:rsidP="00A76DA8">
            <w:pPr>
              <w:jc w:val="center"/>
            </w:pPr>
            <w:r w:rsidRPr="00296F8E">
              <w:t>-598.19 [-663.09, -533.30]</w:t>
            </w:r>
          </w:p>
        </w:tc>
        <w:tc>
          <w:tcPr>
            <w:tcW w:w="811" w:type="dxa"/>
          </w:tcPr>
          <w:p w14:paraId="0664C019" w14:textId="77777777" w:rsidR="005B58BB" w:rsidRPr="00296F8E" w:rsidRDefault="005B58BB" w:rsidP="00A76DA8">
            <w:pPr>
              <w:jc w:val="center"/>
            </w:pPr>
            <w:r w:rsidRPr="00296F8E">
              <w:t>0</w:t>
            </w:r>
          </w:p>
        </w:tc>
      </w:tr>
      <w:tr w:rsidR="005B58BB" w:rsidRPr="00296F8E" w14:paraId="0D2B3AD7" w14:textId="77777777" w:rsidTr="00126679">
        <w:tc>
          <w:tcPr>
            <w:tcW w:w="2689" w:type="dxa"/>
          </w:tcPr>
          <w:p w14:paraId="077DCE27" w14:textId="77777777" w:rsidR="005B58BB" w:rsidRPr="00296F8E" w:rsidRDefault="005B58BB" w:rsidP="00A76DA8"/>
        </w:tc>
        <w:tc>
          <w:tcPr>
            <w:tcW w:w="1842" w:type="dxa"/>
            <w:vAlign w:val="bottom"/>
          </w:tcPr>
          <w:p w14:paraId="005A57FB" w14:textId="49E258E8" w:rsidR="005B58BB" w:rsidRPr="00296F8E" w:rsidRDefault="005B58BB" w:rsidP="008B4871">
            <w:r w:rsidRPr="00296F8E">
              <w:t xml:space="preserve">Low </w:t>
            </w:r>
            <w:r w:rsidR="00490AC1" w:rsidRPr="00296F8E">
              <w:t>carbohydrate</w:t>
            </w:r>
            <w:r w:rsidR="00C25A77" w:rsidRPr="00296F8E">
              <w:t xml:space="preserve"> </w:t>
            </w:r>
            <w:r w:rsidR="00B559D7"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 </w:instrText>
            </w:r>
            <w:r w:rsidR="008B4871"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DATA </w:instrText>
            </w:r>
            <w:r w:rsidR="008B4871" w:rsidRPr="00296F8E">
              <w:fldChar w:fldCharType="end"/>
            </w:r>
            <w:r w:rsidR="00B559D7" w:rsidRPr="00296F8E">
              <w:fldChar w:fldCharType="separate"/>
            </w:r>
            <w:r w:rsidR="00BE2CA9" w:rsidRPr="00296F8E">
              <w:rPr>
                <w:noProof/>
              </w:rPr>
              <w:t>(12; 24)</w:t>
            </w:r>
            <w:r w:rsidR="00B559D7" w:rsidRPr="00296F8E">
              <w:fldChar w:fldCharType="end"/>
            </w:r>
          </w:p>
        </w:tc>
        <w:tc>
          <w:tcPr>
            <w:tcW w:w="921" w:type="dxa"/>
            <w:vAlign w:val="bottom"/>
          </w:tcPr>
          <w:p w14:paraId="24EDF94C" w14:textId="77777777" w:rsidR="005B58BB" w:rsidRPr="00296F8E" w:rsidRDefault="005B58BB" w:rsidP="00A76DA8">
            <w:pPr>
              <w:jc w:val="center"/>
            </w:pPr>
            <w:r w:rsidRPr="00296F8E">
              <w:t>2</w:t>
            </w:r>
          </w:p>
        </w:tc>
        <w:tc>
          <w:tcPr>
            <w:tcW w:w="922" w:type="dxa"/>
            <w:vAlign w:val="bottom"/>
          </w:tcPr>
          <w:p w14:paraId="5881AC88" w14:textId="77777777" w:rsidR="005B58BB" w:rsidRPr="00296F8E" w:rsidRDefault="005B58BB" w:rsidP="00A76DA8">
            <w:pPr>
              <w:jc w:val="center"/>
            </w:pPr>
            <w:r w:rsidRPr="00296F8E">
              <w:t>42</w:t>
            </w:r>
          </w:p>
        </w:tc>
        <w:tc>
          <w:tcPr>
            <w:tcW w:w="2166" w:type="dxa"/>
            <w:vAlign w:val="bottom"/>
          </w:tcPr>
          <w:p w14:paraId="01C4B00E" w14:textId="77777777" w:rsidR="005B58BB" w:rsidRPr="00296F8E" w:rsidRDefault="005B58BB" w:rsidP="00A76DA8">
            <w:pPr>
              <w:jc w:val="center"/>
            </w:pPr>
            <w:r w:rsidRPr="00296F8E">
              <w:t>57.73 [-164.93, 280.39]</w:t>
            </w:r>
          </w:p>
        </w:tc>
        <w:tc>
          <w:tcPr>
            <w:tcW w:w="811" w:type="dxa"/>
          </w:tcPr>
          <w:p w14:paraId="71A2C9F9" w14:textId="77777777" w:rsidR="005B58BB" w:rsidRPr="00296F8E" w:rsidRDefault="005B58BB" w:rsidP="00A76DA8">
            <w:pPr>
              <w:jc w:val="center"/>
            </w:pPr>
            <w:r w:rsidRPr="00296F8E">
              <w:t>0</w:t>
            </w:r>
          </w:p>
        </w:tc>
      </w:tr>
      <w:tr w:rsidR="005B58BB" w:rsidRPr="00296F8E" w14:paraId="5563F837" w14:textId="77777777" w:rsidTr="00126679">
        <w:tc>
          <w:tcPr>
            <w:tcW w:w="2689" w:type="dxa"/>
          </w:tcPr>
          <w:p w14:paraId="4E7D0B5E" w14:textId="77777777" w:rsidR="005B58BB" w:rsidRPr="00296F8E" w:rsidRDefault="005B58BB" w:rsidP="00A76DA8"/>
        </w:tc>
        <w:tc>
          <w:tcPr>
            <w:tcW w:w="1842" w:type="dxa"/>
            <w:vAlign w:val="bottom"/>
          </w:tcPr>
          <w:p w14:paraId="2E29F702" w14:textId="526CCAE0" w:rsidR="005B58BB" w:rsidRPr="00296F8E" w:rsidRDefault="002F652D" w:rsidP="008B4871">
            <w:r w:rsidRPr="00296F8E">
              <w:t>Energy r</w:t>
            </w:r>
            <w:r w:rsidR="005B58BB" w:rsidRPr="00296F8E">
              <w:t xml:space="preserve">estriction </w:t>
            </w:r>
            <w:r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Pr="00296F8E">
              <w:fldChar w:fldCharType="separate"/>
            </w:r>
            <w:r w:rsidR="00BE2CA9" w:rsidRPr="00296F8E">
              <w:rPr>
                <w:noProof/>
              </w:rPr>
              <w:t>(31)</w:t>
            </w:r>
            <w:r w:rsidRPr="00296F8E">
              <w:fldChar w:fldCharType="end"/>
            </w:r>
          </w:p>
        </w:tc>
        <w:tc>
          <w:tcPr>
            <w:tcW w:w="921" w:type="dxa"/>
            <w:vAlign w:val="bottom"/>
          </w:tcPr>
          <w:p w14:paraId="1AF5C3BF" w14:textId="77777777" w:rsidR="005B58BB" w:rsidRPr="00296F8E" w:rsidRDefault="005B58BB" w:rsidP="00A76DA8">
            <w:pPr>
              <w:jc w:val="center"/>
            </w:pPr>
            <w:r w:rsidRPr="00296F8E">
              <w:t>1</w:t>
            </w:r>
          </w:p>
        </w:tc>
        <w:tc>
          <w:tcPr>
            <w:tcW w:w="922" w:type="dxa"/>
            <w:vAlign w:val="bottom"/>
          </w:tcPr>
          <w:p w14:paraId="61633CD1" w14:textId="77777777" w:rsidR="005B58BB" w:rsidRPr="00296F8E" w:rsidRDefault="005B58BB" w:rsidP="00A76DA8">
            <w:pPr>
              <w:jc w:val="center"/>
            </w:pPr>
            <w:r w:rsidRPr="00296F8E">
              <w:t>122</w:t>
            </w:r>
          </w:p>
        </w:tc>
        <w:tc>
          <w:tcPr>
            <w:tcW w:w="2166" w:type="dxa"/>
            <w:vAlign w:val="bottom"/>
          </w:tcPr>
          <w:p w14:paraId="3721143D" w14:textId="77777777" w:rsidR="005B58BB" w:rsidRPr="00296F8E" w:rsidRDefault="005B58BB" w:rsidP="00A76DA8">
            <w:pPr>
              <w:jc w:val="center"/>
            </w:pPr>
            <w:r w:rsidRPr="00296F8E">
              <w:t>194.00 [-42.58, 430.58]</w:t>
            </w:r>
          </w:p>
        </w:tc>
        <w:tc>
          <w:tcPr>
            <w:tcW w:w="811" w:type="dxa"/>
          </w:tcPr>
          <w:p w14:paraId="0B123ABC" w14:textId="77777777" w:rsidR="005B58BB" w:rsidRPr="00296F8E" w:rsidRDefault="005B58BB" w:rsidP="00A76DA8">
            <w:pPr>
              <w:jc w:val="center"/>
            </w:pPr>
            <w:r w:rsidRPr="00296F8E">
              <w:t>-</w:t>
            </w:r>
          </w:p>
        </w:tc>
      </w:tr>
      <w:tr w:rsidR="005B58BB" w:rsidRPr="00296F8E" w14:paraId="0CF61B5A" w14:textId="77777777" w:rsidTr="00126679">
        <w:tc>
          <w:tcPr>
            <w:tcW w:w="2689" w:type="dxa"/>
          </w:tcPr>
          <w:p w14:paraId="77363F7A" w14:textId="77777777" w:rsidR="005B58BB" w:rsidRPr="00296F8E" w:rsidRDefault="005B58BB" w:rsidP="00A76DA8"/>
        </w:tc>
        <w:tc>
          <w:tcPr>
            <w:tcW w:w="1842" w:type="dxa"/>
            <w:vAlign w:val="bottom"/>
          </w:tcPr>
          <w:p w14:paraId="772E21EE" w14:textId="6498B482" w:rsidR="005B58BB" w:rsidRPr="00296F8E" w:rsidRDefault="005B58BB" w:rsidP="008B4871">
            <w:r w:rsidRPr="00296F8E">
              <w:t>Fat modification</w:t>
            </w:r>
            <w:r w:rsidR="00AE7337" w:rsidRPr="00296F8E">
              <w:t xml:space="preserve"> </w:t>
            </w:r>
            <w:r w:rsidR="00AE7337"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DATA </w:instrText>
            </w:r>
            <w:r w:rsidR="008B4871" w:rsidRPr="00296F8E">
              <w:fldChar w:fldCharType="end"/>
            </w:r>
            <w:r w:rsidR="00AE7337" w:rsidRPr="00296F8E">
              <w:fldChar w:fldCharType="separate"/>
            </w:r>
            <w:r w:rsidR="00BE2CA9" w:rsidRPr="00296F8E">
              <w:rPr>
                <w:noProof/>
              </w:rPr>
              <w:t>(27; 34)</w:t>
            </w:r>
            <w:r w:rsidR="00AE7337" w:rsidRPr="00296F8E">
              <w:fldChar w:fldCharType="end"/>
            </w:r>
          </w:p>
        </w:tc>
        <w:tc>
          <w:tcPr>
            <w:tcW w:w="921" w:type="dxa"/>
            <w:vAlign w:val="bottom"/>
          </w:tcPr>
          <w:p w14:paraId="3FD895FB" w14:textId="77777777" w:rsidR="005B58BB" w:rsidRPr="00296F8E" w:rsidRDefault="005B58BB" w:rsidP="00A76DA8">
            <w:pPr>
              <w:jc w:val="center"/>
            </w:pPr>
            <w:r w:rsidRPr="00296F8E">
              <w:t>2</w:t>
            </w:r>
          </w:p>
        </w:tc>
        <w:tc>
          <w:tcPr>
            <w:tcW w:w="922" w:type="dxa"/>
            <w:vAlign w:val="bottom"/>
          </w:tcPr>
          <w:p w14:paraId="72FE9506" w14:textId="77777777" w:rsidR="005B58BB" w:rsidRPr="00296F8E" w:rsidRDefault="005B58BB" w:rsidP="00A76DA8">
            <w:pPr>
              <w:jc w:val="center"/>
            </w:pPr>
            <w:r w:rsidRPr="00296F8E">
              <w:t>109</w:t>
            </w:r>
          </w:p>
        </w:tc>
        <w:tc>
          <w:tcPr>
            <w:tcW w:w="2166" w:type="dxa"/>
            <w:vAlign w:val="bottom"/>
          </w:tcPr>
          <w:p w14:paraId="2BA7F507" w14:textId="77777777" w:rsidR="005B58BB" w:rsidRPr="00296F8E" w:rsidRDefault="005B58BB" w:rsidP="00A76DA8">
            <w:pPr>
              <w:jc w:val="center"/>
            </w:pPr>
            <w:r w:rsidRPr="00296F8E">
              <w:t>-139.61 [-294.80, 15.58]</w:t>
            </w:r>
          </w:p>
        </w:tc>
        <w:tc>
          <w:tcPr>
            <w:tcW w:w="811" w:type="dxa"/>
          </w:tcPr>
          <w:p w14:paraId="656FCC1B" w14:textId="77777777" w:rsidR="005B58BB" w:rsidRPr="00296F8E" w:rsidRDefault="005B58BB" w:rsidP="00A76DA8">
            <w:pPr>
              <w:jc w:val="center"/>
            </w:pPr>
            <w:r w:rsidRPr="00296F8E">
              <w:t>0</w:t>
            </w:r>
          </w:p>
        </w:tc>
      </w:tr>
      <w:tr w:rsidR="005B58BB" w:rsidRPr="00296F8E" w14:paraId="4FA13AA6" w14:textId="77777777" w:rsidTr="00126679">
        <w:tc>
          <w:tcPr>
            <w:tcW w:w="2689" w:type="dxa"/>
          </w:tcPr>
          <w:p w14:paraId="5884029E" w14:textId="77777777" w:rsidR="005B58BB" w:rsidRPr="00296F8E" w:rsidRDefault="005B58BB" w:rsidP="00A76DA8"/>
        </w:tc>
        <w:tc>
          <w:tcPr>
            <w:tcW w:w="1842" w:type="dxa"/>
            <w:vAlign w:val="bottom"/>
          </w:tcPr>
          <w:p w14:paraId="5B6546B5" w14:textId="2D0FECE0" w:rsidR="005B58BB" w:rsidRPr="00296F8E" w:rsidRDefault="005B58BB" w:rsidP="008B4871">
            <w:r w:rsidRPr="00296F8E">
              <w:t>Soya protein</w:t>
            </w:r>
            <w:r w:rsidR="00C8533E" w:rsidRPr="00296F8E">
              <w:t xml:space="preserve"> </w:t>
            </w:r>
            <w:r w:rsidR="00C8533E"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4; 26)</w:t>
            </w:r>
            <w:r w:rsidR="00C8533E" w:rsidRPr="00296F8E">
              <w:fldChar w:fldCharType="end"/>
            </w:r>
          </w:p>
        </w:tc>
        <w:tc>
          <w:tcPr>
            <w:tcW w:w="921" w:type="dxa"/>
            <w:vAlign w:val="bottom"/>
          </w:tcPr>
          <w:p w14:paraId="57566964" w14:textId="77777777" w:rsidR="005B58BB" w:rsidRPr="00296F8E" w:rsidRDefault="005B58BB" w:rsidP="00A76DA8">
            <w:pPr>
              <w:jc w:val="center"/>
            </w:pPr>
            <w:r w:rsidRPr="00296F8E">
              <w:t>2</w:t>
            </w:r>
          </w:p>
        </w:tc>
        <w:tc>
          <w:tcPr>
            <w:tcW w:w="922" w:type="dxa"/>
            <w:vAlign w:val="bottom"/>
          </w:tcPr>
          <w:p w14:paraId="291600CA" w14:textId="77777777" w:rsidR="005B58BB" w:rsidRPr="00296F8E" w:rsidRDefault="005B58BB" w:rsidP="00A76DA8">
            <w:pPr>
              <w:jc w:val="center"/>
            </w:pPr>
            <w:r w:rsidRPr="00296F8E">
              <w:t>131</w:t>
            </w:r>
          </w:p>
        </w:tc>
        <w:tc>
          <w:tcPr>
            <w:tcW w:w="2166" w:type="dxa"/>
            <w:vAlign w:val="bottom"/>
          </w:tcPr>
          <w:p w14:paraId="4C290898" w14:textId="77777777" w:rsidR="005B58BB" w:rsidRPr="00296F8E" w:rsidRDefault="005B58BB" w:rsidP="00A76DA8">
            <w:pPr>
              <w:jc w:val="center"/>
            </w:pPr>
            <w:r w:rsidRPr="00296F8E">
              <w:t>-184.67 [-319.35, -49.98]</w:t>
            </w:r>
          </w:p>
        </w:tc>
        <w:tc>
          <w:tcPr>
            <w:tcW w:w="811" w:type="dxa"/>
          </w:tcPr>
          <w:p w14:paraId="5D3B866F" w14:textId="77777777" w:rsidR="005B58BB" w:rsidRPr="00296F8E" w:rsidRDefault="005B58BB" w:rsidP="00A76DA8">
            <w:pPr>
              <w:jc w:val="center"/>
            </w:pPr>
            <w:r w:rsidRPr="00296F8E">
              <w:t>0</w:t>
            </w:r>
          </w:p>
        </w:tc>
      </w:tr>
      <w:tr w:rsidR="005B58BB" w:rsidRPr="00296F8E" w14:paraId="7547EB2C" w14:textId="77777777" w:rsidTr="00126679">
        <w:tc>
          <w:tcPr>
            <w:tcW w:w="2689" w:type="dxa"/>
          </w:tcPr>
          <w:p w14:paraId="7753C27A" w14:textId="77777777" w:rsidR="005B58BB" w:rsidRPr="00296F8E" w:rsidRDefault="005B58BB" w:rsidP="00A76DA8"/>
        </w:tc>
        <w:tc>
          <w:tcPr>
            <w:tcW w:w="1842" w:type="dxa"/>
            <w:vAlign w:val="bottom"/>
          </w:tcPr>
          <w:p w14:paraId="6358A9CB" w14:textId="69AF21FA" w:rsidR="005B58BB" w:rsidRPr="00296F8E" w:rsidRDefault="005B58BB" w:rsidP="008B4871">
            <w:r w:rsidRPr="00296F8E">
              <w:t>Ethnic diet</w:t>
            </w:r>
            <w:r w:rsidR="00F32303" w:rsidRPr="00296F8E">
              <w:t xml:space="preserve"> </w:t>
            </w:r>
            <w:r w:rsidR="00F32303"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F32303" w:rsidRPr="00296F8E">
              <w:fldChar w:fldCharType="separate"/>
            </w:r>
            <w:r w:rsidR="00BE2CA9" w:rsidRPr="00296F8E">
              <w:rPr>
                <w:noProof/>
              </w:rPr>
              <w:t>(33)</w:t>
            </w:r>
            <w:r w:rsidR="00F32303" w:rsidRPr="00296F8E">
              <w:fldChar w:fldCharType="end"/>
            </w:r>
          </w:p>
        </w:tc>
        <w:tc>
          <w:tcPr>
            <w:tcW w:w="921" w:type="dxa"/>
            <w:vAlign w:val="bottom"/>
          </w:tcPr>
          <w:p w14:paraId="5B76CB1A" w14:textId="77777777" w:rsidR="005B58BB" w:rsidRPr="00296F8E" w:rsidRDefault="005B58BB" w:rsidP="00A76DA8">
            <w:pPr>
              <w:jc w:val="center"/>
            </w:pPr>
            <w:r w:rsidRPr="00296F8E">
              <w:t>1</w:t>
            </w:r>
          </w:p>
        </w:tc>
        <w:tc>
          <w:tcPr>
            <w:tcW w:w="922" w:type="dxa"/>
            <w:vAlign w:val="bottom"/>
          </w:tcPr>
          <w:p w14:paraId="775A9609" w14:textId="77777777" w:rsidR="005B58BB" w:rsidRPr="00296F8E" w:rsidRDefault="005B58BB" w:rsidP="00A76DA8">
            <w:pPr>
              <w:jc w:val="center"/>
            </w:pPr>
            <w:r w:rsidRPr="00296F8E">
              <w:t>20</w:t>
            </w:r>
          </w:p>
        </w:tc>
        <w:tc>
          <w:tcPr>
            <w:tcW w:w="2166" w:type="dxa"/>
            <w:vAlign w:val="bottom"/>
          </w:tcPr>
          <w:p w14:paraId="693ABF31" w14:textId="77777777" w:rsidR="005B58BB" w:rsidRPr="00296F8E" w:rsidRDefault="005B58BB" w:rsidP="00A76DA8">
            <w:pPr>
              <w:jc w:val="center"/>
            </w:pPr>
            <w:r w:rsidRPr="00296F8E">
              <w:t>-370.00 [-928.87, 188.87]</w:t>
            </w:r>
          </w:p>
        </w:tc>
        <w:tc>
          <w:tcPr>
            <w:tcW w:w="811" w:type="dxa"/>
          </w:tcPr>
          <w:p w14:paraId="0DC5B89C" w14:textId="77777777" w:rsidR="005B58BB" w:rsidRPr="00296F8E" w:rsidRDefault="005B58BB" w:rsidP="00A76DA8">
            <w:pPr>
              <w:jc w:val="center"/>
            </w:pPr>
            <w:r w:rsidRPr="00296F8E">
              <w:t>-</w:t>
            </w:r>
          </w:p>
        </w:tc>
      </w:tr>
      <w:tr w:rsidR="005B58BB" w:rsidRPr="00296F8E" w14:paraId="4C50C16E" w14:textId="77777777" w:rsidTr="00126679">
        <w:tc>
          <w:tcPr>
            <w:tcW w:w="2689" w:type="dxa"/>
          </w:tcPr>
          <w:p w14:paraId="6315E128" w14:textId="77777777" w:rsidR="005B58BB" w:rsidRPr="00296F8E" w:rsidRDefault="005B58BB" w:rsidP="00A76DA8"/>
        </w:tc>
        <w:tc>
          <w:tcPr>
            <w:tcW w:w="1842" w:type="dxa"/>
            <w:vAlign w:val="bottom"/>
          </w:tcPr>
          <w:p w14:paraId="596BA434" w14:textId="132A2BE6" w:rsidR="005B58BB" w:rsidRPr="00296F8E" w:rsidRDefault="005B58BB" w:rsidP="008B4871">
            <w:r w:rsidRPr="00296F8E">
              <w:t>Fiber</w:t>
            </w:r>
            <w:r w:rsidR="00CE3302" w:rsidRPr="00296F8E">
              <w:t xml:space="preserve"> </w:t>
            </w:r>
            <w:r w:rsidR="00CE3302" w:rsidRPr="00296F8E">
              <w:fldChar w:fldCharType="begin"/>
            </w:r>
            <w:r w:rsidR="008B4871" w:rsidRPr="00296F8E">
              <w:instrText xml:space="preserve"> ADDIN EN.CITE &lt;EndNote&gt;&lt;Cite&gt;&lt;Author&gt;Reece&lt;/Author&gt;&lt;Year&gt;1995&lt;/Year&gt;&lt;RecNum&gt;3536&lt;/RecNum&gt;&lt;DisplayText&gt;(32)&lt;/DisplayText&gt;&lt;record&gt;&lt;rec-number&gt;3536&lt;/rec-number&gt;&lt;foreign-keys&gt;&lt;key app="EN" db-id="ftstadpp2s0099etd5spaad1wawtxsdztz2x" timestamp="1467285403"&gt;3536&lt;/key&gt;&lt;/foreign-keys&gt;&lt;ref-type name="Electronic Article"&gt;43&lt;/ref-type&gt;&lt;contributors&gt;&lt;authors&gt;&lt;author&gt;Reece, E. A.&lt;/author&gt;&lt;author&gt;Hagay, Z.&lt;/author&gt;&lt;author&gt;Gay, L. J.&lt;/author&gt;&lt;author&gt;O&amp;apos;Connor, T.&lt;/author&gt;&lt;author&gt;DeGennaro, N.&lt;/author&gt;&lt;author&gt;Homko, C. J.&lt;/author&gt;&lt;/authors&gt;&lt;/contributors&gt;&lt;titles&gt;&lt;title&gt;A randomized clinical trial of a fiber-enriched diabetic diet vs. the standard American Diabetes Association-recommended diet in the management of diabetes mellitus in pregnancy&lt;/title&gt;&lt;secondary-title&gt;Journal of maternal-fetal investigation&lt;/secondary-title&gt;&lt;/titles&gt;&lt;periodical&gt;&lt;full-title&gt;Journal of maternal-fetal investigation&lt;/full-title&gt;&lt;/periodical&gt;&lt;pages&gt;8-12&lt;/pages&gt;&lt;volume&gt;5&lt;/volume&gt;&lt;number&gt;1&lt;/number&gt;&lt;keywords&gt;&lt;keyword&gt;Sr-preg&lt;/keyword&gt;&lt;/keywords&gt;&lt;dates&gt;&lt;year&gt;1995&lt;/year&gt;&lt;/dates&gt;&lt;accession-num&gt;CN-00199855&lt;/accession-num&gt;&lt;urls&gt;&lt;related-urls&gt;&lt;url&gt;http://onlinelibrary.wiley.com/o/cochrane/clcentral/articles/855/CN-00199855/frame.html&lt;/url&gt;&lt;/related-urls&gt;&lt;/urls&gt;&lt;/record&gt;&lt;/Cite&gt;&lt;/EndNote&gt;</w:instrText>
            </w:r>
            <w:r w:rsidR="00CE3302" w:rsidRPr="00296F8E">
              <w:fldChar w:fldCharType="separate"/>
            </w:r>
            <w:r w:rsidR="00BE2CA9" w:rsidRPr="00296F8E">
              <w:rPr>
                <w:noProof/>
              </w:rPr>
              <w:t>(32)</w:t>
            </w:r>
            <w:r w:rsidR="00CE3302" w:rsidRPr="00296F8E">
              <w:fldChar w:fldCharType="end"/>
            </w:r>
          </w:p>
        </w:tc>
        <w:tc>
          <w:tcPr>
            <w:tcW w:w="921" w:type="dxa"/>
            <w:vAlign w:val="bottom"/>
          </w:tcPr>
          <w:p w14:paraId="11875595" w14:textId="77777777" w:rsidR="005B58BB" w:rsidRPr="00296F8E" w:rsidRDefault="005B58BB" w:rsidP="00A76DA8">
            <w:pPr>
              <w:jc w:val="center"/>
            </w:pPr>
            <w:r w:rsidRPr="00296F8E">
              <w:t>1</w:t>
            </w:r>
          </w:p>
        </w:tc>
        <w:tc>
          <w:tcPr>
            <w:tcW w:w="922" w:type="dxa"/>
            <w:vAlign w:val="bottom"/>
          </w:tcPr>
          <w:p w14:paraId="0FEADDD1" w14:textId="77777777" w:rsidR="005B58BB" w:rsidRPr="00296F8E" w:rsidRDefault="005B58BB" w:rsidP="00A76DA8">
            <w:pPr>
              <w:jc w:val="center"/>
            </w:pPr>
            <w:r w:rsidRPr="00296F8E">
              <w:t>22</w:t>
            </w:r>
          </w:p>
        </w:tc>
        <w:tc>
          <w:tcPr>
            <w:tcW w:w="2166" w:type="dxa"/>
            <w:vAlign w:val="bottom"/>
          </w:tcPr>
          <w:p w14:paraId="404C669B" w14:textId="77777777" w:rsidR="005B58BB" w:rsidRPr="00296F8E" w:rsidRDefault="005B58BB" w:rsidP="00A76DA8">
            <w:pPr>
              <w:jc w:val="center"/>
            </w:pPr>
            <w:r w:rsidRPr="00296F8E">
              <w:t>-94.00 [-446.68, 258.68]</w:t>
            </w:r>
          </w:p>
        </w:tc>
        <w:tc>
          <w:tcPr>
            <w:tcW w:w="811" w:type="dxa"/>
          </w:tcPr>
          <w:p w14:paraId="4E090D51" w14:textId="77777777" w:rsidR="005B58BB" w:rsidRPr="00296F8E" w:rsidRDefault="005B58BB" w:rsidP="00A76DA8">
            <w:pPr>
              <w:jc w:val="center"/>
            </w:pPr>
            <w:r w:rsidRPr="00296F8E">
              <w:t>-</w:t>
            </w:r>
          </w:p>
        </w:tc>
      </w:tr>
      <w:tr w:rsidR="005B58BB" w:rsidRPr="00296F8E" w14:paraId="3AEDC287" w14:textId="77777777" w:rsidTr="00126679">
        <w:tc>
          <w:tcPr>
            <w:tcW w:w="2689" w:type="dxa"/>
          </w:tcPr>
          <w:p w14:paraId="51196D1B" w14:textId="77777777" w:rsidR="005B58BB" w:rsidRPr="00296F8E" w:rsidRDefault="005B58BB" w:rsidP="00A76DA8"/>
        </w:tc>
        <w:tc>
          <w:tcPr>
            <w:tcW w:w="1842" w:type="dxa"/>
          </w:tcPr>
          <w:p w14:paraId="577B7DF9" w14:textId="77777777" w:rsidR="005B58BB" w:rsidRPr="00296F8E" w:rsidRDefault="005B58BB" w:rsidP="00A76DA8"/>
        </w:tc>
        <w:tc>
          <w:tcPr>
            <w:tcW w:w="921" w:type="dxa"/>
            <w:vAlign w:val="bottom"/>
          </w:tcPr>
          <w:p w14:paraId="379C9924" w14:textId="77777777" w:rsidR="005B58BB" w:rsidRPr="00296F8E" w:rsidRDefault="005B58BB" w:rsidP="00A76DA8">
            <w:pPr>
              <w:jc w:val="center"/>
            </w:pPr>
          </w:p>
        </w:tc>
        <w:tc>
          <w:tcPr>
            <w:tcW w:w="922" w:type="dxa"/>
            <w:vAlign w:val="bottom"/>
          </w:tcPr>
          <w:p w14:paraId="0DABD232" w14:textId="77777777" w:rsidR="005B58BB" w:rsidRPr="00296F8E" w:rsidRDefault="005B58BB" w:rsidP="00A76DA8">
            <w:pPr>
              <w:jc w:val="center"/>
            </w:pPr>
          </w:p>
        </w:tc>
        <w:tc>
          <w:tcPr>
            <w:tcW w:w="2166" w:type="dxa"/>
            <w:vAlign w:val="bottom"/>
          </w:tcPr>
          <w:p w14:paraId="13AB9305" w14:textId="77777777" w:rsidR="005B58BB" w:rsidRPr="00296F8E" w:rsidRDefault="005B58BB" w:rsidP="00A76DA8">
            <w:pPr>
              <w:jc w:val="center"/>
            </w:pPr>
            <w:r w:rsidRPr="00296F8E">
              <w:t>Relative Risk [95% CI]</w:t>
            </w:r>
          </w:p>
        </w:tc>
        <w:tc>
          <w:tcPr>
            <w:tcW w:w="811" w:type="dxa"/>
          </w:tcPr>
          <w:p w14:paraId="3833EBE7" w14:textId="77777777" w:rsidR="005B58BB" w:rsidRPr="00296F8E" w:rsidRDefault="005B58BB" w:rsidP="00A76DA8">
            <w:pPr>
              <w:jc w:val="center"/>
            </w:pPr>
          </w:p>
        </w:tc>
      </w:tr>
      <w:tr w:rsidR="005B58BB" w:rsidRPr="00296F8E" w14:paraId="4B76B1F9" w14:textId="77777777" w:rsidTr="00126679">
        <w:tc>
          <w:tcPr>
            <w:tcW w:w="2689" w:type="dxa"/>
          </w:tcPr>
          <w:p w14:paraId="4E4C8511" w14:textId="77777777" w:rsidR="005B58BB" w:rsidRPr="00296F8E" w:rsidRDefault="005B58BB" w:rsidP="00A76DA8">
            <w:r w:rsidRPr="00296F8E">
              <w:t>Large for gestational age</w:t>
            </w:r>
          </w:p>
        </w:tc>
        <w:tc>
          <w:tcPr>
            <w:tcW w:w="1842" w:type="dxa"/>
          </w:tcPr>
          <w:p w14:paraId="6899B6B7" w14:textId="38D7C6BF" w:rsidR="005B58BB" w:rsidRPr="00296F8E" w:rsidRDefault="005B58BB" w:rsidP="008B4871">
            <w:r w:rsidRPr="00296F8E">
              <w:t xml:space="preserve">All </w:t>
            </w:r>
            <w:r w:rsidR="00141BFC"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141BFC" w:rsidRPr="00296F8E">
              <w:fldChar w:fldCharType="separate"/>
            </w:r>
            <w:r w:rsidR="00BE2CA9" w:rsidRPr="00296F8E">
              <w:rPr>
                <w:noProof/>
              </w:rPr>
              <w:t>(33)</w:t>
            </w:r>
            <w:r w:rsidR="00141BFC" w:rsidRPr="00296F8E">
              <w:fldChar w:fldCharType="end"/>
            </w:r>
          </w:p>
        </w:tc>
        <w:tc>
          <w:tcPr>
            <w:tcW w:w="921" w:type="dxa"/>
            <w:vAlign w:val="bottom"/>
          </w:tcPr>
          <w:p w14:paraId="6C0366A4" w14:textId="77777777" w:rsidR="005B58BB" w:rsidRPr="00296F8E" w:rsidRDefault="005B58BB" w:rsidP="00A76DA8">
            <w:pPr>
              <w:jc w:val="center"/>
            </w:pPr>
            <w:r w:rsidRPr="00296F8E">
              <w:t>8</w:t>
            </w:r>
          </w:p>
        </w:tc>
        <w:tc>
          <w:tcPr>
            <w:tcW w:w="922" w:type="dxa"/>
            <w:vAlign w:val="bottom"/>
          </w:tcPr>
          <w:p w14:paraId="59858B73" w14:textId="77777777" w:rsidR="005B58BB" w:rsidRPr="00296F8E" w:rsidRDefault="005B58BB" w:rsidP="00A76DA8">
            <w:pPr>
              <w:jc w:val="center"/>
            </w:pPr>
            <w:r w:rsidRPr="00296F8E">
              <w:t>647</w:t>
            </w:r>
          </w:p>
        </w:tc>
        <w:tc>
          <w:tcPr>
            <w:tcW w:w="2166" w:type="dxa"/>
            <w:vAlign w:val="bottom"/>
          </w:tcPr>
          <w:p w14:paraId="7343ADF0" w14:textId="77777777" w:rsidR="005B58BB" w:rsidRPr="00296F8E" w:rsidRDefault="005B58BB" w:rsidP="00A76DA8">
            <w:pPr>
              <w:jc w:val="center"/>
            </w:pPr>
            <w:r w:rsidRPr="00296F8E">
              <w:t>0.96 [0.63, 1.46]</w:t>
            </w:r>
          </w:p>
        </w:tc>
        <w:tc>
          <w:tcPr>
            <w:tcW w:w="811" w:type="dxa"/>
          </w:tcPr>
          <w:p w14:paraId="0674D75D" w14:textId="77777777" w:rsidR="005B58BB" w:rsidRPr="00296F8E" w:rsidRDefault="005B58BB" w:rsidP="00A76DA8">
            <w:pPr>
              <w:jc w:val="center"/>
            </w:pPr>
            <w:r w:rsidRPr="00296F8E">
              <w:t>0</w:t>
            </w:r>
          </w:p>
        </w:tc>
      </w:tr>
      <w:tr w:rsidR="005B58BB" w:rsidRPr="00296F8E" w14:paraId="6422F846" w14:textId="77777777" w:rsidTr="00126679">
        <w:tc>
          <w:tcPr>
            <w:tcW w:w="2689" w:type="dxa"/>
          </w:tcPr>
          <w:p w14:paraId="23967739" w14:textId="77777777" w:rsidR="005B58BB" w:rsidRPr="00296F8E" w:rsidRDefault="005B58BB" w:rsidP="00A76DA8"/>
        </w:tc>
        <w:tc>
          <w:tcPr>
            <w:tcW w:w="1842" w:type="dxa"/>
            <w:vAlign w:val="bottom"/>
          </w:tcPr>
          <w:p w14:paraId="5E689069" w14:textId="0DD396D8" w:rsidR="005B58BB" w:rsidRPr="00296F8E" w:rsidRDefault="005B58BB" w:rsidP="008B4871">
            <w:r w:rsidRPr="00296F8E">
              <w:t>Low GI</w:t>
            </w:r>
            <w:r w:rsidR="00D172BB" w:rsidRPr="00296F8E">
              <w:t xml:space="preserve"> </w:t>
            </w:r>
            <w:r w:rsidR="00D172BB" w:rsidRPr="00296F8E">
              <w:fldChar w:fldCharType="begin">
                <w:fldData xml:space="preserve">PEVuZE5vdGU+PENpdGU+PEF1dGhvcj5HcmFudDwvQXV0aG9yPjxZZWFyPjIwMTE8L1llYXI+PFJl
Y051bT40NjczPC9SZWNOdW0+PERpc3BsYXlUZXh0PigxMzsgMjU7IDI4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9z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k5Ni0xMDAwPC9wYWdlcz48dm9sdW1lPjMyPC92b2x1bWU+PG51bWJl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9z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k5Ni0xMDAwPC9wYWdlcz48dm9sdW1lPjMyPC92b2x1bWU+PG51bWJl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</w:fldData>
              </w:fldChar>
            </w:r>
            <w:r w:rsidR="008B4871" w:rsidRPr="00296F8E">
              <w:instrText xml:space="preserve"> ADDIN EN.CITE.DATA </w:instrText>
            </w:r>
            <w:r w:rsidR="008B4871" w:rsidRPr="00296F8E">
              <w:fldChar w:fldCharType="end"/>
            </w:r>
            <w:r w:rsidR="00D172BB" w:rsidRPr="00296F8E">
              <w:fldChar w:fldCharType="separate"/>
            </w:r>
            <w:r w:rsidR="00BE2CA9" w:rsidRPr="00296F8E">
              <w:rPr>
                <w:noProof/>
              </w:rPr>
              <w:t>(13; 25; 28)</w:t>
            </w:r>
            <w:r w:rsidR="00D172BB" w:rsidRPr="00296F8E">
              <w:fldChar w:fldCharType="end"/>
            </w:r>
          </w:p>
        </w:tc>
        <w:tc>
          <w:tcPr>
            <w:tcW w:w="921" w:type="dxa"/>
            <w:vAlign w:val="bottom"/>
          </w:tcPr>
          <w:p w14:paraId="6C78E9A7" w14:textId="77777777" w:rsidR="005B58BB" w:rsidRPr="00296F8E" w:rsidRDefault="005B58BB" w:rsidP="00A76DA8">
            <w:pPr>
              <w:jc w:val="center"/>
            </w:pPr>
            <w:r w:rsidRPr="00296F8E">
              <w:t>3</w:t>
            </w:r>
          </w:p>
        </w:tc>
        <w:tc>
          <w:tcPr>
            <w:tcW w:w="922" w:type="dxa"/>
            <w:vAlign w:val="bottom"/>
          </w:tcPr>
          <w:p w14:paraId="75A89FE1" w14:textId="77777777" w:rsidR="005B58BB" w:rsidRPr="00296F8E" w:rsidRDefault="005B58BB" w:rsidP="00A76DA8">
            <w:pPr>
              <w:jc w:val="center"/>
            </w:pPr>
            <w:r w:rsidRPr="00296F8E">
              <w:t>193</w:t>
            </w:r>
          </w:p>
        </w:tc>
        <w:tc>
          <w:tcPr>
            <w:tcW w:w="2166" w:type="dxa"/>
            <w:vAlign w:val="bottom"/>
          </w:tcPr>
          <w:p w14:paraId="610A7073" w14:textId="77777777" w:rsidR="005B58BB" w:rsidRPr="00296F8E" w:rsidRDefault="005B58BB" w:rsidP="00A76DA8">
            <w:pPr>
              <w:jc w:val="center"/>
            </w:pPr>
            <w:r w:rsidRPr="00296F8E">
              <w:t>1.33 [0.54, 3.31]</w:t>
            </w:r>
          </w:p>
        </w:tc>
        <w:tc>
          <w:tcPr>
            <w:tcW w:w="811" w:type="dxa"/>
          </w:tcPr>
          <w:p w14:paraId="6888D367" w14:textId="77777777" w:rsidR="005B58BB" w:rsidRPr="00296F8E" w:rsidRDefault="005B58BB" w:rsidP="00A76DA8">
            <w:pPr>
              <w:jc w:val="center"/>
            </w:pPr>
            <w:r w:rsidRPr="00296F8E">
              <w:t>0</w:t>
            </w:r>
          </w:p>
        </w:tc>
      </w:tr>
      <w:tr w:rsidR="005B58BB" w:rsidRPr="00296F8E" w14:paraId="6B7F8797" w14:textId="77777777" w:rsidTr="00126679">
        <w:tc>
          <w:tcPr>
            <w:tcW w:w="2689" w:type="dxa"/>
          </w:tcPr>
          <w:p w14:paraId="2C9B77D0" w14:textId="77777777" w:rsidR="005B58BB" w:rsidRPr="00296F8E" w:rsidRDefault="005B58BB" w:rsidP="00A76DA8"/>
        </w:tc>
        <w:tc>
          <w:tcPr>
            <w:tcW w:w="1842" w:type="dxa"/>
            <w:vAlign w:val="bottom"/>
          </w:tcPr>
          <w:p w14:paraId="63502CFE" w14:textId="2BA58A68" w:rsidR="005B58BB" w:rsidRPr="00296F8E" w:rsidRDefault="005B58BB" w:rsidP="008B4871">
            <w:r w:rsidRPr="00296F8E">
              <w:t xml:space="preserve">Low </w:t>
            </w:r>
            <w:r w:rsidR="007F2BD1" w:rsidRPr="00296F8E">
              <w:t>carbohydrate</w:t>
            </w:r>
            <w:r w:rsidR="003249D3" w:rsidRPr="00296F8E">
              <w:t xml:space="preserve"> </w:t>
            </w:r>
            <w:r w:rsidR="003249D3"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 </w:instrText>
            </w:r>
            <w:r w:rsidR="008B4871"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DATA </w:instrText>
            </w:r>
            <w:r w:rsidR="008B4871" w:rsidRPr="00296F8E">
              <w:fldChar w:fldCharType="end"/>
            </w:r>
            <w:r w:rsidR="003249D3" w:rsidRPr="00296F8E">
              <w:fldChar w:fldCharType="separate"/>
            </w:r>
            <w:r w:rsidR="00BE2CA9" w:rsidRPr="00296F8E">
              <w:rPr>
                <w:noProof/>
              </w:rPr>
              <w:t>(30)</w:t>
            </w:r>
            <w:r w:rsidR="003249D3" w:rsidRPr="00296F8E">
              <w:fldChar w:fldCharType="end"/>
            </w:r>
          </w:p>
        </w:tc>
        <w:tc>
          <w:tcPr>
            <w:tcW w:w="921" w:type="dxa"/>
            <w:vAlign w:val="bottom"/>
          </w:tcPr>
          <w:p w14:paraId="15DB0297" w14:textId="77777777" w:rsidR="005B58BB" w:rsidRPr="00296F8E" w:rsidRDefault="005B58BB" w:rsidP="00A76DA8">
            <w:pPr>
              <w:jc w:val="center"/>
            </w:pPr>
            <w:r w:rsidRPr="00296F8E">
              <w:t>1</w:t>
            </w:r>
          </w:p>
        </w:tc>
        <w:tc>
          <w:tcPr>
            <w:tcW w:w="922" w:type="dxa"/>
            <w:vAlign w:val="bottom"/>
          </w:tcPr>
          <w:p w14:paraId="0DFF0711" w14:textId="77777777" w:rsidR="005B58BB" w:rsidRPr="00296F8E" w:rsidRDefault="005B58BB" w:rsidP="00A76DA8">
            <w:pPr>
              <w:jc w:val="center"/>
            </w:pPr>
            <w:r w:rsidRPr="00296F8E">
              <w:t>149</w:t>
            </w:r>
          </w:p>
        </w:tc>
        <w:tc>
          <w:tcPr>
            <w:tcW w:w="2166" w:type="dxa"/>
            <w:vAlign w:val="bottom"/>
          </w:tcPr>
          <w:p w14:paraId="0BBED119" w14:textId="77777777" w:rsidR="005B58BB" w:rsidRPr="00296F8E" w:rsidRDefault="005B58BB" w:rsidP="00A76DA8">
            <w:pPr>
              <w:jc w:val="center"/>
            </w:pPr>
            <w:r w:rsidRPr="00296F8E">
              <w:t>0.51 [0.13, 1.95]</w:t>
            </w:r>
          </w:p>
        </w:tc>
        <w:tc>
          <w:tcPr>
            <w:tcW w:w="811" w:type="dxa"/>
          </w:tcPr>
          <w:p w14:paraId="32686F38" w14:textId="77777777" w:rsidR="005B58BB" w:rsidRPr="00296F8E" w:rsidRDefault="005B58BB" w:rsidP="00A76DA8">
            <w:pPr>
              <w:jc w:val="center"/>
            </w:pPr>
            <w:r w:rsidRPr="00296F8E">
              <w:t>-</w:t>
            </w:r>
          </w:p>
        </w:tc>
      </w:tr>
      <w:tr w:rsidR="005B58BB" w:rsidRPr="00296F8E" w14:paraId="30AAA6EB" w14:textId="77777777" w:rsidTr="00126679">
        <w:tc>
          <w:tcPr>
            <w:tcW w:w="2689" w:type="dxa"/>
          </w:tcPr>
          <w:p w14:paraId="16819A4D" w14:textId="77777777" w:rsidR="005B58BB" w:rsidRPr="00296F8E" w:rsidRDefault="005B58BB" w:rsidP="00A76DA8"/>
        </w:tc>
        <w:tc>
          <w:tcPr>
            <w:tcW w:w="1842" w:type="dxa"/>
            <w:vAlign w:val="bottom"/>
          </w:tcPr>
          <w:p w14:paraId="05094BED" w14:textId="32486B1D" w:rsidR="005B58BB" w:rsidRPr="00296F8E" w:rsidRDefault="007F2BD1" w:rsidP="008B4871">
            <w:r w:rsidRPr="00296F8E">
              <w:t xml:space="preserve">Energy restriction </w:t>
            </w:r>
            <w:r w:rsidR="002F652D"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002F652D" w:rsidRPr="00296F8E">
              <w:fldChar w:fldCharType="separate"/>
            </w:r>
            <w:r w:rsidR="00BE2CA9" w:rsidRPr="00296F8E">
              <w:rPr>
                <w:noProof/>
              </w:rPr>
              <w:t>(31)</w:t>
            </w:r>
            <w:r w:rsidR="002F652D" w:rsidRPr="00296F8E">
              <w:fldChar w:fldCharType="end"/>
            </w:r>
          </w:p>
        </w:tc>
        <w:tc>
          <w:tcPr>
            <w:tcW w:w="921" w:type="dxa"/>
            <w:vAlign w:val="bottom"/>
          </w:tcPr>
          <w:p w14:paraId="50B26F4E" w14:textId="77777777" w:rsidR="005B58BB" w:rsidRPr="00296F8E" w:rsidRDefault="005B58BB" w:rsidP="00A76DA8">
            <w:pPr>
              <w:jc w:val="center"/>
            </w:pPr>
            <w:r w:rsidRPr="00296F8E">
              <w:t>1</w:t>
            </w:r>
          </w:p>
        </w:tc>
        <w:tc>
          <w:tcPr>
            <w:tcW w:w="922" w:type="dxa"/>
            <w:vAlign w:val="bottom"/>
          </w:tcPr>
          <w:p w14:paraId="6864E39E" w14:textId="77777777" w:rsidR="005B58BB" w:rsidRPr="00296F8E" w:rsidRDefault="005B58BB" w:rsidP="00A76DA8">
            <w:pPr>
              <w:jc w:val="center"/>
            </w:pPr>
            <w:r w:rsidRPr="00296F8E">
              <w:t>123</w:t>
            </w:r>
          </w:p>
        </w:tc>
        <w:tc>
          <w:tcPr>
            <w:tcW w:w="2166" w:type="dxa"/>
            <w:vAlign w:val="bottom"/>
          </w:tcPr>
          <w:p w14:paraId="017D0DE7" w14:textId="77777777" w:rsidR="005B58BB" w:rsidRPr="00296F8E" w:rsidRDefault="005B58BB" w:rsidP="00A76DA8">
            <w:pPr>
              <w:jc w:val="center"/>
            </w:pPr>
            <w:r w:rsidRPr="00296F8E">
              <w:t>1.17 [0.65, 2.12]</w:t>
            </w:r>
          </w:p>
        </w:tc>
        <w:tc>
          <w:tcPr>
            <w:tcW w:w="811" w:type="dxa"/>
          </w:tcPr>
          <w:p w14:paraId="358B00CE" w14:textId="77777777" w:rsidR="005B58BB" w:rsidRPr="00296F8E" w:rsidRDefault="005B58BB" w:rsidP="00A76DA8">
            <w:pPr>
              <w:jc w:val="center"/>
            </w:pPr>
            <w:r w:rsidRPr="00296F8E">
              <w:t>-</w:t>
            </w:r>
          </w:p>
        </w:tc>
      </w:tr>
      <w:tr w:rsidR="005B58BB" w:rsidRPr="00296F8E" w14:paraId="24527775" w14:textId="77777777" w:rsidTr="00126679">
        <w:tc>
          <w:tcPr>
            <w:tcW w:w="2689" w:type="dxa"/>
          </w:tcPr>
          <w:p w14:paraId="1DD260A3" w14:textId="77777777" w:rsidR="005B58BB" w:rsidRPr="00296F8E" w:rsidRDefault="005B58BB" w:rsidP="00A76DA8"/>
        </w:tc>
        <w:tc>
          <w:tcPr>
            <w:tcW w:w="1842" w:type="dxa"/>
            <w:vAlign w:val="bottom"/>
          </w:tcPr>
          <w:p w14:paraId="2AD209D5" w14:textId="3E05501B" w:rsidR="005B58BB" w:rsidRPr="00296F8E" w:rsidRDefault="005B58BB" w:rsidP="008B4871">
            <w:r w:rsidRPr="00296F8E">
              <w:t>Soya protein</w:t>
            </w:r>
            <w:r w:rsidR="003D2F46" w:rsidRPr="00296F8E">
              <w:t xml:space="preserve"> </w:t>
            </w:r>
            <w:r w:rsidR="003249D3"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3249D3" w:rsidRPr="00296F8E">
              <w:fldChar w:fldCharType="separate"/>
            </w:r>
            <w:r w:rsidR="003249D3" w:rsidRPr="00296F8E">
              <w:rPr>
                <w:noProof/>
              </w:rPr>
              <w:t>(14)</w:t>
            </w:r>
            <w:r w:rsidR="003249D3" w:rsidRPr="00296F8E">
              <w:fldChar w:fldCharType="end"/>
            </w:r>
          </w:p>
        </w:tc>
        <w:tc>
          <w:tcPr>
            <w:tcW w:w="921" w:type="dxa"/>
            <w:vAlign w:val="bottom"/>
          </w:tcPr>
          <w:p w14:paraId="56D00832" w14:textId="77777777" w:rsidR="005B58BB" w:rsidRPr="00296F8E" w:rsidRDefault="005B58BB" w:rsidP="00A76DA8">
            <w:pPr>
              <w:jc w:val="center"/>
            </w:pPr>
            <w:r w:rsidRPr="00296F8E">
              <w:t>1</w:t>
            </w:r>
          </w:p>
        </w:tc>
        <w:tc>
          <w:tcPr>
            <w:tcW w:w="922" w:type="dxa"/>
            <w:vAlign w:val="bottom"/>
          </w:tcPr>
          <w:p w14:paraId="05D73B83" w14:textId="77777777" w:rsidR="005B58BB" w:rsidRPr="00296F8E" w:rsidRDefault="005B58BB" w:rsidP="00A76DA8">
            <w:pPr>
              <w:jc w:val="center"/>
            </w:pPr>
            <w:r w:rsidRPr="00296F8E">
              <w:t>63</w:t>
            </w:r>
          </w:p>
        </w:tc>
        <w:tc>
          <w:tcPr>
            <w:tcW w:w="2166" w:type="dxa"/>
            <w:vAlign w:val="bottom"/>
          </w:tcPr>
          <w:p w14:paraId="2D12BFCC" w14:textId="77777777" w:rsidR="005B58BB" w:rsidRPr="00296F8E" w:rsidRDefault="005B58BB" w:rsidP="00A76DA8">
            <w:pPr>
              <w:jc w:val="center"/>
            </w:pPr>
            <w:r w:rsidRPr="00296F8E">
              <w:t>0.45 [0.04, 4.76]</w:t>
            </w:r>
          </w:p>
        </w:tc>
        <w:tc>
          <w:tcPr>
            <w:tcW w:w="811" w:type="dxa"/>
          </w:tcPr>
          <w:p w14:paraId="4354B938" w14:textId="77777777" w:rsidR="005B58BB" w:rsidRPr="00296F8E" w:rsidRDefault="005B58BB" w:rsidP="00A76DA8">
            <w:pPr>
              <w:jc w:val="center"/>
            </w:pPr>
            <w:r w:rsidRPr="00296F8E">
              <w:t>-</w:t>
            </w:r>
          </w:p>
        </w:tc>
      </w:tr>
      <w:tr w:rsidR="005B58BB" w:rsidRPr="00296F8E" w14:paraId="1B3CA1E1" w14:textId="77777777" w:rsidTr="00126679">
        <w:tc>
          <w:tcPr>
            <w:tcW w:w="2689" w:type="dxa"/>
          </w:tcPr>
          <w:p w14:paraId="0ABD7C61" w14:textId="77777777" w:rsidR="005B58BB" w:rsidRPr="00296F8E" w:rsidRDefault="005B58BB" w:rsidP="00A76DA8"/>
        </w:tc>
        <w:tc>
          <w:tcPr>
            <w:tcW w:w="1842" w:type="dxa"/>
            <w:vAlign w:val="bottom"/>
          </w:tcPr>
          <w:p w14:paraId="2259438C" w14:textId="6899B6CA" w:rsidR="005B58BB" w:rsidRPr="00296F8E" w:rsidRDefault="005B58BB" w:rsidP="008B4871">
            <w:r w:rsidRPr="00296F8E">
              <w:t>Behavior</w:t>
            </w:r>
            <w:r w:rsidR="00AB28CC" w:rsidRPr="00296F8E">
              <w:t xml:space="preserve"> </w:t>
            </w:r>
            <w:r w:rsidR="00AB28CC"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AB28CC" w:rsidRPr="00296F8E">
              <w:fldChar w:fldCharType="separate"/>
            </w:r>
            <w:r w:rsidR="00BE2CA9" w:rsidRPr="00296F8E">
              <w:rPr>
                <w:noProof/>
              </w:rPr>
              <w:t>(23)</w:t>
            </w:r>
            <w:r w:rsidR="00AB28CC" w:rsidRPr="00296F8E">
              <w:fldChar w:fldCharType="end"/>
            </w:r>
          </w:p>
        </w:tc>
        <w:tc>
          <w:tcPr>
            <w:tcW w:w="921" w:type="dxa"/>
            <w:vAlign w:val="bottom"/>
          </w:tcPr>
          <w:p w14:paraId="55810F13" w14:textId="77777777" w:rsidR="005B58BB" w:rsidRPr="00296F8E" w:rsidRDefault="005B58BB" w:rsidP="00A76DA8">
            <w:pPr>
              <w:jc w:val="center"/>
            </w:pPr>
            <w:r w:rsidRPr="00296F8E">
              <w:t>1</w:t>
            </w:r>
          </w:p>
        </w:tc>
        <w:tc>
          <w:tcPr>
            <w:tcW w:w="922" w:type="dxa"/>
            <w:vAlign w:val="bottom"/>
          </w:tcPr>
          <w:p w14:paraId="532C351A" w14:textId="77777777" w:rsidR="005B58BB" w:rsidRPr="00296F8E" w:rsidRDefault="005B58BB" w:rsidP="00A76DA8">
            <w:pPr>
              <w:jc w:val="center"/>
            </w:pPr>
            <w:r w:rsidRPr="00296F8E">
              <w:t>99</w:t>
            </w:r>
          </w:p>
        </w:tc>
        <w:tc>
          <w:tcPr>
            <w:tcW w:w="2166" w:type="dxa"/>
            <w:vAlign w:val="bottom"/>
          </w:tcPr>
          <w:p w14:paraId="61FE012F" w14:textId="77777777" w:rsidR="005B58BB" w:rsidRPr="00296F8E" w:rsidRDefault="005B58BB" w:rsidP="00A76DA8">
            <w:pPr>
              <w:jc w:val="center"/>
            </w:pPr>
            <w:r w:rsidRPr="00296F8E">
              <w:t>0.73 [0.25, 2.14]</w:t>
            </w:r>
          </w:p>
        </w:tc>
        <w:tc>
          <w:tcPr>
            <w:tcW w:w="811" w:type="dxa"/>
          </w:tcPr>
          <w:p w14:paraId="688040A3" w14:textId="77777777" w:rsidR="005B58BB" w:rsidRPr="00296F8E" w:rsidRDefault="005B58BB" w:rsidP="00A76DA8">
            <w:pPr>
              <w:jc w:val="center"/>
            </w:pPr>
            <w:r w:rsidRPr="00296F8E">
              <w:t>-</w:t>
            </w:r>
          </w:p>
        </w:tc>
      </w:tr>
      <w:tr w:rsidR="005B58BB" w:rsidRPr="00296F8E" w14:paraId="79BC8CF4" w14:textId="77777777" w:rsidTr="00126679">
        <w:tc>
          <w:tcPr>
            <w:tcW w:w="2689" w:type="dxa"/>
          </w:tcPr>
          <w:p w14:paraId="001B0777" w14:textId="77777777" w:rsidR="005B58BB" w:rsidRPr="00296F8E" w:rsidRDefault="005B58BB" w:rsidP="00A76DA8"/>
        </w:tc>
        <w:tc>
          <w:tcPr>
            <w:tcW w:w="1842" w:type="dxa"/>
            <w:vAlign w:val="bottom"/>
          </w:tcPr>
          <w:p w14:paraId="27FA01BA" w14:textId="5ABCFFF8" w:rsidR="005B58BB" w:rsidRPr="00296F8E" w:rsidRDefault="005B58BB" w:rsidP="008B4871">
            <w:r w:rsidRPr="00296F8E">
              <w:t>Ethnic diet</w:t>
            </w:r>
            <w:r w:rsidR="00141BFC" w:rsidRPr="00296F8E">
              <w:t xml:space="preserve"> </w:t>
            </w:r>
            <w:r w:rsidR="00141BFC"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141BFC" w:rsidRPr="00296F8E">
              <w:fldChar w:fldCharType="separate"/>
            </w:r>
            <w:r w:rsidR="00BE2CA9" w:rsidRPr="00296F8E">
              <w:rPr>
                <w:noProof/>
              </w:rPr>
              <w:t>(33)</w:t>
            </w:r>
            <w:r w:rsidR="00141BFC" w:rsidRPr="00296F8E">
              <w:fldChar w:fldCharType="end"/>
            </w:r>
          </w:p>
        </w:tc>
        <w:tc>
          <w:tcPr>
            <w:tcW w:w="921" w:type="dxa"/>
            <w:vAlign w:val="bottom"/>
          </w:tcPr>
          <w:p w14:paraId="3D20F777" w14:textId="77777777" w:rsidR="005B58BB" w:rsidRPr="00296F8E" w:rsidRDefault="005B58BB" w:rsidP="00A76DA8">
            <w:pPr>
              <w:jc w:val="center"/>
            </w:pPr>
            <w:r w:rsidRPr="00296F8E">
              <w:t>1</w:t>
            </w:r>
          </w:p>
        </w:tc>
        <w:tc>
          <w:tcPr>
            <w:tcW w:w="922" w:type="dxa"/>
            <w:vAlign w:val="bottom"/>
          </w:tcPr>
          <w:p w14:paraId="34C26F9D" w14:textId="77777777" w:rsidR="005B58BB" w:rsidRPr="00296F8E" w:rsidRDefault="005B58BB" w:rsidP="00A76DA8">
            <w:pPr>
              <w:jc w:val="center"/>
            </w:pPr>
            <w:r w:rsidRPr="00296F8E">
              <w:t>20</w:t>
            </w:r>
          </w:p>
        </w:tc>
        <w:tc>
          <w:tcPr>
            <w:tcW w:w="2166" w:type="dxa"/>
            <w:vAlign w:val="bottom"/>
          </w:tcPr>
          <w:p w14:paraId="2240BCA5" w14:textId="77777777" w:rsidR="005B58BB" w:rsidRPr="00296F8E" w:rsidRDefault="005B58BB" w:rsidP="00A76DA8">
            <w:pPr>
              <w:jc w:val="center"/>
            </w:pPr>
            <w:r w:rsidRPr="00296F8E">
              <w:t>0.14 [0.01, 2.45]</w:t>
            </w:r>
          </w:p>
        </w:tc>
        <w:tc>
          <w:tcPr>
            <w:tcW w:w="811" w:type="dxa"/>
          </w:tcPr>
          <w:p w14:paraId="2891BAEB" w14:textId="77777777" w:rsidR="005B58BB" w:rsidRPr="00296F8E" w:rsidRDefault="005B58BB" w:rsidP="00A76DA8">
            <w:pPr>
              <w:jc w:val="center"/>
            </w:pPr>
            <w:r w:rsidRPr="00296F8E">
              <w:t>-</w:t>
            </w:r>
          </w:p>
        </w:tc>
      </w:tr>
      <w:tr w:rsidR="005B58BB" w:rsidRPr="00296F8E" w14:paraId="00FDDF96" w14:textId="77777777" w:rsidTr="00126679">
        <w:tc>
          <w:tcPr>
            <w:tcW w:w="2689" w:type="dxa"/>
          </w:tcPr>
          <w:p w14:paraId="517866B3" w14:textId="77777777" w:rsidR="005B58BB" w:rsidRPr="00296F8E" w:rsidRDefault="005B58BB" w:rsidP="00A76DA8">
            <w:r w:rsidRPr="00296F8E">
              <w:t xml:space="preserve">Macrosomia </w:t>
            </w:r>
          </w:p>
        </w:tc>
        <w:tc>
          <w:tcPr>
            <w:tcW w:w="1842" w:type="dxa"/>
          </w:tcPr>
          <w:p w14:paraId="1308B6D3" w14:textId="0D8B83CA" w:rsidR="005B58BB" w:rsidRPr="00296F8E" w:rsidRDefault="005B58BB" w:rsidP="000A3720">
            <w:r w:rsidRPr="00296F8E">
              <w:t xml:space="preserve">All </w:t>
            </w:r>
          </w:p>
        </w:tc>
        <w:tc>
          <w:tcPr>
            <w:tcW w:w="921" w:type="dxa"/>
            <w:vAlign w:val="bottom"/>
          </w:tcPr>
          <w:p w14:paraId="505A6F4E" w14:textId="77777777" w:rsidR="005B58BB" w:rsidRPr="00296F8E" w:rsidRDefault="005B58BB" w:rsidP="00A76DA8">
            <w:pPr>
              <w:jc w:val="center"/>
            </w:pPr>
            <w:r w:rsidRPr="00296F8E">
              <w:t>12</w:t>
            </w:r>
          </w:p>
        </w:tc>
        <w:tc>
          <w:tcPr>
            <w:tcW w:w="922" w:type="dxa"/>
            <w:vAlign w:val="bottom"/>
          </w:tcPr>
          <w:p w14:paraId="386CD515" w14:textId="77777777" w:rsidR="005B58BB" w:rsidRPr="00296F8E" w:rsidRDefault="005B58BB" w:rsidP="00A76DA8">
            <w:pPr>
              <w:jc w:val="center"/>
            </w:pPr>
            <w:r w:rsidRPr="00296F8E">
              <w:t>834</w:t>
            </w:r>
          </w:p>
        </w:tc>
        <w:tc>
          <w:tcPr>
            <w:tcW w:w="2166" w:type="dxa"/>
            <w:vAlign w:val="bottom"/>
          </w:tcPr>
          <w:p w14:paraId="423766FD" w14:textId="77777777" w:rsidR="005B58BB" w:rsidRPr="00296F8E" w:rsidRDefault="005B58BB" w:rsidP="00A76DA8">
            <w:pPr>
              <w:jc w:val="center"/>
            </w:pPr>
            <w:r w:rsidRPr="00296F8E">
              <w:t>0.49 [0.27, 0.88]</w:t>
            </w:r>
          </w:p>
        </w:tc>
        <w:tc>
          <w:tcPr>
            <w:tcW w:w="811" w:type="dxa"/>
          </w:tcPr>
          <w:p w14:paraId="6276C203" w14:textId="77777777" w:rsidR="005B58BB" w:rsidRPr="00296F8E" w:rsidRDefault="005B58BB" w:rsidP="00A76DA8">
            <w:pPr>
              <w:jc w:val="center"/>
            </w:pPr>
            <w:r w:rsidRPr="00296F8E">
              <w:t>11</w:t>
            </w:r>
          </w:p>
        </w:tc>
      </w:tr>
      <w:tr w:rsidR="005B58BB" w:rsidRPr="00296F8E" w14:paraId="06617807" w14:textId="77777777" w:rsidTr="00126679">
        <w:tc>
          <w:tcPr>
            <w:tcW w:w="2689" w:type="dxa"/>
          </w:tcPr>
          <w:p w14:paraId="26771F96" w14:textId="77777777" w:rsidR="005B58BB" w:rsidRPr="00296F8E" w:rsidRDefault="005B58BB" w:rsidP="00A76DA8"/>
        </w:tc>
        <w:tc>
          <w:tcPr>
            <w:tcW w:w="1842" w:type="dxa"/>
            <w:vAlign w:val="bottom"/>
          </w:tcPr>
          <w:p w14:paraId="430389C5" w14:textId="01D8DF8F" w:rsidR="005B58BB" w:rsidRPr="00296F8E" w:rsidRDefault="005B58BB" w:rsidP="008B4871">
            <w:r w:rsidRPr="00296F8E">
              <w:t>Low GI</w:t>
            </w:r>
            <w:r w:rsidR="00D37BA7" w:rsidRPr="00296F8E">
              <w:t xml:space="preserve"> </w:t>
            </w:r>
            <w:r w:rsidR="00D37BA7"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DATA </w:instrText>
            </w:r>
            <w:r w:rsidR="008B4871" w:rsidRPr="00296F8E">
              <w:fldChar w:fldCharType="end"/>
            </w:r>
            <w:r w:rsidR="00D37BA7" w:rsidRPr="00296F8E">
              <w:fldChar w:fldCharType="separate"/>
            </w:r>
            <w:r w:rsidR="00BE2CA9" w:rsidRPr="00296F8E">
              <w:rPr>
                <w:noProof/>
              </w:rPr>
              <w:t>(13; 25; 28; 29)</w:t>
            </w:r>
            <w:r w:rsidR="00D37BA7" w:rsidRPr="00296F8E">
              <w:fldChar w:fldCharType="end"/>
            </w:r>
          </w:p>
        </w:tc>
        <w:tc>
          <w:tcPr>
            <w:tcW w:w="921" w:type="dxa"/>
            <w:vAlign w:val="bottom"/>
          </w:tcPr>
          <w:p w14:paraId="79C92C75" w14:textId="77777777" w:rsidR="005B58BB" w:rsidRPr="00296F8E" w:rsidRDefault="005B58BB" w:rsidP="00A76DA8">
            <w:pPr>
              <w:jc w:val="center"/>
            </w:pPr>
            <w:r w:rsidRPr="00296F8E">
              <w:t>4</w:t>
            </w:r>
          </w:p>
        </w:tc>
        <w:tc>
          <w:tcPr>
            <w:tcW w:w="922" w:type="dxa"/>
            <w:vAlign w:val="bottom"/>
          </w:tcPr>
          <w:p w14:paraId="35BB7D97" w14:textId="77777777" w:rsidR="005B58BB" w:rsidRPr="00296F8E" w:rsidRDefault="005B58BB" w:rsidP="00A76DA8">
            <w:pPr>
              <w:jc w:val="center"/>
            </w:pPr>
            <w:r w:rsidRPr="00296F8E">
              <w:t>276</w:t>
            </w:r>
          </w:p>
        </w:tc>
        <w:tc>
          <w:tcPr>
            <w:tcW w:w="2166" w:type="dxa"/>
            <w:vAlign w:val="bottom"/>
          </w:tcPr>
          <w:p w14:paraId="74CDD1B5" w14:textId="77777777" w:rsidR="005B58BB" w:rsidRPr="00296F8E" w:rsidRDefault="005B58BB" w:rsidP="00A76DA8">
            <w:pPr>
              <w:jc w:val="center"/>
            </w:pPr>
            <w:r w:rsidRPr="00296F8E">
              <w:t>0.46 [0.15, 1.46]</w:t>
            </w:r>
          </w:p>
        </w:tc>
        <w:tc>
          <w:tcPr>
            <w:tcW w:w="811" w:type="dxa"/>
          </w:tcPr>
          <w:p w14:paraId="16F31461" w14:textId="77777777" w:rsidR="005B58BB" w:rsidRPr="00296F8E" w:rsidRDefault="005B58BB" w:rsidP="00A76DA8">
            <w:pPr>
              <w:jc w:val="center"/>
            </w:pPr>
            <w:r w:rsidRPr="00296F8E">
              <w:t>0</w:t>
            </w:r>
          </w:p>
        </w:tc>
      </w:tr>
      <w:tr w:rsidR="005B58BB" w:rsidRPr="00296F8E" w14:paraId="1E0DDA57" w14:textId="77777777" w:rsidTr="00126679">
        <w:tc>
          <w:tcPr>
            <w:tcW w:w="2689" w:type="dxa"/>
          </w:tcPr>
          <w:p w14:paraId="64464D27" w14:textId="77777777" w:rsidR="005B58BB" w:rsidRPr="00296F8E" w:rsidRDefault="005B58BB" w:rsidP="00A76DA8"/>
        </w:tc>
        <w:tc>
          <w:tcPr>
            <w:tcW w:w="1842" w:type="dxa"/>
            <w:vAlign w:val="bottom"/>
          </w:tcPr>
          <w:p w14:paraId="780ABC3D" w14:textId="4015AC0B" w:rsidR="005B58BB" w:rsidRPr="00296F8E" w:rsidRDefault="005B58BB" w:rsidP="008B4871">
            <w:r w:rsidRPr="00296F8E">
              <w:t>DASH</w:t>
            </w:r>
            <w:r w:rsidR="00674587" w:rsidRPr="00296F8E">
              <w:t xml:space="preserve"> </w:t>
            </w:r>
            <w:r w:rsidR="00674587" w:rsidRPr="00296F8E">
              <w:fldChar w:fldCharType="begin">
                <w:fldData xml:space="preserve">PEVuZE5vdGU+PENpdGU+PEF1dGhvcj5Bc2VtaTwvQXV0aG9yPjxZZWFyPjIwMTQ8L1llYXI+PFJl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QyNDA3NjwvdXJs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Bc2VtaTwvQXV0aG9yPjxZZWFyPjIwMTQ8L1llYXI+PFJl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QyNDA3NjwvdXJs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=
</w:fldData>
              </w:fldChar>
            </w:r>
            <w:r w:rsidR="008B4871" w:rsidRPr="00296F8E">
              <w:instrText xml:space="preserve"> ADDIN EN.CITE.DATA </w:instrText>
            </w:r>
            <w:r w:rsidR="008B4871" w:rsidRPr="00296F8E">
              <w:fldChar w:fldCharType="end"/>
            </w:r>
            <w:r w:rsidR="00674587" w:rsidRPr="00296F8E">
              <w:fldChar w:fldCharType="separate"/>
            </w:r>
            <w:r w:rsidR="00BE2CA9" w:rsidRPr="00296F8E">
              <w:rPr>
                <w:noProof/>
              </w:rPr>
              <w:t>(22; 35)</w:t>
            </w:r>
            <w:r w:rsidR="00674587" w:rsidRPr="00296F8E">
              <w:fldChar w:fldCharType="end"/>
            </w:r>
          </w:p>
        </w:tc>
        <w:tc>
          <w:tcPr>
            <w:tcW w:w="921" w:type="dxa"/>
            <w:vAlign w:val="bottom"/>
          </w:tcPr>
          <w:p w14:paraId="4EE45FA7" w14:textId="77777777" w:rsidR="005B58BB" w:rsidRPr="00296F8E" w:rsidRDefault="005B58BB" w:rsidP="00A76DA8">
            <w:pPr>
              <w:jc w:val="center"/>
            </w:pPr>
            <w:r w:rsidRPr="00296F8E">
              <w:t>2</w:t>
            </w:r>
          </w:p>
        </w:tc>
        <w:tc>
          <w:tcPr>
            <w:tcW w:w="922" w:type="dxa"/>
            <w:vAlign w:val="bottom"/>
          </w:tcPr>
          <w:p w14:paraId="2A366E4C" w14:textId="77777777" w:rsidR="005B58BB" w:rsidRPr="00296F8E" w:rsidRDefault="005B58BB" w:rsidP="00A76DA8">
            <w:pPr>
              <w:jc w:val="center"/>
            </w:pPr>
            <w:r w:rsidRPr="00296F8E">
              <w:t>85</w:t>
            </w:r>
          </w:p>
        </w:tc>
        <w:tc>
          <w:tcPr>
            <w:tcW w:w="2166" w:type="dxa"/>
            <w:vAlign w:val="bottom"/>
          </w:tcPr>
          <w:p w14:paraId="05323148" w14:textId="77777777" w:rsidR="005B58BB" w:rsidRPr="00296F8E" w:rsidRDefault="005B58BB" w:rsidP="00A76DA8">
            <w:pPr>
              <w:jc w:val="center"/>
            </w:pPr>
            <w:r w:rsidRPr="00296F8E">
              <w:t>0.12 [0.03, 0.51]</w:t>
            </w:r>
          </w:p>
        </w:tc>
        <w:tc>
          <w:tcPr>
            <w:tcW w:w="811" w:type="dxa"/>
          </w:tcPr>
          <w:p w14:paraId="71993832" w14:textId="77777777" w:rsidR="005B58BB" w:rsidRPr="00296F8E" w:rsidRDefault="005B58BB" w:rsidP="00A76DA8">
            <w:pPr>
              <w:jc w:val="center"/>
            </w:pPr>
            <w:r w:rsidRPr="00296F8E">
              <w:t>0</w:t>
            </w:r>
          </w:p>
        </w:tc>
      </w:tr>
      <w:tr w:rsidR="005B58BB" w:rsidRPr="00296F8E" w14:paraId="60EB0A56" w14:textId="77777777" w:rsidTr="00126679">
        <w:tc>
          <w:tcPr>
            <w:tcW w:w="2689" w:type="dxa"/>
          </w:tcPr>
          <w:p w14:paraId="147DFEF8" w14:textId="77777777" w:rsidR="005B58BB" w:rsidRPr="00296F8E" w:rsidRDefault="005B58BB" w:rsidP="00A76DA8"/>
        </w:tc>
        <w:tc>
          <w:tcPr>
            <w:tcW w:w="1842" w:type="dxa"/>
            <w:vAlign w:val="bottom"/>
          </w:tcPr>
          <w:p w14:paraId="40AB2EE2" w14:textId="006E91D0" w:rsidR="005B58BB" w:rsidRPr="00296F8E" w:rsidRDefault="005B58BB" w:rsidP="008B4871">
            <w:r w:rsidRPr="00296F8E">
              <w:t xml:space="preserve">Low </w:t>
            </w:r>
            <w:r w:rsidR="007F2BD1" w:rsidRPr="00296F8E">
              <w:t>carbohydrate</w:t>
            </w:r>
            <w:r w:rsidR="00674587" w:rsidRPr="00296F8E">
              <w:t xml:space="preserve"> </w:t>
            </w:r>
            <w:r w:rsidR="00674587" w:rsidRPr="00296F8E">
              <w:fldChar w:fldCharType="begin">
                <w:fldData xml:space="preserve">PEVuZE5vdGU+PENpdGU+PEF1dGhvcj5DeXByeWs8L0F1dGhvcj48WWVhcj4yMDA3PC9ZZWFyPjxS
ZWNOdW0+MzI5NzwvUmVjTnVtPjxEaXNwbGF5VGV4dD4oMjQ7IDMw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TW9yZW5vLUNhc3RpbGxhPC9BdXRob3I+PFllYXI+MjAxMzwvWWVhcj48UmVjTnVtPjQ1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</w:fldData>
              </w:fldChar>
            </w:r>
            <w:r w:rsidR="008B4871" w:rsidRPr="00296F8E">
              <w:instrText xml:space="preserve"> ADDIN EN.CITE </w:instrText>
            </w:r>
            <w:r w:rsidR="008B4871" w:rsidRPr="00296F8E">
              <w:fldChar w:fldCharType="begin">
                <w:fldData xml:space="preserve">PEVuZE5vdGU+PENpdGU+PEF1dGhvcj5DeXByeWs8L0F1dGhvcj48WWVhcj4yMDA3PC9ZZWFyPjxS
ZWNOdW0+MzI5NzwvUmVjTnVtPjxEaXNwbGF5VGV4dD4oMjQ7IDMw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TW9yZW5vLUNhc3RpbGxhPC9BdXRob3I+PFllYXI+MjAxMzwvWWVhcj48UmVjTnVtPjQ1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</w:fldData>
              </w:fldChar>
            </w:r>
            <w:r w:rsidR="008B4871" w:rsidRPr="00296F8E">
              <w:instrText xml:space="preserve"> ADDIN EN.CITE.DATA </w:instrText>
            </w:r>
            <w:r w:rsidR="008B4871" w:rsidRPr="00296F8E">
              <w:fldChar w:fldCharType="end"/>
            </w:r>
            <w:r w:rsidR="00674587" w:rsidRPr="00296F8E">
              <w:fldChar w:fldCharType="separate"/>
            </w:r>
            <w:r w:rsidR="00BE2CA9" w:rsidRPr="00296F8E">
              <w:rPr>
                <w:noProof/>
              </w:rPr>
              <w:t>(24; 30)</w:t>
            </w:r>
            <w:r w:rsidR="00674587" w:rsidRPr="00296F8E">
              <w:fldChar w:fldCharType="end"/>
            </w:r>
            <w:r w:rsidR="007F2BD1" w:rsidRPr="00296F8E">
              <w:t xml:space="preserve"> </w:t>
            </w:r>
          </w:p>
        </w:tc>
        <w:tc>
          <w:tcPr>
            <w:tcW w:w="921" w:type="dxa"/>
            <w:vAlign w:val="bottom"/>
          </w:tcPr>
          <w:p w14:paraId="02327630" w14:textId="77777777" w:rsidR="005B58BB" w:rsidRPr="00296F8E" w:rsidRDefault="005B58BB" w:rsidP="00A76DA8">
            <w:pPr>
              <w:jc w:val="center"/>
            </w:pPr>
            <w:r w:rsidRPr="00296F8E">
              <w:t>2</w:t>
            </w:r>
          </w:p>
        </w:tc>
        <w:tc>
          <w:tcPr>
            <w:tcW w:w="922" w:type="dxa"/>
            <w:vAlign w:val="bottom"/>
          </w:tcPr>
          <w:p w14:paraId="64ECB9FF" w14:textId="77777777" w:rsidR="005B58BB" w:rsidRPr="00296F8E" w:rsidRDefault="005B58BB" w:rsidP="00A76DA8">
            <w:pPr>
              <w:jc w:val="center"/>
            </w:pPr>
            <w:r w:rsidRPr="00296F8E">
              <w:t>179</w:t>
            </w:r>
          </w:p>
        </w:tc>
        <w:tc>
          <w:tcPr>
            <w:tcW w:w="2166" w:type="dxa"/>
            <w:vAlign w:val="bottom"/>
          </w:tcPr>
          <w:p w14:paraId="68A84C12" w14:textId="77777777" w:rsidR="005B58BB" w:rsidRPr="00296F8E" w:rsidRDefault="005B58BB" w:rsidP="00A76DA8">
            <w:pPr>
              <w:jc w:val="center"/>
            </w:pPr>
            <w:r w:rsidRPr="00296F8E">
              <w:t>0.20 [0.02, 1.69]</w:t>
            </w:r>
          </w:p>
        </w:tc>
        <w:tc>
          <w:tcPr>
            <w:tcW w:w="811" w:type="dxa"/>
          </w:tcPr>
          <w:p w14:paraId="1B7B369E" w14:textId="77777777" w:rsidR="005B58BB" w:rsidRPr="00296F8E" w:rsidRDefault="005B58BB" w:rsidP="00A76DA8">
            <w:pPr>
              <w:jc w:val="center"/>
            </w:pPr>
            <w:r w:rsidRPr="00296F8E">
              <w:t>-</w:t>
            </w:r>
          </w:p>
        </w:tc>
      </w:tr>
      <w:tr w:rsidR="005B58BB" w:rsidRPr="00296F8E" w14:paraId="7E3C8F03" w14:textId="77777777" w:rsidTr="00126679">
        <w:tc>
          <w:tcPr>
            <w:tcW w:w="2689" w:type="dxa"/>
          </w:tcPr>
          <w:p w14:paraId="33F87543" w14:textId="77777777" w:rsidR="005B58BB" w:rsidRPr="00296F8E" w:rsidRDefault="005B58BB" w:rsidP="00A76DA8"/>
        </w:tc>
        <w:tc>
          <w:tcPr>
            <w:tcW w:w="1842" w:type="dxa"/>
            <w:vAlign w:val="bottom"/>
          </w:tcPr>
          <w:p w14:paraId="5DB75405" w14:textId="259FAF35" w:rsidR="005B58BB" w:rsidRPr="00296F8E" w:rsidRDefault="007F2BD1" w:rsidP="008B4871">
            <w:r w:rsidRPr="00296F8E">
              <w:t xml:space="preserve">Energy restriction </w:t>
            </w:r>
            <w:r w:rsidR="002F652D"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002F652D" w:rsidRPr="00296F8E">
              <w:fldChar w:fldCharType="separate"/>
            </w:r>
            <w:r w:rsidR="00BE2CA9" w:rsidRPr="00296F8E">
              <w:rPr>
                <w:noProof/>
              </w:rPr>
              <w:t>(31)</w:t>
            </w:r>
            <w:r w:rsidR="002F652D" w:rsidRPr="00296F8E">
              <w:fldChar w:fldCharType="end"/>
            </w:r>
          </w:p>
        </w:tc>
        <w:tc>
          <w:tcPr>
            <w:tcW w:w="921" w:type="dxa"/>
            <w:vAlign w:val="bottom"/>
          </w:tcPr>
          <w:p w14:paraId="5D1F24FF" w14:textId="77777777" w:rsidR="005B58BB" w:rsidRPr="00296F8E" w:rsidRDefault="005B58BB" w:rsidP="00A76DA8">
            <w:pPr>
              <w:jc w:val="center"/>
            </w:pPr>
            <w:r w:rsidRPr="00296F8E">
              <w:t>1</w:t>
            </w:r>
          </w:p>
        </w:tc>
        <w:tc>
          <w:tcPr>
            <w:tcW w:w="922" w:type="dxa"/>
            <w:vAlign w:val="bottom"/>
          </w:tcPr>
          <w:p w14:paraId="0EDB3B08" w14:textId="77777777" w:rsidR="005B58BB" w:rsidRPr="00296F8E" w:rsidRDefault="005B58BB" w:rsidP="00A76DA8">
            <w:pPr>
              <w:jc w:val="center"/>
            </w:pPr>
            <w:r w:rsidRPr="00296F8E">
              <w:t>122</w:t>
            </w:r>
          </w:p>
        </w:tc>
        <w:tc>
          <w:tcPr>
            <w:tcW w:w="2166" w:type="dxa"/>
            <w:vAlign w:val="bottom"/>
          </w:tcPr>
          <w:p w14:paraId="0B746712" w14:textId="77777777" w:rsidR="005B58BB" w:rsidRPr="00296F8E" w:rsidRDefault="005B58BB" w:rsidP="00A76DA8">
            <w:pPr>
              <w:jc w:val="center"/>
            </w:pPr>
            <w:r w:rsidRPr="00296F8E">
              <w:t>1.56 [0.61, 3.94]</w:t>
            </w:r>
          </w:p>
        </w:tc>
        <w:tc>
          <w:tcPr>
            <w:tcW w:w="811" w:type="dxa"/>
          </w:tcPr>
          <w:p w14:paraId="0BA2C3C2" w14:textId="77777777" w:rsidR="005B58BB" w:rsidRPr="00296F8E" w:rsidRDefault="005B58BB" w:rsidP="00A76DA8">
            <w:pPr>
              <w:jc w:val="center"/>
            </w:pPr>
            <w:r w:rsidRPr="00296F8E">
              <w:t>-</w:t>
            </w:r>
          </w:p>
        </w:tc>
      </w:tr>
      <w:tr w:rsidR="005B58BB" w:rsidRPr="00296F8E" w14:paraId="77E1DD4B" w14:textId="77777777" w:rsidTr="00126679">
        <w:tc>
          <w:tcPr>
            <w:tcW w:w="2689" w:type="dxa"/>
          </w:tcPr>
          <w:p w14:paraId="7447665D" w14:textId="77777777" w:rsidR="005B58BB" w:rsidRPr="00296F8E" w:rsidRDefault="005B58BB" w:rsidP="00A76DA8"/>
        </w:tc>
        <w:tc>
          <w:tcPr>
            <w:tcW w:w="1842" w:type="dxa"/>
            <w:vAlign w:val="bottom"/>
          </w:tcPr>
          <w:p w14:paraId="722EFCC9" w14:textId="17488811" w:rsidR="005B58BB" w:rsidRPr="00296F8E" w:rsidRDefault="005B58BB" w:rsidP="008B4871">
            <w:r w:rsidRPr="00296F8E">
              <w:t>Fat modification</w:t>
            </w:r>
            <w:r w:rsidR="003827B1" w:rsidRPr="00296F8E">
              <w:t xml:space="preserve"> </w:t>
            </w:r>
            <w:r w:rsidR="001D6AE9"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 </w:instrText>
            </w:r>
            <w:r w:rsidR="008B4871"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DATA </w:instrText>
            </w:r>
            <w:r w:rsidR="008B4871" w:rsidRPr="00296F8E">
              <w:fldChar w:fldCharType="end"/>
            </w:r>
            <w:r w:rsidR="001D6AE9" w:rsidRPr="00296F8E">
              <w:fldChar w:fldCharType="separate"/>
            </w:r>
            <w:r w:rsidR="00BE2CA9" w:rsidRPr="00296F8E">
              <w:rPr>
                <w:noProof/>
              </w:rPr>
              <w:t>(34)</w:t>
            </w:r>
            <w:r w:rsidR="001D6AE9" w:rsidRPr="00296F8E">
              <w:fldChar w:fldCharType="end"/>
            </w:r>
          </w:p>
        </w:tc>
        <w:tc>
          <w:tcPr>
            <w:tcW w:w="921" w:type="dxa"/>
            <w:vAlign w:val="bottom"/>
          </w:tcPr>
          <w:p w14:paraId="0FA4A6BB" w14:textId="77777777" w:rsidR="005B58BB" w:rsidRPr="00296F8E" w:rsidRDefault="005B58BB" w:rsidP="00A76DA8">
            <w:pPr>
              <w:jc w:val="center"/>
            </w:pPr>
            <w:r w:rsidRPr="00296F8E">
              <w:t>1</w:t>
            </w:r>
          </w:p>
        </w:tc>
        <w:tc>
          <w:tcPr>
            <w:tcW w:w="922" w:type="dxa"/>
            <w:vAlign w:val="bottom"/>
          </w:tcPr>
          <w:p w14:paraId="3A9D0337" w14:textId="77777777" w:rsidR="005B58BB" w:rsidRPr="00296F8E" w:rsidRDefault="005B58BB" w:rsidP="00A76DA8">
            <w:pPr>
              <w:jc w:val="center"/>
            </w:pPr>
            <w:r w:rsidRPr="00296F8E">
              <w:t>84</w:t>
            </w:r>
          </w:p>
        </w:tc>
        <w:tc>
          <w:tcPr>
            <w:tcW w:w="2166" w:type="dxa"/>
            <w:vAlign w:val="bottom"/>
          </w:tcPr>
          <w:p w14:paraId="3491200F" w14:textId="77777777" w:rsidR="005B58BB" w:rsidRPr="00296F8E" w:rsidRDefault="005B58BB" w:rsidP="00A76DA8">
            <w:pPr>
              <w:jc w:val="center"/>
            </w:pPr>
            <w:r w:rsidRPr="00296F8E">
              <w:t>0.35 [0.04, 3.23]</w:t>
            </w:r>
          </w:p>
        </w:tc>
        <w:tc>
          <w:tcPr>
            <w:tcW w:w="811" w:type="dxa"/>
          </w:tcPr>
          <w:p w14:paraId="3E87B970" w14:textId="77777777" w:rsidR="005B58BB" w:rsidRPr="00296F8E" w:rsidRDefault="005B58BB" w:rsidP="00A76DA8">
            <w:pPr>
              <w:jc w:val="center"/>
            </w:pPr>
            <w:r w:rsidRPr="00296F8E">
              <w:t>-</w:t>
            </w:r>
          </w:p>
        </w:tc>
      </w:tr>
      <w:tr w:rsidR="005B58BB" w:rsidRPr="00296F8E" w14:paraId="1F96CA78" w14:textId="77777777" w:rsidTr="00126679">
        <w:tc>
          <w:tcPr>
            <w:tcW w:w="2689" w:type="dxa"/>
          </w:tcPr>
          <w:p w14:paraId="2EF37DC2" w14:textId="77777777" w:rsidR="005B58BB" w:rsidRPr="00296F8E" w:rsidRDefault="005B58BB" w:rsidP="00A76DA8"/>
        </w:tc>
        <w:tc>
          <w:tcPr>
            <w:tcW w:w="1842" w:type="dxa"/>
            <w:vAlign w:val="bottom"/>
          </w:tcPr>
          <w:p w14:paraId="4E2C4A86" w14:textId="7119848E" w:rsidR="005B58BB" w:rsidRPr="00296F8E" w:rsidRDefault="005B58BB" w:rsidP="00BE2CA9">
            <w:r w:rsidRPr="00296F8E">
              <w:t>Soya protein</w:t>
            </w:r>
            <w:r w:rsidR="001D6AE9" w:rsidRPr="00296F8E">
              <w:t xml:space="preserve"> </w:t>
            </w:r>
            <w:r w:rsidR="001D6AE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 </w:instrText>
            </w:r>
            <w:r w:rsidR="00BE2CA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DATA </w:instrText>
            </w:r>
            <w:r w:rsidR="00BE2CA9" w:rsidRPr="00296F8E">
              <w:fldChar w:fldCharType="end"/>
            </w:r>
            <w:r w:rsidR="001D6AE9" w:rsidRPr="00296F8E">
              <w:fldChar w:fldCharType="separate"/>
            </w:r>
            <w:r w:rsidR="00BE2CA9" w:rsidRPr="00296F8E">
              <w:rPr>
                <w:noProof/>
              </w:rPr>
              <w:t>(26)</w:t>
            </w:r>
            <w:r w:rsidR="001D6AE9" w:rsidRPr="00296F8E">
              <w:fldChar w:fldCharType="end"/>
            </w:r>
          </w:p>
        </w:tc>
        <w:tc>
          <w:tcPr>
            <w:tcW w:w="921" w:type="dxa"/>
            <w:vAlign w:val="bottom"/>
          </w:tcPr>
          <w:p w14:paraId="1433E8B9" w14:textId="77777777" w:rsidR="005B58BB" w:rsidRPr="00296F8E" w:rsidRDefault="005B58BB" w:rsidP="00A76DA8">
            <w:pPr>
              <w:jc w:val="center"/>
            </w:pPr>
            <w:r w:rsidRPr="00296F8E">
              <w:t>1</w:t>
            </w:r>
          </w:p>
        </w:tc>
        <w:tc>
          <w:tcPr>
            <w:tcW w:w="922" w:type="dxa"/>
            <w:vAlign w:val="bottom"/>
          </w:tcPr>
          <w:p w14:paraId="2673C638" w14:textId="77777777" w:rsidR="005B58BB" w:rsidRPr="00296F8E" w:rsidRDefault="005B58BB" w:rsidP="00A76DA8">
            <w:pPr>
              <w:jc w:val="center"/>
            </w:pPr>
            <w:r w:rsidRPr="00296F8E">
              <w:t>68</w:t>
            </w:r>
          </w:p>
        </w:tc>
        <w:tc>
          <w:tcPr>
            <w:tcW w:w="2166" w:type="dxa"/>
            <w:vAlign w:val="bottom"/>
          </w:tcPr>
          <w:p w14:paraId="428810FC" w14:textId="77777777" w:rsidR="005B58BB" w:rsidRPr="00296F8E" w:rsidRDefault="005B58BB" w:rsidP="00A76DA8">
            <w:pPr>
              <w:jc w:val="center"/>
            </w:pPr>
            <w:r w:rsidRPr="00296F8E">
              <w:t>0.60 [0.16, 2.31]</w:t>
            </w:r>
          </w:p>
        </w:tc>
        <w:tc>
          <w:tcPr>
            <w:tcW w:w="811" w:type="dxa"/>
          </w:tcPr>
          <w:p w14:paraId="790067B0" w14:textId="77777777" w:rsidR="005B58BB" w:rsidRPr="00296F8E" w:rsidRDefault="005B58BB" w:rsidP="00A76DA8">
            <w:pPr>
              <w:jc w:val="center"/>
            </w:pPr>
            <w:r w:rsidRPr="00296F8E">
              <w:t>-</w:t>
            </w:r>
          </w:p>
        </w:tc>
      </w:tr>
      <w:tr w:rsidR="005B58BB" w:rsidRPr="00296F8E" w14:paraId="2FDD0E19" w14:textId="77777777" w:rsidTr="00126679">
        <w:tc>
          <w:tcPr>
            <w:tcW w:w="2689" w:type="dxa"/>
          </w:tcPr>
          <w:p w14:paraId="76E21710" w14:textId="77777777" w:rsidR="005B58BB" w:rsidRPr="00296F8E" w:rsidRDefault="005B58BB" w:rsidP="00A76DA8"/>
        </w:tc>
        <w:tc>
          <w:tcPr>
            <w:tcW w:w="1842" w:type="dxa"/>
            <w:vAlign w:val="bottom"/>
          </w:tcPr>
          <w:p w14:paraId="5A9BA6DD" w14:textId="4AFC4367" w:rsidR="005B58BB" w:rsidRPr="00296F8E" w:rsidRDefault="005B58BB" w:rsidP="008B4871">
            <w:r w:rsidRPr="00296F8E">
              <w:t>Ethnic diet</w:t>
            </w:r>
            <w:r w:rsidR="00634386" w:rsidRPr="00296F8E">
              <w:t xml:space="preserve"> </w:t>
            </w:r>
            <w:r w:rsidR="00634386" w:rsidRPr="00296F8E">
              <w:fldChar w:fldCharType="begin"/>
            </w:r>
            <w:r w:rsidR="008B4871" w:rsidRPr="00296F8E">
              <w:instrText xml:space="preserve"> ADDIN EN.CITE &lt;EndNote&gt;&lt;Cite&gt;&lt;Author&gt;Valentini&lt;/Author&gt;&lt;Year&gt;2012&lt;/Year&gt;&lt;RecNum&gt;4222&lt;/RecNum&gt;&lt;DisplayText&gt;(33)&lt;/DisplayText&gt;&lt;record&gt;&lt;rec-number&gt;4222&lt;/rec-number&gt;&lt;foreign-keys&gt;&lt;key app="EN" db-id="ftstadpp2s0099etd5spaad1wawtxsdztz2x" timestamp="1467361542"&gt;4222&lt;/key&gt;&lt;/foreign-keys&gt;&lt;ref-type name="Journal Article"&gt;17&lt;/ref-type&gt;&lt;contributors&gt;&lt;authors&gt;&lt;author&gt;Valentini, R.&lt;/author&gt;&lt;author&gt;Dalfra, M. G.&lt;/author&gt;&lt;author&gt;Masin, M.&lt;/author&gt;&lt;author&gt;Barison, A.&lt;/author&gt;&lt;author&gt;Marialisa, M.&lt;/author&gt;&lt;author&gt;Pegoraro, E.&lt;/author&gt;&lt;author&gt;Lapolla, A.&lt;/author&gt;&lt;/authors&gt;&lt;/contributors&gt;&lt;auth-address&gt;Department of Medical and Surgical Sciences, U.O. of Metabolic Diseases and Diabetology, University of Padua, Via Giustiniani 2, 35143 Padua, Italy.&lt;/auth-address&gt;&lt;titles&gt;&lt;title&gt;A pilot study on dietary approaches in multiethnicity: two methods compared&lt;/title&gt;&lt;secondary-title&gt;Int J Endocrinol&lt;/secondary-title&gt;&lt;alt-title&gt;International journal of endocrinology&lt;/alt-title&gt;&lt;/titles&gt;&lt;periodical&gt;&lt;full-title&gt;Int J Endocrinol&lt;/full-title&gt;&lt;/periodical&gt;&lt;alt-periodical&gt;&lt;full-title&gt;International journal of endocrinology&lt;/full-title&gt;&lt;/alt-periodical&gt;&lt;pages&gt;985136&lt;/pages&gt;&lt;volume&gt;2012&lt;/volume&gt;&lt;edition&gt;2012/04/17&lt;/edition&gt;&lt;dates&gt;&lt;year&gt;2012&lt;/year&gt;&lt;/dates&gt;&lt;isbn&gt;1687-8337&lt;/isbn&gt;&lt;accession-num&gt;22505892&lt;/accession-num&gt;&lt;urls&gt;&lt;/urls&gt;&lt;custom2&gt;PMC3312248&lt;/custom2&gt;&lt;electronic-resource-num&gt;10.1155/2012/985136&lt;/electronic-resource-num&gt;&lt;remote-database-provider&gt;NLM&lt;/remote-database-provider&gt;&lt;language&gt;eng&lt;/language&gt;&lt;/record&gt;&lt;/Cite&gt;&lt;/EndNote&gt;</w:instrText>
            </w:r>
            <w:r w:rsidR="00634386" w:rsidRPr="00296F8E">
              <w:fldChar w:fldCharType="separate"/>
            </w:r>
            <w:r w:rsidR="00BE2CA9" w:rsidRPr="00296F8E">
              <w:rPr>
                <w:noProof/>
              </w:rPr>
              <w:t>(33)</w:t>
            </w:r>
            <w:r w:rsidR="00634386" w:rsidRPr="00296F8E">
              <w:fldChar w:fldCharType="end"/>
            </w:r>
          </w:p>
        </w:tc>
        <w:tc>
          <w:tcPr>
            <w:tcW w:w="921" w:type="dxa"/>
            <w:vAlign w:val="bottom"/>
          </w:tcPr>
          <w:p w14:paraId="205D5569" w14:textId="77777777" w:rsidR="005B58BB" w:rsidRPr="00296F8E" w:rsidRDefault="005B58BB" w:rsidP="00A76DA8">
            <w:pPr>
              <w:jc w:val="center"/>
            </w:pPr>
            <w:r w:rsidRPr="00296F8E">
              <w:t>1</w:t>
            </w:r>
          </w:p>
        </w:tc>
        <w:tc>
          <w:tcPr>
            <w:tcW w:w="922" w:type="dxa"/>
            <w:vAlign w:val="bottom"/>
          </w:tcPr>
          <w:p w14:paraId="37A270EA" w14:textId="77777777" w:rsidR="005B58BB" w:rsidRPr="00296F8E" w:rsidRDefault="005B58BB" w:rsidP="00A76DA8">
            <w:pPr>
              <w:jc w:val="center"/>
            </w:pPr>
            <w:r w:rsidRPr="00296F8E">
              <w:t>20</w:t>
            </w:r>
          </w:p>
        </w:tc>
        <w:tc>
          <w:tcPr>
            <w:tcW w:w="2166" w:type="dxa"/>
            <w:vAlign w:val="bottom"/>
          </w:tcPr>
          <w:p w14:paraId="6DD29DB1" w14:textId="77777777" w:rsidR="005B58BB" w:rsidRPr="00296F8E" w:rsidRDefault="005B58BB" w:rsidP="00A76DA8">
            <w:pPr>
              <w:jc w:val="center"/>
            </w:pPr>
            <w:r w:rsidRPr="00296F8E">
              <w:t>0.20 [0.01, 3.70]</w:t>
            </w:r>
          </w:p>
        </w:tc>
        <w:tc>
          <w:tcPr>
            <w:tcW w:w="811" w:type="dxa"/>
          </w:tcPr>
          <w:p w14:paraId="43F88397" w14:textId="77777777" w:rsidR="005B58BB" w:rsidRPr="00296F8E" w:rsidRDefault="005B58BB" w:rsidP="00A76DA8">
            <w:pPr>
              <w:jc w:val="center"/>
            </w:pPr>
            <w:r w:rsidRPr="00296F8E">
              <w:t>-</w:t>
            </w:r>
          </w:p>
        </w:tc>
      </w:tr>
    </w:tbl>
    <w:p w14:paraId="211200E2" w14:textId="77777777" w:rsidR="009F3EE3" w:rsidRPr="00296F8E" w:rsidRDefault="009F3EE3" w:rsidP="00B067BB">
      <w:pPr>
        <w:rPr>
          <w:b/>
        </w:rPr>
        <w:sectPr w:rsidR="009F3EE3" w:rsidRPr="00296F8E" w:rsidSect="005B4CE9">
          <w:pgSz w:w="12240" w:h="15840"/>
          <w:pgMar w:top="1440" w:right="1440" w:bottom="1440" w:left="1440" w:header="708" w:footer="708" w:gutter="0"/>
          <w:cols w:space="708"/>
          <w:docGrid w:linePitch="360"/>
        </w:sectPr>
      </w:pPr>
    </w:p>
    <w:p w14:paraId="4AB89A58" w14:textId="77777777" w:rsidR="00B067BB" w:rsidRPr="00296F8E" w:rsidRDefault="006F21BC" w:rsidP="00B067BB">
      <w:r w:rsidRPr="00296F8E">
        <w:rPr>
          <w:b/>
        </w:rPr>
        <w:lastRenderedPageBreak/>
        <w:t>Table 3</w:t>
      </w:r>
      <w:r w:rsidR="00B067BB" w:rsidRPr="00296F8E">
        <w:rPr>
          <w:b/>
        </w:rPr>
        <w:t>:</w:t>
      </w:r>
      <w:r w:rsidR="00B067BB" w:rsidRPr="00296F8E">
        <w:t xml:space="preserve"> Results of sensitivity analysis </w:t>
      </w:r>
      <w:r w:rsidRPr="00296F8E">
        <w:t>of primary maternal glycemic and infant birthweight outcomes</w:t>
      </w:r>
    </w:p>
    <w:p w14:paraId="2705FD4F" w14:textId="77777777" w:rsidR="006F21BC" w:rsidRPr="00296F8E" w:rsidRDefault="006F21BC" w:rsidP="00B067BB"/>
    <w:tbl>
      <w:tblPr>
        <w:tblStyle w:val="TableGrid"/>
        <w:tblW w:w="9351" w:type="dxa"/>
        <w:tblLook w:val="04A0" w:firstRow="1" w:lastRow="0" w:firstColumn="1" w:lastColumn="0" w:noHBand="0" w:noVBand="1"/>
      </w:tblPr>
      <w:tblGrid>
        <w:gridCol w:w="2169"/>
        <w:gridCol w:w="1762"/>
        <w:gridCol w:w="963"/>
        <w:gridCol w:w="1016"/>
        <w:gridCol w:w="1854"/>
        <w:gridCol w:w="1587"/>
      </w:tblGrid>
      <w:tr w:rsidR="00B067BB" w:rsidRPr="00296F8E" w14:paraId="51DC38D9" w14:textId="77777777" w:rsidTr="00674587">
        <w:tc>
          <w:tcPr>
            <w:tcW w:w="2216" w:type="dxa"/>
          </w:tcPr>
          <w:p w14:paraId="2BD38349" w14:textId="77777777" w:rsidR="00B067BB" w:rsidRPr="00296F8E" w:rsidRDefault="00B067BB" w:rsidP="005B4CE9">
            <w:pPr>
              <w:rPr>
                <w:b/>
              </w:rPr>
            </w:pPr>
            <w:r w:rsidRPr="00296F8E">
              <w:rPr>
                <w:b/>
              </w:rPr>
              <w:t xml:space="preserve">Outcome </w:t>
            </w:r>
          </w:p>
        </w:tc>
        <w:tc>
          <w:tcPr>
            <w:tcW w:w="1781" w:type="dxa"/>
          </w:tcPr>
          <w:p w14:paraId="6C605B36" w14:textId="6CEB5274" w:rsidR="00B067BB" w:rsidRPr="00296F8E" w:rsidRDefault="00B067BB" w:rsidP="00AB28CC">
            <w:pPr>
              <w:jc w:val="center"/>
              <w:rPr>
                <w:b/>
              </w:rPr>
            </w:pPr>
            <w:r w:rsidRPr="00296F8E">
              <w:rPr>
                <w:b/>
              </w:rPr>
              <w:t>Diet Subgroup</w:t>
            </w:r>
          </w:p>
        </w:tc>
        <w:tc>
          <w:tcPr>
            <w:tcW w:w="895" w:type="dxa"/>
          </w:tcPr>
          <w:p w14:paraId="479822B3" w14:textId="77777777" w:rsidR="00B067BB" w:rsidRPr="00296F8E" w:rsidRDefault="00B067BB" w:rsidP="005B4CE9">
            <w:pPr>
              <w:jc w:val="center"/>
              <w:rPr>
                <w:b/>
              </w:rPr>
            </w:pPr>
            <w:r w:rsidRPr="00296F8E">
              <w:rPr>
                <w:b/>
              </w:rPr>
              <w:t>No. of Studies</w:t>
            </w:r>
          </w:p>
        </w:tc>
        <w:tc>
          <w:tcPr>
            <w:tcW w:w="910" w:type="dxa"/>
          </w:tcPr>
          <w:p w14:paraId="3277FF13" w14:textId="77777777" w:rsidR="00B067BB" w:rsidRPr="00296F8E" w:rsidRDefault="00B067BB" w:rsidP="005B4CE9">
            <w:pPr>
              <w:jc w:val="center"/>
              <w:rPr>
                <w:b/>
              </w:rPr>
            </w:pPr>
            <w:r w:rsidRPr="00296F8E">
              <w:rPr>
                <w:b/>
              </w:rPr>
              <w:t>No. of Women</w:t>
            </w:r>
          </w:p>
        </w:tc>
        <w:tc>
          <w:tcPr>
            <w:tcW w:w="1900" w:type="dxa"/>
          </w:tcPr>
          <w:p w14:paraId="408151C5" w14:textId="77777777" w:rsidR="00B067BB" w:rsidRPr="00296F8E" w:rsidRDefault="00B067BB" w:rsidP="005B4CE9">
            <w:pPr>
              <w:jc w:val="center"/>
              <w:rPr>
                <w:b/>
              </w:rPr>
            </w:pPr>
            <w:r w:rsidRPr="00296F8E">
              <w:rPr>
                <w:b/>
              </w:rPr>
              <w:t>Effect estimate</w:t>
            </w:r>
          </w:p>
        </w:tc>
        <w:tc>
          <w:tcPr>
            <w:tcW w:w="1649" w:type="dxa"/>
          </w:tcPr>
          <w:p w14:paraId="3C2AD28D" w14:textId="77777777" w:rsidR="00B067BB" w:rsidRPr="00296F8E" w:rsidRDefault="00B067BB" w:rsidP="005B4CE9">
            <w:pPr>
              <w:jc w:val="center"/>
              <w:rPr>
                <w:b/>
              </w:rPr>
            </w:pPr>
            <w:r w:rsidRPr="00296F8E">
              <w:rPr>
                <w:b/>
              </w:rPr>
              <w:t>I</w:t>
            </w:r>
            <w:r w:rsidRPr="00296F8E">
              <w:rPr>
                <w:b/>
                <w:vertAlign w:val="superscript"/>
              </w:rPr>
              <w:t xml:space="preserve">2 </w:t>
            </w:r>
            <w:r w:rsidRPr="00296F8E">
              <w:rPr>
                <w:b/>
              </w:rPr>
              <w:t>(%)</w:t>
            </w:r>
          </w:p>
        </w:tc>
      </w:tr>
      <w:tr w:rsidR="00FA6E74" w:rsidRPr="00296F8E" w14:paraId="5ADE2A42" w14:textId="77777777" w:rsidTr="007F2BD1">
        <w:tc>
          <w:tcPr>
            <w:tcW w:w="9351" w:type="dxa"/>
            <w:gridSpan w:val="6"/>
          </w:tcPr>
          <w:p w14:paraId="087DBD91" w14:textId="77777777" w:rsidR="00FA6E74" w:rsidRPr="00296F8E" w:rsidRDefault="00FA6E74" w:rsidP="00FA6E74">
            <w:r w:rsidRPr="00296F8E">
              <w:rPr>
                <w:b/>
              </w:rPr>
              <w:t>Maternal Glycemic Outcomes</w:t>
            </w:r>
          </w:p>
        </w:tc>
      </w:tr>
      <w:tr w:rsidR="00B067BB" w:rsidRPr="00296F8E" w14:paraId="6E6A5BFE" w14:textId="77777777" w:rsidTr="00674587">
        <w:tc>
          <w:tcPr>
            <w:tcW w:w="2216" w:type="dxa"/>
          </w:tcPr>
          <w:p w14:paraId="180803DD" w14:textId="77777777" w:rsidR="00B067BB" w:rsidRPr="00296F8E" w:rsidRDefault="00B067BB" w:rsidP="005B4CE9"/>
        </w:tc>
        <w:tc>
          <w:tcPr>
            <w:tcW w:w="1781" w:type="dxa"/>
          </w:tcPr>
          <w:p w14:paraId="0688FF9E" w14:textId="77777777" w:rsidR="00B067BB" w:rsidRPr="00296F8E" w:rsidRDefault="00B067BB" w:rsidP="005B4CE9"/>
        </w:tc>
        <w:tc>
          <w:tcPr>
            <w:tcW w:w="895" w:type="dxa"/>
            <w:vAlign w:val="bottom"/>
          </w:tcPr>
          <w:p w14:paraId="50C30B11" w14:textId="77777777" w:rsidR="00B067BB" w:rsidRPr="00296F8E" w:rsidRDefault="00B067BB" w:rsidP="005B4CE9">
            <w:pPr>
              <w:jc w:val="center"/>
            </w:pPr>
          </w:p>
        </w:tc>
        <w:tc>
          <w:tcPr>
            <w:tcW w:w="910" w:type="dxa"/>
            <w:vAlign w:val="bottom"/>
          </w:tcPr>
          <w:p w14:paraId="658C6DA1" w14:textId="77777777" w:rsidR="00B067BB" w:rsidRPr="00296F8E" w:rsidRDefault="00B067BB" w:rsidP="005B4CE9">
            <w:pPr>
              <w:jc w:val="center"/>
            </w:pPr>
          </w:p>
        </w:tc>
        <w:tc>
          <w:tcPr>
            <w:tcW w:w="1900" w:type="dxa"/>
            <w:vAlign w:val="bottom"/>
          </w:tcPr>
          <w:p w14:paraId="5756AD40" w14:textId="77777777" w:rsidR="00B067BB" w:rsidRPr="00296F8E" w:rsidRDefault="00B067BB" w:rsidP="005B4CE9">
            <w:pPr>
              <w:jc w:val="center"/>
            </w:pPr>
            <w:r w:rsidRPr="00296F8E">
              <w:t>Mean [95% CI]</w:t>
            </w:r>
          </w:p>
        </w:tc>
        <w:tc>
          <w:tcPr>
            <w:tcW w:w="1649" w:type="dxa"/>
          </w:tcPr>
          <w:p w14:paraId="33416271" w14:textId="77777777" w:rsidR="00B067BB" w:rsidRPr="00296F8E" w:rsidRDefault="00B067BB" w:rsidP="005B4CE9">
            <w:pPr>
              <w:jc w:val="center"/>
            </w:pPr>
          </w:p>
        </w:tc>
      </w:tr>
      <w:tr w:rsidR="00B067BB" w:rsidRPr="00296F8E" w14:paraId="0499AE31" w14:textId="77777777" w:rsidTr="00674587">
        <w:tc>
          <w:tcPr>
            <w:tcW w:w="2216" w:type="dxa"/>
          </w:tcPr>
          <w:p w14:paraId="01582267" w14:textId="5F095345" w:rsidR="00B067BB" w:rsidRPr="00296F8E" w:rsidRDefault="00B067BB" w:rsidP="005B4CE9">
            <w:r w:rsidRPr="00296F8E">
              <w:t>Change in fasting glucose</w:t>
            </w:r>
            <w:r w:rsidR="00A674A1" w:rsidRPr="00296F8E">
              <w:t xml:space="preserve"> (mg/dl)</w:t>
            </w:r>
          </w:p>
        </w:tc>
        <w:tc>
          <w:tcPr>
            <w:tcW w:w="1781" w:type="dxa"/>
            <w:vAlign w:val="bottom"/>
          </w:tcPr>
          <w:p w14:paraId="2D2C781A" w14:textId="1E410ADE" w:rsidR="00B067BB" w:rsidRPr="00296F8E" w:rsidRDefault="00B067BB" w:rsidP="003D2F46">
            <w:r w:rsidRPr="00296F8E">
              <w:t>All diets</w:t>
            </w:r>
          </w:p>
        </w:tc>
        <w:tc>
          <w:tcPr>
            <w:tcW w:w="895" w:type="dxa"/>
            <w:vAlign w:val="bottom"/>
          </w:tcPr>
          <w:p w14:paraId="1E083725" w14:textId="77777777" w:rsidR="00B067BB" w:rsidRPr="00296F8E" w:rsidRDefault="00B067BB" w:rsidP="005B4CE9">
            <w:pPr>
              <w:jc w:val="center"/>
            </w:pPr>
            <w:r w:rsidRPr="00296F8E">
              <w:t>10</w:t>
            </w:r>
          </w:p>
        </w:tc>
        <w:tc>
          <w:tcPr>
            <w:tcW w:w="910" w:type="dxa"/>
            <w:vAlign w:val="bottom"/>
          </w:tcPr>
          <w:p w14:paraId="3C38402D" w14:textId="77777777" w:rsidR="00B067BB" w:rsidRPr="00296F8E" w:rsidRDefault="00B067BB" w:rsidP="005B4CE9">
            <w:pPr>
              <w:jc w:val="center"/>
            </w:pPr>
            <w:r w:rsidRPr="00296F8E">
              <w:t>575</w:t>
            </w:r>
          </w:p>
        </w:tc>
        <w:tc>
          <w:tcPr>
            <w:tcW w:w="1900" w:type="dxa"/>
            <w:vAlign w:val="bottom"/>
          </w:tcPr>
          <w:p w14:paraId="5502C33E" w14:textId="77777777" w:rsidR="00B067BB" w:rsidRPr="00296F8E" w:rsidRDefault="00B067BB" w:rsidP="005B4CE9">
            <w:pPr>
              <w:jc w:val="center"/>
            </w:pPr>
            <w:r w:rsidRPr="00296F8E">
              <w:t>-1.98 [-5.41, 1.45]</w:t>
            </w:r>
          </w:p>
        </w:tc>
        <w:tc>
          <w:tcPr>
            <w:tcW w:w="1649" w:type="dxa"/>
            <w:vAlign w:val="bottom"/>
          </w:tcPr>
          <w:p w14:paraId="66090F37" w14:textId="77777777" w:rsidR="00B067BB" w:rsidRPr="00296F8E" w:rsidRDefault="00B067BB" w:rsidP="005B4CE9">
            <w:pPr>
              <w:jc w:val="center"/>
            </w:pPr>
            <w:r w:rsidRPr="00296F8E">
              <w:t>74</w:t>
            </w:r>
          </w:p>
        </w:tc>
      </w:tr>
      <w:tr w:rsidR="00B067BB" w:rsidRPr="00296F8E" w14:paraId="0C463257" w14:textId="77777777" w:rsidTr="00674587">
        <w:tc>
          <w:tcPr>
            <w:tcW w:w="2216" w:type="dxa"/>
          </w:tcPr>
          <w:p w14:paraId="16BC2EEC" w14:textId="77777777" w:rsidR="00B067BB" w:rsidRPr="00296F8E" w:rsidRDefault="00B067BB" w:rsidP="005B4CE9"/>
        </w:tc>
        <w:tc>
          <w:tcPr>
            <w:tcW w:w="1781" w:type="dxa"/>
            <w:vAlign w:val="bottom"/>
          </w:tcPr>
          <w:p w14:paraId="4C60D226" w14:textId="45572F58" w:rsidR="00B067BB" w:rsidRPr="00296F8E" w:rsidRDefault="00B067BB" w:rsidP="008B4871">
            <w:r w:rsidRPr="00296F8E">
              <w:t>Low GI</w:t>
            </w:r>
            <w:r w:rsidR="003D2F46" w:rsidRPr="00296F8E">
              <w:t xml:space="preserve"> </w:t>
            </w:r>
            <w:r w:rsidR="003D2F46" w:rsidRPr="00296F8E">
              <w:fldChar w:fldCharType="begin">
                <w:fldData xml:space="preserve">PEVuZE5vdGU+PENpdGU+PEF1dGhvcj5HcmFudDwvQXV0aG9yPjxZZWFyPjIwMTE8L1llYXI+PFJl
Y051bT40NjczPC9SZWNOdW0+PERpc3BsYXlUZXh0PigyNTsgMjg7IDI5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E8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==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g7IDI5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E8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==
</w:fldData>
              </w:fldChar>
            </w:r>
            <w:r w:rsidR="008B4871" w:rsidRPr="00296F8E">
              <w:instrText xml:space="preserve"> ADDIN EN.CITE.DATA </w:instrText>
            </w:r>
            <w:r w:rsidR="008B4871" w:rsidRPr="00296F8E">
              <w:fldChar w:fldCharType="end"/>
            </w:r>
            <w:r w:rsidR="003D2F46" w:rsidRPr="00296F8E">
              <w:fldChar w:fldCharType="separate"/>
            </w:r>
            <w:r w:rsidR="00BE2CA9" w:rsidRPr="00296F8E">
              <w:rPr>
                <w:noProof/>
              </w:rPr>
              <w:t>(25; 28; 29)</w:t>
            </w:r>
            <w:r w:rsidR="003D2F46" w:rsidRPr="00296F8E">
              <w:fldChar w:fldCharType="end"/>
            </w:r>
          </w:p>
        </w:tc>
        <w:tc>
          <w:tcPr>
            <w:tcW w:w="895" w:type="dxa"/>
            <w:vAlign w:val="bottom"/>
          </w:tcPr>
          <w:p w14:paraId="396AE168" w14:textId="77777777" w:rsidR="00B067BB" w:rsidRPr="00296F8E" w:rsidRDefault="00B067BB" w:rsidP="005B4CE9">
            <w:pPr>
              <w:jc w:val="center"/>
            </w:pPr>
            <w:r w:rsidRPr="00296F8E">
              <w:t>3</w:t>
            </w:r>
          </w:p>
        </w:tc>
        <w:tc>
          <w:tcPr>
            <w:tcW w:w="910" w:type="dxa"/>
            <w:vAlign w:val="bottom"/>
          </w:tcPr>
          <w:p w14:paraId="5456384F" w14:textId="77777777" w:rsidR="00B067BB" w:rsidRPr="00296F8E" w:rsidRDefault="00B067BB" w:rsidP="005B4CE9">
            <w:pPr>
              <w:jc w:val="center"/>
            </w:pPr>
            <w:r w:rsidRPr="00296F8E">
              <w:t>195</w:t>
            </w:r>
          </w:p>
        </w:tc>
        <w:tc>
          <w:tcPr>
            <w:tcW w:w="1900" w:type="dxa"/>
            <w:vAlign w:val="bottom"/>
          </w:tcPr>
          <w:p w14:paraId="0ABB0D43" w14:textId="77777777" w:rsidR="00B067BB" w:rsidRPr="00296F8E" w:rsidRDefault="00B067BB" w:rsidP="005B4CE9">
            <w:pPr>
              <w:jc w:val="center"/>
            </w:pPr>
            <w:r w:rsidRPr="00296F8E">
              <w:t>-5.33 [-6.91, -3.76]</w:t>
            </w:r>
          </w:p>
        </w:tc>
        <w:tc>
          <w:tcPr>
            <w:tcW w:w="1649" w:type="dxa"/>
            <w:vAlign w:val="bottom"/>
          </w:tcPr>
          <w:p w14:paraId="44F87FA8" w14:textId="77777777" w:rsidR="00B067BB" w:rsidRPr="00296F8E" w:rsidRDefault="00B067BB" w:rsidP="005B4CE9">
            <w:pPr>
              <w:jc w:val="center"/>
            </w:pPr>
            <w:r w:rsidRPr="00296F8E">
              <w:t>0</w:t>
            </w:r>
          </w:p>
        </w:tc>
      </w:tr>
      <w:tr w:rsidR="00B067BB" w:rsidRPr="00296F8E" w14:paraId="584A70BF" w14:textId="77777777" w:rsidTr="00674587">
        <w:tc>
          <w:tcPr>
            <w:tcW w:w="2216" w:type="dxa"/>
          </w:tcPr>
          <w:p w14:paraId="7C05F311" w14:textId="77777777" w:rsidR="00B067BB" w:rsidRPr="00296F8E" w:rsidRDefault="00B067BB" w:rsidP="005B4CE9"/>
        </w:tc>
        <w:tc>
          <w:tcPr>
            <w:tcW w:w="1781" w:type="dxa"/>
            <w:vAlign w:val="bottom"/>
          </w:tcPr>
          <w:p w14:paraId="0B4ACD9D" w14:textId="77777777" w:rsidR="00B067BB" w:rsidRPr="00296F8E" w:rsidRDefault="00B067BB" w:rsidP="005B4CE9">
            <w:r w:rsidRPr="00296F8E">
              <w:t>DASH</w:t>
            </w:r>
          </w:p>
        </w:tc>
        <w:tc>
          <w:tcPr>
            <w:tcW w:w="895" w:type="dxa"/>
            <w:vAlign w:val="bottom"/>
          </w:tcPr>
          <w:p w14:paraId="4FBEAC04" w14:textId="77777777" w:rsidR="00B067BB" w:rsidRPr="00296F8E" w:rsidRDefault="00B067BB" w:rsidP="005B4CE9">
            <w:pPr>
              <w:jc w:val="center"/>
            </w:pPr>
            <w:r w:rsidRPr="00296F8E">
              <w:t>0</w:t>
            </w:r>
          </w:p>
        </w:tc>
        <w:tc>
          <w:tcPr>
            <w:tcW w:w="910" w:type="dxa"/>
            <w:vAlign w:val="bottom"/>
          </w:tcPr>
          <w:p w14:paraId="60DA0731" w14:textId="77777777" w:rsidR="00B067BB" w:rsidRPr="00296F8E" w:rsidRDefault="00B067BB" w:rsidP="005B4CE9">
            <w:pPr>
              <w:jc w:val="center"/>
            </w:pPr>
            <w:r w:rsidRPr="00296F8E">
              <w:t>0</w:t>
            </w:r>
          </w:p>
        </w:tc>
        <w:tc>
          <w:tcPr>
            <w:tcW w:w="1900" w:type="dxa"/>
            <w:vAlign w:val="bottom"/>
          </w:tcPr>
          <w:p w14:paraId="2752D8AA" w14:textId="77777777" w:rsidR="00B067BB" w:rsidRPr="00296F8E" w:rsidRDefault="00B067BB" w:rsidP="005B4CE9">
            <w:pPr>
              <w:jc w:val="center"/>
            </w:pPr>
            <w:r w:rsidRPr="00296F8E">
              <w:t>Not estimable</w:t>
            </w:r>
          </w:p>
        </w:tc>
        <w:tc>
          <w:tcPr>
            <w:tcW w:w="1649" w:type="dxa"/>
            <w:vAlign w:val="bottom"/>
          </w:tcPr>
          <w:p w14:paraId="304EC0E2" w14:textId="77777777" w:rsidR="00B067BB" w:rsidRPr="00296F8E" w:rsidRDefault="00B067BB" w:rsidP="005B4CE9">
            <w:pPr>
              <w:jc w:val="center"/>
            </w:pPr>
            <w:r w:rsidRPr="00296F8E">
              <w:t>-</w:t>
            </w:r>
          </w:p>
        </w:tc>
      </w:tr>
      <w:tr w:rsidR="00B067BB" w:rsidRPr="00296F8E" w14:paraId="7EAE8A8E" w14:textId="77777777" w:rsidTr="00674587">
        <w:tc>
          <w:tcPr>
            <w:tcW w:w="2216" w:type="dxa"/>
          </w:tcPr>
          <w:p w14:paraId="3AD436A3" w14:textId="77777777" w:rsidR="00B067BB" w:rsidRPr="00296F8E" w:rsidRDefault="00B067BB" w:rsidP="005B4CE9"/>
        </w:tc>
        <w:tc>
          <w:tcPr>
            <w:tcW w:w="1781" w:type="dxa"/>
            <w:vAlign w:val="bottom"/>
          </w:tcPr>
          <w:p w14:paraId="7A40F097" w14:textId="64388873" w:rsidR="00B067BB" w:rsidRPr="00296F8E" w:rsidRDefault="00B067BB" w:rsidP="008B4871">
            <w:r w:rsidRPr="00296F8E">
              <w:t xml:space="preserve">Low </w:t>
            </w:r>
            <w:r w:rsidR="00490AC1" w:rsidRPr="00296F8E">
              <w:t>carbohydrate</w:t>
            </w:r>
            <w:r w:rsidR="003D2F46" w:rsidRPr="00296F8E">
              <w:t xml:space="preserve"> </w:t>
            </w:r>
            <w:r w:rsidR="003D2F46"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 </w:instrText>
            </w:r>
            <w:r w:rsidR="008B4871"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DATA </w:instrText>
            </w:r>
            <w:r w:rsidR="008B4871" w:rsidRPr="00296F8E">
              <w:fldChar w:fldCharType="end"/>
            </w:r>
            <w:r w:rsidR="003D2F46" w:rsidRPr="00296F8E">
              <w:fldChar w:fldCharType="separate"/>
            </w:r>
            <w:r w:rsidR="00BE2CA9" w:rsidRPr="00296F8E">
              <w:rPr>
                <w:noProof/>
              </w:rPr>
              <w:t>(12; 24)</w:t>
            </w:r>
            <w:r w:rsidR="003D2F46" w:rsidRPr="00296F8E">
              <w:fldChar w:fldCharType="end"/>
            </w:r>
            <w:r w:rsidR="003D2F46" w:rsidRPr="00296F8E">
              <w:t xml:space="preserve"> </w:t>
            </w:r>
          </w:p>
        </w:tc>
        <w:tc>
          <w:tcPr>
            <w:tcW w:w="895" w:type="dxa"/>
            <w:vAlign w:val="bottom"/>
          </w:tcPr>
          <w:p w14:paraId="285AC7D8" w14:textId="77777777" w:rsidR="00B067BB" w:rsidRPr="00296F8E" w:rsidRDefault="00B067BB" w:rsidP="005B4CE9">
            <w:pPr>
              <w:jc w:val="center"/>
            </w:pPr>
            <w:r w:rsidRPr="00296F8E">
              <w:t>2</w:t>
            </w:r>
          </w:p>
        </w:tc>
        <w:tc>
          <w:tcPr>
            <w:tcW w:w="910" w:type="dxa"/>
            <w:vAlign w:val="bottom"/>
          </w:tcPr>
          <w:p w14:paraId="3DB16E07" w14:textId="77777777" w:rsidR="00B067BB" w:rsidRPr="00296F8E" w:rsidRDefault="00B067BB" w:rsidP="005B4CE9">
            <w:pPr>
              <w:jc w:val="center"/>
            </w:pPr>
            <w:r w:rsidRPr="00296F8E">
              <w:t>42</w:t>
            </w:r>
          </w:p>
        </w:tc>
        <w:tc>
          <w:tcPr>
            <w:tcW w:w="1900" w:type="dxa"/>
            <w:vAlign w:val="bottom"/>
          </w:tcPr>
          <w:p w14:paraId="5AD6E419" w14:textId="77777777" w:rsidR="00B067BB" w:rsidRPr="00296F8E" w:rsidRDefault="00B067BB" w:rsidP="005B4CE9">
            <w:pPr>
              <w:jc w:val="center"/>
            </w:pPr>
            <w:r w:rsidRPr="00296F8E">
              <w:t>3.66 [-4.42, 11.73]</w:t>
            </w:r>
          </w:p>
        </w:tc>
        <w:tc>
          <w:tcPr>
            <w:tcW w:w="1649" w:type="dxa"/>
            <w:vAlign w:val="bottom"/>
          </w:tcPr>
          <w:p w14:paraId="00F97FF5" w14:textId="77777777" w:rsidR="00B067BB" w:rsidRPr="00296F8E" w:rsidRDefault="00B067BB" w:rsidP="005B4CE9">
            <w:pPr>
              <w:jc w:val="center"/>
            </w:pPr>
            <w:r w:rsidRPr="00296F8E">
              <w:t>57</w:t>
            </w:r>
          </w:p>
        </w:tc>
      </w:tr>
      <w:tr w:rsidR="00B067BB" w:rsidRPr="00296F8E" w14:paraId="72F7A7BB" w14:textId="77777777" w:rsidTr="00674587">
        <w:tc>
          <w:tcPr>
            <w:tcW w:w="2216" w:type="dxa"/>
          </w:tcPr>
          <w:p w14:paraId="09065E67" w14:textId="77777777" w:rsidR="00B067BB" w:rsidRPr="00296F8E" w:rsidRDefault="00B067BB" w:rsidP="005B4CE9"/>
        </w:tc>
        <w:tc>
          <w:tcPr>
            <w:tcW w:w="1781" w:type="dxa"/>
            <w:vAlign w:val="bottom"/>
          </w:tcPr>
          <w:p w14:paraId="54605B53" w14:textId="18B5DCBC" w:rsidR="00B067BB" w:rsidRPr="00296F8E" w:rsidRDefault="00B067BB" w:rsidP="008B4871">
            <w:r w:rsidRPr="00296F8E">
              <w:t>Fat modification</w:t>
            </w:r>
            <w:r w:rsidR="00AE7337" w:rsidRPr="00296F8E">
              <w:t xml:space="preserve"> </w:t>
            </w:r>
            <w:r w:rsidR="00AE7337"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DATA </w:instrText>
            </w:r>
            <w:r w:rsidR="008B4871" w:rsidRPr="00296F8E">
              <w:fldChar w:fldCharType="end"/>
            </w:r>
            <w:r w:rsidR="00AE7337" w:rsidRPr="00296F8E">
              <w:fldChar w:fldCharType="separate"/>
            </w:r>
            <w:r w:rsidR="00BE2CA9" w:rsidRPr="00296F8E">
              <w:rPr>
                <w:noProof/>
              </w:rPr>
              <w:t>(27; 34)</w:t>
            </w:r>
            <w:r w:rsidR="00AE7337" w:rsidRPr="00296F8E">
              <w:fldChar w:fldCharType="end"/>
            </w:r>
          </w:p>
        </w:tc>
        <w:tc>
          <w:tcPr>
            <w:tcW w:w="895" w:type="dxa"/>
            <w:vAlign w:val="bottom"/>
          </w:tcPr>
          <w:p w14:paraId="0F9C6B0D" w14:textId="77777777" w:rsidR="00B067BB" w:rsidRPr="00296F8E" w:rsidRDefault="00B067BB" w:rsidP="005B4CE9">
            <w:pPr>
              <w:jc w:val="center"/>
            </w:pPr>
            <w:r w:rsidRPr="00296F8E">
              <w:t>2</w:t>
            </w:r>
          </w:p>
        </w:tc>
        <w:tc>
          <w:tcPr>
            <w:tcW w:w="910" w:type="dxa"/>
            <w:vAlign w:val="bottom"/>
          </w:tcPr>
          <w:p w14:paraId="7EC39AC6" w14:textId="77777777" w:rsidR="00B067BB" w:rsidRPr="00296F8E" w:rsidRDefault="00B067BB" w:rsidP="005B4CE9">
            <w:pPr>
              <w:jc w:val="center"/>
            </w:pPr>
            <w:r w:rsidRPr="00296F8E">
              <w:t>109</w:t>
            </w:r>
          </w:p>
        </w:tc>
        <w:tc>
          <w:tcPr>
            <w:tcW w:w="1900" w:type="dxa"/>
            <w:vAlign w:val="bottom"/>
          </w:tcPr>
          <w:p w14:paraId="3115A1F4" w14:textId="77777777" w:rsidR="00B067BB" w:rsidRPr="00296F8E" w:rsidRDefault="00B067BB" w:rsidP="005B4CE9">
            <w:pPr>
              <w:jc w:val="center"/>
            </w:pPr>
            <w:r w:rsidRPr="00296F8E">
              <w:t>4.88 [-1.45, 11.21]</w:t>
            </w:r>
          </w:p>
        </w:tc>
        <w:tc>
          <w:tcPr>
            <w:tcW w:w="1649" w:type="dxa"/>
            <w:vAlign w:val="bottom"/>
          </w:tcPr>
          <w:p w14:paraId="25F2E994" w14:textId="77777777" w:rsidR="00B067BB" w:rsidRPr="00296F8E" w:rsidRDefault="00B067BB" w:rsidP="005B4CE9">
            <w:pPr>
              <w:jc w:val="center"/>
            </w:pPr>
            <w:r w:rsidRPr="00296F8E">
              <w:t>0</w:t>
            </w:r>
          </w:p>
        </w:tc>
      </w:tr>
      <w:tr w:rsidR="00B067BB" w:rsidRPr="00296F8E" w14:paraId="1070861B" w14:textId="77777777" w:rsidTr="00674587">
        <w:tc>
          <w:tcPr>
            <w:tcW w:w="2216" w:type="dxa"/>
          </w:tcPr>
          <w:p w14:paraId="21EAB064" w14:textId="77777777" w:rsidR="00B067BB" w:rsidRPr="00296F8E" w:rsidRDefault="00B067BB" w:rsidP="005B4CE9"/>
        </w:tc>
        <w:tc>
          <w:tcPr>
            <w:tcW w:w="1781" w:type="dxa"/>
            <w:vAlign w:val="bottom"/>
          </w:tcPr>
          <w:p w14:paraId="437D9EC1" w14:textId="2DCAB2B1" w:rsidR="00B067BB" w:rsidRPr="00296F8E" w:rsidRDefault="00B067BB" w:rsidP="008B4871">
            <w:r w:rsidRPr="00296F8E">
              <w:t>Soya protein</w:t>
            </w:r>
            <w:r w:rsidR="00C8533E" w:rsidRPr="00296F8E">
              <w:t xml:space="preserve"> </w:t>
            </w:r>
            <w:r w:rsidR="00C8533E"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4; 26)</w:t>
            </w:r>
            <w:r w:rsidR="00C8533E" w:rsidRPr="00296F8E">
              <w:fldChar w:fldCharType="end"/>
            </w:r>
          </w:p>
        </w:tc>
        <w:tc>
          <w:tcPr>
            <w:tcW w:w="895" w:type="dxa"/>
            <w:vAlign w:val="bottom"/>
          </w:tcPr>
          <w:p w14:paraId="45403551" w14:textId="77777777" w:rsidR="00B067BB" w:rsidRPr="00296F8E" w:rsidRDefault="00B067BB" w:rsidP="005B4CE9">
            <w:pPr>
              <w:jc w:val="center"/>
            </w:pPr>
            <w:r w:rsidRPr="00296F8E">
              <w:t>2</w:t>
            </w:r>
          </w:p>
        </w:tc>
        <w:tc>
          <w:tcPr>
            <w:tcW w:w="910" w:type="dxa"/>
            <w:vAlign w:val="bottom"/>
          </w:tcPr>
          <w:p w14:paraId="4B4A5125" w14:textId="77777777" w:rsidR="00B067BB" w:rsidRPr="00296F8E" w:rsidRDefault="00B067BB" w:rsidP="005B4CE9">
            <w:pPr>
              <w:jc w:val="center"/>
            </w:pPr>
            <w:r w:rsidRPr="00296F8E">
              <w:t>130</w:t>
            </w:r>
          </w:p>
        </w:tc>
        <w:tc>
          <w:tcPr>
            <w:tcW w:w="1900" w:type="dxa"/>
            <w:vAlign w:val="bottom"/>
          </w:tcPr>
          <w:p w14:paraId="7D17E7C8" w14:textId="77777777" w:rsidR="00B067BB" w:rsidRPr="00296F8E" w:rsidRDefault="00B067BB" w:rsidP="005B4CE9">
            <w:pPr>
              <w:jc w:val="center"/>
            </w:pPr>
            <w:r w:rsidRPr="00296F8E">
              <w:t>-7.51 [-20.31, 5.30]</w:t>
            </w:r>
          </w:p>
        </w:tc>
        <w:tc>
          <w:tcPr>
            <w:tcW w:w="1649" w:type="dxa"/>
            <w:vAlign w:val="bottom"/>
          </w:tcPr>
          <w:p w14:paraId="1923E0B7" w14:textId="77777777" w:rsidR="00B067BB" w:rsidRPr="00296F8E" w:rsidRDefault="00B067BB" w:rsidP="005B4CE9">
            <w:pPr>
              <w:jc w:val="center"/>
            </w:pPr>
            <w:r w:rsidRPr="00296F8E">
              <w:t>90</w:t>
            </w:r>
          </w:p>
        </w:tc>
      </w:tr>
      <w:tr w:rsidR="00B067BB" w:rsidRPr="00296F8E" w14:paraId="2D2CAB33" w14:textId="77777777" w:rsidTr="00674587">
        <w:tc>
          <w:tcPr>
            <w:tcW w:w="2216" w:type="dxa"/>
          </w:tcPr>
          <w:p w14:paraId="47D56112" w14:textId="77777777" w:rsidR="00B067BB" w:rsidRPr="00296F8E" w:rsidRDefault="00B067BB" w:rsidP="005B4CE9"/>
        </w:tc>
        <w:tc>
          <w:tcPr>
            <w:tcW w:w="1781" w:type="dxa"/>
            <w:vAlign w:val="bottom"/>
          </w:tcPr>
          <w:p w14:paraId="5FF9D045" w14:textId="2C1492ED" w:rsidR="00B067BB" w:rsidRPr="00296F8E" w:rsidRDefault="00B067BB" w:rsidP="008B4871">
            <w:r w:rsidRPr="00296F8E">
              <w:t>Behavior</w:t>
            </w:r>
            <w:r w:rsidR="00AB28CC" w:rsidRPr="00296F8E">
              <w:t xml:space="preserve"> </w:t>
            </w:r>
            <w:r w:rsidR="00AB28CC"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AB28CC" w:rsidRPr="00296F8E">
              <w:fldChar w:fldCharType="separate"/>
            </w:r>
            <w:r w:rsidR="00BE2CA9" w:rsidRPr="00296F8E">
              <w:rPr>
                <w:noProof/>
              </w:rPr>
              <w:t>(23)</w:t>
            </w:r>
            <w:r w:rsidR="00AB28CC" w:rsidRPr="00296F8E">
              <w:fldChar w:fldCharType="end"/>
            </w:r>
          </w:p>
        </w:tc>
        <w:tc>
          <w:tcPr>
            <w:tcW w:w="895" w:type="dxa"/>
            <w:vAlign w:val="bottom"/>
          </w:tcPr>
          <w:p w14:paraId="0DB7D404" w14:textId="77777777" w:rsidR="00B067BB" w:rsidRPr="00296F8E" w:rsidRDefault="00B067BB" w:rsidP="005B4CE9">
            <w:pPr>
              <w:jc w:val="center"/>
            </w:pPr>
            <w:r w:rsidRPr="00296F8E">
              <w:t>1</w:t>
            </w:r>
          </w:p>
        </w:tc>
        <w:tc>
          <w:tcPr>
            <w:tcW w:w="910" w:type="dxa"/>
            <w:vAlign w:val="bottom"/>
          </w:tcPr>
          <w:p w14:paraId="604D54F9" w14:textId="77777777" w:rsidR="00B067BB" w:rsidRPr="00296F8E" w:rsidRDefault="00B067BB" w:rsidP="005B4CE9">
            <w:pPr>
              <w:jc w:val="center"/>
            </w:pPr>
            <w:r w:rsidRPr="00296F8E">
              <w:t>99</w:t>
            </w:r>
          </w:p>
        </w:tc>
        <w:tc>
          <w:tcPr>
            <w:tcW w:w="1900" w:type="dxa"/>
            <w:vAlign w:val="bottom"/>
          </w:tcPr>
          <w:p w14:paraId="11C1C527" w14:textId="77777777" w:rsidR="00B067BB" w:rsidRPr="00296F8E" w:rsidRDefault="00B067BB" w:rsidP="005B4CE9">
            <w:pPr>
              <w:jc w:val="center"/>
            </w:pPr>
            <w:r w:rsidRPr="00296F8E">
              <w:t>-1.50 [-6.47, 3.47]</w:t>
            </w:r>
          </w:p>
        </w:tc>
        <w:tc>
          <w:tcPr>
            <w:tcW w:w="1649" w:type="dxa"/>
            <w:vAlign w:val="bottom"/>
          </w:tcPr>
          <w:p w14:paraId="51B523D6" w14:textId="77777777" w:rsidR="00B067BB" w:rsidRPr="00296F8E" w:rsidRDefault="00B067BB" w:rsidP="005B4CE9">
            <w:pPr>
              <w:jc w:val="center"/>
            </w:pPr>
            <w:r w:rsidRPr="00296F8E">
              <w:t>-</w:t>
            </w:r>
          </w:p>
        </w:tc>
      </w:tr>
      <w:tr w:rsidR="00B067BB" w:rsidRPr="00296F8E" w14:paraId="72C12937" w14:textId="77777777" w:rsidTr="00674587">
        <w:tc>
          <w:tcPr>
            <w:tcW w:w="2216" w:type="dxa"/>
          </w:tcPr>
          <w:p w14:paraId="25B090EE" w14:textId="77777777" w:rsidR="00B067BB" w:rsidRPr="00296F8E" w:rsidRDefault="00B067BB" w:rsidP="005B4CE9"/>
        </w:tc>
        <w:tc>
          <w:tcPr>
            <w:tcW w:w="1781" w:type="dxa"/>
            <w:vAlign w:val="bottom"/>
          </w:tcPr>
          <w:p w14:paraId="01B4C64B" w14:textId="686A04EA" w:rsidR="00B067BB" w:rsidRPr="00296F8E" w:rsidRDefault="00B067BB" w:rsidP="00634386">
            <w:r w:rsidRPr="00296F8E">
              <w:t>Ethnic</w:t>
            </w:r>
            <w:r w:rsidR="00634386" w:rsidRPr="00296F8E">
              <w:t xml:space="preserve"> </w:t>
            </w:r>
          </w:p>
        </w:tc>
        <w:tc>
          <w:tcPr>
            <w:tcW w:w="895" w:type="dxa"/>
            <w:vAlign w:val="bottom"/>
          </w:tcPr>
          <w:p w14:paraId="0F27D7D5" w14:textId="77777777" w:rsidR="00B067BB" w:rsidRPr="00296F8E" w:rsidRDefault="00B067BB" w:rsidP="005B4CE9">
            <w:pPr>
              <w:jc w:val="center"/>
            </w:pPr>
            <w:r w:rsidRPr="00296F8E">
              <w:t>0</w:t>
            </w:r>
          </w:p>
        </w:tc>
        <w:tc>
          <w:tcPr>
            <w:tcW w:w="910" w:type="dxa"/>
            <w:vAlign w:val="bottom"/>
          </w:tcPr>
          <w:p w14:paraId="068FBCC8" w14:textId="77777777" w:rsidR="00B067BB" w:rsidRPr="00296F8E" w:rsidRDefault="00B067BB" w:rsidP="005B4CE9">
            <w:pPr>
              <w:jc w:val="center"/>
            </w:pPr>
            <w:r w:rsidRPr="00296F8E">
              <w:t>0</w:t>
            </w:r>
          </w:p>
        </w:tc>
        <w:tc>
          <w:tcPr>
            <w:tcW w:w="1900" w:type="dxa"/>
            <w:vAlign w:val="bottom"/>
          </w:tcPr>
          <w:p w14:paraId="534A0A30" w14:textId="77777777" w:rsidR="00B067BB" w:rsidRPr="00296F8E" w:rsidRDefault="00B067BB" w:rsidP="005B4CE9">
            <w:pPr>
              <w:jc w:val="center"/>
            </w:pPr>
            <w:r w:rsidRPr="00296F8E">
              <w:t>Not estimable</w:t>
            </w:r>
          </w:p>
        </w:tc>
        <w:tc>
          <w:tcPr>
            <w:tcW w:w="1649" w:type="dxa"/>
            <w:vAlign w:val="bottom"/>
          </w:tcPr>
          <w:p w14:paraId="5A75C2DB" w14:textId="77777777" w:rsidR="00B067BB" w:rsidRPr="00296F8E" w:rsidRDefault="00B067BB" w:rsidP="005B4CE9">
            <w:pPr>
              <w:jc w:val="center"/>
            </w:pPr>
            <w:r w:rsidRPr="00296F8E">
              <w:t>-</w:t>
            </w:r>
          </w:p>
        </w:tc>
      </w:tr>
      <w:tr w:rsidR="00B067BB" w:rsidRPr="00296F8E" w14:paraId="2A794621" w14:textId="77777777" w:rsidTr="00674587">
        <w:trPr>
          <w:trHeight w:val="255"/>
        </w:trPr>
        <w:tc>
          <w:tcPr>
            <w:tcW w:w="2216" w:type="dxa"/>
          </w:tcPr>
          <w:p w14:paraId="77572521" w14:textId="02684449" w:rsidR="00B067BB" w:rsidRPr="00296F8E" w:rsidRDefault="00B067BB" w:rsidP="0014081B">
            <w:r w:rsidRPr="00296F8E">
              <w:t xml:space="preserve">Change in </w:t>
            </w:r>
            <w:r w:rsidR="0014081B" w:rsidRPr="00296F8E">
              <w:t>postprandial</w:t>
            </w:r>
            <w:r w:rsidR="00126679" w:rsidRPr="00296F8E">
              <w:t xml:space="preserve"> glucose</w:t>
            </w:r>
            <w:r w:rsidR="00A674A1" w:rsidRPr="00296F8E">
              <w:t xml:space="preserve"> (mg/dl)</w:t>
            </w:r>
          </w:p>
        </w:tc>
        <w:tc>
          <w:tcPr>
            <w:tcW w:w="1781" w:type="dxa"/>
            <w:vAlign w:val="bottom"/>
          </w:tcPr>
          <w:p w14:paraId="65385075" w14:textId="3AC9BD25" w:rsidR="00B067BB" w:rsidRPr="00296F8E" w:rsidRDefault="00B067BB" w:rsidP="00634386">
            <w:r w:rsidRPr="00296F8E">
              <w:t xml:space="preserve">All diets </w:t>
            </w:r>
          </w:p>
        </w:tc>
        <w:tc>
          <w:tcPr>
            <w:tcW w:w="895" w:type="dxa"/>
            <w:vAlign w:val="bottom"/>
          </w:tcPr>
          <w:p w14:paraId="3C7380E1" w14:textId="77777777" w:rsidR="00B067BB" w:rsidRPr="00296F8E" w:rsidRDefault="00B067BB" w:rsidP="005B4CE9">
            <w:pPr>
              <w:jc w:val="center"/>
            </w:pPr>
            <w:r w:rsidRPr="00296F8E">
              <w:t>7</w:t>
            </w:r>
          </w:p>
        </w:tc>
        <w:tc>
          <w:tcPr>
            <w:tcW w:w="910" w:type="dxa"/>
            <w:vAlign w:val="bottom"/>
          </w:tcPr>
          <w:p w14:paraId="3624128D" w14:textId="77777777" w:rsidR="00B067BB" w:rsidRPr="00296F8E" w:rsidRDefault="00B067BB" w:rsidP="005B4CE9">
            <w:pPr>
              <w:jc w:val="center"/>
            </w:pPr>
            <w:r w:rsidRPr="00296F8E">
              <w:t>421</w:t>
            </w:r>
          </w:p>
        </w:tc>
        <w:tc>
          <w:tcPr>
            <w:tcW w:w="1900" w:type="dxa"/>
            <w:vAlign w:val="bottom"/>
          </w:tcPr>
          <w:p w14:paraId="20E88AC2" w14:textId="77777777" w:rsidR="00B067BB" w:rsidRPr="00296F8E" w:rsidRDefault="00B067BB" w:rsidP="005B4CE9">
            <w:pPr>
              <w:jc w:val="center"/>
            </w:pPr>
            <w:r w:rsidRPr="00296F8E">
              <w:t>-5.90 [-7.93, -3.88]</w:t>
            </w:r>
          </w:p>
        </w:tc>
        <w:tc>
          <w:tcPr>
            <w:tcW w:w="1649" w:type="dxa"/>
          </w:tcPr>
          <w:p w14:paraId="141FFEA9" w14:textId="77777777" w:rsidR="00B067BB" w:rsidRPr="00296F8E" w:rsidRDefault="00B067BB" w:rsidP="005B4CE9">
            <w:pPr>
              <w:jc w:val="center"/>
            </w:pPr>
            <w:r w:rsidRPr="00296F8E">
              <w:t>0</w:t>
            </w:r>
          </w:p>
        </w:tc>
      </w:tr>
      <w:tr w:rsidR="00B067BB" w:rsidRPr="00296F8E" w14:paraId="079981A0" w14:textId="77777777" w:rsidTr="00674587">
        <w:trPr>
          <w:trHeight w:val="255"/>
        </w:trPr>
        <w:tc>
          <w:tcPr>
            <w:tcW w:w="2216" w:type="dxa"/>
          </w:tcPr>
          <w:p w14:paraId="09842454" w14:textId="77777777" w:rsidR="00B067BB" w:rsidRPr="00296F8E" w:rsidRDefault="00B067BB" w:rsidP="005B4CE9"/>
        </w:tc>
        <w:tc>
          <w:tcPr>
            <w:tcW w:w="1781" w:type="dxa"/>
            <w:vAlign w:val="bottom"/>
          </w:tcPr>
          <w:p w14:paraId="2D7250CE" w14:textId="20988318" w:rsidR="00B067BB" w:rsidRPr="00296F8E" w:rsidRDefault="00B067BB" w:rsidP="008B4871">
            <w:r w:rsidRPr="00296F8E">
              <w:t>Low GI</w:t>
            </w:r>
            <w:r w:rsidR="003D2F46" w:rsidRPr="00296F8E">
              <w:t xml:space="preserve"> </w:t>
            </w:r>
            <w:r w:rsidR="003D2F46"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yNTsgMjkpPC9EaXNwbGF5VGV4dD48cmVj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=
</w:fldData>
              </w:fldChar>
            </w:r>
            <w:r w:rsidR="008B4871" w:rsidRPr="00296F8E">
              <w:instrText xml:space="preserve"> ADDIN EN.CITE.DATA </w:instrText>
            </w:r>
            <w:r w:rsidR="008B4871" w:rsidRPr="00296F8E">
              <w:fldChar w:fldCharType="end"/>
            </w:r>
            <w:r w:rsidR="003D2F46" w:rsidRPr="00296F8E">
              <w:fldChar w:fldCharType="separate"/>
            </w:r>
            <w:r w:rsidR="00BE2CA9" w:rsidRPr="00296F8E">
              <w:rPr>
                <w:noProof/>
              </w:rPr>
              <w:t>(25; 29)</w:t>
            </w:r>
            <w:r w:rsidR="003D2F46" w:rsidRPr="00296F8E">
              <w:fldChar w:fldCharType="end"/>
            </w:r>
          </w:p>
        </w:tc>
        <w:tc>
          <w:tcPr>
            <w:tcW w:w="895" w:type="dxa"/>
            <w:vAlign w:val="bottom"/>
          </w:tcPr>
          <w:p w14:paraId="1592C1B6" w14:textId="77777777" w:rsidR="00B067BB" w:rsidRPr="00296F8E" w:rsidRDefault="00B067BB" w:rsidP="005B4CE9">
            <w:pPr>
              <w:jc w:val="center"/>
            </w:pPr>
            <w:r w:rsidRPr="00296F8E">
              <w:t>2</w:t>
            </w:r>
          </w:p>
        </w:tc>
        <w:tc>
          <w:tcPr>
            <w:tcW w:w="910" w:type="dxa"/>
            <w:vAlign w:val="bottom"/>
          </w:tcPr>
          <w:p w14:paraId="3A1E128C" w14:textId="77777777" w:rsidR="00B067BB" w:rsidRPr="00296F8E" w:rsidRDefault="00B067BB" w:rsidP="005B4CE9">
            <w:pPr>
              <w:jc w:val="center"/>
            </w:pPr>
            <w:r w:rsidRPr="00296F8E">
              <w:t>121</w:t>
            </w:r>
          </w:p>
        </w:tc>
        <w:tc>
          <w:tcPr>
            <w:tcW w:w="1900" w:type="dxa"/>
            <w:vAlign w:val="bottom"/>
          </w:tcPr>
          <w:p w14:paraId="2EBA5DE0" w14:textId="77777777" w:rsidR="00B067BB" w:rsidRPr="00296F8E" w:rsidRDefault="00B067BB" w:rsidP="005B4CE9">
            <w:pPr>
              <w:jc w:val="center"/>
            </w:pPr>
            <w:r w:rsidRPr="00296F8E">
              <w:t>-7.08 [-12.07, -2.08]</w:t>
            </w:r>
          </w:p>
        </w:tc>
        <w:tc>
          <w:tcPr>
            <w:tcW w:w="1649" w:type="dxa"/>
          </w:tcPr>
          <w:p w14:paraId="3EB02C1F" w14:textId="77777777" w:rsidR="00B067BB" w:rsidRPr="00296F8E" w:rsidRDefault="00B067BB" w:rsidP="005B4CE9">
            <w:pPr>
              <w:jc w:val="center"/>
            </w:pPr>
            <w:r w:rsidRPr="00296F8E">
              <w:t>4</w:t>
            </w:r>
          </w:p>
        </w:tc>
      </w:tr>
      <w:tr w:rsidR="00B067BB" w:rsidRPr="00296F8E" w14:paraId="13246121" w14:textId="77777777" w:rsidTr="00674587">
        <w:trPr>
          <w:trHeight w:val="255"/>
        </w:trPr>
        <w:tc>
          <w:tcPr>
            <w:tcW w:w="2216" w:type="dxa"/>
          </w:tcPr>
          <w:p w14:paraId="270E7ADE" w14:textId="77777777" w:rsidR="00B067BB" w:rsidRPr="00296F8E" w:rsidRDefault="00B067BB" w:rsidP="005B4CE9"/>
        </w:tc>
        <w:tc>
          <w:tcPr>
            <w:tcW w:w="1781" w:type="dxa"/>
            <w:vAlign w:val="bottom"/>
          </w:tcPr>
          <w:p w14:paraId="718C62C6" w14:textId="77777777" w:rsidR="00B067BB" w:rsidRPr="00296F8E" w:rsidRDefault="00B067BB" w:rsidP="005B4CE9">
            <w:r w:rsidRPr="00296F8E">
              <w:t>DASH</w:t>
            </w:r>
          </w:p>
        </w:tc>
        <w:tc>
          <w:tcPr>
            <w:tcW w:w="895" w:type="dxa"/>
            <w:vAlign w:val="bottom"/>
          </w:tcPr>
          <w:p w14:paraId="31B634C0" w14:textId="77777777" w:rsidR="00B067BB" w:rsidRPr="00296F8E" w:rsidRDefault="00B067BB" w:rsidP="005B4CE9">
            <w:pPr>
              <w:jc w:val="center"/>
            </w:pPr>
            <w:r w:rsidRPr="00296F8E">
              <w:t>0</w:t>
            </w:r>
          </w:p>
        </w:tc>
        <w:tc>
          <w:tcPr>
            <w:tcW w:w="910" w:type="dxa"/>
            <w:vAlign w:val="bottom"/>
          </w:tcPr>
          <w:p w14:paraId="3612761A" w14:textId="77777777" w:rsidR="00B067BB" w:rsidRPr="00296F8E" w:rsidRDefault="00B067BB" w:rsidP="005B4CE9">
            <w:pPr>
              <w:jc w:val="center"/>
            </w:pPr>
            <w:r w:rsidRPr="00296F8E">
              <w:t>0</w:t>
            </w:r>
          </w:p>
        </w:tc>
        <w:tc>
          <w:tcPr>
            <w:tcW w:w="1900" w:type="dxa"/>
            <w:vAlign w:val="bottom"/>
          </w:tcPr>
          <w:p w14:paraId="7D49A0CD" w14:textId="77777777" w:rsidR="00B067BB" w:rsidRPr="00296F8E" w:rsidRDefault="00B067BB" w:rsidP="005B4CE9">
            <w:pPr>
              <w:jc w:val="center"/>
            </w:pPr>
            <w:r w:rsidRPr="00296F8E">
              <w:t>Not estimable</w:t>
            </w:r>
          </w:p>
        </w:tc>
        <w:tc>
          <w:tcPr>
            <w:tcW w:w="1649" w:type="dxa"/>
          </w:tcPr>
          <w:p w14:paraId="0CAAE51E" w14:textId="77777777" w:rsidR="00B067BB" w:rsidRPr="00296F8E" w:rsidRDefault="00B067BB" w:rsidP="005B4CE9">
            <w:pPr>
              <w:jc w:val="center"/>
            </w:pPr>
            <w:r w:rsidRPr="00296F8E">
              <w:t>-</w:t>
            </w:r>
          </w:p>
        </w:tc>
      </w:tr>
      <w:tr w:rsidR="00B067BB" w:rsidRPr="00296F8E" w14:paraId="716187F4" w14:textId="77777777" w:rsidTr="00674587">
        <w:trPr>
          <w:trHeight w:val="255"/>
        </w:trPr>
        <w:tc>
          <w:tcPr>
            <w:tcW w:w="2216" w:type="dxa"/>
          </w:tcPr>
          <w:p w14:paraId="75AEEF6C" w14:textId="77777777" w:rsidR="00B067BB" w:rsidRPr="00296F8E" w:rsidRDefault="00B067BB" w:rsidP="005B4CE9"/>
        </w:tc>
        <w:tc>
          <w:tcPr>
            <w:tcW w:w="1781" w:type="dxa"/>
            <w:vAlign w:val="bottom"/>
          </w:tcPr>
          <w:p w14:paraId="53240A87" w14:textId="1CB75485" w:rsidR="00B067BB" w:rsidRPr="00296F8E" w:rsidRDefault="00B067BB" w:rsidP="008B4871">
            <w:r w:rsidRPr="00296F8E">
              <w:t xml:space="preserve">Low </w:t>
            </w:r>
            <w:r w:rsidR="00490AC1" w:rsidRPr="00296F8E">
              <w:t>carbohydrate</w:t>
            </w:r>
            <w:r w:rsidR="003D2F46" w:rsidRPr="00296F8E">
              <w:t xml:space="preserve"> </w:t>
            </w:r>
            <w:r w:rsidR="003D2F46"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3D2F46" w:rsidRPr="00296F8E">
              <w:fldChar w:fldCharType="separate"/>
            </w:r>
            <w:r w:rsidR="00BE2CA9" w:rsidRPr="00296F8E">
              <w:rPr>
                <w:noProof/>
              </w:rPr>
              <w:t>(24)</w:t>
            </w:r>
            <w:r w:rsidR="003D2F46" w:rsidRPr="00296F8E">
              <w:fldChar w:fldCharType="end"/>
            </w:r>
          </w:p>
        </w:tc>
        <w:tc>
          <w:tcPr>
            <w:tcW w:w="895" w:type="dxa"/>
            <w:vAlign w:val="bottom"/>
          </w:tcPr>
          <w:p w14:paraId="28B4C678" w14:textId="77777777" w:rsidR="00B067BB" w:rsidRPr="00296F8E" w:rsidRDefault="00B067BB" w:rsidP="005B4CE9">
            <w:pPr>
              <w:jc w:val="center"/>
            </w:pPr>
            <w:r w:rsidRPr="00296F8E">
              <w:t>1</w:t>
            </w:r>
          </w:p>
        </w:tc>
        <w:tc>
          <w:tcPr>
            <w:tcW w:w="910" w:type="dxa"/>
            <w:vAlign w:val="bottom"/>
          </w:tcPr>
          <w:p w14:paraId="3A2EB2E0" w14:textId="77777777" w:rsidR="00B067BB" w:rsidRPr="00296F8E" w:rsidRDefault="00B067BB" w:rsidP="005B4CE9">
            <w:pPr>
              <w:jc w:val="center"/>
            </w:pPr>
            <w:r w:rsidRPr="00296F8E">
              <w:t>30</w:t>
            </w:r>
          </w:p>
        </w:tc>
        <w:tc>
          <w:tcPr>
            <w:tcW w:w="1900" w:type="dxa"/>
            <w:vAlign w:val="bottom"/>
          </w:tcPr>
          <w:p w14:paraId="2C910794" w14:textId="77777777" w:rsidR="00B067BB" w:rsidRPr="00296F8E" w:rsidRDefault="00B067BB" w:rsidP="005B4CE9">
            <w:pPr>
              <w:jc w:val="center"/>
            </w:pPr>
            <w:r w:rsidRPr="00296F8E">
              <w:t>-3.00 [-8.15, 2.15]</w:t>
            </w:r>
          </w:p>
        </w:tc>
        <w:tc>
          <w:tcPr>
            <w:tcW w:w="1649" w:type="dxa"/>
          </w:tcPr>
          <w:p w14:paraId="52DC8830" w14:textId="77777777" w:rsidR="00B067BB" w:rsidRPr="00296F8E" w:rsidRDefault="00B067BB" w:rsidP="005B4CE9">
            <w:pPr>
              <w:jc w:val="center"/>
            </w:pPr>
            <w:r w:rsidRPr="00296F8E">
              <w:t>-</w:t>
            </w:r>
          </w:p>
        </w:tc>
      </w:tr>
      <w:tr w:rsidR="00B067BB" w:rsidRPr="00296F8E" w14:paraId="39B47FD2" w14:textId="77777777" w:rsidTr="00674587">
        <w:trPr>
          <w:trHeight w:val="255"/>
        </w:trPr>
        <w:tc>
          <w:tcPr>
            <w:tcW w:w="2216" w:type="dxa"/>
          </w:tcPr>
          <w:p w14:paraId="45A998C5" w14:textId="77777777" w:rsidR="00B067BB" w:rsidRPr="00296F8E" w:rsidRDefault="00B067BB" w:rsidP="005B4CE9"/>
        </w:tc>
        <w:tc>
          <w:tcPr>
            <w:tcW w:w="1781" w:type="dxa"/>
            <w:vAlign w:val="bottom"/>
          </w:tcPr>
          <w:p w14:paraId="1656A498" w14:textId="03D9DF3B" w:rsidR="00B067BB" w:rsidRPr="00296F8E" w:rsidRDefault="00B067BB" w:rsidP="008B4871">
            <w:r w:rsidRPr="00296F8E">
              <w:t>Fat modification</w:t>
            </w:r>
            <w:r w:rsidR="00AE7337" w:rsidRPr="00296F8E">
              <w:t xml:space="preserve"> </w:t>
            </w:r>
            <w:r w:rsidR="00AE7337"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DATA </w:instrText>
            </w:r>
            <w:r w:rsidR="008B4871" w:rsidRPr="00296F8E">
              <w:fldChar w:fldCharType="end"/>
            </w:r>
            <w:r w:rsidR="00AE7337" w:rsidRPr="00296F8E">
              <w:fldChar w:fldCharType="separate"/>
            </w:r>
            <w:r w:rsidR="00BE2CA9" w:rsidRPr="00296F8E">
              <w:rPr>
                <w:noProof/>
              </w:rPr>
              <w:t>(27; 34)</w:t>
            </w:r>
            <w:r w:rsidR="00AE7337" w:rsidRPr="00296F8E">
              <w:fldChar w:fldCharType="end"/>
            </w:r>
          </w:p>
        </w:tc>
        <w:tc>
          <w:tcPr>
            <w:tcW w:w="895" w:type="dxa"/>
            <w:vAlign w:val="bottom"/>
          </w:tcPr>
          <w:p w14:paraId="14F52BB2" w14:textId="77777777" w:rsidR="00B067BB" w:rsidRPr="00296F8E" w:rsidRDefault="00B067BB" w:rsidP="005B4CE9">
            <w:pPr>
              <w:jc w:val="center"/>
            </w:pPr>
            <w:r w:rsidRPr="00296F8E">
              <w:t>2</w:t>
            </w:r>
          </w:p>
        </w:tc>
        <w:tc>
          <w:tcPr>
            <w:tcW w:w="910" w:type="dxa"/>
            <w:vAlign w:val="bottom"/>
          </w:tcPr>
          <w:p w14:paraId="1C9A024A" w14:textId="77777777" w:rsidR="00B067BB" w:rsidRPr="00296F8E" w:rsidRDefault="00B067BB" w:rsidP="005B4CE9">
            <w:pPr>
              <w:jc w:val="center"/>
            </w:pPr>
            <w:r w:rsidRPr="00296F8E">
              <w:t>109</w:t>
            </w:r>
          </w:p>
        </w:tc>
        <w:tc>
          <w:tcPr>
            <w:tcW w:w="1900" w:type="dxa"/>
            <w:vAlign w:val="bottom"/>
          </w:tcPr>
          <w:p w14:paraId="5B569451" w14:textId="77777777" w:rsidR="00B067BB" w:rsidRPr="00296F8E" w:rsidRDefault="00B067BB" w:rsidP="005B4CE9">
            <w:pPr>
              <w:jc w:val="center"/>
            </w:pPr>
            <w:r w:rsidRPr="00296F8E">
              <w:t>-4.85 [-13.32, 3.62]</w:t>
            </w:r>
          </w:p>
        </w:tc>
        <w:tc>
          <w:tcPr>
            <w:tcW w:w="1649" w:type="dxa"/>
          </w:tcPr>
          <w:p w14:paraId="2384D38D" w14:textId="77777777" w:rsidR="00B067BB" w:rsidRPr="00296F8E" w:rsidRDefault="00B067BB" w:rsidP="005B4CE9">
            <w:pPr>
              <w:jc w:val="center"/>
            </w:pPr>
            <w:r w:rsidRPr="00296F8E">
              <w:t>40</w:t>
            </w:r>
          </w:p>
        </w:tc>
      </w:tr>
      <w:tr w:rsidR="00B067BB" w:rsidRPr="00296F8E" w14:paraId="6CC8B6DC" w14:textId="77777777" w:rsidTr="00674587">
        <w:trPr>
          <w:trHeight w:val="255"/>
        </w:trPr>
        <w:tc>
          <w:tcPr>
            <w:tcW w:w="2216" w:type="dxa"/>
          </w:tcPr>
          <w:p w14:paraId="5C986C96" w14:textId="77777777" w:rsidR="00B067BB" w:rsidRPr="00296F8E" w:rsidRDefault="00B067BB" w:rsidP="005B4CE9"/>
        </w:tc>
        <w:tc>
          <w:tcPr>
            <w:tcW w:w="1781" w:type="dxa"/>
            <w:vAlign w:val="bottom"/>
          </w:tcPr>
          <w:p w14:paraId="5E8A9367" w14:textId="53F1D092" w:rsidR="00B067BB" w:rsidRPr="00296F8E" w:rsidRDefault="00B067BB" w:rsidP="008B4871">
            <w:r w:rsidRPr="00296F8E">
              <w:t>Soya protein</w:t>
            </w:r>
            <w:r w:rsidR="003D2F46" w:rsidRPr="00296F8E">
              <w:t xml:space="preserve"> </w:t>
            </w:r>
            <w:r w:rsidR="00F515BC"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F515BC" w:rsidRPr="00296F8E">
              <w:fldChar w:fldCharType="separate"/>
            </w:r>
            <w:r w:rsidR="00B559D7" w:rsidRPr="00296F8E">
              <w:rPr>
                <w:noProof/>
              </w:rPr>
              <w:t>(14)</w:t>
            </w:r>
            <w:r w:rsidR="00F515BC" w:rsidRPr="00296F8E">
              <w:fldChar w:fldCharType="end"/>
            </w:r>
          </w:p>
        </w:tc>
        <w:tc>
          <w:tcPr>
            <w:tcW w:w="895" w:type="dxa"/>
            <w:vAlign w:val="bottom"/>
          </w:tcPr>
          <w:p w14:paraId="0545B941" w14:textId="77777777" w:rsidR="00B067BB" w:rsidRPr="00296F8E" w:rsidRDefault="00B067BB" w:rsidP="005B4CE9">
            <w:pPr>
              <w:jc w:val="center"/>
            </w:pPr>
            <w:r w:rsidRPr="00296F8E">
              <w:t>1</w:t>
            </w:r>
          </w:p>
        </w:tc>
        <w:tc>
          <w:tcPr>
            <w:tcW w:w="910" w:type="dxa"/>
            <w:vAlign w:val="bottom"/>
          </w:tcPr>
          <w:p w14:paraId="5EE09621" w14:textId="77777777" w:rsidR="00B067BB" w:rsidRPr="00296F8E" w:rsidRDefault="00B067BB" w:rsidP="005B4CE9">
            <w:pPr>
              <w:jc w:val="center"/>
            </w:pPr>
            <w:r w:rsidRPr="00296F8E">
              <w:t>62</w:t>
            </w:r>
          </w:p>
        </w:tc>
        <w:tc>
          <w:tcPr>
            <w:tcW w:w="1900" w:type="dxa"/>
            <w:vAlign w:val="bottom"/>
          </w:tcPr>
          <w:p w14:paraId="68EC4D92" w14:textId="77777777" w:rsidR="00B067BB" w:rsidRPr="00296F8E" w:rsidRDefault="00B067BB" w:rsidP="005B4CE9">
            <w:pPr>
              <w:jc w:val="center"/>
            </w:pPr>
            <w:r w:rsidRPr="00296F8E">
              <w:t>-1.05 [-9.73, 7.63]</w:t>
            </w:r>
          </w:p>
        </w:tc>
        <w:tc>
          <w:tcPr>
            <w:tcW w:w="1649" w:type="dxa"/>
          </w:tcPr>
          <w:p w14:paraId="4C68D539" w14:textId="77777777" w:rsidR="00B067BB" w:rsidRPr="00296F8E" w:rsidRDefault="00B067BB" w:rsidP="005B4CE9">
            <w:pPr>
              <w:jc w:val="center"/>
            </w:pPr>
            <w:r w:rsidRPr="00296F8E">
              <w:t>-</w:t>
            </w:r>
          </w:p>
        </w:tc>
      </w:tr>
      <w:tr w:rsidR="00B067BB" w:rsidRPr="00296F8E" w14:paraId="0CCB8E26" w14:textId="77777777" w:rsidTr="00674587">
        <w:trPr>
          <w:trHeight w:val="255"/>
        </w:trPr>
        <w:tc>
          <w:tcPr>
            <w:tcW w:w="2216" w:type="dxa"/>
          </w:tcPr>
          <w:p w14:paraId="6B1BF6E0" w14:textId="77777777" w:rsidR="00B067BB" w:rsidRPr="00296F8E" w:rsidRDefault="00B067BB" w:rsidP="005B4CE9"/>
        </w:tc>
        <w:tc>
          <w:tcPr>
            <w:tcW w:w="1781" w:type="dxa"/>
            <w:vAlign w:val="bottom"/>
          </w:tcPr>
          <w:p w14:paraId="2ADAF161" w14:textId="1AF2B592" w:rsidR="00B067BB" w:rsidRPr="00296F8E" w:rsidRDefault="00B067BB" w:rsidP="008B4871">
            <w:r w:rsidRPr="00296F8E">
              <w:t>Behavior</w:t>
            </w:r>
            <w:r w:rsidR="001648B2" w:rsidRPr="00296F8E">
              <w:t xml:space="preserve"> </w:t>
            </w:r>
            <w:r w:rsidR="001648B2"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1648B2" w:rsidRPr="00296F8E">
              <w:fldChar w:fldCharType="separate"/>
            </w:r>
            <w:r w:rsidR="00BE2CA9" w:rsidRPr="00296F8E">
              <w:rPr>
                <w:noProof/>
              </w:rPr>
              <w:t>(23)</w:t>
            </w:r>
            <w:r w:rsidR="001648B2" w:rsidRPr="00296F8E">
              <w:fldChar w:fldCharType="end"/>
            </w:r>
          </w:p>
        </w:tc>
        <w:tc>
          <w:tcPr>
            <w:tcW w:w="895" w:type="dxa"/>
            <w:vAlign w:val="bottom"/>
          </w:tcPr>
          <w:p w14:paraId="2C6ACF69" w14:textId="77777777" w:rsidR="00B067BB" w:rsidRPr="00296F8E" w:rsidRDefault="00B067BB" w:rsidP="005B4CE9">
            <w:pPr>
              <w:jc w:val="center"/>
            </w:pPr>
            <w:r w:rsidRPr="00296F8E">
              <w:t>1</w:t>
            </w:r>
          </w:p>
        </w:tc>
        <w:tc>
          <w:tcPr>
            <w:tcW w:w="910" w:type="dxa"/>
            <w:vAlign w:val="bottom"/>
          </w:tcPr>
          <w:p w14:paraId="18A3B954" w14:textId="77777777" w:rsidR="00B067BB" w:rsidRPr="00296F8E" w:rsidRDefault="00B067BB" w:rsidP="005B4CE9">
            <w:pPr>
              <w:jc w:val="center"/>
            </w:pPr>
            <w:r w:rsidRPr="00296F8E">
              <w:t>99</w:t>
            </w:r>
          </w:p>
        </w:tc>
        <w:tc>
          <w:tcPr>
            <w:tcW w:w="1900" w:type="dxa"/>
            <w:vAlign w:val="bottom"/>
          </w:tcPr>
          <w:p w14:paraId="5C09783F" w14:textId="77777777" w:rsidR="00B067BB" w:rsidRPr="00296F8E" w:rsidRDefault="00B067BB" w:rsidP="005B4CE9">
            <w:pPr>
              <w:jc w:val="center"/>
            </w:pPr>
            <w:r w:rsidRPr="00296F8E">
              <w:t>-6.90 [-9.85, -3.95]</w:t>
            </w:r>
          </w:p>
        </w:tc>
        <w:tc>
          <w:tcPr>
            <w:tcW w:w="1649" w:type="dxa"/>
          </w:tcPr>
          <w:p w14:paraId="7256F395" w14:textId="77777777" w:rsidR="00B067BB" w:rsidRPr="00296F8E" w:rsidRDefault="00B067BB" w:rsidP="005B4CE9">
            <w:pPr>
              <w:jc w:val="center"/>
            </w:pPr>
            <w:r w:rsidRPr="00296F8E">
              <w:t>-</w:t>
            </w:r>
          </w:p>
        </w:tc>
      </w:tr>
      <w:tr w:rsidR="00B067BB" w:rsidRPr="00296F8E" w14:paraId="73F4C2BF" w14:textId="77777777" w:rsidTr="00674587">
        <w:trPr>
          <w:trHeight w:val="255"/>
        </w:trPr>
        <w:tc>
          <w:tcPr>
            <w:tcW w:w="2216" w:type="dxa"/>
          </w:tcPr>
          <w:p w14:paraId="7818F462" w14:textId="77777777" w:rsidR="00B067BB" w:rsidRPr="00296F8E" w:rsidRDefault="00B067BB" w:rsidP="005B4CE9"/>
        </w:tc>
        <w:tc>
          <w:tcPr>
            <w:tcW w:w="1781" w:type="dxa"/>
            <w:vAlign w:val="bottom"/>
          </w:tcPr>
          <w:p w14:paraId="706456B9" w14:textId="77777777" w:rsidR="00B067BB" w:rsidRPr="00296F8E" w:rsidRDefault="00B067BB" w:rsidP="005B4CE9">
            <w:r w:rsidRPr="00296F8E">
              <w:t>Ethnic</w:t>
            </w:r>
          </w:p>
        </w:tc>
        <w:tc>
          <w:tcPr>
            <w:tcW w:w="895" w:type="dxa"/>
            <w:vAlign w:val="bottom"/>
          </w:tcPr>
          <w:p w14:paraId="545FF29D" w14:textId="77777777" w:rsidR="00B067BB" w:rsidRPr="00296F8E" w:rsidRDefault="00B067BB" w:rsidP="005B4CE9">
            <w:pPr>
              <w:jc w:val="center"/>
            </w:pPr>
            <w:r w:rsidRPr="00296F8E">
              <w:t>0</w:t>
            </w:r>
          </w:p>
        </w:tc>
        <w:tc>
          <w:tcPr>
            <w:tcW w:w="910" w:type="dxa"/>
            <w:vAlign w:val="bottom"/>
          </w:tcPr>
          <w:p w14:paraId="7FEB512A" w14:textId="77777777" w:rsidR="00B067BB" w:rsidRPr="00296F8E" w:rsidRDefault="00B067BB" w:rsidP="005B4CE9">
            <w:pPr>
              <w:jc w:val="center"/>
            </w:pPr>
            <w:r w:rsidRPr="00296F8E">
              <w:t>0</w:t>
            </w:r>
          </w:p>
        </w:tc>
        <w:tc>
          <w:tcPr>
            <w:tcW w:w="1900" w:type="dxa"/>
            <w:vAlign w:val="bottom"/>
          </w:tcPr>
          <w:p w14:paraId="0195BA30" w14:textId="77777777" w:rsidR="00B067BB" w:rsidRPr="00296F8E" w:rsidRDefault="00B067BB" w:rsidP="005B4CE9">
            <w:pPr>
              <w:jc w:val="center"/>
            </w:pPr>
            <w:r w:rsidRPr="00296F8E">
              <w:t>Not estimable</w:t>
            </w:r>
          </w:p>
        </w:tc>
        <w:tc>
          <w:tcPr>
            <w:tcW w:w="1649" w:type="dxa"/>
          </w:tcPr>
          <w:p w14:paraId="681475B6" w14:textId="77777777" w:rsidR="00B067BB" w:rsidRPr="00296F8E" w:rsidRDefault="00B067BB" w:rsidP="005B4CE9">
            <w:pPr>
              <w:jc w:val="center"/>
            </w:pPr>
            <w:r w:rsidRPr="00296F8E">
              <w:t>-</w:t>
            </w:r>
          </w:p>
        </w:tc>
      </w:tr>
      <w:tr w:rsidR="001D4287" w:rsidRPr="00296F8E" w14:paraId="6EFDFE44" w14:textId="77777777" w:rsidTr="00674587">
        <w:trPr>
          <w:trHeight w:val="255"/>
        </w:trPr>
        <w:tc>
          <w:tcPr>
            <w:tcW w:w="2216" w:type="dxa"/>
          </w:tcPr>
          <w:p w14:paraId="0FE019D1" w14:textId="55CA5D9C" w:rsidR="001D4287" w:rsidRPr="00296F8E" w:rsidRDefault="001D4287" w:rsidP="005B4CE9">
            <w:r w:rsidRPr="00296F8E">
              <w:t xml:space="preserve">Change in post-breakfast glucose </w:t>
            </w:r>
            <w:r w:rsidR="00A674A1" w:rsidRPr="00296F8E">
              <w:t>(mg/dl)</w:t>
            </w:r>
          </w:p>
        </w:tc>
        <w:tc>
          <w:tcPr>
            <w:tcW w:w="1781" w:type="dxa"/>
            <w:vAlign w:val="bottom"/>
          </w:tcPr>
          <w:p w14:paraId="234B274B" w14:textId="77777777" w:rsidR="001D4287" w:rsidRPr="00296F8E" w:rsidRDefault="001D4287" w:rsidP="005B4CE9">
            <w:r w:rsidRPr="00296F8E">
              <w:t xml:space="preserve">All diets </w:t>
            </w:r>
          </w:p>
        </w:tc>
        <w:tc>
          <w:tcPr>
            <w:tcW w:w="895" w:type="dxa"/>
            <w:vAlign w:val="bottom"/>
          </w:tcPr>
          <w:p w14:paraId="152F1CD9" w14:textId="77777777" w:rsidR="001D4287" w:rsidRPr="00296F8E" w:rsidRDefault="001D4287" w:rsidP="005B4CE9">
            <w:pPr>
              <w:jc w:val="center"/>
            </w:pPr>
            <w:r w:rsidRPr="00296F8E">
              <w:t>3</w:t>
            </w:r>
          </w:p>
        </w:tc>
        <w:tc>
          <w:tcPr>
            <w:tcW w:w="910" w:type="dxa"/>
            <w:vAlign w:val="bottom"/>
          </w:tcPr>
          <w:p w14:paraId="4B7277F0" w14:textId="77777777" w:rsidR="001D4287" w:rsidRPr="00296F8E" w:rsidRDefault="001D4287" w:rsidP="005B4CE9">
            <w:pPr>
              <w:jc w:val="center"/>
            </w:pPr>
            <w:r w:rsidRPr="00296F8E">
              <w:t>175</w:t>
            </w:r>
          </w:p>
        </w:tc>
        <w:tc>
          <w:tcPr>
            <w:tcW w:w="1900" w:type="dxa"/>
            <w:vAlign w:val="bottom"/>
          </w:tcPr>
          <w:p w14:paraId="01701A7E" w14:textId="77777777" w:rsidR="001D4287" w:rsidRPr="00296F8E" w:rsidRDefault="001D4287" w:rsidP="005B4CE9">
            <w:pPr>
              <w:jc w:val="center"/>
            </w:pPr>
            <w:r w:rsidRPr="00296F8E">
              <w:t>-4.76 [-9.13, -0.38]</w:t>
            </w:r>
          </w:p>
        </w:tc>
        <w:tc>
          <w:tcPr>
            <w:tcW w:w="1649" w:type="dxa"/>
            <w:vAlign w:val="bottom"/>
          </w:tcPr>
          <w:p w14:paraId="44B50141" w14:textId="77777777" w:rsidR="001D4287" w:rsidRPr="00296F8E" w:rsidRDefault="004D5CBE" w:rsidP="004D5CBE">
            <w:pPr>
              <w:jc w:val="center"/>
            </w:pPr>
            <w:r w:rsidRPr="00296F8E">
              <w:t>34</w:t>
            </w:r>
          </w:p>
        </w:tc>
      </w:tr>
      <w:tr w:rsidR="001D4287" w:rsidRPr="00296F8E" w14:paraId="18B44B30" w14:textId="77777777" w:rsidTr="00674587">
        <w:trPr>
          <w:trHeight w:val="255"/>
        </w:trPr>
        <w:tc>
          <w:tcPr>
            <w:tcW w:w="2216" w:type="dxa"/>
          </w:tcPr>
          <w:p w14:paraId="21107256" w14:textId="77777777" w:rsidR="001D4287" w:rsidRPr="00296F8E" w:rsidRDefault="001D4287" w:rsidP="005B4CE9"/>
        </w:tc>
        <w:tc>
          <w:tcPr>
            <w:tcW w:w="1781" w:type="dxa"/>
            <w:vAlign w:val="bottom"/>
          </w:tcPr>
          <w:p w14:paraId="0EFF1BFF" w14:textId="2ACBFC4C" w:rsidR="001D4287" w:rsidRPr="00296F8E" w:rsidRDefault="001D4287" w:rsidP="005B4CE9">
            <w:r w:rsidRPr="00296F8E">
              <w:t>Low GI</w:t>
            </w:r>
            <w:r w:rsidR="00677206" w:rsidRPr="00296F8E">
              <w:t xml:space="preserve"> </w:t>
            </w:r>
            <w:r w:rsidR="00677206" w:rsidRPr="00296F8E">
              <w:fldChar w:fldCharType="begin"/>
            </w:r>
            <w:r w:rsidR="00677206" w:rsidRPr="00296F8E">
              <w:instrText xml:space="preserve"> ADDIN EN.CITE &lt;EndNote&gt;&lt;Cite&gt;&lt;Author&gt;Ma&lt;/Author&gt;&lt;Year&gt;2015&lt;/Year&gt;&lt;RecNum&gt;3811&lt;/RecNum&gt;&lt;DisplayText&gt;(29)&lt;/DisplayText&gt;&lt;record&gt;&lt;rec-number&gt;3811&lt;/rec-number&gt;&lt;foreign-keys&gt;&lt;key app="EN" db-id="ftstadpp2s0099etd5spaad1wawtxsdztz2x" timestamp="1467297094"&gt;3811&lt;/key&gt;&lt;/foreign-keys&gt;&lt;ref-type name="Journal Article"&gt;17&lt;/ref-type&gt;&lt;contributors&gt;&lt;authors&gt;&lt;author&gt;Ma, Wen-Jun&lt;/author&gt;&lt;author&gt;Huang, Zhi-Hong&lt;/author&gt;&lt;author&gt;Huang, Bi-Xia&lt;/author&gt;&lt;author&gt;Qi, Ben-Hua&lt;/author&gt;&lt;author&gt;Zhang, Yan-Jun&lt;/author&gt;&lt;author&gt;Xiao, Ben-Xi&lt;/author&gt;&lt;author&gt;Li, Yuan-Hong&lt;/author&gt;&lt;author&gt;Chen, Li&lt;/author&gt;&lt;author&gt;Zhu, Hui-Lian&lt;/author&gt;&lt;/authors&gt;&lt;/contributors&gt;&lt;titles&gt;&lt;title&gt;Intensive low-glycaemic-load dietary intervention for the management of glycaemia and serum lipids among women with gestational diabetes: a randomized control trial&lt;/title&gt;&lt;secondary-title&gt;Public Health Nutrition&lt;/secondary-title&gt;&lt;/titles&gt;&lt;periodical&gt;&lt;full-title&gt;Public Health Nutrition&lt;/full-title&gt;&lt;abbr-1&gt;Public Health Nutr&lt;/abbr-1&gt;&lt;/periodical&gt;&lt;pages&gt;1506-1513 8p&lt;/pages&gt;&lt;volume&gt;18&lt;/volume&gt;&lt;number&gt;8&lt;/number&gt;&lt;dates&gt;&lt;year&gt;2015&lt;/year&gt;&lt;/dates&gt;&lt;publisher&gt;Cambridge University Press&lt;/publisher&gt;&lt;isbn&gt;1368-9800&lt;/isbn&gt;&lt;accession-num&gt;109726672. Language: English. Entry Date: 20150923. Revision Date: 20160507. Publication Type: journal article&lt;/accession-num&gt;&lt;urls&gt;&lt;related-urls&gt;&lt;url&gt;http://search.ebscohost.com/login.aspx?direct=true&amp;amp;db=ccm&amp;amp;AN=109726672&amp;amp;site=ehost-live&lt;/url&gt;&lt;/related-urls&gt;&lt;/urls&gt;&lt;electronic-resource-num&gt;10.1017/S1368980014001992&lt;/electronic-resource-num&gt;&lt;remote-database-name&gt;ccm&lt;/remote-database-name&gt;&lt;remote-database-provider&gt;EBSCOhost&lt;/remote-database-provider&gt;&lt;/record&gt;&lt;/Cite&gt;&lt;/EndNote&gt;</w:instrText>
            </w:r>
            <w:r w:rsidR="00677206" w:rsidRPr="00296F8E">
              <w:fldChar w:fldCharType="separate"/>
            </w:r>
            <w:r w:rsidR="00677206" w:rsidRPr="00296F8E">
              <w:rPr>
                <w:noProof/>
              </w:rPr>
              <w:t>(29)</w:t>
            </w:r>
            <w:r w:rsidR="00677206" w:rsidRPr="00296F8E">
              <w:fldChar w:fldCharType="end"/>
            </w:r>
          </w:p>
        </w:tc>
        <w:tc>
          <w:tcPr>
            <w:tcW w:w="895" w:type="dxa"/>
            <w:vAlign w:val="bottom"/>
          </w:tcPr>
          <w:p w14:paraId="6BE1B570" w14:textId="77777777" w:rsidR="001D4287" w:rsidRPr="00296F8E" w:rsidRDefault="001D4287" w:rsidP="005B4CE9">
            <w:pPr>
              <w:jc w:val="center"/>
            </w:pPr>
            <w:r w:rsidRPr="00296F8E">
              <w:t>1</w:t>
            </w:r>
          </w:p>
        </w:tc>
        <w:tc>
          <w:tcPr>
            <w:tcW w:w="910" w:type="dxa"/>
            <w:vAlign w:val="bottom"/>
          </w:tcPr>
          <w:p w14:paraId="4CFA858B" w14:textId="77777777" w:rsidR="001D4287" w:rsidRPr="00296F8E" w:rsidRDefault="001D4287" w:rsidP="005B4CE9">
            <w:pPr>
              <w:jc w:val="center"/>
            </w:pPr>
            <w:r w:rsidRPr="00296F8E">
              <w:t>83</w:t>
            </w:r>
          </w:p>
        </w:tc>
        <w:tc>
          <w:tcPr>
            <w:tcW w:w="1900" w:type="dxa"/>
            <w:vAlign w:val="bottom"/>
          </w:tcPr>
          <w:p w14:paraId="41E20913" w14:textId="77777777" w:rsidR="001D4287" w:rsidRPr="00296F8E" w:rsidRDefault="001D4287" w:rsidP="005B4CE9">
            <w:pPr>
              <w:jc w:val="center"/>
            </w:pPr>
            <w:r w:rsidRPr="00296F8E">
              <w:t xml:space="preserve">-8.6 [-14.11, -3.09] </w:t>
            </w:r>
          </w:p>
        </w:tc>
        <w:tc>
          <w:tcPr>
            <w:tcW w:w="1649" w:type="dxa"/>
          </w:tcPr>
          <w:p w14:paraId="1783071B" w14:textId="77777777" w:rsidR="001D4287" w:rsidRPr="00296F8E" w:rsidRDefault="004D5CBE" w:rsidP="005B4CE9">
            <w:pPr>
              <w:jc w:val="center"/>
            </w:pPr>
            <w:r w:rsidRPr="00296F8E">
              <w:t>-</w:t>
            </w:r>
          </w:p>
        </w:tc>
      </w:tr>
      <w:tr w:rsidR="001D4287" w:rsidRPr="00296F8E" w14:paraId="4C29515D" w14:textId="77777777" w:rsidTr="00674587">
        <w:trPr>
          <w:trHeight w:val="255"/>
        </w:trPr>
        <w:tc>
          <w:tcPr>
            <w:tcW w:w="2216" w:type="dxa"/>
          </w:tcPr>
          <w:p w14:paraId="57B522A3" w14:textId="77777777" w:rsidR="001D4287" w:rsidRPr="00296F8E" w:rsidRDefault="001D4287" w:rsidP="005B4CE9"/>
        </w:tc>
        <w:tc>
          <w:tcPr>
            <w:tcW w:w="1781" w:type="dxa"/>
            <w:vAlign w:val="bottom"/>
          </w:tcPr>
          <w:p w14:paraId="5AFEBBE0" w14:textId="65635D8F" w:rsidR="001D4287" w:rsidRPr="00296F8E" w:rsidRDefault="001D4287" w:rsidP="008B4871">
            <w:r w:rsidRPr="00296F8E">
              <w:t xml:space="preserve">Low </w:t>
            </w:r>
            <w:r w:rsidR="00490AC1" w:rsidRPr="00296F8E">
              <w:t>carbohydrate</w:t>
            </w:r>
            <w:r w:rsidR="00F515BC" w:rsidRPr="00296F8E">
              <w:t xml:space="preserve"> </w:t>
            </w:r>
            <w:r w:rsidR="00F515BC"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F515BC" w:rsidRPr="00296F8E">
              <w:fldChar w:fldCharType="separate"/>
            </w:r>
            <w:r w:rsidR="00BE2CA9" w:rsidRPr="00296F8E">
              <w:rPr>
                <w:noProof/>
              </w:rPr>
              <w:t>(24)</w:t>
            </w:r>
            <w:r w:rsidR="00F515BC" w:rsidRPr="00296F8E">
              <w:fldChar w:fldCharType="end"/>
            </w:r>
          </w:p>
        </w:tc>
        <w:tc>
          <w:tcPr>
            <w:tcW w:w="895" w:type="dxa"/>
            <w:vAlign w:val="bottom"/>
          </w:tcPr>
          <w:p w14:paraId="797A7975" w14:textId="77777777" w:rsidR="001D4287" w:rsidRPr="00296F8E" w:rsidRDefault="001D4287" w:rsidP="005B4CE9">
            <w:pPr>
              <w:jc w:val="center"/>
            </w:pPr>
            <w:r w:rsidRPr="00296F8E">
              <w:t>1</w:t>
            </w:r>
          </w:p>
        </w:tc>
        <w:tc>
          <w:tcPr>
            <w:tcW w:w="910" w:type="dxa"/>
            <w:vAlign w:val="bottom"/>
          </w:tcPr>
          <w:p w14:paraId="6A926BB9" w14:textId="77777777" w:rsidR="001D4287" w:rsidRPr="00296F8E" w:rsidRDefault="001D4287" w:rsidP="005B4CE9">
            <w:pPr>
              <w:jc w:val="center"/>
            </w:pPr>
            <w:r w:rsidRPr="00296F8E">
              <w:t>30</w:t>
            </w:r>
          </w:p>
        </w:tc>
        <w:tc>
          <w:tcPr>
            <w:tcW w:w="1900" w:type="dxa"/>
            <w:vAlign w:val="bottom"/>
          </w:tcPr>
          <w:p w14:paraId="0E3B798B" w14:textId="77777777" w:rsidR="001D4287" w:rsidRPr="00296F8E" w:rsidRDefault="001D4287" w:rsidP="005B4CE9">
            <w:pPr>
              <w:jc w:val="center"/>
            </w:pPr>
            <w:r w:rsidRPr="00296F8E">
              <w:t>-3.00 [-8.15, 2.15]</w:t>
            </w:r>
          </w:p>
        </w:tc>
        <w:tc>
          <w:tcPr>
            <w:tcW w:w="1649" w:type="dxa"/>
          </w:tcPr>
          <w:p w14:paraId="1AB27B1A" w14:textId="77777777" w:rsidR="001D4287" w:rsidRPr="00296F8E" w:rsidRDefault="004D5CBE" w:rsidP="005B4CE9">
            <w:pPr>
              <w:jc w:val="center"/>
            </w:pPr>
            <w:r w:rsidRPr="00296F8E">
              <w:t>-</w:t>
            </w:r>
          </w:p>
        </w:tc>
      </w:tr>
      <w:tr w:rsidR="001D4287" w:rsidRPr="00296F8E" w14:paraId="0A3C0414" w14:textId="77777777" w:rsidTr="00674587">
        <w:trPr>
          <w:trHeight w:val="255"/>
        </w:trPr>
        <w:tc>
          <w:tcPr>
            <w:tcW w:w="2216" w:type="dxa"/>
          </w:tcPr>
          <w:p w14:paraId="68232A1C" w14:textId="77777777" w:rsidR="001D4287" w:rsidRPr="00296F8E" w:rsidRDefault="001D4287" w:rsidP="005B4CE9"/>
        </w:tc>
        <w:tc>
          <w:tcPr>
            <w:tcW w:w="1781" w:type="dxa"/>
            <w:vAlign w:val="bottom"/>
          </w:tcPr>
          <w:p w14:paraId="28135F65" w14:textId="7471CF76" w:rsidR="001D4287" w:rsidRPr="00296F8E" w:rsidRDefault="001D4287" w:rsidP="008B4871">
            <w:r w:rsidRPr="00296F8E">
              <w:t>Soya protein</w:t>
            </w:r>
            <w:r w:rsidR="00C253DA" w:rsidRPr="00296F8E">
              <w:t xml:space="preserve"> </w:t>
            </w:r>
            <w:r w:rsidR="00C253DA"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C253DA" w:rsidRPr="00296F8E">
              <w:fldChar w:fldCharType="separate"/>
            </w:r>
            <w:r w:rsidR="00B559D7" w:rsidRPr="00296F8E">
              <w:rPr>
                <w:noProof/>
              </w:rPr>
              <w:t>(14)</w:t>
            </w:r>
            <w:r w:rsidR="00C253DA" w:rsidRPr="00296F8E">
              <w:fldChar w:fldCharType="end"/>
            </w:r>
          </w:p>
        </w:tc>
        <w:tc>
          <w:tcPr>
            <w:tcW w:w="895" w:type="dxa"/>
            <w:vAlign w:val="bottom"/>
          </w:tcPr>
          <w:p w14:paraId="0A3F7CC3" w14:textId="77777777" w:rsidR="001D4287" w:rsidRPr="00296F8E" w:rsidRDefault="001D4287" w:rsidP="005B4CE9">
            <w:pPr>
              <w:jc w:val="center"/>
            </w:pPr>
            <w:r w:rsidRPr="00296F8E">
              <w:t>1</w:t>
            </w:r>
          </w:p>
        </w:tc>
        <w:tc>
          <w:tcPr>
            <w:tcW w:w="910" w:type="dxa"/>
            <w:vAlign w:val="bottom"/>
          </w:tcPr>
          <w:p w14:paraId="40A1FADD" w14:textId="77777777" w:rsidR="001D4287" w:rsidRPr="00296F8E" w:rsidRDefault="001D4287" w:rsidP="005B4CE9">
            <w:pPr>
              <w:jc w:val="center"/>
            </w:pPr>
            <w:r w:rsidRPr="00296F8E">
              <w:t>62</w:t>
            </w:r>
          </w:p>
        </w:tc>
        <w:tc>
          <w:tcPr>
            <w:tcW w:w="1900" w:type="dxa"/>
            <w:vAlign w:val="bottom"/>
          </w:tcPr>
          <w:p w14:paraId="2121C8B4" w14:textId="77777777" w:rsidR="001D4287" w:rsidRPr="00296F8E" w:rsidRDefault="001D4287" w:rsidP="005B4CE9">
            <w:pPr>
              <w:jc w:val="center"/>
            </w:pPr>
            <w:r w:rsidRPr="00296F8E">
              <w:t>-1.05 [-9.73, 7.63]</w:t>
            </w:r>
          </w:p>
        </w:tc>
        <w:tc>
          <w:tcPr>
            <w:tcW w:w="1649" w:type="dxa"/>
          </w:tcPr>
          <w:p w14:paraId="281D61C1" w14:textId="77777777" w:rsidR="001D4287" w:rsidRPr="00296F8E" w:rsidRDefault="004D5CBE" w:rsidP="005B4CE9">
            <w:pPr>
              <w:jc w:val="center"/>
            </w:pPr>
            <w:r w:rsidRPr="00296F8E">
              <w:t>-</w:t>
            </w:r>
          </w:p>
        </w:tc>
      </w:tr>
      <w:tr w:rsidR="001D4287" w:rsidRPr="00296F8E" w14:paraId="063DAD0E" w14:textId="77777777" w:rsidTr="00674587">
        <w:trPr>
          <w:trHeight w:val="255"/>
        </w:trPr>
        <w:tc>
          <w:tcPr>
            <w:tcW w:w="2216" w:type="dxa"/>
          </w:tcPr>
          <w:p w14:paraId="3B753A60" w14:textId="4F76109F" w:rsidR="001D4287" w:rsidRPr="00296F8E" w:rsidRDefault="001D4287" w:rsidP="005B4CE9">
            <w:r w:rsidRPr="00296F8E">
              <w:t>Change in post-lunch glucose</w:t>
            </w:r>
            <w:r w:rsidR="00A674A1" w:rsidRPr="00296F8E">
              <w:t xml:space="preserve"> (mg/dl)</w:t>
            </w:r>
          </w:p>
        </w:tc>
        <w:tc>
          <w:tcPr>
            <w:tcW w:w="1781" w:type="dxa"/>
            <w:vAlign w:val="bottom"/>
          </w:tcPr>
          <w:p w14:paraId="1B4D36D1" w14:textId="77777777" w:rsidR="001D4287" w:rsidRPr="00296F8E" w:rsidRDefault="001D4287" w:rsidP="005B4CE9">
            <w:r w:rsidRPr="00296F8E">
              <w:t xml:space="preserve">All diets </w:t>
            </w:r>
          </w:p>
        </w:tc>
        <w:tc>
          <w:tcPr>
            <w:tcW w:w="895" w:type="dxa"/>
            <w:vAlign w:val="bottom"/>
          </w:tcPr>
          <w:p w14:paraId="7C3C9D67" w14:textId="77777777" w:rsidR="001D4287" w:rsidRPr="00296F8E" w:rsidRDefault="001D4287" w:rsidP="005B4CE9">
            <w:pPr>
              <w:jc w:val="center"/>
            </w:pPr>
            <w:r w:rsidRPr="00296F8E">
              <w:t>2</w:t>
            </w:r>
          </w:p>
        </w:tc>
        <w:tc>
          <w:tcPr>
            <w:tcW w:w="910" w:type="dxa"/>
            <w:vAlign w:val="bottom"/>
          </w:tcPr>
          <w:p w14:paraId="3C6F8270" w14:textId="77777777" w:rsidR="001D4287" w:rsidRPr="00296F8E" w:rsidRDefault="001D4287" w:rsidP="005B4CE9">
            <w:pPr>
              <w:jc w:val="center"/>
            </w:pPr>
            <w:r w:rsidRPr="00296F8E">
              <w:t>92</w:t>
            </w:r>
          </w:p>
        </w:tc>
        <w:tc>
          <w:tcPr>
            <w:tcW w:w="1900" w:type="dxa"/>
            <w:vAlign w:val="bottom"/>
          </w:tcPr>
          <w:p w14:paraId="1CEBCCA5" w14:textId="77777777" w:rsidR="001D4287" w:rsidRPr="00296F8E" w:rsidRDefault="001D4287" w:rsidP="005B4CE9">
            <w:pPr>
              <w:jc w:val="center"/>
            </w:pPr>
            <w:r w:rsidRPr="00296F8E">
              <w:t>4.50 [-1.90, 10.90]</w:t>
            </w:r>
          </w:p>
        </w:tc>
        <w:tc>
          <w:tcPr>
            <w:tcW w:w="1649" w:type="dxa"/>
            <w:vAlign w:val="bottom"/>
          </w:tcPr>
          <w:p w14:paraId="1D169422" w14:textId="77777777" w:rsidR="001D4287" w:rsidRPr="00296F8E" w:rsidRDefault="00080AA8" w:rsidP="00080AA8">
            <w:pPr>
              <w:jc w:val="center"/>
            </w:pPr>
            <w:r w:rsidRPr="00296F8E">
              <w:t>0</w:t>
            </w:r>
          </w:p>
        </w:tc>
      </w:tr>
      <w:tr w:rsidR="001D4287" w:rsidRPr="00296F8E" w14:paraId="1440D5CF" w14:textId="77777777" w:rsidTr="00674587">
        <w:trPr>
          <w:trHeight w:val="255"/>
        </w:trPr>
        <w:tc>
          <w:tcPr>
            <w:tcW w:w="2216" w:type="dxa"/>
          </w:tcPr>
          <w:p w14:paraId="07249741" w14:textId="77777777" w:rsidR="001D4287" w:rsidRPr="00296F8E" w:rsidRDefault="001D4287" w:rsidP="005B4CE9"/>
        </w:tc>
        <w:tc>
          <w:tcPr>
            <w:tcW w:w="1781" w:type="dxa"/>
            <w:vAlign w:val="bottom"/>
          </w:tcPr>
          <w:p w14:paraId="21CB4FB0" w14:textId="5573FCE0" w:rsidR="001D4287" w:rsidRPr="00296F8E" w:rsidRDefault="001D4287" w:rsidP="008B4871">
            <w:r w:rsidRPr="00296F8E">
              <w:t xml:space="preserve">Low </w:t>
            </w:r>
            <w:r w:rsidR="00490AC1" w:rsidRPr="00296F8E">
              <w:t>carbohydrate</w:t>
            </w:r>
            <w:r w:rsidR="00C253DA" w:rsidRPr="00296F8E">
              <w:t xml:space="preserve"> </w:t>
            </w:r>
            <w:r w:rsidR="00C253DA"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C253DA" w:rsidRPr="00296F8E">
              <w:fldChar w:fldCharType="separate"/>
            </w:r>
            <w:r w:rsidR="00BE2CA9" w:rsidRPr="00296F8E">
              <w:rPr>
                <w:noProof/>
              </w:rPr>
              <w:t>(24)</w:t>
            </w:r>
            <w:r w:rsidR="00C253DA" w:rsidRPr="00296F8E">
              <w:fldChar w:fldCharType="end"/>
            </w:r>
          </w:p>
        </w:tc>
        <w:tc>
          <w:tcPr>
            <w:tcW w:w="895" w:type="dxa"/>
            <w:vAlign w:val="bottom"/>
          </w:tcPr>
          <w:p w14:paraId="0FBCD9D3" w14:textId="77777777" w:rsidR="001D4287" w:rsidRPr="00296F8E" w:rsidRDefault="001D4287" w:rsidP="005B4CE9">
            <w:pPr>
              <w:jc w:val="center"/>
            </w:pPr>
            <w:r w:rsidRPr="00296F8E">
              <w:t>1</w:t>
            </w:r>
          </w:p>
        </w:tc>
        <w:tc>
          <w:tcPr>
            <w:tcW w:w="910" w:type="dxa"/>
            <w:vAlign w:val="bottom"/>
          </w:tcPr>
          <w:p w14:paraId="5AFD20AF" w14:textId="77777777" w:rsidR="001D4287" w:rsidRPr="00296F8E" w:rsidRDefault="001D4287" w:rsidP="005B4CE9">
            <w:pPr>
              <w:jc w:val="center"/>
            </w:pPr>
            <w:r w:rsidRPr="00296F8E">
              <w:t>30</w:t>
            </w:r>
          </w:p>
        </w:tc>
        <w:tc>
          <w:tcPr>
            <w:tcW w:w="1900" w:type="dxa"/>
            <w:vAlign w:val="bottom"/>
          </w:tcPr>
          <w:p w14:paraId="3BDBB9C8" w14:textId="77777777" w:rsidR="001D4287" w:rsidRPr="00296F8E" w:rsidRDefault="001D4287" w:rsidP="005B4CE9">
            <w:pPr>
              <w:jc w:val="center"/>
            </w:pPr>
            <w:r w:rsidRPr="00296F8E">
              <w:t>4.00 [-4.56, 12.56]</w:t>
            </w:r>
          </w:p>
        </w:tc>
        <w:tc>
          <w:tcPr>
            <w:tcW w:w="1649" w:type="dxa"/>
          </w:tcPr>
          <w:p w14:paraId="7773102F" w14:textId="77777777" w:rsidR="001D4287" w:rsidRPr="00296F8E" w:rsidRDefault="00080AA8" w:rsidP="005B4CE9">
            <w:pPr>
              <w:jc w:val="center"/>
            </w:pPr>
            <w:r w:rsidRPr="00296F8E">
              <w:t>-</w:t>
            </w:r>
          </w:p>
        </w:tc>
      </w:tr>
      <w:tr w:rsidR="001D4287" w:rsidRPr="00296F8E" w14:paraId="181E4428" w14:textId="77777777" w:rsidTr="00674587">
        <w:trPr>
          <w:trHeight w:val="255"/>
        </w:trPr>
        <w:tc>
          <w:tcPr>
            <w:tcW w:w="2216" w:type="dxa"/>
          </w:tcPr>
          <w:p w14:paraId="16572E0F" w14:textId="77777777" w:rsidR="001D4287" w:rsidRPr="00296F8E" w:rsidRDefault="001D4287" w:rsidP="005B4CE9"/>
        </w:tc>
        <w:tc>
          <w:tcPr>
            <w:tcW w:w="1781" w:type="dxa"/>
            <w:vAlign w:val="bottom"/>
          </w:tcPr>
          <w:p w14:paraId="298EB058" w14:textId="622CCBAD" w:rsidR="001D4287" w:rsidRPr="00296F8E" w:rsidRDefault="001D4287" w:rsidP="008B4871">
            <w:r w:rsidRPr="00296F8E">
              <w:t>Soya protein</w:t>
            </w:r>
            <w:r w:rsidR="00C253DA" w:rsidRPr="00296F8E">
              <w:t xml:space="preserve"> </w:t>
            </w:r>
            <w:r w:rsidR="00C253DA"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C253DA" w:rsidRPr="00296F8E">
              <w:fldChar w:fldCharType="separate"/>
            </w:r>
            <w:r w:rsidR="00B559D7" w:rsidRPr="00296F8E">
              <w:rPr>
                <w:noProof/>
              </w:rPr>
              <w:t>(14)</w:t>
            </w:r>
            <w:r w:rsidR="00C253DA" w:rsidRPr="00296F8E">
              <w:fldChar w:fldCharType="end"/>
            </w:r>
          </w:p>
        </w:tc>
        <w:tc>
          <w:tcPr>
            <w:tcW w:w="895" w:type="dxa"/>
            <w:vAlign w:val="bottom"/>
          </w:tcPr>
          <w:p w14:paraId="620FF0F7" w14:textId="77777777" w:rsidR="001D4287" w:rsidRPr="00296F8E" w:rsidRDefault="001D4287" w:rsidP="005B4CE9">
            <w:pPr>
              <w:jc w:val="center"/>
            </w:pPr>
            <w:r w:rsidRPr="00296F8E">
              <w:t>1</w:t>
            </w:r>
          </w:p>
        </w:tc>
        <w:tc>
          <w:tcPr>
            <w:tcW w:w="910" w:type="dxa"/>
            <w:vAlign w:val="bottom"/>
          </w:tcPr>
          <w:p w14:paraId="189C1B22" w14:textId="77777777" w:rsidR="001D4287" w:rsidRPr="00296F8E" w:rsidRDefault="001D4287" w:rsidP="005B4CE9">
            <w:pPr>
              <w:jc w:val="center"/>
            </w:pPr>
            <w:r w:rsidRPr="00296F8E">
              <w:t>62</w:t>
            </w:r>
          </w:p>
        </w:tc>
        <w:tc>
          <w:tcPr>
            <w:tcW w:w="1900" w:type="dxa"/>
            <w:vAlign w:val="bottom"/>
          </w:tcPr>
          <w:p w14:paraId="37C9B44E" w14:textId="77777777" w:rsidR="001D4287" w:rsidRPr="00296F8E" w:rsidRDefault="001D4287" w:rsidP="005B4CE9">
            <w:pPr>
              <w:jc w:val="center"/>
            </w:pPr>
            <w:r w:rsidRPr="00296F8E">
              <w:t>5.14 [-4.51, 14.79]</w:t>
            </w:r>
          </w:p>
        </w:tc>
        <w:tc>
          <w:tcPr>
            <w:tcW w:w="1649" w:type="dxa"/>
          </w:tcPr>
          <w:p w14:paraId="5016DCB7" w14:textId="77777777" w:rsidR="001D4287" w:rsidRPr="00296F8E" w:rsidRDefault="00080AA8" w:rsidP="005B4CE9">
            <w:pPr>
              <w:jc w:val="center"/>
            </w:pPr>
            <w:r w:rsidRPr="00296F8E">
              <w:t>-</w:t>
            </w:r>
          </w:p>
        </w:tc>
      </w:tr>
      <w:tr w:rsidR="001D4287" w:rsidRPr="00296F8E" w14:paraId="39845FD5" w14:textId="77777777" w:rsidTr="00674587">
        <w:trPr>
          <w:trHeight w:val="255"/>
        </w:trPr>
        <w:tc>
          <w:tcPr>
            <w:tcW w:w="2216" w:type="dxa"/>
          </w:tcPr>
          <w:p w14:paraId="5C2966AE" w14:textId="7F6893A0" w:rsidR="001D4287" w:rsidRPr="00296F8E" w:rsidRDefault="001D4287" w:rsidP="005B4CE9">
            <w:r w:rsidRPr="00296F8E">
              <w:t>Change in post-dinner glucose</w:t>
            </w:r>
            <w:r w:rsidR="00A674A1" w:rsidRPr="00296F8E">
              <w:t xml:space="preserve"> (mg/dl)</w:t>
            </w:r>
          </w:p>
        </w:tc>
        <w:tc>
          <w:tcPr>
            <w:tcW w:w="1781" w:type="dxa"/>
            <w:vAlign w:val="bottom"/>
          </w:tcPr>
          <w:p w14:paraId="3B550B3C" w14:textId="77777777" w:rsidR="001D4287" w:rsidRPr="00296F8E" w:rsidRDefault="001D4287" w:rsidP="005B4CE9"/>
        </w:tc>
        <w:tc>
          <w:tcPr>
            <w:tcW w:w="895" w:type="dxa"/>
            <w:vAlign w:val="bottom"/>
          </w:tcPr>
          <w:p w14:paraId="489CD776" w14:textId="77777777" w:rsidR="001D4287" w:rsidRPr="00296F8E" w:rsidRDefault="001D4287" w:rsidP="005B4CE9">
            <w:pPr>
              <w:jc w:val="center"/>
            </w:pPr>
            <w:r w:rsidRPr="00296F8E">
              <w:t>2</w:t>
            </w:r>
          </w:p>
        </w:tc>
        <w:tc>
          <w:tcPr>
            <w:tcW w:w="910" w:type="dxa"/>
            <w:vAlign w:val="bottom"/>
          </w:tcPr>
          <w:p w14:paraId="44029B77" w14:textId="77777777" w:rsidR="001D4287" w:rsidRPr="00296F8E" w:rsidRDefault="001D4287" w:rsidP="005B4CE9">
            <w:pPr>
              <w:jc w:val="center"/>
            </w:pPr>
            <w:r w:rsidRPr="00296F8E">
              <w:t>92</w:t>
            </w:r>
          </w:p>
        </w:tc>
        <w:tc>
          <w:tcPr>
            <w:tcW w:w="1900" w:type="dxa"/>
            <w:vAlign w:val="bottom"/>
          </w:tcPr>
          <w:p w14:paraId="3312F6A7" w14:textId="77777777" w:rsidR="001D4287" w:rsidRPr="00296F8E" w:rsidRDefault="001D4287" w:rsidP="005B4CE9">
            <w:pPr>
              <w:jc w:val="center"/>
            </w:pPr>
            <w:r w:rsidRPr="00296F8E">
              <w:t>1.81 [-5.28, 8.90]</w:t>
            </w:r>
          </w:p>
        </w:tc>
        <w:tc>
          <w:tcPr>
            <w:tcW w:w="1649" w:type="dxa"/>
            <w:vAlign w:val="bottom"/>
          </w:tcPr>
          <w:p w14:paraId="798D3703" w14:textId="77777777" w:rsidR="001D4287" w:rsidRPr="00296F8E" w:rsidRDefault="00EE11FA" w:rsidP="00EE11FA">
            <w:pPr>
              <w:jc w:val="center"/>
            </w:pPr>
            <w:r w:rsidRPr="00296F8E">
              <w:t>0</w:t>
            </w:r>
          </w:p>
        </w:tc>
      </w:tr>
      <w:tr w:rsidR="001D4287" w:rsidRPr="00296F8E" w14:paraId="77AE80B4" w14:textId="77777777" w:rsidTr="00674587">
        <w:trPr>
          <w:trHeight w:val="255"/>
        </w:trPr>
        <w:tc>
          <w:tcPr>
            <w:tcW w:w="2216" w:type="dxa"/>
          </w:tcPr>
          <w:p w14:paraId="265D3E08" w14:textId="77777777" w:rsidR="001D4287" w:rsidRPr="00296F8E" w:rsidRDefault="001D4287" w:rsidP="005B4CE9"/>
        </w:tc>
        <w:tc>
          <w:tcPr>
            <w:tcW w:w="1781" w:type="dxa"/>
            <w:vAlign w:val="bottom"/>
          </w:tcPr>
          <w:p w14:paraId="62216F9A" w14:textId="57A89E2C" w:rsidR="001D4287" w:rsidRPr="00296F8E" w:rsidRDefault="001D4287" w:rsidP="008B4871">
            <w:r w:rsidRPr="00296F8E">
              <w:t xml:space="preserve">Low </w:t>
            </w:r>
            <w:r w:rsidR="00490AC1" w:rsidRPr="00296F8E">
              <w:t>carbohydrate</w:t>
            </w:r>
            <w:r w:rsidR="00C253DA" w:rsidRPr="00296F8E">
              <w:t xml:space="preserve"> </w:t>
            </w:r>
            <w:r w:rsidR="00C253DA" w:rsidRPr="00296F8E">
              <w:fldChar w:fldCharType="begin"/>
            </w:r>
            <w:r w:rsidR="008B4871" w:rsidRPr="00296F8E">
              <w:instrText xml:space="preserve"> ADDIN EN.CITE &lt;EndNote&gt;&lt;Cite&gt;&lt;Author&gt;Cypryk&lt;/Author&gt;&lt;Year&gt;2007&lt;/Year&gt;&lt;RecNum&gt;3297&lt;/RecNum&gt;&lt;DisplayText&gt;(24)&lt;/DisplayText&gt;&lt;record&gt;&lt;rec-number&gt;3297&lt;/rec-number&gt;&lt;foreign-keys&gt;&lt;key app="EN" db-id="ftstadpp2s0099etd5spaad1wawtxsdztz2x" timestamp="1467285402"&gt;3297&lt;/key&gt;&lt;/foreign-keys&gt;&lt;ref-type name="Electronic Article"&gt;43&lt;/ref-type&gt;&lt;contributors&gt;&lt;authors&gt;&lt;author&gt;Cypryk, K.&lt;/author&gt;&lt;author&gt;Kami?ska, P.&lt;/author&gt;&lt;author&gt;Kosi?ski, M.&lt;/author&gt;&lt;author&gt;Perty?ska-Marczewska, M.&lt;/author&gt;&lt;author&gt;Lewi?ski, A.&lt;/author&gt;&lt;/authors&gt;&lt;/contributors&gt;&lt;titles&gt;&lt;title&gt;A comparison of the effectiveness, tolerability and safety of high and low carbohydrate diets in women with gestational diabetes&lt;/title&gt;&lt;secondary-title&gt;Endokrynologia Polska&lt;/secondary-title&gt;&lt;/titles&gt;&lt;periodical&gt;&lt;full-title&gt;Endokrynologia Polska&lt;/full-title&gt;&lt;abbr-1&gt;Endokrynol Pol&lt;/abbr-1&gt;&lt;/periodical&gt;&lt;pages&gt;314-9&lt;/pages&gt;&lt;volume&gt;58&lt;/volume&gt;&lt;number&gt;4&lt;/number&gt;&lt;keywords&gt;&lt;keyword&gt;Blood Glucose&lt;/keyword&gt;&lt;keyword&gt;Diabetes, Gestational [diet therapy]&lt;/keyword&gt;&lt;keyword&gt;Diet, Carbohydrate-Restricted&lt;/keyword&gt;&lt;keyword&gt;Dietary Carbohydrates&lt;/keyword&gt;&lt;keyword&gt;Gestational Age&lt;/keyword&gt;&lt;keyword&gt;Ketones [urine]&lt;/keyword&gt;&lt;keyword&gt;Pregnancy Outcome&lt;/keyword&gt;&lt;keyword&gt;Treatment Outcome&lt;/keyword&gt;&lt;keyword&gt;Adult[checkword]&lt;/keyword&gt;&lt;keyword&gt;Female[checkword]&lt;/keyword&gt;&lt;keyword&gt;Humans[checkword]&lt;/keyword&gt;&lt;keyword&gt;Pregnancy[checkword]&lt;/keyword&gt;&lt;keyword&gt;Sr-compmed: sr-endoc: sr-preg&lt;/keyword&gt;&lt;/keywords&gt;&lt;dates&gt;&lt;year&gt;2007&lt;/year&gt;&lt;/dates&gt;&lt;accession-num&gt;CN-00621573&lt;/accession-num&gt;&lt;work-type&gt;Comparative Study; Randomized Controlled Trial&lt;/work-type&gt;&lt;urls&gt;&lt;related-urls&gt;&lt;url&gt;http://onlinelibrary.wiley.com/o/cochrane/clcentral/articles/573/CN-00621573/frame.html&lt;/url&gt;&lt;/related-urls&gt;&lt;/urls&gt;&lt;custom3&gt;Pubmed 18058723&lt;/custom3&gt;&lt;/record&gt;&lt;/Cite&gt;&lt;/EndNote&gt;</w:instrText>
            </w:r>
            <w:r w:rsidR="00C253DA" w:rsidRPr="00296F8E">
              <w:fldChar w:fldCharType="separate"/>
            </w:r>
            <w:r w:rsidR="00BE2CA9" w:rsidRPr="00296F8E">
              <w:rPr>
                <w:noProof/>
              </w:rPr>
              <w:t>(24)</w:t>
            </w:r>
            <w:r w:rsidR="00C253DA" w:rsidRPr="00296F8E">
              <w:fldChar w:fldCharType="end"/>
            </w:r>
          </w:p>
        </w:tc>
        <w:tc>
          <w:tcPr>
            <w:tcW w:w="895" w:type="dxa"/>
            <w:vAlign w:val="bottom"/>
          </w:tcPr>
          <w:p w14:paraId="37C357B7" w14:textId="77777777" w:rsidR="001D4287" w:rsidRPr="00296F8E" w:rsidRDefault="001D4287" w:rsidP="005B4CE9">
            <w:pPr>
              <w:jc w:val="center"/>
            </w:pPr>
            <w:r w:rsidRPr="00296F8E">
              <w:t>1</w:t>
            </w:r>
          </w:p>
        </w:tc>
        <w:tc>
          <w:tcPr>
            <w:tcW w:w="910" w:type="dxa"/>
            <w:vAlign w:val="bottom"/>
          </w:tcPr>
          <w:p w14:paraId="5C08C91E" w14:textId="77777777" w:rsidR="001D4287" w:rsidRPr="00296F8E" w:rsidRDefault="001D4287" w:rsidP="005B4CE9">
            <w:pPr>
              <w:jc w:val="center"/>
            </w:pPr>
            <w:r w:rsidRPr="00296F8E">
              <w:t>30</w:t>
            </w:r>
          </w:p>
        </w:tc>
        <w:tc>
          <w:tcPr>
            <w:tcW w:w="1900" w:type="dxa"/>
            <w:vAlign w:val="bottom"/>
          </w:tcPr>
          <w:p w14:paraId="5818623B" w14:textId="77777777" w:rsidR="001D4287" w:rsidRPr="00296F8E" w:rsidRDefault="001D4287" w:rsidP="005B4CE9">
            <w:pPr>
              <w:jc w:val="center"/>
            </w:pPr>
            <w:r w:rsidRPr="00296F8E">
              <w:t>1.00 [-8.14, 10.14]</w:t>
            </w:r>
          </w:p>
        </w:tc>
        <w:tc>
          <w:tcPr>
            <w:tcW w:w="1649" w:type="dxa"/>
          </w:tcPr>
          <w:p w14:paraId="3A7D6593" w14:textId="77777777" w:rsidR="001D4287" w:rsidRPr="00296F8E" w:rsidRDefault="00EE11FA" w:rsidP="005B4CE9">
            <w:pPr>
              <w:jc w:val="center"/>
            </w:pPr>
            <w:r w:rsidRPr="00296F8E">
              <w:t>-</w:t>
            </w:r>
          </w:p>
        </w:tc>
      </w:tr>
      <w:tr w:rsidR="001D4287" w:rsidRPr="00296F8E" w14:paraId="5E3CE9A2" w14:textId="77777777" w:rsidTr="00674587">
        <w:trPr>
          <w:trHeight w:val="255"/>
        </w:trPr>
        <w:tc>
          <w:tcPr>
            <w:tcW w:w="2216" w:type="dxa"/>
          </w:tcPr>
          <w:p w14:paraId="7C8C8474" w14:textId="77777777" w:rsidR="001D4287" w:rsidRPr="00296F8E" w:rsidRDefault="001D4287" w:rsidP="005B4CE9"/>
        </w:tc>
        <w:tc>
          <w:tcPr>
            <w:tcW w:w="1781" w:type="dxa"/>
            <w:vAlign w:val="bottom"/>
          </w:tcPr>
          <w:p w14:paraId="35C25B24" w14:textId="15F16A4D" w:rsidR="001D4287" w:rsidRPr="00296F8E" w:rsidRDefault="001D4287" w:rsidP="008B4871">
            <w:r w:rsidRPr="00296F8E">
              <w:t>Soya protein</w:t>
            </w:r>
            <w:r w:rsidR="00C253DA" w:rsidRPr="00296F8E">
              <w:t xml:space="preserve"> </w:t>
            </w:r>
            <w:r w:rsidR="00C253DA"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C253DA" w:rsidRPr="00296F8E">
              <w:fldChar w:fldCharType="separate"/>
            </w:r>
            <w:r w:rsidR="00B559D7" w:rsidRPr="00296F8E">
              <w:rPr>
                <w:noProof/>
              </w:rPr>
              <w:t>(14)</w:t>
            </w:r>
            <w:r w:rsidR="00C253DA" w:rsidRPr="00296F8E">
              <w:fldChar w:fldCharType="end"/>
            </w:r>
          </w:p>
        </w:tc>
        <w:tc>
          <w:tcPr>
            <w:tcW w:w="895" w:type="dxa"/>
            <w:vAlign w:val="bottom"/>
          </w:tcPr>
          <w:p w14:paraId="7C2F376F" w14:textId="77777777" w:rsidR="001D4287" w:rsidRPr="00296F8E" w:rsidRDefault="001D4287" w:rsidP="005B4CE9">
            <w:pPr>
              <w:jc w:val="center"/>
            </w:pPr>
            <w:r w:rsidRPr="00296F8E">
              <w:t>1</w:t>
            </w:r>
          </w:p>
        </w:tc>
        <w:tc>
          <w:tcPr>
            <w:tcW w:w="910" w:type="dxa"/>
            <w:vAlign w:val="bottom"/>
          </w:tcPr>
          <w:p w14:paraId="3A6EA8D7" w14:textId="77777777" w:rsidR="001D4287" w:rsidRPr="00296F8E" w:rsidRDefault="001D4287" w:rsidP="005B4CE9">
            <w:pPr>
              <w:jc w:val="center"/>
            </w:pPr>
            <w:r w:rsidRPr="00296F8E">
              <w:t>62</w:t>
            </w:r>
          </w:p>
        </w:tc>
        <w:tc>
          <w:tcPr>
            <w:tcW w:w="1900" w:type="dxa"/>
            <w:vAlign w:val="bottom"/>
          </w:tcPr>
          <w:p w14:paraId="42502256" w14:textId="77777777" w:rsidR="001D4287" w:rsidRPr="00296F8E" w:rsidRDefault="001D4287" w:rsidP="005B4CE9">
            <w:pPr>
              <w:jc w:val="center"/>
            </w:pPr>
            <w:r w:rsidRPr="00296F8E">
              <w:t>3.03 [-8.20, 14.26]</w:t>
            </w:r>
          </w:p>
        </w:tc>
        <w:tc>
          <w:tcPr>
            <w:tcW w:w="1649" w:type="dxa"/>
          </w:tcPr>
          <w:p w14:paraId="17421C1B" w14:textId="77777777" w:rsidR="001D4287" w:rsidRPr="00296F8E" w:rsidRDefault="00EE11FA" w:rsidP="005B4CE9">
            <w:pPr>
              <w:jc w:val="center"/>
            </w:pPr>
            <w:r w:rsidRPr="00296F8E">
              <w:t>-</w:t>
            </w:r>
          </w:p>
        </w:tc>
      </w:tr>
      <w:tr w:rsidR="00B067BB" w:rsidRPr="00296F8E" w14:paraId="43B22516" w14:textId="77777777" w:rsidTr="00674587">
        <w:tc>
          <w:tcPr>
            <w:tcW w:w="2216" w:type="dxa"/>
          </w:tcPr>
          <w:p w14:paraId="69F46898" w14:textId="77777777" w:rsidR="00B067BB" w:rsidRPr="00296F8E" w:rsidRDefault="00B067BB" w:rsidP="005B4CE9">
            <w:r w:rsidRPr="00296F8E">
              <w:t>Change in HOMA-IR</w:t>
            </w:r>
          </w:p>
          <w:p w14:paraId="61DBE409" w14:textId="3C2325E9" w:rsidR="00A674A1" w:rsidRPr="00296F8E" w:rsidRDefault="00A674A1" w:rsidP="005B4CE9">
            <w:r w:rsidRPr="00296F8E">
              <w:t>(uUI/ml x mmol/l)</w:t>
            </w:r>
          </w:p>
        </w:tc>
        <w:tc>
          <w:tcPr>
            <w:tcW w:w="1781" w:type="dxa"/>
          </w:tcPr>
          <w:p w14:paraId="4BC81498" w14:textId="77777777" w:rsidR="00B067BB" w:rsidRPr="00296F8E" w:rsidRDefault="00B067BB" w:rsidP="005B4CE9">
            <w:r w:rsidRPr="00296F8E">
              <w:t xml:space="preserve">All </w:t>
            </w:r>
          </w:p>
        </w:tc>
        <w:tc>
          <w:tcPr>
            <w:tcW w:w="895" w:type="dxa"/>
            <w:vAlign w:val="bottom"/>
          </w:tcPr>
          <w:p w14:paraId="55CAF790" w14:textId="77777777" w:rsidR="00B067BB" w:rsidRPr="00296F8E" w:rsidRDefault="00B067BB" w:rsidP="005B4CE9">
            <w:pPr>
              <w:jc w:val="center"/>
            </w:pPr>
            <w:r w:rsidRPr="00296F8E">
              <w:t>3</w:t>
            </w:r>
          </w:p>
        </w:tc>
        <w:tc>
          <w:tcPr>
            <w:tcW w:w="910" w:type="dxa"/>
            <w:vAlign w:val="bottom"/>
          </w:tcPr>
          <w:p w14:paraId="6688422D" w14:textId="77777777" w:rsidR="00B067BB" w:rsidRPr="00296F8E" w:rsidRDefault="00B067BB" w:rsidP="005B4CE9">
            <w:pPr>
              <w:jc w:val="center"/>
            </w:pPr>
            <w:r w:rsidRPr="00296F8E">
              <w:t>179</w:t>
            </w:r>
          </w:p>
        </w:tc>
        <w:tc>
          <w:tcPr>
            <w:tcW w:w="1900" w:type="dxa"/>
            <w:vAlign w:val="bottom"/>
          </w:tcPr>
          <w:p w14:paraId="145FA3A6" w14:textId="77777777" w:rsidR="00B067BB" w:rsidRPr="00296F8E" w:rsidRDefault="00B067BB" w:rsidP="005B4CE9">
            <w:pPr>
              <w:jc w:val="center"/>
            </w:pPr>
            <w:r w:rsidRPr="00296F8E">
              <w:t>-0.74 [-2.09, 0.61]</w:t>
            </w:r>
          </w:p>
        </w:tc>
        <w:tc>
          <w:tcPr>
            <w:tcW w:w="1649" w:type="dxa"/>
          </w:tcPr>
          <w:p w14:paraId="3415CEFA" w14:textId="77777777" w:rsidR="00B067BB" w:rsidRPr="00296F8E" w:rsidRDefault="00B067BB" w:rsidP="005B4CE9">
            <w:pPr>
              <w:jc w:val="center"/>
            </w:pPr>
            <w:r w:rsidRPr="00296F8E">
              <w:t>75</w:t>
            </w:r>
          </w:p>
        </w:tc>
      </w:tr>
      <w:tr w:rsidR="00B067BB" w:rsidRPr="00296F8E" w14:paraId="1EB250E3" w14:textId="77777777" w:rsidTr="00674587">
        <w:tc>
          <w:tcPr>
            <w:tcW w:w="2216" w:type="dxa"/>
          </w:tcPr>
          <w:p w14:paraId="244595C9" w14:textId="77777777" w:rsidR="00B067BB" w:rsidRPr="00296F8E" w:rsidRDefault="00B067BB" w:rsidP="005B4CE9"/>
        </w:tc>
        <w:tc>
          <w:tcPr>
            <w:tcW w:w="1781" w:type="dxa"/>
            <w:vAlign w:val="bottom"/>
          </w:tcPr>
          <w:p w14:paraId="1C8FFCDD" w14:textId="77777777" w:rsidR="00B067BB" w:rsidRPr="00296F8E" w:rsidRDefault="00B067BB" w:rsidP="005B4CE9">
            <w:r w:rsidRPr="00296F8E">
              <w:t>DASH</w:t>
            </w:r>
          </w:p>
        </w:tc>
        <w:tc>
          <w:tcPr>
            <w:tcW w:w="895" w:type="dxa"/>
            <w:vAlign w:val="bottom"/>
          </w:tcPr>
          <w:p w14:paraId="5AE470A4" w14:textId="77777777" w:rsidR="00B067BB" w:rsidRPr="00296F8E" w:rsidRDefault="00B067BB" w:rsidP="005B4CE9">
            <w:pPr>
              <w:jc w:val="center"/>
            </w:pPr>
            <w:r w:rsidRPr="00296F8E">
              <w:t>0</w:t>
            </w:r>
          </w:p>
        </w:tc>
        <w:tc>
          <w:tcPr>
            <w:tcW w:w="910" w:type="dxa"/>
            <w:vAlign w:val="bottom"/>
          </w:tcPr>
          <w:p w14:paraId="08C232ED" w14:textId="77777777" w:rsidR="00B067BB" w:rsidRPr="00296F8E" w:rsidRDefault="00B067BB" w:rsidP="005B4CE9">
            <w:pPr>
              <w:jc w:val="center"/>
            </w:pPr>
            <w:r w:rsidRPr="00296F8E">
              <w:t>0</w:t>
            </w:r>
          </w:p>
        </w:tc>
        <w:tc>
          <w:tcPr>
            <w:tcW w:w="1900" w:type="dxa"/>
            <w:vAlign w:val="bottom"/>
          </w:tcPr>
          <w:p w14:paraId="1D285E6E" w14:textId="77777777" w:rsidR="00B067BB" w:rsidRPr="00296F8E" w:rsidRDefault="00B067BB" w:rsidP="005B4CE9">
            <w:pPr>
              <w:jc w:val="center"/>
            </w:pPr>
            <w:r w:rsidRPr="00296F8E">
              <w:t>Not estimable</w:t>
            </w:r>
          </w:p>
        </w:tc>
        <w:tc>
          <w:tcPr>
            <w:tcW w:w="1649" w:type="dxa"/>
          </w:tcPr>
          <w:p w14:paraId="30BB5B82" w14:textId="77777777" w:rsidR="00B067BB" w:rsidRPr="00296F8E" w:rsidRDefault="00B067BB" w:rsidP="005B4CE9">
            <w:pPr>
              <w:jc w:val="center"/>
            </w:pPr>
            <w:r w:rsidRPr="00296F8E">
              <w:t>-</w:t>
            </w:r>
          </w:p>
        </w:tc>
      </w:tr>
      <w:tr w:rsidR="00B067BB" w:rsidRPr="00296F8E" w14:paraId="1D4C753B" w14:textId="77777777" w:rsidTr="00674587">
        <w:tc>
          <w:tcPr>
            <w:tcW w:w="2216" w:type="dxa"/>
          </w:tcPr>
          <w:p w14:paraId="39D5D2F5" w14:textId="77777777" w:rsidR="00B067BB" w:rsidRPr="00296F8E" w:rsidRDefault="00B067BB" w:rsidP="005B4CE9"/>
        </w:tc>
        <w:tc>
          <w:tcPr>
            <w:tcW w:w="1781" w:type="dxa"/>
            <w:vAlign w:val="bottom"/>
          </w:tcPr>
          <w:p w14:paraId="5B0AC736" w14:textId="3FAC2D6C" w:rsidR="00B067BB" w:rsidRPr="00296F8E" w:rsidRDefault="00B067BB" w:rsidP="00B559D7">
            <w:r w:rsidRPr="00296F8E">
              <w:t xml:space="preserve">Low </w:t>
            </w:r>
            <w:r w:rsidR="00490AC1" w:rsidRPr="00296F8E">
              <w:t>carbohydrate</w:t>
            </w:r>
            <w:r w:rsidR="006E1D7C" w:rsidRPr="00296F8E">
              <w:t xml:space="preserve"> </w:t>
            </w:r>
            <w:r w:rsidR="006E1D7C" w:rsidRPr="00296F8E">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00B559D7" w:rsidRPr="00296F8E">
              <w:instrText xml:space="preserve"> ADDIN EN.CITE </w:instrText>
            </w:r>
            <w:r w:rsidR="00B559D7" w:rsidRPr="00296F8E">
              <w:fldChar w:fldCharType="begin">
                <w:fldData xml:space="preserve">PEVuZE5vdGU+PENpdGU+PEF1dGhvcj5IZXJuYW5kZXo8L0F1dGhvcj48WWVhcj4yMDE2PC9ZZWFy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</w:fldData>
              </w:fldChar>
            </w:r>
            <w:r w:rsidR="00B559D7" w:rsidRPr="00296F8E">
              <w:instrText xml:space="preserve"> ADDIN EN.CITE.DATA </w:instrText>
            </w:r>
            <w:r w:rsidR="00B559D7" w:rsidRPr="00296F8E">
              <w:fldChar w:fldCharType="end"/>
            </w:r>
            <w:r w:rsidR="006E1D7C" w:rsidRPr="00296F8E">
              <w:fldChar w:fldCharType="separate"/>
            </w:r>
            <w:r w:rsidR="00B559D7" w:rsidRPr="00296F8E">
              <w:rPr>
                <w:noProof/>
              </w:rPr>
              <w:t>(12)</w:t>
            </w:r>
            <w:r w:rsidR="006E1D7C" w:rsidRPr="00296F8E">
              <w:fldChar w:fldCharType="end"/>
            </w:r>
            <w:r w:rsidR="006E1D7C" w:rsidRPr="00296F8E">
              <w:t xml:space="preserve"> </w:t>
            </w:r>
          </w:p>
        </w:tc>
        <w:tc>
          <w:tcPr>
            <w:tcW w:w="895" w:type="dxa"/>
            <w:vAlign w:val="bottom"/>
          </w:tcPr>
          <w:p w14:paraId="47894406" w14:textId="77777777" w:rsidR="00B067BB" w:rsidRPr="00296F8E" w:rsidRDefault="00B067BB" w:rsidP="005B4CE9">
            <w:pPr>
              <w:jc w:val="center"/>
            </w:pPr>
            <w:r w:rsidRPr="00296F8E">
              <w:t>1</w:t>
            </w:r>
          </w:p>
        </w:tc>
        <w:tc>
          <w:tcPr>
            <w:tcW w:w="910" w:type="dxa"/>
            <w:vAlign w:val="bottom"/>
          </w:tcPr>
          <w:p w14:paraId="7803791C" w14:textId="77777777" w:rsidR="00B067BB" w:rsidRPr="00296F8E" w:rsidRDefault="00B067BB" w:rsidP="005B4CE9">
            <w:pPr>
              <w:jc w:val="center"/>
            </w:pPr>
            <w:r w:rsidRPr="00296F8E">
              <w:t>12</w:t>
            </w:r>
          </w:p>
        </w:tc>
        <w:tc>
          <w:tcPr>
            <w:tcW w:w="1900" w:type="dxa"/>
            <w:vAlign w:val="bottom"/>
          </w:tcPr>
          <w:p w14:paraId="384A2CB2" w14:textId="77777777" w:rsidR="00B067BB" w:rsidRPr="00296F8E" w:rsidRDefault="00B067BB" w:rsidP="005B4CE9">
            <w:pPr>
              <w:jc w:val="center"/>
            </w:pPr>
            <w:r w:rsidRPr="00296F8E">
              <w:t>0.60 [-1.90, 3.10]</w:t>
            </w:r>
          </w:p>
        </w:tc>
        <w:tc>
          <w:tcPr>
            <w:tcW w:w="1649" w:type="dxa"/>
          </w:tcPr>
          <w:p w14:paraId="10A17685" w14:textId="77777777" w:rsidR="00B067BB" w:rsidRPr="00296F8E" w:rsidRDefault="00B067BB" w:rsidP="005B4CE9">
            <w:pPr>
              <w:jc w:val="center"/>
            </w:pPr>
            <w:r w:rsidRPr="00296F8E">
              <w:t>-</w:t>
            </w:r>
          </w:p>
        </w:tc>
      </w:tr>
      <w:tr w:rsidR="00B067BB" w:rsidRPr="00296F8E" w14:paraId="6D840FE6" w14:textId="77777777" w:rsidTr="00674587">
        <w:tc>
          <w:tcPr>
            <w:tcW w:w="2216" w:type="dxa"/>
          </w:tcPr>
          <w:p w14:paraId="193A12A8" w14:textId="77777777" w:rsidR="00B067BB" w:rsidRPr="00296F8E" w:rsidRDefault="00B067BB" w:rsidP="005B4CE9"/>
        </w:tc>
        <w:tc>
          <w:tcPr>
            <w:tcW w:w="1781" w:type="dxa"/>
            <w:vAlign w:val="bottom"/>
          </w:tcPr>
          <w:p w14:paraId="63EA6FAD" w14:textId="1D8CE7B5" w:rsidR="00B067BB" w:rsidRPr="00296F8E" w:rsidRDefault="00B067BB" w:rsidP="00BE2CA9">
            <w:r w:rsidRPr="00296F8E">
              <w:t>Soya protein</w:t>
            </w:r>
            <w:r w:rsidR="006E1D7C" w:rsidRPr="00296F8E">
              <w:t xml:space="preserve"> </w:t>
            </w:r>
            <w:r w:rsidR="006E1D7C"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 </w:instrText>
            </w:r>
            <w:r w:rsidR="00BE2CA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DATA </w:instrText>
            </w:r>
            <w:r w:rsidR="00BE2CA9" w:rsidRPr="00296F8E">
              <w:fldChar w:fldCharType="end"/>
            </w:r>
            <w:r w:rsidR="006E1D7C" w:rsidRPr="00296F8E">
              <w:fldChar w:fldCharType="separate"/>
            </w:r>
            <w:r w:rsidR="00BE2CA9" w:rsidRPr="00296F8E">
              <w:rPr>
                <w:noProof/>
              </w:rPr>
              <w:t>(26)</w:t>
            </w:r>
            <w:r w:rsidR="006E1D7C" w:rsidRPr="00296F8E">
              <w:fldChar w:fldCharType="end"/>
            </w:r>
          </w:p>
        </w:tc>
        <w:tc>
          <w:tcPr>
            <w:tcW w:w="895" w:type="dxa"/>
            <w:vAlign w:val="bottom"/>
          </w:tcPr>
          <w:p w14:paraId="33CB25FA" w14:textId="77777777" w:rsidR="00B067BB" w:rsidRPr="00296F8E" w:rsidRDefault="00B067BB" w:rsidP="005B4CE9">
            <w:pPr>
              <w:jc w:val="center"/>
            </w:pPr>
            <w:r w:rsidRPr="00296F8E">
              <w:t>1</w:t>
            </w:r>
          </w:p>
        </w:tc>
        <w:tc>
          <w:tcPr>
            <w:tcW w:w="910" w:type="dxa"/>
            <w:vAlign w:val="bottom"/>
          </w:tcPr>
          <w:p w14:paraId="137CB167" w14:textId="77777777" w:rsidR="00B067BB" w:rsidRPr="00296F8E" w:rsidRDefault="00B067BB" w:rsidP="005B4CE9">
            <w:pPr>
              <w:jc w:val="center"/>
            </w:pPr>
            <w:r w:rsidRPr="00296F8E">
              <w:t>68</w:t>
            </w:r>
          </w:p>
        </w:tc>
        <w:tc>
          <w:tcPr>
            <w:tcW w:w="1900" w:type="dxa"/>
            <w:vAlign w:val="bottom"/>
          </w:tcPr>
          <w:p w14:paraId="31AE7E22" w14:textId="77777777" w:rsidR="00B067BB" w:rsidRPr="00296F8E" w:rsidRDefault="00B067BB" w:rsidP="005B4CE9">
            <w:pPr>
              <w:jc w:val="center"/>
            </w:pPr>
            <w:r w:rsidRPr="00296F8E">
              <w:t>-2.00 [-3.17, -0.83]</w:t>
            </w:r>
          </w:p>
        </w:tc>
        <w:tc>
          <w:tcPr>
            <w:tcW w:w="1649" w:type="dxa"/>
          </w:tcPr>
          <w:p w14:paraId="0E299D4B" w14:textId="77777777" w:rsidR="00B067BB" w:rsidRPr="00296F8E" w:rsidRDefault="00B067BB" w:rsidP="005B4CE9">
            <w:pPr>
              <w:jc w:val="center"/>
            </w:pPr>
            <w:r w:rsidRPr="00296F8E">
              <w:t>-</w:t>
            </w:r>
          </w:p>
        </w:tc>
      </w:tr>
      <w:tr w:rsidR="00B067BB" w:rsidRPr="00296F8E" w14:paraId="6EE10F00" w14:textId="77777777" w:rsidTr="00674587">
        <w:tc>
          <w:tcPr>
            <w:tcW w:w="2216" w:type="dxa"/>
          </w:tcPr>
          <w:p w14:paraId="7E62D998" w14:textId="77777777" w:rsidR="00B067BB" w:rsidRPr="00296F8E" w:rsidRDefault="00B067BB" w:rsidP="005B4CE9"/>
        </w:tc>
        <w:tc>
          <w:tcPr>
            <w:tcW w:w="1781" w:type="dxa"/>
            <w:vAlign w:val="bottom"/>
          </w:tcPr>
          <w:p w14:paraId="3142A3EA" w14:textId="219BFFF3" w:rsidR="00B067BB" w:rsidRPr="00296F8E" w:rsidRDefault="00B067BB" w:rsidP="008B4871">
            <w:r w:rsidRPr="00296F8E">
              <w:t>Behavior</w:t>
            </w:r>
            <w:r w:rsidR="00021C90" w:rsidRPr="00296F8E">
              <w:t xml:space="preserve"> </w:t>
            </w:r>
            <w:r w:rsidR="00021C90"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021C90" w:rsidRPr="00296F8E">
              <w:fldChar w:fldCharType="separate"/>
            </w:r>
            <w:r w:rsidR="00BE2CA9" w:rsidRPr="00296F8E">
              <w:rPr>
                <w:noProof/>
              </w:rPr>
              <w:t>(23)</w:t>
            </w:r>
            <w:r w:rsidR="00021C90" w:rsidRPr="00296F8E">
              <w:fldChar w:fldCharType="end"/>
            </w:r>
          </w:p>
        </w:tc>
        <w:tc>
          <w:tcPr>
            <w:tcW w:w="895" w:type="dxa"/>
            <w:vAlign w:val="bottom"/>
          </w:tcPr>
          <w:p w14:paraId="6497200C" w14:textId="77777777" w:rsidR="00B067BB" w:rsidRPr="00296F8E" w:rsidRDefault="00B067BB" w:rsidP="005B4CE9">
            <w:pPr>
              <w:jc w:val="center"/>
            </w:pPr>
            <w:r w:rsidRPr="00296F8E">
              <w:t>1</w:t>
            </w:r>
          </w:p>
        </w:tc>
        <w:tc>
          <w:tcPr>
            <w:tcW w:w="910" w:type="dxa"/>
            <w:vAlign w:val="bottom"/>
          </w:tcPr>
          <w:p w14:paraId="14B5569C" w14:textId="77777777" w:rsidR="00B067BB" w:rsidRPr="00296F8E" w:rsidRDefault="00B067BB" w:rsidP="005B4CE9">
            <w:pPr>
              <w:jc w:val="center"/>
            </w:pPr>
            <w:r w:rsidRPr="00296F8E">
              <w:t>99</w:t>
            </w:r>
          </w:p>
        </w:tc>
        <w:tc>
          <w:tcPr>
            <w:tcW w:w="1900" w:type="dxa"/>
            <w:vAlign w:val="bottom"/>
          </w:tcPr>
          <w:p w14:paraId="0BC867E1" w14:textId="77777777" w:rsidR="00B067BB" w:rsidRPr="00296F8E" w:rsidRDefault="00B067BB" w:rsidP="005B4CE9">
            <w:pPr>
              <w:jc w:val="center"/>
            </w:pPr>
            <w:r w:rsidRPr="00296F8E">
              <w:t>-0.30 [-0.71, 0.11]</w:t>
            </w:r>
          </w:p>
        </w:tc>
        <w:tc>
          <w:tcPr>
            <w:tcW w:w="1649" w:type="dxa"/>
          </w:tcPr>
          <w:p w14:paraId="2245E7F9" w14:textId="77777777" w:rsidR="00B067BB" w:rsidRPr="00296F8E" w:rsidRDefault="00B067BB" w:rsidP="005B4CE9">
            <w:pPr>
              <w:jc w:val="center"/>
            </w:pPr>
            <w:r w:rsidRPr="00296F8E">
              <w:t>-</w:t>
            </w:r>
          </w:p>
        </w:tc>
      </w:tr>
      <w:tr w:rsidR="00B067BB" w:rsidRPr="00296F8E" w14:paraId="29A128EA" w14:textId="77777777" w:rsidTr="00674587">
        <w:tc>
          <w:tcPr>
            <w:tcW w:w="2216" w:type="dxa"/>
          </w:tcPr>
          <w:p w14:paraId="4B096125" w14:textId="2B722B25" w:rsidR="00B067BB" w:rsidRPr="00296F8E" w:rsidRDefault="00B067BB" w:rsidP="005B4CE9">
            <w:r w:rsidRPr="00296F8E">
              <w:t>Change in HbA1c</w:t>
            </w:r>
            <w:r w:rsidR="00A674A1" w:rsidRPr="00296F8E">
              <w:t xml:space="preserve"> (%)</w:t>
            </w:r>
          </w:p>
        </w:tc>
        <w:tc>
          <w:tcPr>
            <w:tcW w:w="1781" w:type="dxa"/>
          </w:tcPr>
          <w:p w14:paraId="41E0A2E1" w14:textId="77777777" w:rsidR="00B067BB" w:rsidRPr="00296F8E" w:rsidRDefault="00B067BB" w:rsidP="005B4CE9">
            <w:r w:rsidRPr="00296F8E">
              <w:t>All</w:t>
            </w:r>
          </w:p>
        </w:tc>
        <w:tc>
          <w:tcPr>
            <w:tcW w:w="895" w:type="dxa"/>
            <w:vAlign w:val="bottom"/>
          </w:tcPr>
          <w:p w14:paraId="61D574CB" w14:textId="77777777" w:rsidR="00B067BB" w:rsidRPr="00296F8E" w:rsidRDefault="00B067BB" w:rsidP="005B4CE9">
            <w:pPr>
              <w:jc w:val="center"/>
            </w:pPr>
            <w:r w:rsidRPr="00296F8E">
              <w:t>5</w:t>
            </w:r>
          </w:p>
        </w:tc>
        <w:tc>
          <w:tcPr>
            <w:tcW w:w="910" w:type="dxa"/>
            <w:vAlign w:val="bottom"/>
          </w:tcPr>
          <w:p w14:paraId="54EE6E88" w14:textId="77777777" w:rsidR="00B067BB" w:rsidRPr="00296F8E" w:rsidRDefault="00B067BB" w:rsidP="005B4CE9">
            <w:pPr>
              <w:jc w:val="center"/>
            </w:pPr>
            <w:r w:rsidRPr="00296F8E">
              <w:t>353</w:t>
            </w:r>
          </w:p>
        </w:tc>
        <w:tc>
          <w:tcPr>
            <w:tcW w:w="1900" w:type="dxa"/>
            <w:vAlign w:val="bottom"/>
          </w:tcPr>
          <w:p w14:paraId="5A1328A1" w14:textId="77777777" w:rsidR="00B067BB" w:rsidRPr="00296F8E" w:rsidRDefault="00B067BB" w:rsidP="005B4CE9">
            <w:pPr>
              <w:jc w:val="center"/>
            </w:pPr>
            <w:r w:rsidRPr="00296F8E">
              <w:t>-0.03 [-0.11, 0.05]</w:t>
            </w:r>
          </w:p>
        </w:tc>
        <w:tc>
          <w:tcPr>
            <w:tcW w:w="1649" w:type="dxa"/>
          </w:tcPr>
          <w:p w14:paraId="2C0A7E6F" w14:textId="77777777" w:rsidR="00B067BB" w:rsidRPr="00296F8E" w:rsidRDefault="00B067BB" w:rsidP="005B4CE9">
            <w:pPr>
              <w:jc w:val="center"/>
            </w:pPr>
            <w:r w:rsidRPr="00296F8E">
              <w:t>87</w:t>
            </w:r>
          </w:p>
        </w:tc>
      </w:tr>
      <w:tr w:rsidR="00B067BB" w:rsidRPr="00296F8E" w14:paraId="06F2EDC5" w14:textId="77777777" w:rsidTr="00674587">
        <w:tc>
          <w:tcPr>
            <w:tcW w:w="2216" w:type="dxa"/>
          </w:tcPr>
          <w:p w14:paraId="26AB6284" w14:textId="77777777" w:rsidR="00B067BB" w:rsidRPr="00296F8E" w:rsidRDefault="00B067BB" w:rsidP="005B4CE9"/>
        </w:tc>
        <w:tc>
          <w:tcPr>
            <w:tcW w:w="1781" w:type="dxa"/>
            <w:vAlign w:val="bottom"/>
          </w:tcPr>
          <w:p w14:paraId="17EF1CB3" w14:textId="5EA6EC8F" w:rsidR="00B067BB" w:rsidRPr="00296F8E" w:rsidRDefault="00B067BB" w:rsidP="008B4871">
            <w:r w:rsidRPr="00296F8E">
              <w:t>Low GI</w:t>
            </w:r>
            <w:r w:rsidR="003D2F46" w:rsidRPr="00296F8E">
              <w:t xml:space="preserve"> </w:t>
            </w:r>
            <w:r w:rsidR="003D2F46" w:rsidRPr="00296F8E">
              <w:fldChar w:fldCharType="begin">
                <w:fldData xml:space="preserve">PEVuZE5vdGU+PENpdGU+PEF1dGhvcj5Mb3VpZTwvQXV0aG9yPjxZZWFyPjIwMTE8L1llYXI+PFJl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</w:fldData>
              </w:fldChar>
            </w:r>
            <w:r w:rsidR="008B4871" w:rsidRPr="00296F8E">
              <w:instrText xml:space="preserve"> ADDIN EN.CITE </w:instrText>
            </w:r>
            <w:r w:rsidR="008B4871" w:rsidRPr="00296F8E">
              <w:fldChar w:fldCharType="begin">
                <w:fldData xml:space="preserve">PEVuZE5vdGU+PENpdGU+PEF1dGhvcj5Mb3VpZTwvQXV0aG9yPjxZZWFyPjIwMTE8L1llYXI+PFJl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</w:fldData>
              </w:fldChar>
            </w:r>
            <w:r w:rsidR="008B4871" w:rsidRPr="00296F8E">
              <w:instrText xml:space="preserve"> ADDIN EN.CITE.DATA </w:instrText>
            </w:r>
            <w:r w:rsidR="008B4871" w:rsidRPr="00296F8E">
              <w:fldChar w:fldCharType="end"/>
            </w:r>
            <w:r w:rsidR="003D2F46" w:rsidRPr="00296F8E">
              <w:fldChar w:fldCharType="separate"/>
            </w:r>
            <w:r w:rsidR="00BE2CA9" w:rsidRPr="00296F8E">
              <w:rPr>
                <w:noProof/>
              </w:rPr>
              <w:t>(28; 29)</w:t>
            </w:r>
            <w:r w:rsidR="003D2F46" w:rsidRPr="00296F8E">
              <w:fldChar w:fldCharType="end"/>
            </w:r>
          </w:p>
        </w:tc>
        <w:tc>
          <w:tcPr>
            <w:tcW w:w="895" w:type="dxa"/>
            <w:vAlign w:val="bottom"/>
          </w:tcPr>
          <w:p w14:paraId="4B2CC216" w14:textId="77777777" w:rsidR="00B067BB" w:rsidRPr="00296F8E" w:rsidRDefault="00B067BB" w:rsidP="005B4CE9">
            <w:pPr>
              <w:jc w:val="center"/>
            </w:pPr>
            <w:r w:rsidRPr="00296F8E">
              <w:t>2</w:t>
            </w:r>
          </w:p>
        </w:tc>
        <w:tc>
          <w:tcPr>
            <w:tcW w:w="910" w:type="dxa"/>
            <w:vAlign w:val="bottom"/>
          </w:tcPr>
          <w:p w14:paraId="0F1EB5A3" w14:textId="77777777" w:rsidR="00B067BB" w:rsidRPr="00296F8E" w:rsidRDefault="00B067BB" w:rsidP="005B4CE9">
            <w:pPr>
              <w:jc w:val="center"/>
            </w:pPr>
            <w:r w:rsidRPr="00296F8E">
              <w:t>167</w:t>
            </w:r>
          </w:p>
        </w:tc>
        <w:tc>
          <w:tcPr>
            <w:tcW w:w="1900" w:type="dxa"/>
            <w:vAlign w:val="bottom"/>
          </w:tcPr>
          <w:p w14:paraId="282AFA6B" w14:textId="77777777" w:rsidR="00B067BB" w:rsidRPr="00296F8E" w:rsidRDefault="00B067BB" w:rsidP="005B4CE9">
            <w:pPr>
              <w:jc w:val="center"/>
            </w:pPr>
            <w:r w:rsidRPr="00296F8E">
              <w:t>0.01 [-0.02, 0.03]</w:t>
            </w:r>
          </w:p>
        </w:tc>
        <w:tc>
          <w:tcPr>
            <w:tcW w:w="1649" w:type="dxa"/>
          </w:tcPr>
          <w:p w14:paraId="13D5AA4C" w14:textId="77777777" w:rsidR="00B067BB" w:rsidRPr="00296F8E" w:rsidRDefault="00B067BB" w:rsidP="005B4CE9">
            <w:pPr>
              <w:jc w:val="center"/>
            </w:pPr>
            <w:r w:rsidRPr="00296F8E">
              <w:t>0</w:t>
            </w:r>
          </w:p>
        </w:tc>
      </w:tr>
      <w:tr w:rsidR="00B067BB" w:rsidRPr="00296F8E" w14:paraId="5AC034FC" w14:textId="77777777" w:rsidTr="00674587">
        <w:tc>
          <w:tcPr>
            <w:tcW w:w="2216" w:type="dxa"/>
          </w:tcPr>
          <w:p w14:paraId="30984EF9" w14:textId="77777777" w:rsidR="00B067BB" w:rsidRPr="00296F8E" w:rsidRDefault="00B067BB" w:rsidP="005B4CE9"/>
        </w:tc>
        <w:tc>
          <w:tcPr>
            <w:tcW w:w="1781" w:type="dxa"/>
            <w:vAlign w:val="bottom"/>
          </w:tcPr>
          <w:p w14:paraId="5E1A66F8" w14:textId="77777777" w:rsidR="00B067BB" w:rsidRPr="00296F8E" w:rsidRDefault="00B067BB" w:rsidP="005B4CE9">
            <w:r w:rsidRPr="00296F8E">
              <w:t>DASH</w:t>
            </w:r>
          </w:p>
        </w:tc>
        <w:tc>
          <w:tcPr>
            <w:tcW w:w="895" w:type="dxa"/>
            <w:vAlign w:val="bottom"/>
          </w:tcPr>
          <w:p w14:paraId="35ED20FF" w14:textId="77777777" w:rsidR="00B067BB" w:rsidRPr="00296F8E" w:rsidRDefault="00B067BB" w:rsidP="005B4CE9">
            <w:pPr>
              <w:jc w:val="center"/>
            </w:pPr>
            <w:r w:rsidRPr="00296F8E">
              <w:t>0</w:t>
            </w:r>
          </w:p>
        </w:tc>
        <w:tc>
          <w:tcPr>
            <w:tcW w:w="910" w:type="dxa"/>
            <w:vAlign w:val="bottom"/>
          </w:tcPr>
          <w:p w14:paraId="65179580" w14:textId="77777777" w:rsidR="00B067BB" w:rsidRPr="00296F8E" w:rsidRDefault="00B067BB" w:rsidP="005B4CE9">
            <w:pPr>
              <w:jc w:val="center"/>
            </w:pPr>
            <w:r w:rsidRPr="00296F8E">
              <w:t>0</w:t>
            </w:r>
          </w:p>
        </w:tc>
        <w:tc>
          <w:tcPr>
            <w:tcW w:w="1900" w:type="dxa"/>
            <w:vAlign w:val="bottom"/>
          </w:tcPr>
          <w:p w14:paraId="54CF388C" w14:textId="77777777" w:rsidR="00B067BB" w:rsidRPr="00296F8E" w:rsidRDefault="00B067BB" w:rsidP="005B4CE9">
            <w:pPr>
              <w:jc w:val="center"/>
            </w:pPr>
            <w:r w:rsidRPr="00296F8E">
              <w:t>Not estimable</w:t>
            </w:r>
          </w:p>
        </w:tc>
        <w:tc>
          <w:tcPr>
            <w:tcW w:w="1649" w:type="dxa"/>
          </w:tcPr>
          <w:p w14:paraId="2CB94607" w14:textId="77777777" w:rsidR="00B067BB" w:rsidRPr="00296F8E" w:rsidRDefault="00B067BB" w:rsidP="005B4CE9">
            <w:pPr>
              <w:jc w:val="center"/>
            </w:pPr>
            <w:r w:rsidRPr="00296F8E">
              <w:t>-</w:t>
            </w:r>
          </w:p>
        </w:tc>
      </w:tr>
      <w:tr w:rsidR="00B067BB" w:rsidRPr="00296F8E" w14:paraId="3165A0DE" w14:textId="77777777" w:rsidTr="00674587">
        <w:tc>
          <w:tcPr>
            <w:tcW w:w="2216" w:type="dxa"/>
          </w:tcPr>
          <w:p w14:paraId="1ABD9B77" w14:textId="77777777" w:rsidR="00B067BB" w:rsidRPr="00296F8E" w:rsidRDefault="00B067BB" w:rsidP="005B4CE9"/>
        </w:tc>
        <w:tc>
          <w:tcPr>
            <w:tcW w:w="1781" w:type="dxa"/>
            <w:vAlign w:val="bottom"/>
          </w:tcPr>
          <w:p w14:paraId="7701D7A1" w14:textId="6FE565FA" w:rsidR="00B067BB" w:rsidRPr="00296F8E" w:rsidRDefault="00B067BB" w:rsidP="008B4871">
            <w:r w:rsidRPr="00296F8E">
              <w:t>Fat modification</w:t>
            </w:r>
            <w:r w:rsidR="003D2F46" w:rsidRPr="00296F8E">
              <w:t xml:space="preserve"> </w:t>
            </w:r>
            <w:r w:rsidR="003D2F46" w:rsidRPr="00296F8E">
              <w:fldChar w:fldCharType="begin">
                <w:fldData xml:space="preserve">PEVuZE5vdGU+PENpdGU+PEF1dGhvcj5MYXVzenVzPC9BdXRob3I+PFllYXI+MjAwMTwvWWVhcj48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KTwvRGlzcGxheVRleHQ+PHJlY29y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=
</w:fldData>
              </w:fldChar>
            </w:r>
            <w:r w:rsidR="008B4871" w:rsidRPr="00296F8E">
              <w:instrText xml:space="preserve"> ADDIN EN.CITE.DATA </w:instrText>
            </w:r>
            <w:r w:rsidR="008B4871" w:rsidRPr="00296F8E">
              <w:fldChar w:fldCharType="end"/>
            </w:r>
            <w:r w:rsidR="003D2F46" w:rsidRPr="00296F8E">
              <w:fldChar w:fldCharType="separate"/>
            </w:r>
            <w:r w:rsidR="00BE2CA9" w:rsidRPr="00296F8E">
              <w:rPr>
                <w:noProof/>
              </w:rPr>
              <w:t>(27)</w:t>
            </w:r>
            <w:r w:rsidR="003D2F46" w:rsidRPr="00296F8E">
              <w:fldChar w:fldCharType="end"/>
            </w:r>
          </w:p>
        </w:tc>
        <w:tc>
          <w:tcPr>
            <w:tcW w:w="895" w:type="dxa"/>
            <w:vAlign w:val="bottom"/>
          </w:tcPr>
          <w:p w14:paraId="1CBA2C8F" w14:textId="77777777" w:rsidR="00B067BB" w:rsidRPr="00296F8E" w:rsidRDefault="00B067BB" w:rsidP="005B4CE9">
            <w:pPr>
              <w:jc w:val="center"/>
            </w:pPr>
            <w:r w:rsidRPr="00296F8E">
              <w:t>1</w:t>
            </w:r>
          </w:p>
        </w:tc>
        <w:tc>
          <w:tcPr>
            <w:tcW w:w="910" w:type="dxa"/>
            <w:vAlign w:val="bottom"/>
          </w:tcPr>
          <w:p w14:paraId="2D4C212C" w14:textId="77777777" w:rsidR="00B067BB" w:rsidRPr="00296F8E" w:rsidRDefault="00B067BB" w:rsidP="005B4CE9">
            <w:pPr>
              <w:jc w:val="center"/>
            </w:pPr>
            <w:r w:rsidRPr="00296F8E">
              <w:t>25</w:t>
            </w:r>
          </w:p>
        </w:tc>
        <w:tc>
          <w:tcPr>
            <w:tcW w:w="1900" w:type="dxa"/>
            <w:vAlign w:val="bottom"/>
          </w:tcPr>
          <w:p w14:paraId="5CA169CD" w14:textId="77777777" w:rsidR="00B067BB" w:rsidRPr="00296F8E" w:rsidRDefault="00B067BB" w:rsidP="005B4CE9">
            <w:pPr>
              <w:jc w:val="center"/>
            </w:pPr>
            <w:r w:rsidRPr="00296F8E">
              <w:t>0.10 [-0.14, 0.34]</w:t>
            </w:r>
          </w:p>
        </w:tc>
        <w:tc>
          <w:tcPr>
            <w:tcW w:w="1649" w:type="dxa"/>
          </w:tcPr>
          <w:p w14:paraId="3764CEFD" w14:textId="77777777" w:rsidR="00B067BB" w:rsidRPr="00296F8E" w:rsidRDefault="00B067BB" w:rsidP="005B4CE9">
            <w:pPr>
              <w:jc w:val="center"/>
            </w:pPr>
            <w:r w:rsidRPr="00296F8E">
              <w:t>-</w:t>
            </w:r>
          </w:p>
        </w:tc>
      </w:tr>
      <w:tr w:rsidR="00B067BB" w:rsidRPr="00296F8E" w14:paraId="3C8935DA" w14:textId="77777777" w:rsidTr="00674587">
        <w:tc>
          <w:tcPr>
            <w:tcW w:w="2216" w:type="dxa"/>
          </w:tcPr>
          <w:p w14:paraId="22D94023" w14:textId="77777777" w:rsidR="00B067BB" w:rsidRPr="00296F8E" w:rsidRDefault="00B067BB" w:rsidP="005B4CE9"/>
        </w:tc>
        <w:tc>
          <w:tcPr>
            <w:tcW w:w="1781" w:type="dxa"/>
            <w:vAlign w:val="bottom"/>
          </w:tcPr>
          <w:p w14:paraId="037E503E" w14:textId="0639C58D" w:rsidR="00B067BB" w:rsidRPr="00296F8E" w:rsidRDefault="00B067BB" w:rsidP="008B4871">
            <w:r w:rsidRPr="00296F8E">
              <w:t>Soya protein</w:t>
            </w:r>
            <w:r w:rsidR="003D2F46" w:rsidRPr="00296F8E">
              <w:t xml:space="preserve"> </w:t>
            </w:r>
            <w:r w:rsidR="003D2F46"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3D2F46" w:rsidRPr="00296F8E">
              <w:fldChar w:fldCharType="separate"/>
            </w:r>
            <w:r w:rsidR="00B559D7" w:rsidRPr="00296F8E">
              <w:rPr>
                <w:noProof/>
              </w:rPr>
              <w:t>(14)</w:t>
            </w:r>
            <w:r w:rsidR="003D2F46" w:rsidRPr="00296F8E">
              <w:fldChar w:fldCharType="end"/>
            </w:r>
          </w:p>
        </w:tc>
        <w:tc>
          <w:tcPr>
            <w:tcW w:w="895" w:type="dxa"/>
            <w:vAlign w:val="bottom"/>
          </w:tcPr>
          <w:p w14:paraId="1FD8FF9E" w14:textId="77777777" w:rsidR="00B067BB" w:rsidRPr="00296F8E" w:rsidRDefault="00B067BB" w:rsidP="005B4CE9">
            <w:pPr>
              <w:jc w:val="center"/>
            </w:pPr>
            <w:r w:rsidRPr="00296F8E">
              <w:t>1</w:t>
            </w:r>
          </w:p>
        </w:tc>
        <w:tc>
          <w:tcPr>
            <w:tcW w:w="910" w:type="dxa"/>
            <w:vAlign w:val="bottom"/>
          </w:tcPr>
          <w:p w14:paraId="62D30080" w14:textId="77777777" w:rsidR="00B067BB" w:rsidRPr="00296F8E" w:rsidRDefault="00B067BB" w:rsidP="005B4CE9">
            <w:pPr>
              <w:jc w:val="center"/>
            </w:pPr>
            <w:r w:rsidRPr="00296F8E">
              <w:t>62</w:t>
            </w:r>
          </w:p>
        </w:tc>
        <w:tc>
          <w:tcPr>
            <w:tcW w:w="1900" w:type="dxa"/>
            <w:vAlign w:val="bottom"/>
          </w:tcPr>
          <w:p w14:paraId="53C71FDE" w14:textId="77777777" w:rsidR="00B067BB" w:rsidRPr="00296F8E" w:rsidRDefault="00B067BB" w:rsidP="005B4CE9">
            <w:pPr>
              <w:jc w:val="center"/>
            </w:pPr>
            <w:r w:rsidRPr="00296F8E">
              <w:t>-0.01 [-0.07, 0.05]</w:t>
            </w:r>
          </w:p>
        </w:tc>
        <w:tc>
          <w:tcPr>
            <w:tcW w:w="1649" w:type="dxa"/>
          </w:tcPr>
          <w:p w14:paraId="191E5AAC" w14:textId="77777777" w:rsidR="00B067BB" w:rsidRPr="00296F8E" w:rsidRDefault="00B067BB" w:rsidP="005B4CE9">
            <w:pPr>
              <w:jc w:val="center"/>
            </w:pPr>
            <w:r w:rsidRPr="00296F8E">
              <w:t>-</w:t>
            </w:r>
          </w:p>
        </w:tc>
      </w:tr>
      <w:tr w:rsidR="00B067BB" w:rsidRPr="00296F8E" w14:paraId="4177B3CE" w14:textId="77777777" w:rsidTr="00674587">
        <w:tc>
          <w:tcPr>
            <w:tcW w:w="2216" w:type="dxa"/>
          </w:tcPr>
          <w:p w14:paraId="76E3BCF7" w14:textId="77777777" w:rsidR="00B067BB" w:rsidRPr="00296F8E" w:rsidRDefault="00B067BB" w:rsidP="005B4CE9"/>
        </w:tc>
        <w:tc>
          <w:tcPr>
            <w:tcW w:w="1781" w:type="dxa"/>
            <w:vAlign w:val="bottom"/>
          </w:tcPr>
          <w:p w14:paraId="19D54898" w14:textId="49C661C4" w:rsidR="00B067BB" w:rsidRPr="00296F8E" w:rsidRDefault="00B067BB" w:rsidP="008B4871">
            <w:r w:rsidRPr="00296F8E">
              <w:t>Behavior</w:t>
            </w:r>
            <w:r w:rsidR="003D2F46" w:rsidRPr="00296F8E">
              <w:t xml:space="preserve"> </w:t>
            </w:r>
            <w:r w:rsidR="003D2F46"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3D2F46" w:rsidRPr="00296F8E">
              <w:fldChar w:fldCharType="separate"/>
            </w:r>
            <w:r w:rsidR="00BE2CA9" w:rsidRPr="00296F8E">
              <w:rPr>
                <w:noProof/>
              </w:rPr>
              <w:t>(23)</w:t>
            </w:r>
            <w:r w:rsidR="003D2F46" w:rsidRPr="00296F8E">
              <w:fldChar w:fldCharType="end"/>
            </w:r>
          </w:p>
        </w:tc>
        <w:tc>
          <w:tcPr>
            <w:tcW w:w="895" w:type="dxa"/>
            <w:vAlign w:val="bottom"/>
          </w:tcPr>
          <w:p w14:paraId="264EA23F" w14:textId="77777777" w:rsidR="00B067BB" w:rsidRPr="00296F8E" w:rsidRDefault="00B067BB" w:rsidP="005B4CE9">
            <w:pPr>
              <w:jc w:val="center"/>
            </w:pPr>
            <w:r w:rsidRPr="00296F8E">
              <w:t>1</w:t>
            </w:r>
          </w:p>
        </w:tc>
        <w:tc>
          <w:tcPr>
            <w:tcW w:w="910" w:type="dxa"/>
            <w:vAlign w:val="bottom"/>
          </w:tcPr>
          <w:p w14:paraId="31B3191D" w14:textId="77777777" w:rsidR="00B067BB" w:rsidRPr="00296F8E" w:rsidRDefault="00B067BB" w:rsidP="005B4CE9">
            <w:pPr>
              <w:jc w:val="center"/>
            </w:pPr>
            <w:r w:rsidRPr="00296F8E">
              <w:t>99</w:t>
            </w:r>
          </w:p>
        </w:tc>
        <w:tc>
          <w:tcPr>
            <w:tcW w:w="1900" w:type="dxa"/>
            <w:vAlign w:val="bottom"/>
          </w:tcPr>
          <w:p w14:paraId="3ED7394A" w14:textId="77777777" w:rsidR="00B067BB" w:rsidRPr="00296F8E" w:rsidRDefault="00B067BB" w:rsidP="005B4CE9">
            <w:pPr>
              <w:jc w:val="center"/>
            </w:pPr>
            <w:r w:rsidRPr="00296F8E">
              <w:t>-0.19 [-0.26, -0.12]</w:t>
            </w:r>
          </w:p>
        </w:tc>
        <w:tc>
          <w:tcPr>
            <w:tcW w:w="1649" w:type="dxa"/>
          </w:tcPr>
          <w:p w14:paraId="61BD97DC" w14:textId="77777777" w:rsidR="00B067BB" w:rsidRPr="00296F8E" w:rsidRDefault="00B067BB" w:rsidP="005B4CE9">
            <w:pPr>
              <w:jc w:val="center"/>
            </w:pPr>
            <w:r w:rsidRPr="00296F8E">
              <w:t>-</w:t>
            </w:r>
          </w:p>
        </w:tc>
      </w:tr>
      <w:tr w:rsidR="00B067BB" w:rsidRPr="00296F8E" w14:paraId="5353052C" w14:textId="77777777" w:rsidTr="00674587">
        <w:tc>
          <w:tcPr>
            <w:tcW w:w="2216" w:type="dxa"/>
          </w:tcPr>
          <w:p w14:paraId="2839BA5B" w14:textId="77777777" w:rsidR="00B067BB" w:rsidRPr="00296F8E" w:rsidRDefault="00B067BB" w:rsidP="005B4CE9"/>
        </w:tc>
        <w:tc>
          <w:tcPr>
            <w:tcW w:w="1781" w:type="dxa"/>
            <w:vAlign w:val="bottom"/>
          </w:tcPr>
          <w:p w14:paraId="49AF0AB4" w14:textId="77777777" w:rsidR="00B067BB" w:rsidRPr="00296F8E" w:rsidRDefault="00B067BB" w:rsidP="005B4CE9">
            <w:r w:rsidRPr="00296F8E">
              <w:t>Ethnic diet</w:t>
            </w:r>
          </w:p>
        </w:tc>
        <w:tc>
          <w:tcPr>
            <w:tcW w:w="895" w:type="dxa"/>
            <w:vAlign w:val="bottom"/>
          </w:tcPr>
          <w:p w14:paraId="5B3A6678" w14:textId="77777777" w:rsidR="00B067BB" w:rsidRPr="00296F8E" w:rsidRDefault="00B067BB" w:rsidP="005B4CE9">
            <w:pPr>
              <w:jc w:val="center"/>
            </w:pPr>
            <w:r w:rsidRPr="00296F8E">
              <w:t>0</w:t>
            </w:r>
          </w:p>
        </w:tc>
        <w:tc>
          <w:tcPr>
            <w:tcW w:w="910" w:type="dxa"/>
            <w:vAlign w:val="bottom"/>
          </w:tcPr>
          <w:p w14:paraId="6A79E395" w14:textId="77777777" w:rsidR="00B067BB" w:rsidRPr="00296F8E" w:rsidRDefault="00B067BB" w:rsidP="005B4CE9">
            <w:pPr>
              <w:jc w:val="center"/>
            </w:pPr>
            <w:r w:rsidRPr="00296F8E">
              <w:t>0</w:t>
            </w:r>
          </w:p>
        </w:tc>
        <w:tc>
          <w:tcPr>
            <w:tcW w:w="1900" w:type="dxa"/>
            <w:vAlign w:val="bottom"/>
          </w:tcPr>
          <w:p w14:paraId="611CAABC" w14:textId="77777777" w:rsidR="00B067BB" w:rsidRPr="00296F8E" w:rsidRDefault="00B067BB" w:rsidP="005B4CE9">
            <w:pPr>
              <w:jc w:val="center"/>
            </w:pPr>
            <w:r w:rsidRPr="00296F8E">
              <w:t>Not estimable</w:t>
            </w:r>
          </w:p>
        </w:tc>
        <w:tc>
          <w:tcPr>
            <w:tcW w:w="1649" w:type="dxa"/>
          </w:tcPr>
          <w:p w14:paraId="23CEE5CF" w14:textId="77777777" w:rsidR="00B067BB" w:rsidRPr="00296F8E" w:rsidRDefault="00B067BB" w:rsidP="005B4CE9">
            <w:pPr>
              <w:jc w:val="center"/>
            </w:pPr>
            <w:r w:rsidRPr="00296F8E">
              <w:t>-</w:t>
            </w:r>
          </w:p>
        </w:tc>
      </w:tr>
      <w:tr w:rsidR="00B067BB" w:rsidRPr="00296F8E" w14:paraId="6CD2A260" w14:textId="77777777" w:rsidTr="00674587">
        <w:tc>
          <w:tcPr>
            <w:tcW w:w="2216" w:type="dxa"/>
          </w:tcPr>
          <w:p w14:paraId="32FA540F" w14:textId="77777777" w:rsidR="00B067BB" w:rsidRPr="00296F8E" w:rsidRDefault="00B067BB" w:rsidP="005B4CE9"/>
        </w:tc>
        <w:tc>
          <w:tcPr>
            <w:tcW w:w="1781" w:type="dxa"/>
            <w:vAlign w:val="bottom"/>
          </w:tcPr>
          <w:p w14:paraId="48778C94" w14:textId="77777777" w:rsidR="00B067BB" w:rsidRPr="00296F8E" w:rsidRDefault="00B067BB" w:rsidP="005B4CE9"/>
        </w:tc>
        <w:tc>
          <w:tcPr>
            <w:tcW w:w="895" w:type="dxa"/>
            <w:vAlign w:val="bottom"/>
          </w:tcPr>
          <w:p w14:paraId="2D58EE65" w14:textId="77777777" w:rsidR="00B067BB" w:rsidRPr="00296F8E" w:rsidRDefault="00B067BB" w:rsidP="005B4CE9">
            <w:pPr>
              <w:jc w:val="center"/>
            </w:pPr>
          </w:p>
        </w:tc>
        <w:tc>
          <w:tcPr>
            <w:tcW w:w="910" w:type="dxa"/>
            <w:vAlign w:val="bottom"/>
          </w:tcPr>
          <w:p w14:paraId="47BE705B" w14:textId="77777777" w:rsidR="00B067BB" w:rsidRPr="00296F8E" w:rsidRDefault="00B067BB" w:rsidP="005B4CE9">
            <w:pPr>
              <w:jc w:val="center"/>
            </w:pPr>
          </w:p>
        </w:tc>
        <w:tc>
          <w:tcPr>
            <w:tcW w:w="1900" w:type="dxa"/>
            <w:vAlign w:val="bottom"/>
          </w:tcPr>
          <w:p w14:paraId="6FE940D3" w14:textId="77777777" w:rsidR="00B067BB" w:rsidRPr="00296F8E" w:rsidRDefault="00B067BB" w:rsidP="005B4CE9">
            <w:pPr>
              <w:jc w:val="center"/>
            </w:pPr>
            <w:r w:rsidRPr="00296F8E">
              <w:t>Relative Risk [95% CI]</w:t>
            </w:r>
          </w:p>
        </w:tc>
        <w:tc>
          <w:tcPr>
            <w:tcW w:w="1649" w:type="dxa"/>
          </w:tcPr>
          <w:p w14:paraId="6268E2D3" w14:textId="77777777" w:rsidR="00B067BB" w:rsidRPr="00296F8E" w:rsidRDefault="00B067BB" w:rsidP="005B4CE9">
            <w:pPr>
              <w:jc w:val="center"/>
            </w:pPr>
          </w:p>
        </w:tc>
      </w:tr>
      <w:tr w:rsidR="00B067BB" w:rsidRPr="00296F8E" w14:paraId="6932CD40" w14:textId="77777777" w:rsidTr="00674587">
        <w:tc>
          <w:tcPr>
            <w:tcW w:w="2216" w:type="dxa"/>
          </w:tcPr>
          <w:p w14:paraId="67AC2207" w14:textId="5E393180" w:rsidR="00B067BB" w:rsidRPr="00296F8E" w:rsidRDefault="003A112E" w:rsidP="005B4CE9">
            <w:r w:rsidRPr="00296F8E">
              <w:lastRenderedPageBreak/>
              <w:t>Medication</w:t>
            </w:r>
            <w:r w:rsidR="00A674A1" w:rsidRPr="00296F8E">
              <w:t xml:space="preserve"> treatment</w:t>
            </w:r>
          </w:p>
        </w:tc>
        <w:tc>
          <w:tcPr>
            <w:tcW w:w="1781" w:type="dxa"/>
          </w:tcPr>
          <w:p w14:paraId="51A248C6" w14:textId="77777777" w:rsidR="00B067BB" w:rsidRPr="00296F8E" w:rsidRDefault="00B067BB" w:rsidP="005B4CE9">
            <w:r w:rsidRPr="00296F8E">
              <w:t>All</w:t>
            </w:r>
          </w:p>
        </w:tc>
        <w:tc>
          <w:tcPr>
            <w:tcW w:w="895" w:type="dxa"/>
            <w:vAlign w:val="bottom"/>
          </w:tcPr>
          <w:p w14:paraId="59CEB2CA" w14:textId="77777777" w:rsidR="00B067BB" w:rsidRPr="00296F8E" w:rsidRDefault="00B067BB" w:rsidP="005B4CE9">
            <w:pPr>
              <w:jc w:val="center"/>
            </w:pPr>
            <w:r w:rsidRPr="00296F8E">
              <w:t>11</w:t>
            </w:r>
          </w:p>
        </w:tc>
        <w:tc>
          <w:tcPr>
            <w:tcW w:w="910" w:type="dxa"/>
            <w:vAlign w:val="bottom"/>
          </w:tcPr>
          <w:p w14:paraId="69ADC792" w14:textId="77777777" w:rsidR="00B067BB" w:rsidRPr="00296F8E" w:rsidRDefault="00B067BB" w:rsidP="005B4CE9">
            <w:pPr>
              <w:jc w:val="center"/>
            </w:pPr>
            <w:r w:rsidRPr="00296F8E">
              <w:t>884</w:t>
            </w:r>
          </w:p>
        </w:tc>
        <w:tc>
          <w:tcPr>
            <w:tcW w:w="1900" w:type="dxa"/>
            <w:vAlign w:val="bottom"/>
          </w:tcPr>
          <w:p w14:paraId="4ACE2439" w14:textId="77777777" w:rsidR="00B067BB" w:rsidRPr="00296F8E" w:rsidRDefault="00B067BB" w:rsidP="005B4CE9">
            <w:pPr>
              <w:jc w:val="center"/>
            </w:pPr>
            <w:r w:rsidRPr="00296F8E">
              <w:t>0.82 [0.65, 1.04]</w:t>
            </w:r>
          </w:p>
        </w:tc>
        <w:tc>
          <w:tcPr>
            <w:tcW w:w="1649" w:type="dxa"/>
          </w:tcPr>
          <w:p w14:paraId="61508608" w14:textId="77777777" w:rsidR="00B067BB" w:rsidRPr="00296F8E" w:rsidRDefault="00B067BB" w:rsidP="005B4CE9">
            <w:pPr>
              <w:jc w:val="center"/>
            </w:pPr>
            <w:r w:rsidRPr="00296F8E">
              <w:t>24</w:t>
            </w:r>
          </w:p>
        </w:tc>
      </w:tr>
      <w:tr w:rsidR="00B067BB" w:rsidRPr="00296F8E" w14:paraId="055D27F4" w14:textId="77777777" w:rsidTr="00674587">
        <w:tc>
          <w:tcPr>
            <w:tcW w:w="2216" w:type="dxa"/>
          </w:tcPr>
          <w:p w14:paraId="5CF9031D" w14:textId="77777777" w:rsidR="00B067BB" w:rsidRPr="00296F8E" w:rsidRDefault="00B067BB" w:rsidP="005B4CE9"/>
        </w:tc>
        <w:tc>
          <w:tcPr>
            <w:tcW w:w="1781" w:type="dxa"/>
            <w:vAlign w:val="bottom"/>
          </w:tcPr>
          <w:p w14:paraId="57F95AD5" w14:textId="1EFB0776" w:rsidR="00B067BB" w:rsidRPr="00296F8E" w:rsidRDefault="00B067BB" w:rsidP="008B4871">
            <w:r w:rsidRPr="00296F8E">
              <w:t>Low GI</w:t>
            </w:r>
            <w:r w:rsidR="00C8533E" w:rsidRPr="00296F8E">
              <w:t xml:space="preserve"> </w:t>
            </w:r>
            <w:r w:rsidR="00C8533E"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3; 25; 28; 29)</w:t>
            </w:r>
            <w:r w:rsidR="00C8533E" w:rsidRPr="00296F8E">
              <w:fldChar w:fldCharType="end"/>
            </w:r>
          </w:p>
        </w:tc>
        <w:tc>
          <w:tcPr>
            <w:tcW w:w="895" w:type="dxa"/>
            <w:vAlign w:val="bottom"/>
          </w:tcPr>
          <w:p w14:paraId="141E7B6B" w14:textId="77777777" w:rsidR="00B067BB" w:rsidRPr="00296F8E" w:rsidRDefault="00B067BB" w:rsidP="005B4CE9">
            <w:pPr>
              <w:jc w:val="center"/>
            </w:pPr>
            <w:r w:rsidRPr="00296F8E">
              <w:t>4</w:t>
            </w:r>
          </w:p>
        </w:tc>
        <w:tc>
          <w:tcPr>
            <w:tcW w:w="910" w:type="dxa"/>
            <w:vAlign w:val="bottom"/>
          </w:tcPr>
          <w:p w14:paraId="707169C5" w14:textId="77777777" w:rsidR="00B067BB" w:rsidRPr="00296F8E" w:rsidRDefault="00B067BB" w:rsidP="005B4CE9">
            <w:pPr>
              <w:jc w:val="center"/>
            </w:pPr>
            <w:r w:rsidRPr="00296F8E">
              <w:t>293</w:t>
            </w:r>
          </w:p>
        </w:tc>
        <w:tc>
          <w:tcPr>
            <w:tcW w:w="1900" w:type="dxa"/>
            <w:vAlign w:val="bottom"/>
          </w:tcPr>
          <w:p w14:paraId="49F3A9B8" w14:textId="77777777" w:rsidR="00B067BB" w:rsidRPr="00296F8E" w:rsidRDefault="00B067BB" w:rsidP="005B4CE9">
            <w:pPr>
              <w:jc w:val="center"/>
            </w:pPr>
            <w:r w:rsidRPr="00296F8E">
              <w:t>0.80 [0.55, 1.14]</w:t>
            </w:r>
          </w:p>
        </w:tc>
        <w:tc>
          <w:tcPr>
            <w:tcW w:w="1649" w:type="dxa"/>
          </w:tcPr>
          <w:p w14:paraId="23C2DB20" w14:textId="77777777" w:rsidR="00B067BB" w:rsidRPr="00296F8E" w:rsidRDefault="00B067BB" w:rsidP="005B4CE9">
            <w:pPr>
              <w:jc w:val="center"/>
            </w:pPr>
            <w:r w:rsidRPr="00296F8E">
              <w:t>34</w:t>
            </w:r>
          </w:p>
        </w:tc>
      </w:tr>
      <w:tr w:rsidR="00B067BB" w:rsidRPr="00296F8E" w14:paraId="610C6628" w14:textId="77777777" w:rsidTr="00674587">
        <w:tc>
          <w:tcPr>
            <w:tcW w:w="2216" w:type="dxa"/>
          </w:tcPr>
          <w:p w14:paraId="61D2807F" w14:textId="77777777" w:rsidR="00B067BB" w:rsidRPr="00296F8E" w:rsidRDefault="00B067BB" w:rsidP="005B4CE9"/>
        </w:tc>
        <w:tc>
          <w:tcPr>
            <w:tcW w:w="1781" w:type="dxa"/>
            <w:vAlign w:val="bottom"/>
          </w:tcPr>
          <w:p w14:paraId="63988591" w14:textId="77777777" w:rsidR="00B067BB" w:rsidRPr="00296F8E" w:rsidRDefault="00B067BB" w:rsidP="005B4CE9">
            <w:r w:rsidRPr="00296F8E">
              <w:t>DASH</w:t>
            </w:r>
          </w:p>
        </w:tc>
        <w:tc>
          <w:tcPr>
            <w:tcW w:w="895" w:type="dxa"/>
            <w:vAlign w:val="bottom"/>
          </w:tcPr>
          <w:p w14:paraId="6D48E80F" w14:textId="77777777" w:rsidR="00B067BB" w:rsidRPr="00296F8E" w:rsidRDefault="00B067BB" w:rsidP="005B4CE9">
            <w:pPr>
              <w:jc w:val="center"/>
            </w:pPr>
            <w:r w:rsidRPr="00296F8E">
              <w:t>0</w:t>
            </w:r>
          </w:p>
        </w:tc>
        <w:tc>
          <w:tcPr>
            <w:tcW w:w="910" w:type="dxa"/>
            <w:vAlign w:val="bottom"/>
          </w:tcPr>
          <w:p w14:paraId="20FB863B" w14:textId="77777777" w:rsidR="00B067BB" w:rsidRPr="00296F8E" w:rsidRDefault="00B067BB" w:rsidP="005B4CE9">
            <w:pPr>
              <w:jc w:val="center"/>
            </w:pPr>
            <w:r w:rsidRPr="00296F8E">
              <w:t>0</w:t>
            </w:r>
          </w:p>
        </w:tc>
        <w:tc>
          <w:tcPr>
            <w:tcW w:w="1900" w:type="dxa"/>
            <w:vAlign w:val="bottom"/>
          </w:tcPr>
          <w:p w14:paraId="6C5945CB" w14:textId="77777777" w:rsidR="00B067BB" w:rsidRPr="00296F8E" w:rsidRDefault="00B067BB" w:rsidP="005B4CE9">
            <w:pPr>
              <w:jc w:val="center"/>
            </w:pPr>
            <w:r w:rsidRPr="00296F8E">
              <w:t>Not estimable</w:t>
            </w:r>
          </w:p>
        </w:tc>
        <w:tc>
          <w:tcPr>
            <w:tcW w:w="1649" w:type="dxa"/>
          </w:tcPr>
          <w:p w14:paraId="37D77E13" w14:textId="77777777" w:rsidR="00B067BB" w:rsidRPr="00296F8E" w:rsidRDefault="00B067BB" w:rsidP="005B4CE9">
            <w:pPr>
              <w:jc w:val="center"/>
            </w:pPr>
            <w:r w:rsidRPr="00296F8E">
              <w:t>-</w:t>
            </w:r>
          </w:p>
        </w:tc>
      </w:tr>
      <w:tr w:rsidR="00B067BB" w:rsidRPr="00296F8E" w14:paraId="3F093210" w14:textId="77777777" w:rsidTr="00674587">
        <w:tc>
          <w:tcPr>
            <w:tcW w:w="2216" w:type="dxa"/>
          </w:tcPr>
          <w:p w14:paraId="33B802C5" w14:textId="77777777" w:rsidR="00B067BB" w:rsidRPr="00296F8E" w:rsidRDefault="00B067BB" w:rsidP="005B4CE9"/>
        </w:tc>
        <w:tc>
          <w:tcPr>
            <w:tcW w:w="1781" w:type="dxa"/>
            <w:vAlign w:val="bottom"/>
          </w:tcPr>
          <w:p w14:paraId="354F0B2C" w14:textId="7A8CE37C" w:rsidR="00B067BB" w:rsidRPr="00296F8E" w:rsidRDefault="00B067BB" w:rsidP="008B4871">
            <w:r w:rsidRPr="00296F8E">
              <w:t xml:space="preserve">Low </w:t>
            </w:r>
            <w:r w:rsidR="00490AC1" w:rsidRPr="00296F8E">
              <w:t>carbohydrate</w:t>
            </w:r>
            <w:r w:rsidR="00C8533E" w:rsidRPr="00296F8E">
              <w:t xml:space="preserve"> </w:t>
            </w:r>
            <w:r w:rsidR="00C8533E"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 </w:instrText>
            </w:r>
            <w:r w:rsidR="008B4871"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30)</w:t>
            </w:r>
            <w:r w:rsidR="00C8533E" w:rsidRPr="00296F8E">
              <w:fldChar w:fldCharType="end"/>
            </w:r>
          </w:p>
        </w:tc>
        <w:tc>
          <w:tcPr>
            <w:tcW w:w="895" w:type="dxa"/>
            <w:vAlign w:val="bottom"/>
          </w:tcPr>
          <w:p w14:paraId="346C5507" w14:textId="77777777" w:rsidR="00B067BB" w:rsidRPr="00296F8E" w:rsidRDefault="00B067BB" w:rsidP="005B4CE9">
            <w:pPr>
              <w:jc w:val="center"/>
            </w:pPr>
            <w:r w:rsidRPr="00296F8E">
              <w:t>1</w:t>
            </w:r>
          </w:p>
        </w:tc>
        <w:tc>
          <w:tcPr>
            <w:tcW w:w="910" w:type="dxa"/>
            <w:vAlign w:val="bottom"/>
          </w:tcPr>
          <w:p w14:paraId="3B06B04E" w14:textId="77777777" w:rsidR="00B067BB" w:rsidRPr="00296F8E" w:rsidRDefault="00B067BB" w:rsidP="005B4CE9">
            <w:pPr>
              <w:jc w:val="center"/>
            </w:pPr>
            <w:r w:rsidRPr="00296F8E">
              <w:t>150</w:t>
            </w:r>
          </w:p>
        </w:tc>
        <w:tc>
          <w:tcPr>
            <w:tcW w:w="1900" w:type="dxa"/>
            <w:vAlign w:val="bottom"/>
          </w:tcPr>
          <w:p w14:paraId="0AA6741C" w14:textId="77777777" w:rsidR="00B067BB" w:rsidRPr="00296F8E" w:rsidRDefault="00B067BB" w:rsidP="005B4CE9">
            <w:pPr>
              <w:jc w:val="center"/>
            </w:pPr>
            <w:r w:rsidRPr="00296F8E">
              <w:t>1.00 [0.75, 1.34]</w:t>
            </w:r>
          </w:p>
        </w:tc>
        <w:tc>
          <w:tcPr>
            <w:tcW w:w="1649" w:type="dxa"/>
          </w:tcPr>
          <w:p w14:paraId="2EC10C7F" w14:textId="77777777" w:rsidR="00B067BB" w:rsidRPr="00296F8E" w:rsidRDefault="00B067BB" w:rsidP="005B4CE9">
            <w:pPr>
              <w:jc w:val="center"/>
            </w:pPr>
            <w:r w:rsidRPr="00296F8E">
              <w:t>-</w:t>
            </w:r>
          </w:p>
        </w:tc>
      </w:tr>
      <w:tr w:rsidR="00B067BB" w:rsidRPr="00296F8E" w14:paraId="48160224" w14:textId="77777777" w:rsidTr="00674587">
        <w:tc>
          <w:tcPr>
            <w:tcW w:w="2216" w:type="dxa"/>
          </w:tcPr>
          <w:p w14:paraId="5ED2660E" w14:textId="77777777" w:rsidR="00B067BB" w:rsidRPr="00296F8E" w:rsidRDefault="00B067BB" w:rsidP="005B4CE9"/>
        </w:tc>
        <w:tc>
          <w:tcPr>
            <w:tcW w:w="1781" w:type="dxa"/>
            <w:vAlign w:val="bottom"/>
          </w:tcPr>
          <w:p w14:paraId="48A2038C" w14:textId="03273AAA" w:rsidR="00B067BB" w:rsidRPr="00296F8E" w:rsidRDefault="00595BE6" w:rsidP="008B4871">
            <w:r w:rsidRPr="00296F8E">
              <w:t xml:space="preserve">Energy restriction </w:t>
            </w:r>
            <w:r w:rsidR="002F652D"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002F652D" w:rsidRPr="00296F8E">
              <w:fldChar w:fldCharType="separate"/>
            </w:r>
            <w:r w:rsidR="00BE2CA9" w:rsidRPr="00296F8E">
              <w:rPr>
                <w:noProof/>
              </w:rPr>
              <w:t>(31)</w:t>
            </w:r>
            <w:r w:rsidR="002F652D" w:rsidRPr="00296F8E">
              <w:fldChar w:fldCharType="end"/>
            </w:r>
          </w:p>
        </w:tc>
        <w:tc>
          <w:tcPr>
            <w:tcW w:w="895" w:type="dxa"/>
            <w:vAlign w:val="bottom"/>
          </w:tcPr>
          <w:p w14:paraId="0A6EF13F" w14:textId="77777777" w:rsidR="00B067BB" w:rsidRPr="00296F8E" w:rsidRDefault="00B067BB" w:rsidP="005B4CE9">
            <w:pPr>
              <w:jc w:val="center"/>
            </w:pPr>
            <w:r w:rsidRPr="00296F8E">
              <w:t>1</w:t>
            </w:r>
          </w:p>
        </w:tc>
        <w:tc>
          <w:tcPr>
            <w:tcW w:w="910" w:type="dxa"/>
            <w:vAlign w:val="bottom"/>
          </w:tcPr>
          <w:p w14:paraId="5D29BA21" w14:textId="77777777" w:rsidR="00B067BB" w:rsidRPr="00296F8E" w:rsidRDefault="00B067BB" w:rsidP="005B4CE9">
            <w:pPr>
              <w:jc w:val="center"/>
            </w:pPr>
            <w:r w:rsidRPr="00296F8E">
              <w:t>117</w:t>
            </w:r>
          </w:p>
        </w:tc>
        <w:tc>
          <w:tcPr>
            <w:tcW w:w="1900" w:type="dxa"/>
            <w:vAlign w:val="bottom"/>
          </w:tcPr>
          <w:p w14:paraId="24D65F54" w14:textId="77777777" w:rsidR="00B067BB" w:rsidRPr="00296F8E" w:rsidRDefault="00B067BB" w:rsidP="005B4CE9">
            <w:pPr>
              <w:jc w:val="center"/>
            </w:pPr>
            <w:r w:rsidRPr="00296F8E">
              <w:t>1.05 [0.47, 2.34]</w:t>
            </w:r>
          </w:p>
        </w:tc>
        <w:tc>
          <w:tcPr>
            <w:tcW w:w="1649" w:type="dxa"/>
          </w:tcPr>
          <w:p w14:paraId="4F13DD1A" w14:textId="77777777" w:rsidR="00B067BB" w:rsidRPr="00296F8E" w:rsidRDefault="00B067BB" w:rsidP="005B4CE9">
            <w:pPr>
              <w:jc w:val="center"/>
            </w:pPr>
            <w:r w:rsidRPr="00296F8E">
              <w:t>-</w:t>
            </w:r>
          </w:p>
        </w:tc>
      </w:tr>
      <w:tr w:rsidR="00B067BB" w:rsidRPr="00296F8E" w14:paraId="61609F1A" w14:textId="77777777" w:rsidTr="00674587">
        <w:tc>
          <w:tcPr>
            <w:tcW w:w="2216" w:type="dxa"/>
          </w:tcPr>
          <w:p w14:paraId="0F5CF4CD" w14:textId="77777777" w:rsidR="00B067BB" w:rsidRPr="00296F8E" w:rsidRDefault="00B067BB" w:rsidP="005B4CE9"/>
        </w:tc>
        <w:tc>
          <w:tcPr>
            <w:tcW w:w="1781" w:type="dxa"/>
            <w:vAlign w:val="bottom"/>
          </w:tcPr>
          <w:p w14:paraId="7C280827" w14:textId="33AA13AD" w:rsidR="00B067BB" w:rsidRPr="00296F8E" w:rsidRDefault="00B067BB" w:rsidP="008B4871">
            <w:r w:rsidRPr="00296F8E">
              <w:t>Fat modification</w:t>
            </w:r>
            <w:r w:rsidR="00EA23BF" w:rsidRPr="00296F8E">
              <w:t xml:space="preserve"> </w:t>
            </w:r>
            <w:r w:rsidR="00EA23BF"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 </w:instrText>
            </w:r>
            <w:r w:rsidR="008B4871"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DATA </w:instrText>
            </w:r>
            <w:r w:rsidR="008B4871" w:rsidRPr="00296F8E">
              <w:fldChar w:fldCharType="end"/>
            </w:r>
            <w:r w:rsidR="00EA23BF" w:rsidRPr="00296F8E">
              <w:fldChar w:fldCharType="separate"/>
            </w:r>
            <w:r w:rsidR="00BE2CA9" w:rsidRPr="00296F8E">
              <w:rPr>
                <w:noProof/>
              </w:rPr>
              <w:t>(34)</w:t>
            </w:r>
            <w:r w:rsidR="00EA23BF" w:rsidRPr="00296F8E">
              <w:fldChar w:fldCharType="end"/>
            </w:r>
          </w:p>
        </w:tc>
        <w:tc>
          <w:tcPr>
            <w:tcW w:w="895" w:type="dxa"/>
            <w:vAlign w:val="bottom"/>
          </w:tcPr>
          <w:p w14:paraId="26CDBC67" w14:textId="77777777" w:rsidR="00B067BB" w:rsidRPr="00296F8E" w:rsidRDefault="00B067BB" w:rsidP="005B4CE9">
            <w:pPr>
              <w:jc w:val="center"/>
            </w:pPr>
            <w:r w:rsidRPr="00296F8E">
              <w:t>1</w:t>
            </w:r>
          </w:p>
        </w:tc>
        <w:tc>
          <w:tcPr>
            <w:tcW w:w="910" w:type="dxa"/>
            <w:vAlign w:val="bottom"/>
          </w:tcPr>
          <w:p w14:paraId="3DC17530" w14:textId="77777777" w:rsidR="00B067BB" w:rsidRPr="00296F8E" w:rsidRDefault="00B067BB" w:rsidP="005B4CE9">
            <w:pPr>
              <w:jc w:val="center"/>
            </w:pPr>
            <w:r w:rsidRPr="00296F8E">
              <w:t>84</w:t>
            </w:r>
          </w:p>
        </w:tc>
        <w:tc>
          <w:tcPr>
            <w:tcW w:w="1900" w:type="dxa"/>
            <w:vAlign w:val="bottom"/>
          </w:tcPr>
          <w:p w14:paraId="41B98E00" w14:textId="77777777" w:rsidR="00B067BB" w:rsidRPr="00296F8E" w:rsidRDefault="00B067BB" w:rsidP="005B4CE9">
            <w:pPr>
              <w:jc w:val="center"/>
            </w:pPr>
            <w:r w:rsidRPr="00296F8E">
              <w:t>Not estimable</w:t>
            </w:r>
          </w:p>
        </w:tc>
        <w:tc>
          <w:tcPr>
            <w:tcW w:w="1649" w:type="dxa"/>
          </w:tcPr>
          <w:p w14:paraId="06896E7F" w14:textId="77777777" w:rsidR="00B067BB" w:rsidRPr="00296F8E" w:rsidRDefault="00B067BB" w:rsidP="005B4CE9">
            <w:pPr>
              <w:jc w:val="center"/>
            </w:pPr>
            <w:r w:rsidRPr="00296F8E">
              <w:t>-</w:t>
            </w:r>
          </w:p>
        </w:tc>
      </w:tr>
      <w:tr w:rsidR="00B067BB" w:rsidRPr="00296F8E" w14:paraId="350E5A47" w14:textId="77777777" w:rsidTr="00674587">
        <w:tc>
          <w:tcPr>
            <w:tcW w:w="2216" w:type="dxa"/>
          </w:tcPr>
          <w:p w14:paraId="52C4A5A6" w14:textId="77777777" w:rsidR="00B067BB" w:rsidRPr="00296F8E" w:rsidRDefault="00B067BB" w:rsidP="005B4CE9"/>
        </w:tc>
        <w:tc>
          <w:tcPr>
            <w:tcW w:w="1781" w:type="dxa"/>
            <w:vAlign w:val="bottom"/>
          </w:tcPr>
          <w:p w14:paraId="5D13BF26" w14:textId="15F4E7A5" w:rsidR="00B067BB" w:rsidRPr="00296F8E" w:rsidRDefault="00B067BB" w:rsidP="008B4871">
            <w:r w:rsidRPr="00296F8E">
              <w:t>Soya protein</w:t>
            </w:r>
            <w:r w:rsidR="00C8533E" w:rsidRPr="00296F8E">
              <w:t xml:space="preserve"> </w:t>
            </w:r>
            <w:r w:rsidR="00C8533E"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4; 26)</w:t>
            </w:r>
            <w:r w:rsidR="00C8533E" w:rsidRPr="00296F8E">
              <w:fldChar w:fldCharType="end"/>
            </w:r>
          </w:p>
        </w:tc>
        <w:tc>
          <w:tcPr>
            <w:tcW w:w="895" w:type="dxa"/>
            <w:vAlign w:val="bottom"/>
          </w:tcPr>
          <w:p w14:paraId="5998F995" w14:textId="77777777" w:rsidR="00B067BB" w:rsidRPr="00296F8E" w:rsidRDefault="00B067BB" w:rsidP="005B4CE9">
            <w:pPr>
              <w:jc w:val="center"/>
            </w:pPr>
            <w:r w:rsidRPr="00296F8E">
              <w:t>2</w:t>
            </w:r>
          </w:p>
        </w:tc>
        <w:tc>
          <w:tcPr>
            <w:tcW w:w="910" w:type="dxa"/>
            <w:vAlign w:val="bottom"/>
          </w:tcPr>
          <w:p w14:paraId="5CABAEBB" w14:textId="77777777" w:rsidR="00B067BB" w:rsidRPr="00296F8E" w:rsidRDefault="00B067BB" w:rsidP="005B4CE9">
            <w:pPr>
              <w:jc w:val="center"/>
            </w:pPr>
            <w:r w:rsidRPr="00296F8E">
              <w:t>130</w:t>
            </w:r>
          </w:p>
        </w:tc>
        <w:tc>
          <w:tcPr>
            <w:tcW w:w="1900" w:type="dxa"/>
            <w:vAlign w:val="bottom"/>
          </w:tcPr>
          <w:p w14:paraId="415B2176" w14:textId="77777777" w:rsidR="00B067BB" w:rsidRPr="00296F8E" w:rsidRDefault="00B067BB" w:rsidP="005B4CE9">
            <w:pPr>
              <w:jc w:val="center"/>
            </w:pPr>
            <w:r w:rsidRPr="00296F8E">
              <w:t>0.44 [0.21, 0.91]</w:t>
            </w:r>
          </w:p>
        </w:tc>
        <w:tc>
          <w:tcPr>
            <w:tcW w:w="1649" w:type="dxa"/>
          </w:tcPr>
          <w:p w14:paraId="601F8A6D" w14:textId="77777777" w:rsidR="00B067BB" w:rsidRPr="00296F8E" w:rsidRDefault="00B067BB" w:rsidP="005B4CE9">
            <w:pPr>
              <w:jc w:val="center"/>
            </w:pPr>
            <w:r w:rsidRPr="00296F8E">
              <w:t>0</w:t>
            </w:r>
          </w:p>
        </w:tc>
      </w:tr>
      <w:tr w:rsidR="00B067BB" w:rsidRPr="00296F8E" w14:paraId="54FC4EC5" w14:textId="77777777" w:rsidTr="00674587">
        <w:tc>
          <w:tcPr>
            <w:tcW w:w="2216" w:type="dxa"/>
          </w:tcPr>
          <w:p w14:paraId="02AA381A" w14:textId="77777777" w:rsidR="00B067BB" w:rsidRPr="00296F8E" w:rsidRDefault="00B067BB" w:rsidP="005B4CE9"/>
        </w:tc>
        <w:tc>
          <w:tcPr>
            <w:tcW w:w="1781" w:type="dxa"/>
            <w:vAlign w:val="bottom"/>
          </w:tcPr>
          <w:p w14:paraId="5736FCE9" w14:textId="51F10408" w:rsidR="00B067BB" w:rsidRPr="00296F8E" w:rsidRDefault="00B067BB" w:rsidP="008B4871">
            <w:r w:rsidRPr="00296F8E">
              <w:t>Behavior</w:t>
            </w:r>
            <w:r w:rsidR="00EA23BF" w:rsidRPr="00296F8E">
              <w:t xml:space="preserve"> </w:t>
            </w:r>
            <w:r w:rsidR="00EA23BF"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EA23BF" w:rsidRPr="00296F8E">
              <w:fldChar w:fldCharType="separate"/>
            </w:r>
            <w:r w:rsidR="00BE2CA9" w:rsidRPr="00296F8E">
              <w:rPr>
                <w:noProof/>
              </w:rPr>
              <w:t>(23)</w:t>
            </w:r>
            <w:r w:rsidR="00EA23BF" w:rsidRPr="00296F8E">
              <w:fldChar w:fldCharType="end"/>
            </w:r>
          </w:p>
        </w:tc>
        <w:tc>
          <w:tcPr>
            <w:tcW w:w="895" w:type="dxa"/>
            <w:vAlign w:val="bottom"/>
          </w:tcPr>
          <w:p w14:paraId="73914AB7" w14:textId="77777777" w:rsidR="00B067BB" w:rsidRPr="00296F8E" w:rsidRDefault="00B067BB" w:rsidP="005B4CE9">
            <w:pPr>
              <w:jc w:val="center"/>
            </w:pPr>
            <w:r w:rsidRPr="00296F8E">
              <w:t>1</w:t>
            </w:r>
          </w:p>
        </w:tc>
        <w:tc>
          <w:tcPr>
            <w:tcW w:w="910" w:type="dxa"/>
            <w:vAlign w:val="bottom"/>
          </w:tcPr>
          <w:p w14:paraId="27EC37AE" w14:textId="77777777" w:rsidR="00B067BB" w:rsidRPr="00296F8E" w:rsidRDefault="00B067BB" w:rsidP="005B4CE9">
            <w:pPr>
              <w:jc w:val="center"/>
            </w:pPr>
            <w:r w:rsidRPr="00296F8E">
              <w:t>99</w:t>
            </w:r>
          </w:p>
        </w:tc>
        <w:tc>
          <w:tcPr>
            <w:tcW w:w="1900" w:type="dxa"/>
            <w:vAlign w:val="bottom"/>
          </w:tcPr>
          <w:p w14:paraId="2C20E8F3" w14:textId="77777777" w:rsidR="00B067BB" w:rsidRPr="00296F8E" w:rsidRDefault="00B067BB" w:rsidP="005B4CE9">
            <w:pPr>
              <w:jc w:val="center"/>
            </w:pPr>
            <w:r w:rsidRPr="00296F8E">
              <w:t>0.61 [0.15, 2.42]</w:t>
            </w:r>
          </w:p>
        </w:tc>
        <w:tc>
          <w:tcPr>
            <w:tcW w:w="1649" w:type="dxa"/>
          </w:tcPr>
          <w:p w14:paraId="05958AD9" w14:textId="77777777" w:rsidR="00B067BB" w:rsidRPr="00296F8E" w:rsidRDefault="00B067BB" w:rsidP="005B4CE9">
            <w:pPr>
              <w:jc w:val="center"/>
            </w:pPr>
            <w:r w:rsidRPr="00296F8E">
              <w:t>-</w:t>
            </w:r>
          </w:p>
        </w:tc>
      </w:tr>
      <w:tr w:rsidR="00B067BB" w:rsidRPr="00296F8E" w14:paraId="6381184C" w14:textId="77777777" w:rsidTr="00674587">
        <w:tc>
          <w:tcPr>
            <w:tcW w:w="2216" w:type="dxa"/>
          </w:tcPr>
          <w:p w14:paraId="6E66AE49" w14:textId="77777777" w:rsidR="00B067BB" w:rsidRPr="00296F8E" w:rsidRDefault="00B067BB" w:rsidP="005B4CE9"/>
        </w:tc>
        <w:tc>
          <w:tcPr>
            <w:tcW w:w="1781" w:type="dxa"/>
            <w:vAlign w:val="bottom"/>
          </w:tcPr>
          <w:p w14:paraId="743914BC" w14:textId="77777777" w:rsidR="00B067BB" w:rsidRPr="00296F8E" w:rsidRDefault="00B067BB" w:rsidP="005B4CE9">
            <w:r w:rsidRPr="00296F8E">
              <w:t>Ethnic</w:t>
            </w:r>
          </w:p>
        </w:tc>
        <w:tc>
          <w:tcPr>
            <w:tcW w:w="895" w:type="dxa"/>
            <w:vAlign w:val="bottom"/>
          </w:tcPr>
          <w:p w14:paraId="4CDD77FE" w14:textId="77777777" w:rsidR="00B067BB" w:rsidRPr="00296F8E" w:rsidRDefault="00B067BB" w:rsidP="005B4CE9">
            <w:pPr>
              <w:jc w:val="center"/>
            </w:pPr>
            <w:r w:rsidRPr="00296F8E">
              <w:t>0</w:t>
            </w:r>
          </w:p>
        </w:tc>
        <w:tc>
          <w:tcPr>
            <w:tcW w:w="910" w:type="dxa"/>
            <w:vAlign w:val="bottom"/>
          </w:tcPr>
          <w:p w14:paraId="67512350" w14:textId="77777777" w:rsidR="00B067BB" w:rsidRPr="00296F8E" w:rsidRDefault="00B067BB" w:rsidP="005B4CE9">
            <w:pPr>
              <w:jc w:val="center"/>
            </w:pPr>
            <w:r w:rsidRPr="00296F8E">
              <w:t>0</w:t>
            </w:r>
          </w:p>
        </w:tc>
        <w:tc>
          <w:tcPr>
            <w:tcW w:w="1900" w:type="dxa"/>
            <w:vAlign w:val="bottom"/>
          </w:tcPr>
          <w:p w14:paraId="2EC49E50" w14:textId="77777777" w:rsidR="00B067BB" w:rsidRPr="00296F8E" w:rsidRDefault="00B067BB" w:rsidP="005B4CE9">
            <w:pPr>
              <w:jc w:val="center"/>
            </w:pPr>
            <w:r w:rsidRPr="00296F8E">
              <w:t>Not estimable</w:t>
            </w:r>
          </w:p>
        </w:tc>
        <w:tc>
          <w:tcPr>
            <w:tcW w:w="1649" w:type="dxa"/>
          </w:tcPr>
          <w:p w14:paraId="47FA2C44" w14:textId="77777777" w:rsidR="00B067BB" w:rsidRPr="00296F8E" w:rsidRDefault="00B067BB" w:rsidP="005B4CE9">
            <w:pPr>
              <w:jc w:val="center"/>
            </w:pPr>
            <w:r w:rsidRPr="00296F8E">
              <w:t>-</w:t>
            </w:r>
          </w:p>
        </w:tc>
      </w:tr>
      <w:tr w:rsidR="00B067BB" w:rsidRPr="00296F8E" w14:paraId="5A8DB295" w14:textId="77777777" w:rsidTr="00674587">
        <w:tc>
          <w:tcPr>
            <w:tcW w:w="2216" w:type="dxa"/>
          </w:tcPr>
          <w:p w14:paraId="6A8E1584" w14:textId="77777777" w:rsidR="00B067BB" w:rsidRPr="00296F8E" w:rsidRDefault="00B067BB" w:rsidP="005B4CE9"/>
        </w:tc>
        <w:tc>
          <w:tcPr>
            <w:tcW w:w="1781" w:type="dxa"/>
            <w:vAlign w:val="bottom"/>
          </w:tcPr>
          <w:p w14:paraId="67DC5718" w14:textId="616E69D2" w:rsidR="00B067BB" w:rsidRPr="00296F8E" w:rsidRDefault="00B067BB" w:rsidP="008B4871">
            <w:r w:rsidRPr="00296F8E">
              <w:t>Fiber</w:t>
            </w:r>
            <w:r w:rsidR="00CE3302" w:rsidRPr="00296F8E">
              <w:t xml:space="preserve"> </w:t>
            </w:r>
            <w:r w:rsidR="00CE3302" w:rsidRPr="00296F8E">
              <w:fldChar w:fldCharType="begin"/>
            </w:r>
            <w:r w:rsidR="008B4871" w:rsidRPr="00296F8E">
              <w:instrText xml:space="preserve"> ADDIN EN.CITE &lt;EndNote&gt;&lt;Cite&gt;&lt;Author&gt;Reece&lt;/Author&gt;&lt;Year&gt;1995&lt;/Year&gt;&lt;RecNum&gt;3536&lt;/RecNum&gt;&lt;DisplayText&gt;(32)&lt;/DisplayText&gt;&lt;record&gt;&lt;rec-number&gt;3536&lt;/rec-number&gt;&lt;foreign-keys&gt;&lt;key app="EN" db-id="ftstadpp2s0099etd5spaad1wawtxsdztz2x" timestamp="1467285403"&gt;3536&lt;/key&gt;&lt;/foreign-keys&gt;&lt;ref-type name="Electronic Article"&gt;43&lt;/ref-type&gt;&lt;contributors&gt;&lt;authors&gt;&lt;author&gt;Reece, E. A.&lt;/author&gt;&lt;author&gt;Hagay, Z.&lt;/author&gt;&lt;author&gt;Gay, L. J.&lt;/author&gt;&lt;author&gt;O&amp;apos;Connor, T.&lt;/author&gt;&lt;author&gt;DeGennaro, N.&lt;/author&gt;&lt;author&gt;Homko, C. J.&lt;/author&gt;&lt;/authors&gt;&lt;/contributors&gt;&lt;titles&gt;&lt;title&gt;A randomized clinical trial of a fiber-enriched diabetic diet vs. the standard American Diabetes Association-recommended diet in the management of diabetes mellitus in pregnancy&lt;/title&gt;&lt;secondary-title&gt;Journal of maternal-fetal investigation&lt;/secondary-title&gt;&lt;/titles&gt;&lt;periodical&gt;&lt;full-title&gt;Journal of maternal-fetal investigation&lt;/full-title&gt;&lt;/periodical&gt;&lt;pages&gt;8-12&lt;/pages&gt;&lt;volume&gt;5&lt;/volume&gt;&lt;number&gt;1&lt;/number&gt;&lt;keywords&gt;&lt;keyword&gt;Sr-preg&lt;/keyword&gt;&lt;/keywords&gt;&lt;dates&gt;&lt;year&gt;1995&lt;/year&gt;&lt;/dates&gt;&lt;accession-num&gt;CN-00199855&lt;/accession-num&gt;&lt;urls&gt;&lt;related-urls&gt;&lt;url&gt;http://onlinelibrary.wiley.com/o/cochrane/clcentral/articles/855/CN-00199855/frame.html&lt;/url&gt;&lt;/related-urls&gt;&lt;/urls&gt;&lt;/record&gt;&lt;/Cite&gt;&lt;/EndNote&gt;</w:instrText>
            </w:r>
            <w:r w:rsidR="00CE3302" w:rsidRPr="00296F8E">
              <w:fldChar w:fldCharType="separate"/>
            </w:r>
            <w:r w:rsidR="00BE2CA9" w:rsidRPr="00296F8E">
              <w:rPr>
                <w:noProof/>
              </w:rPr>
              <w:t>(32)</w:t>
            </w:r>
            <w:r w:rsidR="00CE3302" w:rsidRPr="00296F8E">
              <w:fldChar w:fldCharType="end"/>
            </w:r>
          </w:p>
        </w:tc>
        <w:tc>
          <w:tcPr>
            <w:tcW w:w="895" w:type="dxa"/>
            <w:vAlign w:val="bottom"/>
          </w:tcPr>
          <w:p w14:paraId="0B063460" w14:textId="77777777" w:rsidR="00B067BB" w:rsidRPr="00296F8E" w:rsidRDefault="00B067BB" w:rsidP="005B4CE9">
            <w:pPr>
              <w:jc w:val="center"/>
            </w:pPr>
            <w:r w:rsidRPr="00296F8E">
              <w:t>1</w:t>
            </w:r>
          </w:p>
        </w:tc>
        <w:tc>
          <w:tcPr>
            <w:tcW w:w="910" w:type="dxa"/>
            <w:vAlign w:val="bottom"/>
          </w:tcPr>
          <w:p w14:paraId="0813F5A2" w14:textId="77777777" w:rsidR="00B067BB" w:rsidRPr="00296F8E" w:rsidRDefault="00B067BB" w:rsidP="005B4CE9">
            <w:pPr>
              <w:jc w:val="center"/>
            </w:pPr>
            <w:r w:rsidRPr="00296F8E">
              <w:t>11</w:t>
            </w:r>
          </w:p>
        </w:tc>
        <w:tc>
          <w:tcPr>
            <w:tcW w:w="1900" w:type="dxa"/>
            <w:vAlign w:val="bottom"/>
          </w:tcPr>
          <w:p w14:paraId="00C30885" w14:textId="77777777" w:rsidR="00B067BB" w:rsidRPr="00296F8E" w:rsidRDefault="00B067BB" w:rsidP="005B4CE9">
            <w:pPr>
              <w:jc w:val="center"/>
            </w:pPr>
            <w:r w:rsidRPr="00296F8E">
              <w:t>Not estimable</w:t>
            </w:r>
          </w:p>
        </w:tc>
        <w:tc>
          <w:tcPr>
            <w:tcW w:w="1649" w:type="dxa"/>
          </w:tcPr>
          <w:p w14:paraId="552A806D" w14:textId="77777777" w:rsidR="00B067BB" w:rsidRPr="00296F8E" w:rsidRDefault="00B067BB" w:rsidP="005B4CE9">
            <w:pPr>
              <w:jc w:val="center"/>
            </w:pPr>
            <w:r w:rsidRPr="00296F8E">
              <w:t>-</w:t>
            </w:r>
          </w:p>
        </w:tc>
      </w:tr>
      <w:tr w:rsidR="00FA6E74" w:rsidRPr="00296F8E" w14:paraId="376E276F" w14:textId="77777777" w:rsidTr="007F2BD1">
        <w:tc>
          <w:tcPr>
            <w:tcW w:w="9351" w:type="dxa"/>
            <w:gridSpan w:val="6"/>
          </w:tcPr>
          <w:p w14:paraId="0908F365" w14:textId="77777777" w:rsidR="00FA6E74" w:rsidRPr="00296F8E" w:rsidRDefault="00FA6E74" w:rsidP="00FA6E74">
            <w:r w:rsidRPr="00296F8E">
              <w:rPr>
                <w:b/>
              </w:rPr>
              <w:t xml:space="preserve">Infant Birthweight Outcomes  </w:t>
            </w:r>
          </w:p>
        </w:tc>
      </w:tr>
      <w:tr w:rsidR="00FA6E74" w:rsidRPr="00296F8E" w14:paraId="04DF4146" w14:textId="77777777" w:rsidTr="00674587">
        <w:tc>
          <w:tcPr>
            <w:tcW w:w="2216" w:type="dxa"/>
          </w:tcPr>
          <w:p w14:paraId="17EB9A94" w14:textId="77777777" w:rsidR="00FA6E74" w:rsidRPr="00296F8E" w:rsidRDefault="00FA6E74" w:rsidP="005B4CE9"/>
        </w:tc>
        <w:tc>
          <w:tcPr>
            <w:tcW w:w="1781" w:type="dxa"/>
          </w:tcPr>
          <w:p w14:paraId="4495DDA8" w14:textId="77777777" w:rsidR="00FA6E74" w:rsidRPr="00296F8E" w:rsidRDefault="00FA6E74" w:rsidP="005B4CE9"/>
        </w:tc>
        <w:tc>
          <w:tcPr>
            <w:tcW w:w="895" w:type="dxa"/>
            <w:vAlign w:val="bottom"/>
          </w:tcPr>
          <w:p w14:paraId="44655138" w14:textId="77777777" w:rsidR="00FA6E74" w:rsidRPr="00296F8E" w:rsidRDefault="00FA6E74" w:rsidP="005B4CE9">
            <w:pPr>
              <w:jc w:val="center"/>
            </w:pPr>
          </w:p>
        </w:tc>
        <w:tc>
          <w:tcPr>
            <w:tcW w:w="910" w:type="dxa"/>
            <w:vAlign w:val="bottom"/>
          </w:tcPr>
          <w:p w14:paraId="7DE9AD5A" w14:textId="77777777" w:rsidR="00FA6E74" w:rsidRPr="00296F8E" w:rsidRDefault="00FA6E74" w:rsidP="005B4CE9">
            <w:pPr>
              <w:jc w:val="center"/>
            </w:pPr>
          </w:p>
        </w:tc>
        <w:tc>
          <w:tcPr>
            <w:tcW w:w="1900" w:type="dxa"/>
            <w:vAlign w:val="bottom"/>
          </w:tcPr>
          <w:p w14:paraId="08AC5800" w14:textId="77777777" w:rsidR="00FA6E74" w:rsidRPr="00296F8E" w:rsidRDefault="00FA6E74" w:rsidP="005B4CE9">
            <w:pPr>
              <w:jc w:val="center"/>
            </w:pPr>
            <w:r w:rsidRPr="00296F8E">
              <w:t>Mean [95% CI]</w:t>
            </w:r>
          </w:p>
        </w:tc>
        <w:tc>
          <w:tcPr>
            <w:tcW w:w="1649" w:type="dxa"/>
          </w:tcPr>
          <w:p w14:paraId="56B8A6AE" w14:textId="77777777" w:rsidR="00FA6E74" w:rsidRPr="00296F8E" w:rsidRDefault="00FA6E74" w:rsidP="005B4CE9">
            <w:pPr>
              <w:jc w:val="center"/>
            </w:pPr>
          </w:p>
        </w:tc>
      </w:tr>
      <w:tr w:rsidR="00FA6E74" w:rsidRPr="00296F8E" w14:paraId="150E1918" w14:textId="77777777" w:rsidTr="00674587">
        <w:tc>
          <w:tcPr>
            <w:tcW w:w="2216" w:type="dxa"/>
            <w:vAlign w:val="bottom"/>
          </w:tcPr>
          <w:p w14:paraId="03D7C8AA" w14:textId="56484125" w:rsidR="00FA6E74" w:rsidRPr="00296F8E" w:rsidRDefault="00FA6E74" w:rsidP="00C17F9A">
            <w:r w:rsidRPr="00296F8E">
              <w:t xml:space="preserve">Birthweight </w:t>
            </w:r>
            <w:r w:rsidR="00A674A1" w:rsidRPr="00296F8E">
              <w:t>(g)</w:t>
            </w:r>
          </w:p>
        </w:tc>
        <w:tc>
          <w:tcPr>
            <w:tcW w:w="1781" w:type="dxa"/>
            <w:vAlign w:val="bottom"/>
          </w:tcPr>
          <w:p w14:paraId="0839D802" w14:textId="77777777" w:rsidR="00FA6E74" w:rsidRPr="00296F8E" w:rsidRDefault="00FA6E74" w:rsidP="00D37BA7">
            <w:r w:rsidRPr="00296F8E">
              <w:t>All</w:t>
            </w:r>
          </w:p>
        </w:tc>
        <w:tc>
          <w:tcPr>
            <w:tcW w:w="895" w:type="dxa"/>
            <w:vAlign w:val="bottom"/>
          </w:tcPr>
          <w:p w14:paraId="2E208BAF" w14:textId="77777777" w:rsidR="00FA6E74" w:rsidRPr="00296F8E" w:rsidRDefault="00FA6E74" w:rsidP="005B4CE9">
            <w:pPr>
              <w:jc w:val="center"/>
            </w:pPr>
            <w:r w:rsidRPr="00296F8E">
              <w:t>12</w:t>
            </w:r>
          </w:p>
        </w:tc>
        <w:tc>
          <w:tcPr>
            <w:tcW w:w="910" w:type="dxa"/>
            <w:vAlign w:val="bottom"/>
          </w:tcPr>
          <w:p w14:paraId="319B92F0" w14:textId="77777777" w:rsidR="00FA6E74" w:rsidRPr="00296F8E" w:rsidRDefault="00FA6E74" w:rsidP="005B4CE9">
            <w:pPr>
              <w:jc w:val="center"/>
            </w:pPr>
            <w:r w:rsidRPr="00296F8E">
              <w:t>702</w:t>
            </w:r>
          </w:p>
        </w:tc>
        <w:tc>
          <w:tcPr>
            <w:tcW w:w="1900" w:type="dxa"/>
            <w:vAlign w:val="bottom"/>
          </w:tcPr>
          <w:p w14:paraId="3860DD46" w14:textId="77777777" w:rsidR="00FA6E74" w:rsidRPr="00296F8E" w:rsidRDefault="00FA6E74" w:rsidP="005B4CE9">
            <w:pPr>
              <w:jc w:val="center"/>
            </w:pPr>
            <w:r w:rsidRPr="00296F8E">
              <w:t>-74.88 [-144.86, -4.90]</w:t>
            </w:r>
          </w:p>
        </w:tc>
        <w:tc>
          <w:tcPr>
            <w:tcW w:w="1649" w:type="dxa"/>
          </w:tcPr>
          <w:p w14:paraId="7715A955" w14:textId="77777777" w:rsidR="00FA6E74" w:rsidRPr="00296F8E" w:rsidRDefault="00FA6E74" w:rsidP="005B4CE9">
            <w:pPr>
              <w:jc w:val="center"/>
            </w:pPr>
            <w:r w:rsidRPr="00296F8E">
              <w:t>1</w:t>
            </w:r>
          </w:p>
        </w:tc>
      </w:tr>
      <w:tr w:rsidR="00FA6E74" w:rsidRPr="00296F8E" w14:paraId="272575B7" w14:textId="77777777" w:rsidTr="00674587">
        <w:tc>
          <w:tcPr>
            <w:tcW w:w="2216" w:type="dxa"/>
          </w:tcPr>
          <w:p w14:paraId="58E560E5" w14:textId="77777777" w:rsidR="00FA6E74" w:rsidRPr="00296F8E" w:rsidRDefault="00FA6E74" w:rsidP="005B4CE9"/>
        </w:tc>
        <w:tc>
          <w:tcPr>
            <w:tcW w:w="1781" w:type="dxa"/>
            <w:vAlign w:val="bottom"/>
          </w:tcPr>
          <w:p w14:paraId="72C30D5A" w14:textId="461824CC" w:rsidR="00FA6E74" w:rsidRPr="00296F8E" w:rsidRDefault="00FA6E74" w:rsidP="008B4871">
            <w:r w:rsidRPr="00296F8E">
              <w:t>Low GI</w:t>
            </w:r>
            <w:r w:rsidR="00D37BA7" w:rsidRPr="00296F8E">
              <w:t xml:space="preserve"> </w:t>
            </w:r>
            <w:r w:rsidR="00D37BA7"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DATA </w:instrText>
            </w:r>
            <w:r w:rsidR="008B4871" w:rsidRPr="00296F8E">
              <w:fldChar w:fldCharType="end"/>
            </w:r>
            <w:r w:rsidR="00D37BA7" w:rsidRPr="00296F8E">
              <w:fldChar w:fldCharType="separate"/>
            </w:r>
            <w:r w:rsidR="00BE2CA9" w:rsidRPr="00296F8E">
              <w:rPr>
                <w:noProof/>
              </w:rPr>
              <w:t>(13; 25; 28; 29)</w:t>
            </w:r>
            <w:r w:rsidR="00D37BA7" w:rsidRPr="00296F8E">
              <w:fldChar w:fldCharType="end"/>
            </w:r>
          </w:p>
        </w:tc>
        <w:tc>
          <w:tcPr>
            <w:tcW w:w="895" w:type="dxa"/>
            <w:vAlign w:val="bottom"/>
          </w:tcPr>
          <w:p w14:paraId="3FE41F92" w14:textId="77777777" w:rsidR="00FA6E74" w:rsidRPr="00296F8E" w:rsidRDefault="00FA6E74" w:rsidP="005B4CE9">
            <w:pPr>
              <w:jc w:val="center"/>
            </w:pPr>
            <w:r w:rsidRPr="00296F8E">
              <w:t>4</w:t>
            </w:r>
          </w:p>
        </w:tc>
        <w:tc>
          <w:tcPr>
            <w:tcW w:w="910" w:type="dxa"/>
            <w:vAlign w:val="bottom"/>
          </w:tcPr>
          <w:p w14:paraId="2D9BF0D8" w14:textId="77777777" w:rsidR="00FA6E74" w:rsidRPr="00296F8E" w:rsidRDefault="00FA6E74" w:rsidP="005B4CE9">
            <w:pPr>
              <w:jc w:val="center"/>
            </w:pPr>
            <w:r w:rsidRPr="00296F8E">
              <w:t>276</w:t>
            </w:r>
          </w:p>
        </w:tc>
        <w:tc>
          <w:tcPr>
            <w:tcW w:w="1900" w:type="dxa"/>
            <w:vAlign w:val="bottom"/>
          </w:tcPr>
          <w:p w14:paraId="527348E9" w14:textId="77777777" w:rsidR="00FA6E74" w:rsidRPr="00296F8E" w:rsidRDefault="00FA6E74" w:rsidP="005B4CE9">
            <w:pPr>
              <w:jc w:val="center"/>
            </w:pPr>
            <w:r w:rsidRPr="00296F8E">
              <w:t>-54.25 [-178.98, 70.47]</w:t>
            </w:r>
          </w:p>
        </w:tc>
        <w:tc>
          <w:tcPr>
            <w:tcW w:w="1649" w:type="dxa"/>
          </w:tcPr>
          <w:p w14:paraId="2BC1068F" w14:textId="77777777" w:rsidR="00FA6E74" w:rsidRPr="00296F8E" w:rsidRDefault="00FA6E74" w:rsidP="005B4CE9">
            <w:pPr>
              <w:jc w:val="center"/>
            </w:pPr>
            <w:r w:rsidRPr="00296F8E">
              <w:t>0</w:t>
            </w:r>
          </w:p>
        </w:tc>
      </w:tr>
      <w:tr w:rsidR="00FA6E74" w:rsidRPr="00296F8E" w14:paraId="134C800E" w14:textId="77777777" w:rsidTr="00674587">
        <w:tc>
          <w:tcPr>
            <w:tcW w:w="2216" w:type="dxa"/>
          </w:tcPr>
          <w:p w14:paraId="6321B82F" w14:textId="77777777" w:rsidR="00FA6E74" w:rsidRPr="00296F8E" w:rsidRDefault="00FA6E74" w:rsidP="005B4CE9"/>
        </w:tc>
        <w:tc>
          <w:tcPr>
            <w:tcW w:w="1781" w:type="dxa"/>
            <w:vAlign w:val="bottom"/>
          </w:tcPr>
          <w:p w14:paraId="1FA3C096" w14:textId="77777777" w:rsidR="00FA6E74" w:rsidRPr="00296F8E" w:rsidRDefault="00FA6E74" w:rsidP="005B4CE9">
            <w:r w:rsidRPr="00296F8E">
              <w:t>DASH</w:t>
            </w:r>
          </w:p>
        </w:tc>
        <w:tc>
          <w:tcPr>
            <w:tcW w:w="895" w:type="dxa"/>
            <w:vAlign w:val="bottom"/>
          </w:tcPr>
          <w:p w14:paraId="68200857" w14:textId="77777777" w:rsidR="00FA6E74" w:rsidRPr="00296F8E" w:rsidRDefault="00FA6E74" w:rsidP="005B4CE9">
            <w:pPr>
              <w:jc w:val="center"/>
            </w:pPr>
            <w:r w:rsidRPr="00296F8E">
              <w:t>0</w:t>
            </w:r>
          </w:p>
        </w:tc>
        <w:tc>
          <w:tcPr>
            <w:tcW w:w="910" w:type="dxa"/>
            <w:vAlign w:val="bottom"/>
          </w:tcPr>
          <w:p w14:paraId="2FECE73F" w14:textId="77777777" w:rsidR="00FA6E74" w:rsidRPr="00296F8E" w:rsidRDefault="00FA6E74" w:rsidP="005B4CE9">
            <w:pPr>
              <w:jc w:val="center"/>
            </w:pPr>
            <w:r w:rsidRPr="00296F8E">
              <w:t>0</w:t>
            </w:r>
          </w:p>
        </w:tc>
        <w:tc>
          <w:tcPr>
            <w:tcW w:w="1900" w:type="dxa"/>
            <w:vAlign w:val="bottom"/>
          </w:tcPr>
          <w:p w14:paraId="2E70161B" w14:textId="77777777" w:rsidR="00FA6E74" w:rsidRPr="00296F8E" w:rsidRDefault="00FA6E74" w:rsidP="005B4CE9">
            <w:pPr>
              <w:jc w:val="center"/>
            </w:pPr>
            <w:r w:rsidRPr="00296F8E">
              <w:t>Not estimable</w:t>
            </w:r>
          </w:p>
        </w:tc>
        <w:tc>
          <w:tcPr>
            <w:tcW w:w="1649" w:type="dxa"/>
          </w:tcPr>
          <w:p w14:paraId="1D0CE8D2" w14:textId="77777777" w:rsidR="00FA6E74" w:rsidRPr="00296F8E" w:rsidRDefault="00FA6E74" w:rsidP="005B4CE9">
            <w:pPr>
              <w:jc w:val="center"/>
            </w:pPr>
            <w:r w:rsidRPr="00296F8E">
              <w:t>-</w:t>
            </w:r>
          </w:p>
        </w:tc>
      </w:tr>
      <w:tr w:rsidR="00FA6E74" w:rsidRPr="00296F8E" w14:paraId="699AC73D" w14:textId="77777777" w:rsidTr="00674587">
        <w:tc>
          <w:tcPr>
            <w:tcW w:w="2216" w:type="dxa"/>
          </w:tcPr>
          <w:p w14:paraId="78D962AA" w14:textId="77777777" w:rsidR="00FA6E74" w:rsidRPr="00296F8E" w:rsidRDefault="00FA6E74" w:rsidP="005B4CE9"/>
        </w:tc>
        <w:tc>
          <w:tcPr>
            <w:tcW w:w="1781" w:type="dxa"/>
            <w:vAlign w:val="bottom"/>
          </w:tcPr>
          <w:p w14:paraId="46AAFBD5" w14:textId="1BA62302" w:rsidR="00FA6E74" w:rsidRPr="00296F8E" w:rsidRDefault="00FA6E74" w:rsidP="008B4871">
            <w:r w:rsidRPr="00296F8E">
              <w:t xml:space="preserve">Low </w:t>
            </w:r>
            <w:r w:rsidR="00490AC1" w:rsidRPr="00296F8E">
              <w:t>carbohydrate</w:t>
            </w:r>
            <w:r w:rsidR="00B559D7" w:rsidRPr="00296F8E">
              <w:t xml:space="preserve"> </w:t>
            </w:r>
            <w:r w:rsidR="00B559D7"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 </w:instrText>
            </w:r>
            <w:r w:rsidR="008B4871" w:rsidRPr="00296F8E">
              <w:fldChar w:fldCharType="begin">
                <w:fldData xml:space="preserve">PEVuZE5vdGU+PENpdGU+PEF1dGhvcj5DeXByeWs8L0F1dGhvcj48WWVhcj4yMDA3PC9ZZWFyPjxS
ZWNOdW0+MzI5NzwvUmVjTnVtPjxEaXNwbGF5VGV4dD4oMTI7IDI0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SGVybmFuZGV6PC9BdXRob3I+PFllYXI+MjAxNjwvWWVhcj48UmVjTnVtPjY3MTI8L1Jl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</w:fldData>
              </w:fldChar>
            </w:r>
            <w:r w:rsidR="008B4871" w:rsidRPr="00296F8E">
              <w:instrText xml:space="preserve"> ADDIN EN.CITE.DATA </w:instrText>
            </w:r>
            <w:r w:rsidR="008B4871" w:rsidRPr="00296F8E">
              <w:fldChar w:fldCharType="end"/>
            </w:r>
            <w:r w:rsidR="00B559D7" w:rsidRPr="00296F8E">
              <w:fldChar w:fldCharType="separate"/>
            </w:r>
            <w:r w:rsidR="00BE2CA9" w:rsidRPr="00296F8E">
              <w:rPr>
                <w:noProof/>
              </w:rPr>
              <w:t>(12; 24)</w:t>
            </w:r>
            <w:r w:rsidR="00B559D7" w:rsidRPr="00296F8E">
              <w:fldChar w:fldCharType="end"/>
            </w:r>
          </w:p>
        </w:tc>
        <w:tc>
          <w:tcPr>
            <w:tcW w:w="895" w:type="dxa"/>
            <w:vAlign w:val="bottom"/>
          </w:tcPr>
          <w:p w14:paraId="288BFFC2" w14:textId="77777777" w:rsidR="00FA6E74" w:rsidRPr="00296F8E" w:rsidRDefault="00FA6E74" w:rsidP="005B4CE9">
            <w:pPr>
              <w:jc w:val="center"/>
            </w:pPr>
            <w:r w:rsidRPr="00296F8E">
              <w:t>2</w:t>
            </w:r>
          </w:p>
        </w:tc>
        <w:tc>
          <w:tcPr>
            <w:tcW w:w="910" w:type="dxa"/>
            <w:vAlign w:val="bottom"/>
          </w:tcPr>
          <w:p w14:paraId="1DDF861A" w14:textId="77777777" w:rsidR="00FA6E74" w:rsidRPr="00296F8E" w:rsidRDefault="00FA6E74" w:rsidP="005B4CE9">
            <w:pPr>
              <w:jc w:val="center"/>
            </w:pPr>
            <w:r w:rsidRPr="00296F8E">
              <w:t>42</w:t>
            </w:r>
          </w:p>
        </w:tc>
        <w:tc>
          <w:tcPr>
            <w:tcW w:w="1900" w:type="dxa"/>
            <w:vAlign w:val="bottom"/>
          </w:tcPr>
          <w:p w14:paraId="23285802" w14:textId="77777777" w:rsidR="00FA6E74" w:rsidRPr="00296F8E" w:rsidRDefault="00FA6E74" w:rsidP="005B4CE9">
            <w:pPr>
              <w:jc w:val="center"/>
            </w:pPr>
            <w:r w:rsidRPr="00296F8E">
              <w:t>57.73 [-164.93, 280.39]</w:t>
            </w:r>
          </w:p>
        </w:tc>
        <w:tc>
          <w:tcPr>
            <w:tcW w:w="1649" w:type="dxa"/>
          </w:tcPr>
          <w:p w14:paraId="5DC4FFEB" w14:textId="77777777" w:rsidR="00FA6E74" w:rsidRPr="00296F8E" w:rsidRDefault="00FA6E74" w:rsidP="005B4CE9">
            <w:pPr>
              <w:jc w:val="center"/>
            </w:pPr>
            <w:r w:rsidRPr="00296F8E">
              <w:t>0</w:t>
            </w:r>
          </w:p>
        </w:tc>
      </w:tr>
      <w:tr w:rsidR="00FA6E74" w:rsidRPr="00296F8E" w14:paraId="026C09AD" w14:textId="77777777" w:rsidTr="00674587">
        <w:tc>
          <w:tcPr>
            <w:tcW w:w="2216" w:type="dxa"/>
          </w:tcPr>
          <w:p w14:paraId="71DA6C70" w14:textId="77777777" w:rsidR="00FA6E74" w:rsidRPr="00296F8E" w:rsidRDefault="00FA6E74" w:rsidP="005B4CE9"/>
        </w:tc>
        <w:tc>
          <w:tcPr>
            <w:tcW w:w="1781" w:type="dxa"/>
            <w:vAlign w:val="bottom"/>
          </w:tcPr>
          <w:p w14:paraId="637EF980" w14:textId="7AC2B43E" w:rsidR="00FA6E74" w:rsidRPr="00296F8E" w:rsidRDefault="00595BE6" w:rsidP="008B4871">
            <w:r w:rsidRPr="00296F8E">
              <w:t xml:space="preserve">Energy restriction </w:t>
            </w:r>
            <w:r w:rsidR="002F652D"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002F652D" w:rsidRPr="00296F8E">
              <w:fldChar w:fldCharType="separate"/>
            </w:r>
            <w:r w:rsidR="00BE2CA9" w:rsidRPr="00296F8E">
              <w:rPr>
                <w:noProof/>
              </w:rPr>
              <w:t>(31)</w:t>
            </w:r>
            <w:r w:rsidR="002F652D" w:rsidRPr="00296F8E">
              <w:fldChar w:fldCharType="end"/>
            </w:r>
          </w:p>
        </w:tc>
        <w:tc>
          <w:tcPr>
            <w:tcW w:w="895" w:type="dxa"/>
            <w:vAlign w:val="bottom"/>
          </w:tcPr>
          <w:p w14:paraId="1936843C" w14:textId="77777777" w:rsidR="00FA6E74" w:rsidRPr="00296F8E" w:rsidRDefault="00FA6E74" w:rsidP="005B4CE9">
            <w:pPr>
              <w:jc w:val="center"/>
            </w:pPr>
            <w:r w:rsidRPr="00296F8E">
              <w:t>1</w:t>
            </w:r>
          </w:p>
        </w:tc>
        <w:tc>
          <w:tcPr>
            <w:tcW w:w="910" w:type="dxa"/>
            <w:vAlign w:val="bottom"/>
          </w:tcPr>
          <w:p w14:paraId="5B7BB861" w14:textId="77777777" w:rsidR="00FA6E74" w:rsidRPr="00296F8E" w:rsidRDefault="00FA6E74" w:rsidP="005B4CE9">
            <w:pPr>
              <w:jc w:val="center"/>
            </w:pPr>
            <w:r w:rsidRPr="00296F8E">
              <w:t>122</w:t>
            </w:r>
          </w:p>
        </w:tc>
        <w:tc>
          <w:tcPr>
            <w:tcW w:w="1900" w:type="dxa"/>
            <w:vAlign w:val="bottom"/>
          </w:tcPr>
          <w:p w14:paraId="345D3F20" w14:textId="77777777" w:rsidR="00FA6E74" w:rsidRPr="00296F8E" w:rsidRDefault="00FA6E74" w:rsidP="005B4CE9">
            <w:pPr>
              <w:jc w:val="center"/>
            </w:pPr>
            <w:r w:rsidRPr="00296F8E">
              <w:t>194.00 [-42.58, 430.58]</w:t>
            </w:r>
          </w:p>
        </w:tc>
        <w:tc>
          <w:tcPr>
            <w:tcW w:w="1649" w:type="dxa"/>
          </w:tcPr>
          <w:p w14:paraId="784B78F3" w14:textId="77777777" w:rsidR="00FA6E74" w:rsidRPr="00296F8E" w:rsidRDefault="00FA6E74" w:rsidP="005B4CE9">
            <w:pPr>
              <w:jc w:val="center"/>
            </w:pPr>
            <w:r w:rsidRPr="00296F8E">
              <w:t>-</w:t>
            </w:r>
          </w:p>
        </w:tc>
      </w:tr>
      <w:tr w:rsidR="00FA6E74" w:rsidRPr="00296F8E" w14:paraId="1E5A6FB6" w14:textId="77777777" w:rsidTr="00674587">
        <w:tc>
          <w:tcPr>
            <w:tcW w:w="2216" w:type="dxa"/>
          </w:tcPr>
          <w:p w14:paraId="05BBEE05" w14:textId="77777777" w:rsidR="00FA6E74" w:rsidRPr="00296F8E" w:rsidRDefault="00FA6E74" w:rsidP="005B4CE9">
            <w:bookmarkStart w:id="0" w:name="_GoBack"/>
            <w:bookmarkEnd w:id="0"/>
          </w:p>
        </w:tc>
        <w:tc>
          <w:tcPr>
            <w:tcW w:w="1781" w:type="dxa"/>
            <w:vAlign w:val="bottom"/>
          </w:tcPr>
          <w:p w14:paraId="15A6E3D4" w14:textId="78381330" w:rsidR="00FA6E74" w:rsidRPr="00296F8E" w:rsidRDefault="00FA6E74" w:rsidP="008B4871">
            <w:r w:rsidRPr="00296F8E">
              <w:t>Fat modification</w:t>
            </w:r>
            <w:r w:rsidR="00AE7337" w:rsidRPr="00296F8E">
              <w:t xml:space="preserve"> </w:t>
            </w:r>
            <w:r w:rsidR="00AE7337"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 </w:instrText>
            </w:r>
            <w:r w:rsidR="008B4871" w:rsidRPr="00296F8E">
              <w:fldChar w:fldCharType="begin">
                <w:fldData xml:space="preserve">PEVuZE5vdGU+PENpdGU+PEF1dGhvcj5MYXVzenVzPC9BdXRob3I+PFllYXI+MjAwMTwvWWVhcj48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Tc0MDc0MzwvdXJsPjx1cmw+aHR0cDovL21sc2Z4Lmxp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=
</w:fldData>
              </w:fldChar>
            </w:r>
            <w:r w:rsidR="008B4871" w:rsidRPr="00296F8E">
              <w:instrText xml:space="preserve"> ADDIN EN.CITE.DATA </w:instrText>
            </w:r>
            <w:r w:rsidR="008B4871" w:rsidRPr="00296F8E">
              <w:fldChar w:fldCharType="end"/>
            </w:r>
            <w:r w:rsidR="00AE7337" w:rsidRPr="00296F8E">
              <w:fldChar w:fldCharType="separate"/>
            </w:r>
            <w:r w:rsidR="00BE2CA9" w:rsidRPr="00296F8E">
              <w:rPr>
                <w:noProof/>
              </w:rPr>
              <w:t>(27; 34)</w:t>
            </w:r>
            <w:r w:rsidR="00AE7337" w:rsidRPr="00296F8E">
              <w:fldChar w:fldCharType="end"/>
            </w:r>
          </w:p>
        </w:tc>
        <w:tc>
          <w:tcPr>
            <w:tcW w:w="895" w:type="dxa"/>
            <w:vAlign w:val="bottom"/>
          </w:tcPr>
          <w:p w14:paraId="3E7EF45A" w14:textId="77777777" w:rsidR="00FA6E74" w:rsidRPr="00296F8E" w:rsidRDefault="00FA6E74" w:rsidP="005B4CE9">
            <w:pPr>
              <w:jc w:val="center"/>
            </w:pPr>
            <w:r w:rsidRPr="00296F8E">
              <w:t>2</w:t>
            </w:r>
          </w:p>
        </w:tc>
        <w:tc>
          <w:tcPr>
            <w:tcW w:w="910" w:type="dxa"/>
            <w:vAlign w:val="bottom"/>
          </w:tcPr>
          <w:p w14:paraId="27710211" w14:textId="77777777" w:rsidR="00FA6E74" w:rsidRPr="00296F8E" w:rsidRDefault="00FA6E74" w:rsidP="005B4CE9">
            <w:pPr>
              <w:jc w:val="center"/>
            </w:pPr>
            <w:r w:rsidRPr="00296F8E">
              <w:t>109</w:t>
            </w:r>
          </w:p>
        </w:tc>
        <w:tc>
          <w:tcPr>
            <w:tcW w:w="1900" w:type="dxa"/>
            <w:vAlign w:val="bottom"/>
          </w:tcPr>
          <w:p w14:paraId="35690E68" w14:textId="77777777" w:rsidR="00FA6E74" w:rsidRPr="00296F8E" w:rsidRDefault="00FA6E74" w:rsidP="005B4CE9">
            <w:pPr>
              <w:jc w:val="center"/>
            </w:pPr>
            <w:r w:rsidRPr="00296F8E">
              <w:t>-139.61 [-294.80, 15.58]</w:t>
            </w:r>
          </w:p>
        </w:tc>
        <w:tc>
          <w:tcPr>
            <w:tcW w:w="1649" w:type="dxa"/>
          </w:tcPr>
          <w:p w14:paraId="1A5A8985" w14:textId="77777777" w:rsidR="00FA6E74" w:rsidRPr="00296F8E" w:rsidRDefault="00FA6E74" w:rsidP="005B4CE9">
            <w:pPr>
              <w:jc w:val="center"/>
            </w:pPr>
            <w:r w:rsidRPr="00296F8E">
              <w:t>0</w:t>
            </w:r>
          </w:p>
        </w:tc>
      </w:tr>
      <w:tr w:rsidR="00FA6E74" w:rsidRPr="00296F8E" w14:paraId="09DCA2E9" w14:textId="77777777" w:rsidTr="00674587">
        <w:tc>
          <w:tcPr>
            <w:tcW w:w="2216" w:type="dxa"/>
          </w:tcPr>
          <w:p w14:paraId="0E7C5C08" w14:textId="77777777" w:rsidR="00FA6E74" w:rsidRPr="00296F8E" w:rsidRDefault="00FA6E74" w:rsidP="005B4CE9"/>
        </w:tc>
        <w:tc>
          <w:tcPr>
            <w:tcW w:w="1781" w:type="dxa"/>
            <w:vAlign w:val="bottom"/>
          </w:tcPr>
          <w:p w14:paraId="53E35A40" w14:textId="27F3DDF5" w:rsidR="00FA6E74" w:rsidRPr="00296F8E" w:rsidRDefault="00FA6E74" w:rsidP="008B4871">
            <w:r w:rsidRPr="00296F8E">
              <w:t>Soya protein</w:t>
            </w:r>
            <w:r w:rsidR="00C8533E" w:rsidRPr="00296F8E">
              <w:t xml:space="preserve"> </w:t>
            </w:r>
            <w:r w:rsidR="00C8533E"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 </w:instrText>
            </w:r>
            <w:r w:rsidR="008B4871" w:rsidRPr="00296F8E">
              <w:fldChar w:fldCharType="begin">
                <w:fldData xml:space="preserve">PEVuZE5vdGU+PENpdGU+PEF1dGhvcj5KYW1pbGlhbjwvQXV0aG9yPjxZZWFyPjIwMTU8L1llYXI+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</w:fldData>
              </w:fldChar>
            </w:r>
            <w:r w:rsidR="008B4871" w:rsidRPr="00296F8E">
              <w:instrText xml:space="preserve"> ADDIN EN.CITE.DATA </w:instrText>
            </w:r>
            <w:r w:rsidR="008B4871" w:rsidRPr="00296F8E">
              <w:fldChar w:fldCharType="end"/>
            </w:r>
            <w:r w:rsidR="00C8533E" w:rsidRPr="00296F8E">
              <w:fldChar w:fldCharType="separate"/>
            </w:r>
            <w:r w:rsidR="00BE2CA9" w:rsidRPr="00296F8E">
              <w:rPr>
                <w:noProof/>
              </w:rPr>
              <w:t>(14; 26)</w:t>
            </w:r>
            <w:r w:rsidR="00C8533E" w:rsidRPr="00296F8E">
              <w:fldChar w:fldCharType="end"/>
            </w:r>
          </w:p>
        </w:tc>
        <w:tc>
          <w:tcPr>
            <w:tcW w:w="895" w:type="dxa"/>
            <w:vAlign w:val="bottom"/>
          </w:tcPr>
          <w:p w14:paraId="540A1DB1" w14:textId="77777777" w:rsidR="00FA6E74" w:rsidRPr="00296F8E" w:rsidRDefault="00FA6E74" w:rsidP="005B4CE9">
            <w:pPr>
              <w:jc w:val="center"/>
            </w:pPr>
            <w:r w:rsidRPr="00296F8E">
              <w:t>2</w:t>
            </w:r>
          </w:p>
        </w:tc>
        <w:tc>
          <w:tcPr>
            <w:tcW w:w="910" w:type="dxa"/>
            <w:vAlign w:val="bottom"/>
          </w:tcPr>
          <w:p w14:paraId="23220457" w14:textId="77777777" w:rsidR="00FA6E74" w:rsidRPr="00296F8E" w:rsidRDefault="00FA6E74" w:rsidP="005B4CE9">
            <w:pPr>
              <w:jc w:val="center"/>
            </w:pPr>
            <w:r w:rsidRPr="00296F8E">
              <w:t>131</w:t>
            </w:r>
          </w:p>
        </w:tc>
        <w:tc>
          <w:tcPr>
            <w:tcW w:w="1900" w:type="dxa"/>
            <w:vAlign w:val="bottom"/>
          </w:tcPr>
          <w:p w14:paraId="6B0D4CCD" w14:textId="77777777" w:rsidR="00FA6E74" w:rsidRPr="00296F8E" w:rsidRDefault="00FA6E74" w:rsidP="005B4CE9">
            <w:pPr>
              <w:jc w:val="center"/>
            </w:pPr>
            <w:r w:rsidRPr="00296F8E">
              <w:t>-184.67 [-319.35, -49.98]</w:t>
            </w:r>
          </w:p>
        </w:tc>
        <w:tc>
          <w:tcPr>
            <w:tcW w:w="1649" w:type="dxa"/>
          </w:tcPr>
          <w:p w14:paraId="78485472" w14:textId="77777777" w:rsidR="00FA6E74" w:rsidRPr="00296F8E" w:rsidRDefault="00FA6E74" w:rsidP="005B4CE9">
            <w:pPr>
              <w:jc w:val="center"/>
            </w:pPr>
            <w:r w:rsidRPr="00296F8E">
              <w:t>0</w:t>
            </w:r>
          </w:p>
        </w:tc>
      </w:tr>
      <w:tr w:rsidR="00FA6E74" w:rsidRPr="00296F8E" w14:paraId="19EE6E74" w14:textId="77777777" w:rsidTr="00674587">
        <w:tc>
          <w:tcPr>
            <w:tcW w:w="2216" w:type="dxa"/>
          </w:tcPr>
          <w:p w14:paraId="7062841B" w14:textId="77777777" w:rsidR="00FA6E74" w:rsidRPr="00296F8E" w:rsidRDefault="00FA6E74" w:rsidP="005B4CE9"/>
        </w:tc>
        <w:tc>
          <w:tcPr>
            <w:tcW w:w="1781" w:type="dxa"/>
            <w:vAlign w:val="bottom"/>
          </w:tcPr>
          <w:p w14:paraId="0E72FA3F" w14:textId="77777777" w:rsidR="00FA6E74" w:rsidRPr="00296F8E" w:rsidRDefault="00FA6E74" w:rsidP="005B4CE9">
            <w:r w:rsidRPr="00296F8E">
              <w:t>Ethnic diet</w:t>
            </w:r>
          </w:p>
        </w:tc>
        <w:tc>
          <w:tcPr>
            <w:tcW w:w="895" w:type="dxa"/>
            <w:vAlign w:val="bottom"/>
          </w:tcPr>
          <w:p w14:paraId="6BF6EEDE" w14:textId="77777777" w:rsidR="00FA6E74" w:rsidRPr="00296F8E" w:rsidRDefault="00FA6E74" w:rsidP="005B4CE9">
            <w:pPr>
              <w:jc w:val="center"/>
            </w:pPr>
            <w:r w:rsidRPr="00296F8E">
              <w:t>0</w:t>
            </w:r>
          </w:p>
        </w:tc>
        <w:tc>
          <w:tcPr>
            <w:tcW w:w="910" w:type="dxa"/>
            <w:vAlign w:val="bottom"/>
          </w:tcPr>
          <w:p w14:paraId="7B36AC63" w14:textId="77777777" w:rsidR="00FA6E74" w:rsidRPr="00296F8E" w:rsidRDefault="00FA6E74" w:rsidP="005B4CE9">
            <w:pPr>
              <w:jc w:val="center"/>
            </w:pPr>
            <w:r w:rsidRPr="00296F8E">
              <w:t>0</w:t>
            </w:r>
          </w:p>
        </w:tc>
        <w:tc>
          <w:tcPr>
            <w:tcW w:w="1900" w:type="dxa"/>
            <w:vAlign w:val="bottom"/>
          </w:tcPr>
          <w:p w14:paraId="7B8047F9" w14:textId="77777777" w:rsidR="00FA6E74" w:rsidRPr="00296F8E" w:rsidRDefault="00FA6E74" w:rsidP="005B4CE9">
            <w:pPr>
              <w:jc w:val="center"/>
            </w:pPr>
            <w:r w:rsidRPr="00296F8E">
              <w:t>Not estimable</w:t>
            </w:r>
          </w:p>
        </w:tc>
        <w:tc>
          <w:tcPr>
            <w:tcW w:w="1649" w:type="dxa"/>
          </w:tcPr>
          <w:p w14:paraId="03561EF6" w14:textId="77777777" w:rsidR="00FA6E74" w:rsidRPr="00296F8E" w:rsidRDefault="00FA6E74" w:rsidP="005B4CE9">
            <w:pPr>
              <w:jc w:val="center"/>
            </w:pPr>
            <w:r w:rsidRPr="00296F8E">
              <w:t>-</w:t>
            </w:r>
          </w:p>
        </w:tc>
      </w:tr>
      <w:tr w:rsidR="00FA6E74" w:rsidRPr="00296F8E" w14:paraId="44F1C51B" w14:textId="77777777" w:rsidTr="00674587">
        <w:tc>
          <w:tcPr>
            <w:tcW w:w="2216" w:type="dxa"/>
          </w:tcPr>
          <w:p w14:paraId="6B101C9F" w14:textId="77777777" w:rsidR="00FA6E74" w:rsidRPr="00296F8E" w:rsidRDefault="00FA6E74" w:rsidP="005B4CE9"/>
        </w:tc>
        <w:tc>
          <w:tcPr>
            <w:tcW w:w="1781" w:type="dxa"/>
            <w:vAlign w:val="bottom"/>
          </w:tcPr>
          <w:p w14:paraId="642700B6" w14:textId="276FFC4A" w:rsidR="00FA6E74" w:rsidRPr="00296F8E" w:rsidRDefault="00FA6E74" w:rsidP="008B4871">
            <w:r w:rsidRPr="00296F8E">
              <w:t>Fiber</w:t>
            </w:r>
            <w:r w:rsidR="00CE3302" w:rsidRPr="00296F8E">
              <w:t xml:space="preserve"> </w:t>
            </w:r>
            <w:r w:rsidR="00CE3302" w:rsidRPr="00296F8E">
              <w:fldChar w:fldCharType="begin"/>
            </w:r>
            <w:r w:rsidR="008B4871" w:rsidRPr="00296F8E">
              <w:instrText xml:space="preserve"> ADDIN EN.CITE &lt;EndNote&gt;&lt;Cite&gt;&lt;Author&gt;Reece&lt;/Author&gt;&lt;Year&gt;1995&lt;/Year&gt;&lt;RecNum&gt;3536&lt;/RecNum&gt;&lt;DisplayText&gt;(32)&lt;/DisplayText&gt;&lt;record&gt;&lt;rec-number&gt;3536&lt;/rec-number&gt;&lt;foreign-keys&gt;&lt;key app="EN" db-id="ftstadpp2s0099etd5spaad1wawtxsdztz2x" timestamp="1467285403"&gt;3536&lt;/key&gt;&lt;/foreign-keys&gt;&lt;ref-type name="Electronic Article"&gt;43&lt;/ref-type&gt;&lt;contributors&gt;&lt;authors&gt;&lt;author&gt;Reece, E. A.&lt;/author&gt;&lt;author&gt;Hagay, Z.&lt;/author&gt;&lt;author&gt;Gay, L. J.&lt;/author&gt;&lt;author&gt;O&amp;apos;Connor, T.&lt;/author&gt;&lt;author&gt;DeGennaro, N.&lt;/author&gt;&lt;author&gt;Homko, C. J.&lt;/author&gt;&lt;/authors&gt;&lt;/contributors&gt;&lt;titles&gt;&lt;title&gt;A randomized clinical trial of a fiber-enriched diabetic diet vs. the standard American Diabetes Association-recommended diet in the management of diabetes mellitus in pregnancy&lt;/title&gt;&lt;secondary-title&gt;Journal of maternal-fetal investigation&lt;/secondary-title&gt;&lt;/titles&gt;&lt;periodical&gt;&lt;full-title&gt;Journal of maternal-fetal investigation&lt;/full-title&gt;&lt;/periodical&gt;&lt;pages&gt;8-12&lt;/pages&gt;&lt;volume&gt;5&lt;/volume&gt;&lt;number&gt;1&lt;/number&gt;&lt;keywords&gt;&lt;keyword&gt;Sr-preg&lt;/keyword&gt;&lt;/keywords&gt;&lt;dates&gt;&lt;year&gt;1995&lt;/year&gt;&lt;/dates&gt;&lt;accession-num&gt;CN-00199855&lt;/accession-num&gt;&lt;urls&gt;&lt;related-urls&gt;&lt;url&gt;http://onlinelibrary.wiley.com/o/cochrane/clcentral/articles/855/CN-00199855/frame.html&lt;/url&gt;&lt;/related-urls&gt;&lt;/urls&gt;&lt;/record&gt;&lt;/Cite&gt;&lt;/EndNote&gt;</w:instrText>
            </w:r>
            <w:r w:rsidR="00CE3302" w:rsidRPr="00296F8E">
              <w:fldChar w:fldCharType="separate"/>
            </w:r>
            <w:r w:rsidR="00BE2CA9" w:rsidRPr="00296F8E">
              <w:rPr>
                <w:noProof/>
              </w:rPr>
              <w:t>(32)</w:t>
            </w:r>
            <w:r w:rsidR="00CE3302" w:rsidRPr="00296F8E">
              <w:fldChar w:fldCharType="end"/>
            </w:r>
          </w:p>
        </w:tc>
        <w:tc>
          <w:tcPr>
            <w:tcW w:w="895" w:type="dxa"/>
            <w:vAlign w:val="bottom"/>
          </w:tcPr>
          <w:p w14:paraId="4753372F" w14:textId="77777777" w:rsidR="00FA6E74" w:rsidRPr="00296F8E" w:rsidRDefault="00FA6E74" w:rsidP="005B4CE9">
            <w:pPr>
              <w:jc w:val="center"/>
            </w:pPr>
            <w:r w:rsidRPr="00296F8E">
              <w:t>1</w:t>
            </w:r>
          </w:p>
        </w:tc>
        <w:tc>
          <w:tcPr>
            <w:tcW w:w="910" w:type="dxa"/>
            <w:vAlign w:val="bottom"/>
          </w:tcPr>
          <w:p w14:paraId="5E78E395" w14:textId="77777777" w:rsidR="00FA6E74" w:rsidRPr="00296F8E" w:rsidRDefault="00FA6E74" w:rsidP="005B4CE9">
            <w:pPr>
              <w:jc w:val="center"/>
            </w:pPr>
            <w:r w:rsidRPr="00296F8E">
              <w:t>22</w:t>
            </w:r>
          </w:p>
        </w:tc>
        <w:tc>
          <w:tcPr>
            <w:tcW w:w="1900" w:type="dxa"/>
            <w:vAlign w:val="bottom"/>
          </w:tcPr>
          <w:p w14:paraId="5EBFBF57" w14:textId="77777777" w:rsidR="00FA6E74" w:rsidRPr="00296F8E" w:rsidRDefault="00FA6E74" w:rsidP="005B4CE9">
            <w:pPr>
              <w:jc w:val="center"/>
            </w:pPr>
            <w:r w:rsidRPr="00296F8E">
              <w:t>-94.00 [-446.68, 258.68]</w:t>
            </w:r>
          </w:p>
        </w:tc>
        <w:tc>
          <w:tcPr>
            <w:tcW w:w="1649" w:type="dxa"/>
          </w:tcPr>
          <w:p w14:paraId="7D1C623D" w14:textId="77777777" w:rsidR="00FA6E74" w:rsidRPr="00296F8E" w:rsidRDefault="00FA6E74" w:rsidP="005B4CE9">
            <w:pPr>
              <w:jc w:val="center"/>
            </w:pPr>
            <w:r w:rsidRPr="00296F8E">
              <w:t>-</w:t>
            </w:r>
          </w:p>
        </w:tc>
      </w:tr>
      <w:tr w:rsidR="00FA6E74" w:rsidRPr="00296F8E" w14:paraId="0D9B0946" w14:textId="77777777" w:rsidTr="00674587">
        <w:tc>
          <w:tcPr>
            <w:tcW w:w="2216" w:type="dxa"/>
          </w:tcPr>
          <w:p w14:paraId="0A237BE5" w14:textId="77777777" w:rsidR="00FA6E74" w:rsidRPr="00296F8E" w:rsidRDefault="00FA6E74" w:rsidP="005B4CE9"/>
        </w:tc>
        <w:tc>
          <w:tcPr>
            <w:tcW w:w="1781" w:type="dxa"/>
          </w:tcPr>
          <w:p w14:paraId="0E54C6ED" w14:textId="77777777" w:rsidR="00FA6E74" w:rsidRPr="00296F8E" w:rsidRDefault="00FA6E74" w:rsidP="005B4CE9"/>
        </w:tc>
        <w:tc>
          <w:tcPr>
            <w:tcW w:w="895" w:type="dxa"/>
            <w:vAlign w:val="bottom"/>
          </w:tcPr>
          <w:p w14:paraId="6560378E" w14:textId="77777777" w:rsidR="00FA6E74" w:rsidRPr="00296F8E" w:rsidRDefault="00FA6E74" w:rsidP="005B4CE9">
            <w:pPr>
              <w:jc w:val="center"/>
            </w:pPr>
          </w:p>
        </w:tc>
        <w:tc>
          <w:tcPr>
            <w:tcW w:w="910" w:type="dxa"/>
            <w:vAlign w:val="bottom"/>
          </w:tcPr>
          <w:p w14:paraId="37402B09" w14:textId="77777777" w:rsidR="00FA6E74" w:rsidRPr="00296F8E" w:rsidRDefault="00FA6E74" w:rsidP="005B4CE9">
            <w:pPr>
              <w:jc w:val="center"/>
            </w:pPr>
          </w:p>
        </w:tc>
        <w:tc>
          <w:tcPr>
            <w:tcW w:w="1900" w:type="dxa"/>
            <w:vAlign w:val="bottom"/>
          </w:tcPr>
          <w:p w14:paraId="33BFDA0D" w14:textId="77777777" w:rsidR="00FA6E74" w:rsidRPr="00296F8E" w:rsidRDefault="00FA6E74" w:rsidP="005B4CE9">
            <w:pPr>
              <w:jc w:val="center"/>
            </w:pPr>
            <w:r w:rsidRPr="00296F8E">
              <w:t>Relative Risk [95% CI]</w:t>
            </w:r>
          </w:p>
        </w:tc>
        <w:tc>
          <w:tcPr>
            <w:tcW w:w="1649" w:type="dxa"/>
          </w:tcPr>
          <w:p w14:paraId="621D0022" w14:textId="77777777" w:rsidR="00FA6E74" w:rsidRPr="00296F8E" w:rsidRDefault="00FA6E74" w:rsidP="005B4CE9">
            <w:pPr>
              <w:jc w:val="center"/>
            </w:pPr>
          </w:p>
        </w:tc>
      </w:tr>
      <w:tr w:rsidR="00FA6E74" w:rsidRPr="00296F8E" w14:paraId="08BF36BF" w14:textId="77777777" w:rsidTr="00674587">
        <w:tc>
          <w:tcPr>
            <w:tcW w:w="2216" w:type="dxa"/>
          </w:tcPr>
          <w:p w14:paraId="0FBF6BA5" w14:textId="77777777" w:rsidR="00FA6E74" w:rsidRPr="00296F8E" w:rsidRDefault="00FA6E74" w:rsidP="005B4CE9">
            <w:r w:rsidRPr="00296F8E">
              <w:t>Large for gestational age</w:t>
            </w:r>
          </w:p>
        </w:tc>
        <w:tc>
          <w:tcPr>
            <w:tcW w:w="1781" w:type="dxa"/>
          </w:tcPr>
          <w:p w14:paraId="3D9148AC" w14:textId="77777777" w:rsidR="00FA6E74" w:rsidRPr="00296F8E" w:rsidRDefault="00FA6E74" w:rsidP="005B4CE9">
            <w:r w:rsidRPr="00296F8E">
              <w:t xml:space="preserve">All </w:t>
            </w:r>
          </w:p>
        </w:tc>
        <w:tc>
          <w:tcPr>
            <w:tcW w:w="895" w:type="dxa"/>
            <w:vAlign w:val="bottom"/>
          </w:tcPr>
          <w:p w14:paraId="099DBD03" w14:textId="77777777" w:rsidR="00FA6E74" w:rsidRPr="00296F8E" w:rsidRDefault="00FA6E74" w:rsidP="005B4CE9">
            <w:pPr>
              <w:jc w:val="center"/>
            </w:pPr>
            <w:r w:rsidRPr="00296F8E">
              <w:t>7</w:t>
            </w:r>
          </w:p>
        </w:tc>
        <w:tc>
          <w:tcPr>
            <w:tcW w:w="910" w:type="dxa"/>
            <w:vAlign w:val="bottom"/>
          </w:tcPr>
          <w:p w14:paraId="0368DD5B" w14:textId="77777777" w:rsidR="00FA6E74" w:rsidRPr="00296F8E" w:rsidRDefault="00FA6E74" w:rsidP="005B4CE9">
            <w:pPr>
              <w:jc w:val="center"/>
            </w:pPr>
            <w:r w:rsidRPr="00296F8E">
              <w:t>627</w:t>
            </w:r>
          </w:p>
        </w:tc>
        <w:tc>
          <w:tcPr>
            <w:tcW w:w="1900" w:type="dxa"/>
            <w:vAlign w:val="bottom"/>
          </w:tcPr>
          <w:p w14:paraId="6900A78D" w14:textId="77777777" w:rsidR="00FA6E74" w:rsidRPr="00296F8E" w:rsidRDefault="00FA6E74" w:rsidP="005B4CE9">
            <w:pPr>
              <w:jc w:val="center"/>
            </w:pPr>
            <w:r w:rsidRPr="00296F8E">
              <w:t>1.00 [0.66, 1.53]</w:t>
            </w:r>
          </w:p>
        </w:tc>
        <w:tc>
          <w:tcPr>
            <w:tcW w:w="1649" w:type="dxa"/>
          </w:tcPr>
          <w:p w14:paraId="5928AE9A" w14:textId="77777777" w:rsidR="00FA6E74" w:rsidRPr="00296F8E" w:rsidRDefault="00FA6E74" w:rsidP="005B4CE9">
            <w:pPr>
              <w:jc w:val="center"/>
            </w:pPr>
            <w:r w:rsidRPr="00296F8E">
              <w:t>0</w:t>
            </w:r>
          </w:p>
        </w:tc>
      </w:tr>
      <w:tr w:rsidR="00FA6E74" w:rsidRPr="00296F8E" w14:paraId="5868B1CF" w14:textId="77777777" w:rsidTr="00674587">
        <w:tc>
          <w:tcPr>
            <w:tcW w:w="2216" w:type="dxa"/>
          </w:tcPr>
          <w:p w14:paraId="2AA3E6F9" w14:textId="77777777" w:rsidR="00FA6E74" w:rsidRPr="00296F8E" w:rsidRDefault="00FA6E74" w:rsidP="005B4CE9"/>
        </w:tc>
        <w:tc>
          <w:tcPr>
            <w:tcW w:w="1781" w:type="dxa"/>
            <w:vAlign w:val="bottom"/>
          </w:tcPr>
          <w:p w14:paraId="6CE0B107" w14:textId="241B3326" w:rsidR="00FA6E74" w:rsidRPr="00296F8E" w:rsidRDefault="00FA6E74" w:rsidP="008B4871">
            <w:r w:rsidRPr="00296F8E">
              <w:t>Low GI</w:t>
            </w:r>
            <w:r w:rsidR="00D172BB" w:rsidRPr="00296F8E">
              <w:t xml:space="preserve"> </w:t>
            </w:r>
            <w:r w:rsidR="00D172BB" w:rsidRPr="00296F8E">
              <w:fldChar w:fldCharType="begin">
                <w:fldData xml:space="preserve">PEVuZE5vdGU+PENpdGU+PEF1dGhvcj5HcmFudDwvQXV0aG9yPjxZZWFyPjIwMTE8L1llYXI+PFJl
Y051bT40NjczPC9SZWNOdW0+PERpc3BsYXlUZXh0PigxMzsgMjU7IDI4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9z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k5Ni0xMDAwPC9wYWdlcz48dm9sdW1lPjMyPC92b2x1bWU+PG51bWJl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KTwvRGlzcGxheVRleHQ+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k5Ni0xMDAwPC9wYWdlcz48dm9sdW1lPjMyPC92b2x1bWU+PG51bWJl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</w:fldData>
              </w:fldChar>
            </w:r>
            <w:r w:rsidR="008B4871" w:rsidRPr="00296F8E">
              <w:instrText xml:space="preserve"> ADDIN EN.CITE.DATA </w:instrText>
            </w:r>
            <w:r w:rsidR="008B4871" w:rsidRPr="00296F8E">
              <w:fldChar w:fldCharType="end"/>
            </w:r>
            <w:r w:rsidR="00D172BB" w:rsidRPr="00296F8E">
              <w:fldChar w:fldCharType="separate"/>
            </w:r>
            <w:r w:rsidR="00BE2CA9" w:rsidRPr="00296F8E">
              <w:rPr>
                <w:noProof/>
              </w:rPr>
              <w:t>(13; 25; 28)</w:t>
            </w:r>
            <w:r w:rsidR="00D172BB" w:rsidRPr="00296F8E">
              <w:fldChar w:fldCharType="end"/>
            </w:r>
          </w:p>
        </w:tc>
        <w:tc>
          <w:tcPr>
            <w:tcW w:w="895" w:type="dxa"/>
            <w:vAlign w:val="bottom"/>
          </w:tcPr>
          <w:p w14:paraId="02F439D4" w14:textId="77777777" w:rsidR="00FA6E74" w:rsidRPr="00296F8E" w:rsidRDefault="00FA6E74" w:rsidP="005B4CE9">
            <w:pPr>
              <w:jc w:val="center"/>
            </w:pPr>
            <w:r w:rsidRPr="00296F8E">
              <w:t>3</w:t>
            </w:r>
          </w:p>
        </w:tc>
        <w:tc>
          <w:tcPr>
            <w:tcW w:w="910" w:type="dxa"/>
            <w:vAlign w:val="bottom"/>
          </w:tcPr>
          <w:p w14:paraId="6E5B3D39" w14:textId="77777777" w:rsidR="00FA6E74" w:rsidRPr="00296F8E" w:rsidRDefault="00FA6E74" w:rsidP="005B4CE9">
            <w:pPr>
              <w:jc w:val="center"/>
            </w:pPr>
            <w:r w:rsidRPr="00296F8E">
              <w:t>193</w:t>
            </w:r>
          </w:p>
        </w:tc>
        <w:tc>
          <w:tcPr>
            <w:tcW w:w="1900" w:type="dxa"/>
            <w:vAlign w:val="bottom"/>
          </w:tcPr>
          <w:p w14:paraId="3D48B14A" w14:textId="77777777" w:rsidR="00FA6E74" w:rsidRPr="00296F8E" w:rsidRDefault="00FA6E74" w:rsidP="005B4CE9">
            <w:pPr>
              <w:jc w:val="center"/>
            </w:pPr>
            <w:r w:rsidRPr="00296F8E">
              <w:t>1.33 [0.54, 3.31]</w:t>
            </w:r>
          </w:p>
        </w:tc>
        <w:tc>
          <w:tcPr>
            <w:tcW w:w="1649" w:type="dxa"/>
          </w:tcPr>
          <w:p w14:paraId="28C63EEC" w14:textId="77777777" w:rsidR="00FA6E74" w:rsidRPr="00296F8E" w:rsidRDefault="00FA6E74" w:rsidP="005B4CE9">
            <w:pPr>
              <w:jc w:val="center"/>
            </w:pPr>
            <w:r w:rsidRPr="00296F8E">
              <w:t>0</w:t>
            </w:r>
          </w:p>
        </w:tc>
      </w:tr>
      <w:tr w:rsidR="00FA6E74" w:rsidRPr="00296F8E" w14:paraId="3C5D82D6" w14:textId="77777777" w:rsidTr="00674587">
        <w:tc>
          <w:tcPr>
            <w:tcW w:w="2216" w:type="dxa"/>
          </w:tcPr>
          <w:p w14:paraId="437A3661" w14:textId="77777777" w:rsidR="00FA6E74" w:rsidRPr="00296F8E" w:rsidRDefault="00FA6E74" w:rsidP="005B4CE9"/>
        </w:tc>
        <w:tc>
          <w:tcPr>
            <w:tcW w:w="1781" w:type="dxa"/>
            <w:vAlign w:val="bottom"/>
          </w:tcPr>
          <w:p w14:paraId="4284FB75" w14:textId="2C69CE72" w:rsidR="00FA6E74" w:rsidRPr="00296F8E" w:rsidRDefault="00FA6E74" w:rsidP="008B4871">
            <w:r w:rsidRPr="00296F8E">
              <w:t xml:space="preserve">Low </w:t>
            </w:r>
            <w:r w:rsidR="00490AC1" w:rsidRPr="00296F8E">
              <w:t>carbohydrate</w:t>
            </w:r>
            <w:r w:rsidR="003249D3" w:rsidRPr="00296F8E">
              <w:t xml:space="preserve"> </w:t>
            </w:r>
            <w:r w:rsidR="003249D3"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 </w:instrText>
            </w:r>
            <w:r w:rsidR="008B4871" w:rsidRPr="00296F8E">
              <w:fldChar w:fldCharType="begin">
                <w:fldData xml:space="preserve">PEVuZE5vdGU+PENpdGU+PEF1dGhvcj5Nb3Jlbm8tQ2FzdGlsbGE8L0F1dGhvcj48WWVhcj4yMDEz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</w:fldData>
              </w:fldChar>
            </w:r>
            <w:r w:rsidR="008B4871" w:rsidRPr="00296F8E">
              <w:instrText xml:space="preserve"> ADDIN EN.CITE.DATA </w:instrText>
            </w:r>
            <w:r w:rsidR="008B4871" w:rsidRPr="00296F8E">
              <w:fldChar w:fldCharType="end"/>
            </w:r>
            <w:r w:rsidR="003249D3" w:rsidRPr="00296F8E">
              <w:fldChar w:fldCharType="separate"/>
            </w:r>
            <w:r w:rsidR="00BE2CA9" w:rsidRPr="00296F8E">
              <w:rPr>
                <w:noProof/>
              </w:rPr>
              <w:t>(30)</w:t>
            </w:r>
            <w:r w:rsidR="003249D3" w:rsidRPr="00296F8E">
              <w:fldChar w:fldCharType="end"/>
            </w:r>
          </w:p>
        </w:tc>
        <w:tc>
          <w:tcPr>
            <w:tcW w:w="895" w:type="dxa"/>
            <w:vAlign w:val="bottom"/>
          </w:tcPr>
          <w:p w14:paraId="02AF97A4" w14:textId="77777777" w:rsidR="00FA6E74" w:rsidRPr="00296F8E" w:rsidRDefault="00FA6E74" w:rsidP="005B4CE9">
            <w:pPr>
              <w:jc w:val="center"/>
            </w:pPr>
            <w:r w:rsidRPr="00296F8E">
              <w:t>1</w:t>
            </w:r>
          </w:p>
        </w:tc>
        <w:tc>
          <w:tcPr>
            <w:tcW w:w="910" w:type="dxa"/>
            <w:vAlign w:val="bottom"/>
          </w:tcPr>
          <w:p w14:paraId="255923C7" w14:textId="77777777" w:rsidR="00FA6E74" w:rsidRPr="00296F8E" w:rsidRDefault="00FA6E74" w:rsidP="005B4CE9">
            <w:pPr>
              <w:jc w:val="center"/>
            </w:pPr>
            <w:r w:rsidRPr="00296F8E">
              <w:t>149</w:t>
            </w:r>
          </w:p>
        </w:tc>
        <w:tc>
          <w:tcPr>
            <w:tcW w:w="1900" w:type="dxa"/>
            <w:vAlign w:val="bottom"/>
          </w:tcPr>
          <w:p w14:paraId="67BE61C9" w14:textId="77777777" w:rsidR="00FA6E74" w:rsidRPr="00296F8E" w:rsidRDefault="00FA6E74" w:rsidP="005B4CE9">
            <w:pPr>
              <w:jc w:val="center"/>
            </w:pPr>
            <w:r w:rsidRPr="00296F8E">
              <w:t>0.51 [0.13, 1.95]</w:t>
            </w:r>
          </w:p>
        </w:tc>
        <w:tc>
          <w:tcPr>
            <w:tcW w:w="1649" w:type="dxa"/>
          </w:tcPr>
          <w:p w14:paraId="0DBA3A5C" w14:textId="77777777" w:rsidR="00FA6E74" w:rsidRPr="00296F8E" w:rsidRDefault="00FA6E74" w:rsidP="005B4CE9">
            <w:pPr>
              <w:jc w:val="center"/>
            </w:pPr>
            <w:r w:rsidRPr="00296F8E">
              <w:t>-</w:t>
            </w:r>
          </w:p>
        </w:tc>
      </w:tr>
      <w:tr w:rsidR="00FA6E74" w:rsidRPr="00296F8E" w14:paraId="40DA1FA7" w14:textId="77777777" w:rsidTr="00674587">
        <w:tc>
          <w:tcPr>
            <w:tcW w:w="2216" w:type="dxa"/>
          </w:tcPr>
          <w:p w14:paraId="6A71140C" w14:textId="77777777" w:rsidR="00FA6E74" w:rsidRPr="00296F8E" w:rsidRDefault="00FA6E74" w:rsidP="005B4CE9"/>
        </w:tc>
        <w:tc>
          <w:tcPr>
            <w:tcW w:w="1781" w:type="dxa"/>
            <w:vAlign w:val="bottom"/>
          </w:tcPr>
          <w:p w14:paraId="0F1AF511" w14:textId="3C0B4F9D" w:rsidR="00FA6E74" w:rsidRPr="00296F8E" w:rsidRDefault="00595BE6" w:rsidP="008B4871">
            <w:r w:rsidRPr="00296F8E">
              <w:t xml:space="preserve">Energy restriction </w:t>
            </w:r>
            <w:r w:rsidR="002F652D"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002F652D" w:rsidRPr="00296F8E">
              <w:fldChar w:fldCharType="separate"/>
            </w:r>
            <w:r w:rsidR="00BE2CA9" w:rsidRPr="00296F8E">
              <w:rPr>
                <w:noProof/>
              </w:rPr>
              <w:t>(31)</w:t>
            </w:r>
            <w:r w:rsidR="002F652D" w:rsidRPr="00296F8E">
              <w:fldChar w:fldCharType="end"/>
            </w:r>
          </w:p>
        </w:tc>
        <w:tc>
          <w:tcPr>
            <w:tcW w:w="895" w:type="dxa"/>
            <w:vAlign w:val="bottom"/>
          </w:tcPr>
          <w:p w14:paraId="18384573" w14:textId="77777777" w:rsidR="00FA6E74" w:rsidRPr="00296F8E" w:rsidRDefault="00FA6E74" w:rsidP="005B4CE9">
            <w:pPr>
              <w:jc w:val="center"/>
            </w:pPr>
            <w:r w:rsidRPr="00296F8E">
              <w:t>1</w:t>
            </w:r>
          </w:p>
        </w:tc>
        <w:tc>
          <w:tcPr>
            <w:tcW w:w="910" w:type="dxa"/>
            <w:vAlign w:val="bottom"/>
          </w:tcPr>
          <w:p w14:paraId="41CD1010" w14:textId="77777777" w:rsidR="00FA6E74" w:rsidRPr="00296F8E" w:rsidRDefault="00FA6E74" w:rsidP="005B4CE9">
            <w:pPr>
              <w:jc w:val="center"/>
            </w:pPr>
            <w:r w:rsidRPr="00296F8E">
              <w:t>123</w:t>
            </w:r>
          </w:p>
        </w:tc>
        <w:tc>
          <w:tcPr>
            <w:tcW w:w="1900" w:type="dxa"/>
            <w:vAlign w:val="bottom"/>
          </w:tcPr>
          <w:p w14:paraId="72EE13FF" w14:textId="77777777" w:rsidR="00FA6E74" w:rsidRPr="00296F8E" w:rsidRDefault="00FA6E74" w:rsidP="005B4CE9">
            <w:pPr>
              <w:jc w:val="center"/>
            </w:pPr>
            <w:r w:rsidRPr="00296F8E">
              <w:t>1.17 [0.65, 2.12]</w:t>
            </w:r>
          </w:p>
        </w:tc>
        <w:tc>
          <w:tcPr>
            <w:tcW w:w="1649" w:type="dxa"/>
          </w:tcPr>
          <w:p w14:paraId="328203D7" w14:textId="77777777" w:rsidR="00FA6E74" w:rsidRPr="00296F8E" w:rsidRDefault="00FA6E74" w:rsidP="005B4CE9">
            <w:pPr>
              <w:jc w:val="center"/>
            </w:pPr>
            <w:r w:rsidRPr="00296F8E">
              <w:t>-</w:t>
            </w:r>
          </w:p>
        </w:tc>
      </w:tr>
      <w:tr w:rsidR="00FA6E74" w:rsidRPr="00296F8E" w14:paraId="5DE074CB" w14:textId="77777777" w:rsidTr="00674587">
        <w:tc>
          <w:tcPr>
            <w:tcW w:w="2216" w:type="dxa"/>
          </w:tcPr>
          <w:p w14:paraId="0AFD2DA0" w14:textId="77777777" w:rsidR="00FA6E74" w:rsidRPr="00296F8E" w:rsidRDefault="00FA6E74" w:rsidP="005B4CE9"/>
        </w:tc>
        <w:tc>
          <w:tcPr>
            <w:tcW w:w="1781" w:type="dxa"/>
            <w:vAlign w:val="bottom"/>
          </w:tcPr>
          <w:p w14:paraId="2DCC1271" w14:textId="54C0A611" w:rsidR="00FA6E74" w:rsidRPr="00296F8E" w:rsidRDefault="00FA6E74" w:rsidP="008B4871">
            <w:r w:rsidRPr="00296F8E">
              <w:t>Soya protein</w:t>
            </w:r>
            <w:r w:rsidR="00737B34" w:rsidRPr="00296F8E">
              <w:t xml:space="preserve"> </w:t>
            </w:r>
            <w:r w:rsidR="00737B34" w:rsidRPr="00296F8E">
              <w:fldChar w:fldCharType="begin"/>
            </w:r>
            <w:r w:rsidR="008B4871" w:rsidRPr="00296F8E">
              <w:instrText xml:space="preserve"> ADDIN EN.CITE &lt;EndNote&gt;&lt;Cite&gt;&lt;Author&gt;Sarathi&lt;/Author&gt;&lt;Year&gt;2016&lt;/Year&gt;&lt;RecNum&gt;6706&lt;/RecNum&gt;&lt;DisplayText&gt;(14)&lt;/DisplayText&gt;&lt;record&gt;&lt;rec-number&gt;6706&lt;/rec-number&gt;&lt;foreign-keys&gt;&lt;key app="EN" db-id="ftstadpp2s0099etd5spaad1wawtxsdztz2x" timestamp="1507024284"&gt;6706&lt;/key&gt;&lt;/foreign-keys&gt;&lt;ref-type name="Generic"&gt;13&lt;/ref-type&gt;&lt;contributors&gt;&lt;authors&gt;&lt;author&gt;Sarathi, Vijaya&lt;/author&gt;&lt;author&gt;Kolly, Anish&lt;/author&gt;&lt;author&gt;Chaithanya Hulivana, Boranna&lt;/author&gt;&lt;author&gt;Dwarakanath Chinthamani, Suryanarayana&lt;/author&gt;&lt;/authors&gt;&lt;/contributors&gt;&lt;titles&gt;&lt;title&gt;Effect of Soya based Protein Rich Diet on Glycaemic Parameters and Thyroid Function Tests in Women with Gestational Diabetes Mellitus&lt;/title&gt;&lt;secondary-title&gt;Romanian Journal of Diabetes Nutrition and Metabolic Diseases&lt;/secondary-title&gt;&lt;alt-title&gt;rjdnmd&lt;/alt-title&gt;&lt;/titles&gt;&lt;pages&gt;201&lt;/pages&gt;&lt;volume&gt;23&lt;/volume&gt;&lt;number&gt;2&lt;/number&gt;&lt;dates&gt;&lt;year&gt;2016&lt;/year&gt;&lt;/dates&gt;&lt;isbn&gt;22846417&lt;/isbn&gt;&lt;urls&gt;&lt;related-urls&gt;&lt;url&gt;//www.degruyter.com/view/j/rjdnmd.2016.23.issue-2/rjdnmd-2016-0024/rjdnmd-2016-0024.xml&lt;/url&gt;&lt;url&gt;https://www.degruyter.com/downloadpdf/j/rjdnmd.2016.23.issue-2/rjdnmd-2016-0024/rjdnmd-2016-0024.xml&lt;/url&gt;&lt;/related-urls&gt;&lt;/urls&gt;&lt;electronic-resource-num&gt;10.1515/rjdnmd-2016-0024&lt;/electronic-resource-num&gt;&lt;access-date&gt;2016-11-01t11:11:42.959+01:00&lt;/access-date&gt;&lt;/record&gt;&lt;/Cite&gt;&lt;/EndNote&gt;</w:instrText>
            </w:r>
            <w:r w:rsidR="00737B34" w:rsidRPr="00296F8E">
              <w:fldChar w:fldCharType="separate"/>
            </w:r>
            <w:r w:rsidR="00737B34" w:rsidRPr="00296F8E">
              <w:rPr>
                <w:noProof/>
              </w:rPr>
              <w:t>(14)</w:t>
            </w:r>
            <w:r w:rsidR="00737B34" w:rsidRPr="00296F8E">
              <w:fldChar w:fldCharType="end"/>
            </w:r>
          </w:p>
        </w:tc>
        <w:tc>
          <w:tcPr>
            <w:tcW w:w="895" w:type="dxa"/>
            <w:vAlign w:val="bottom"/>
          </w:tcPr>
          <w:p w14:paraId="08EC3F30" w14:textId="77777777" w:rsidR="00FA6E74" w:rsidRPr="00296F8E" w:rsidRDefault="00FA6E74" w:rsidP="005B4CE9">
            <w:pPr>
              <w:jc w:val="center"/>
            </w:pPr>
            <w:r w:rsidRPr="00296F8E">
              <w:t>1</w:t>
            </w:r>
          </w:p>
        </w:tc>
        <w:tc>
          <w:tcPr>
            <w:tcW w:w="910" w:type="dxa"/>
            <w:vAlign w:val="bottom"/>
          </w:tcPr>
          <w:p w14:paraId="6A40C883" w14:textId="77777777" w:rsidR="00FA6E74" w:rsidRPr="00296F8E" w:rsidRDefault="00FA6E74" w:rsidP="005B4CE9">
            <w:pPr>
              <w:jc w:val="center"/>
            </w:pPr>
            <w:r w:rsidRPr="00296F8E">
              <w:t>63</w:t>
            </w:r>
          </w:p>
        </w:tc>
        <w:tc>
          <w:tcPr>
            <w:tcW w:w="1900" w:type="dxa"/>
            <w:vAlign w:val="bottom"/>
          </w:tcPr>
          <w:p w14:paraId="52592CA5" w14:textId="77777777" w:rsidR="00FA6E74" w:rsidRPr="00296F8E" w:rsidRDefault="00FA6E74" w:rsidP="005B4CE9">
            <w:pPr>
              <w:jc w:val="center"/>
            </w:pPr>
            <w:r w:rsidRPr="00296F8E">
              <w:t>0.45 [0.04, 4.76]</w:t>
            </w:r>
          </w:p>
        </w:tc>
        <w:tc>
          <w:tcPr>
            <w:tcW w:w="1649" w:type="dxa"/>
          </w:tcPr>
          <w:p w14:paraId="421294BA" w14:textId="77777777" w:rsidR="00FA6E74" w:rsidRPr="00296F8E" w:rsidRDefault="00FA6E74" w:rsidP="005B4CE9">
            <w:pPr>
              <w:jc w:val="center"/>
            </w:pPr>
            <w:r w:rsidRPr="00296F8E">
              <w:t>-</w:t>
            </w:r>
          </w:p>
        </w:tc>
      </w:tr>
      <w:tr w:rsidR="00FA6E74" w:rsidRPr="00296F8E" w14:paraId="21832FDE" w14:textId="77777777" w:rsidTr="00674587">
        <w:tc>
          <w:tcPr>
            <w:tcW w:w="2216" w:type="dxa"/>
          </w:tcPr>
          <w:p w14:paraId="06ED65B1" w14:textId="77777777" w:rsidR="00FA6E74" w:rsidRPr="00296F8E" w:rsidRDefault="00FA6E74" w:rsidP="005B4CE9"/>
        </w:tc>
        <w:tc>
          <w:tcPr>
            <w:tcW w:w="1781" w:type="dxa"/>
            <w:vAlign w:val="bottom"/>
          </w:tcPr>
          <w:p w14:paraId="5C62F7E3" w14:textId="7A77E408" w:rsidR="00FA6E74" w:rsidRPr="00296F8E" w:rsidRDefault="00FA6E74" w:rsidP="008B4871">
            <w:r w:rsidRPr="00296F8E">
              <w:t>Behavior</w:t>
            </w:r>
            <w:r w:rsidR="001648B2" w:rsidRPr="00296F8E">
              <w:t xml:space="preserve"> </w:t>
            </w:r>
            <w:r w:rsidR="001648B2"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 </w:instrText>
            </w:r>
            <w:r w:rsidR="008B4871" w:rsidRPr="00296F8E">
              <w:fldChar w:fldCharType="begin">
                <w:fldData xml:space="preserve">PEVuZE5vdGU+PENpdGU+PEF1dGhvcj5CbzwvQXV0aG9yPjxZZWFyPjIwMTQ8L1llYXI+PFJlY051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</w:fldData>
              </w:fldChar>
            </w:r>
            <w:r w:rsidR="008B4871" w:rsidRPr="00296F8E">
              <w:instrText xml:space="preserve"> ADDIN EN.CITE.DATA </w:instrText>
            </w:r>
            <w:r w:rsidR="008B4871" w:rsidRPr="00296F8E">
              <w:fldChar w:fldCharType="end"/>
            </w:r>
            <w:r w:rsidR="001648B2" w:rsidRPr="00296F8E">
              <w:fldChar w:fldCharType="separate"/>
            </w:r>
            <w:r w:rsidR="00BE2CA9" w:rsidRPr="00296F8E">
              <w:rPr>
                <w:noProof/>
              </w:rPr>
              <w:t>(23)</w:t>
            </w:r>
            <w:r w:rsidR="001648B2" w:rsidRPr="00296F8E">
              <w:fldChar w:fldCharType="end"/>
            </w:r>
          </w:p>
        </w:tc>
        <w:tc>
          <w:tcPr>
            <w:tcW w:w="895" w:type="dxa"/>
            <w:vAlign w:val="bottom"/>
          </w:tcPr>
          <w:p w14:paraId="5BCCAF55" w14:textId="77777777" w:rsidR="00FA6E74" w:rsidRPr="00296F8E" w:rsidRDefault="00FA6E74" w:rsidP="005B4CE9">
            <w:pPr>
              <w:jc w:val="center"/>
            </w:pPr>
            <w:r w:rsidRPr="00296F8E">
              <w:t>1</w:t>
            </w:r>
          </w:p>
        </w:tc>
        <w:tc>
          <w:tcPr>
            <w:tcW w:w="910" w:type="dxa"/>
            <w:vAlign w:val="bottom"/>
          </w:tcPr>
          <w:p w14:paraId="566F30FC" w14:textId="77777777" w:rsidR="00FA6E74" w:rsidRPr="00296F8E" w:rsidRDefault="00FA6E74" w:rsidP="005B4CE9">
            <w:pPr>
              <w:jc w:val="center"/>
            </w:pPr>
            <w:r w:rsidRPr="00296F8E">
              <w:t>99</w:t>
            </w:r>
          </w:p>
        </w:tc>
        <w:tc>
          <w:tcPr>
            <w:tcW w:w="1900" w:type="dxa"/>
            <w:vAlign w:val="bottom"/>
          </w:tcPr>
          <w:p w14:paraId="02B71CFA" w14:textId="77777777" w:rsidR="00FA6E74" w:rsidRPr="00296F8E" w:rsidRDefault="00FA6E74" w:rsidP="005B4CE9">
            <w:pPr>
              <w:jc w:val="center"/>
            </w:pPr>
            <w:r w:rsidRPr="00296F8E">
              <w:t>0.73 [0.25, 2.14]</w:t>
            </w:r>
          </w:p>
        </w:tc>
        <w:tc>
          <w:tcPr>
            <w:tcW w:w="1649" w:type="dxa"/>
          </w:tcPr>
          <w:p w14:paraId="45DF45BD" w14:textId="77777777" w:rsidR="00FA6E74" w:rsidRPr="00296F8E" w:rsidRDefault="00FA6E74" w:rsidP="005B4CE9">
            <w:pPr>
              <w:jc w:val="center"/>
            </w:pPr>
            <w:r w:rsidRPr="00296F8E">
              <w:t>-</w:t>
            </w:r>
          </w:p>
        </w:tc>
      </w:tr>
      <w:tr w:rsidR="00FA6E74" w:rsidRPr="00296F8E" w14:paraId="166F1831" w14:textId="77777777" w:rsidTr="00674587">
        <w:tc>
          <w:tcPr>
            <w:tcW w:w="2216" w:type="dxa"/>
          </w:tcPr>
          <w:p w14:paraId="40D017B6" w14:textId="77777777" w:rsidR="00FA6E74" w:rsidRPr="00296F8E" w:rsidRDefault="00FA6E74" w:rsidP="005B4CE9"/>
        </w:tc>
        <w:tc>
          <w:tcPr>
            <w:tcW w:w="1781" w:type="dxa"/>
            <w:vAlign w:val="bottom"/>
          </w:tcPr>
          <w:p w14:paraId="0A2A8693" w14:textId="77777777" w:rsidR="00FA6E74" w:rsidRPr="00296F8E" w:rsidRDefault="00FA6E74" w:rsidP="005B4CE9">
            <w:r w:rsidRPr="00296F8E">
              <w:t>Ethnic diet</w:t>
            </w:r>
          </w:p>
        </w:tc>
        <w:tc>
          <w:tcPr>
            <w:tcW w:w="895" w:type="dxa"/>
            <w:vAlign w:val="bottom"/>
          </w:tcPr>
          <w:p w14:paraId="1C7966A2" w14:textId="77777777" w:rsidR="00FA6E74" w:rsidRPr="00296F8E" w:rsidRDefault="00FA6E74" w:rsidP="005B4CE9">
            <w:pPr>
              <w:jc w:val="center"/>
            </w:pPr>
            <w:r w:rsidRPr="00296F8E">
              <w:t>0</w:t>
            </w:r>
          </w:p>
        </w:tc>
        <w:tc>
          <w:tcPr>
            <w:tcW w:w="910" w:type="dxa"/>
            <w:vAlign w:val="bottom"/>
          </w:tcPr>
          <w:p w14:paraId="78631549" w14:textId="77777777" w:rsidR="00FA6E74" w:rsidRPr="00296F8E" w:rsidRDefault="00FA6E74" w:rsidP="005B4CE9">
            <w:pPr>
              <w:jc w:val="center"/>
            </w:pPr>
            <w:r w:rsidRPr="00296F8E">
              <w:t>0</w:t>
            </w:r>
          </w:p>
        </w:tc>
        <w:tc>
          <w:tcPr>
            <w:tcW w:w="1900" w:type="dxa"/>
            <w:vAlign w:val="bottom"/>
          </w:tcPr>
          <w:p w14:paraId="0C3499D1" w14:textId="77777777" w:rsidR="00FA6E74" w:rsidRPr="00296F8E" w:rsidRDefault="00FA6E74" w:rsidP="005B4CE9">
            <w:pPr>
              <w:jc w:val="center"/>
            </w:pPr>
            <w:r w:rsidRPr="00296F8E">
              <w:t>Not estimable</w:t>
            </w:r>
          </w:p>
        </w:tc>
        <w:tc>
          <w:tcPr>
            <w:tcW w:w="1649" w:type="dxa"/>
          </w:tcPr>
          <w:p w14:paraId="58FDA9FC" w14:textId="77777777" w:rsidR="00FA6E74" w:rsidRPr="00296F8E" w:rsidRDefault="00FA6E74" w:rsidP="005B4CE9">
            <w:pPr>
              <w:jc w:val="center"/>
            </w:pPr>
            <w:r w:rsidRPr="00296F8E">
              <w:t>-</w:t>
            </w:r>
          </w:p>
        </w:tc>
      </w:tr>
      <w:tr w:rsidR="00FA6E74" w:rsidRPr="00296F8E" w14:paraId="5565CD5A" w14:textId="77777777" w:rsidTr="00674587">
        <w:tc>
          <w:tcPr>
            <w:tcW w:w="2216" w:type="dxa"/>
          </w:tcPr>
          <w:p w14:paraId="3EFFDC01" w14:textId="77777777" w:rsidR="00FA6E74" w:rsidRPr="00296F8E" w:rsidRDefault="00FA6E74" w:rsidP="005B4CE9">
            <w:r w:rsidRPr="00296F8E">
              <w:t xml:space="preserve">Macrosomia </w:t>
            </w:r>
          </w:p>
        </w:tc>
        <w:tc>
          <w:tcPr>
            <w:tcW w:w="1781" w:type="dxa"/>
          </w:tcPr>
          <w:p w14:paraId="78A7E1C9" w14:textId="77777777" w:rsidR="00FA6E74" w:rsidRPr="00296F8E" w:rsidRDefault="00FA6E74" w:rsidP="005B4CE9">
            <w:r w:rsidRPr="00296F8E">
              <w:t xml:space="preserve">All </w:t>
            </w:r>
          </w:p>
        </w:tc>
        <w:tc>
          <w:tcPr>
            <w:tcW w:w="895" w:type="dxa"/>
            <w:vAlign w:val="bottom"/>
          </w:tcPr>
          <w:p w14:paraId="5B8DCA8A" w14:textId="77777777" w:rsidR="00FA6E74" w:rsidRPr="00296F8E" w:rsidRDefault="00FA6E74" w:rsidP="005B4CE9">
            <w:pPr>
              <w:jc w:val="center"/>
            </w:pPr>
            <w:r w:rsidRPr="00296F8E">
              <w:t>9</w:t>
            </w:r>
          </w:p>
        </w:tc>
        <w:tc>
          <w:tcPr>
            <w:tcW w:w="910" w:type="dxa"/>
            <w:vAlign w:val="bottom"/>
          </w:tcPr>
          <w:p w14:paraId="699FE6F9" w14:textId="77777777" w:rsidR="00FA6E74" w:rsidRPr="00296F8E" w:rsidRDefault="00FA6E74" w:rsidP="005B4CE9">
            <w:pPr>
              <w:jc w:val="center"/>
            </w:pPr>
            <w:r w:rsidRPr="00296F8E">
              <w:t>729</w:t>
            </w:r>
          </w:p>
        </w:tc>
        <w:tc>
          <w:tcPr>
            <w:tcW w:w="1900" w:type="dxa"/>
            <w:vAlign w:val="bottom"/>
          </w:tcPr>
          <w:p w14:paraId="366CCC4E" w14:textId="77777777" w:rsidR="00FA6E74" w:rsidRPr="00296F8E" w:rsidRDefault="00FA6E74" w:rsidP="005B4CE9">
            <w:pPr>
              <w:jc w:val="center"/>
            </w:pPr>
            <w:r w:rsidRPr="00296F8E">
              <w:t>0.73 [0.40, 1.31]</w:t>
            </w:r>
          </w:p>
        </w:tc>
        <w:tc>
          <w:tcPr>
            <w:tcW w:w="1649" w:type="dxa"/>
          </w:tcPr>
          <w:p w14:paraId="06E68AC1" w14:textId="77777777" w:rsidR="00FA6E74" w:rsidRPr="00296F8E" w:rsidRDefault="00FA6E74" w:rsidP="005B4CE9">
            <w:pPr>
              <w:jc w:val="center"/>
            </w:pPr>
            <w:r w:rsidRPr="00296F8E">
              <w:t>0</w:t>
            </w:r>
          </w:p>
        </w:tc>
      </w:tr>
      <w:tr w:rsidR="00FA6E74" w:rsidRPr="00296F8E" w14:paraId="4523C31B" w14:textId="77777777" w:rsidTr="00674587">
        <w:tc>
          <w:tcPr>
            <w:tcW w:w="2216" w:type="dxa"/>
          </w:tcPr>
          <w:p w14:paraId="3D83DB39" w14:textId="77777777" w:rsidR="00FA6E74" w:rsidRPr="00296F8E" w:rsidRDefault="00FA6E74" w:rsidP="005B4CE9"/>
        </w:tc>
        <w:tc>
          <w:tcPr>
            <w:tcW w:w="1781" w:type="dxa"/>
            <w:vAlign w:val="bottom"/>
          </w:tcPr>
          <w:p w14:paraId="067DF845" w14:textId="4E4F8ED5" w:rsidR="00FA6E74" w:rsidRPr="00296F8E" w:rsidRDefault="00FA6E74" w:rsidP="008B4871">
            <w:r w:rsidRPr="00296F8E">
              <w:t>Low GI</w:t>
            </w:r>
            <w:r w:rsidR="00D37BA7" w:rsidRPr="00296F8E">
              <w:t xml:space="preserve"> </w:t>
            </w:r>
            <w:r w:rsidR="00D37BA7"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 </w:instrText>
            </w:r>
            <w:r w:rsidR="008B4871" w:rsidRPr="00296F8E">
              <w:fldChar w:fldCharType="begin">
                <w:fldData xml:space="preserve">PEVuZE5vdGU+PENpdGU+PEF1dGhvcj5HcmFudDwvQXV0aG9yPjxZZWFyPjIwMTE8L1llYXI+PFJl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</w:fldData>
              </w:fldChar>
            </w:r>
            <w:r w:rsidR="008B4871" w:rsidRPr="00296F8E">
              <w:instrText xml:space="preserve"> ADDIN EN.CITE.DATA </w:instrText>
            </w:r>
            <w:r w:rsidR="008B4871" w:rsidRPr="00296F8E">
              <w:fldChar w:fldCharType="end"/>
            </w:r>
            <w:r w:rsidR="00D37BA7" w:rsidRPr="00296F8E">
              <w:fldChar w:fldCharType="separate"/>
            </w:r>
            <w:r w:rsidR="00BE2CA9" w:rsidRPr="00296F8E">
              <w:rPr>
                <w:noProof/>
              </w:rPr>
              <w:t>(13; 25; 28; 29)</w:t>
            </w:r>
            <w:r w:rsidR="00D37BA7" w:rsidRPr="00296F8E">
              <w:fldChar w:fldCharType="end"/>
            </w:r>
          </w:p>
        </w:tc>
        <w:tc>
          <w:tcPr>
            <w:tcW w:w="895" w:type="dxa"/>
            <w:vAlign w:val="bottom"/>
          </w:tcPr>
          <w:p w14:paraId="29AA2B63" w14:textId="77777777" w:rsidR="00FA6E74" w:rsidRPr="00296F8E" w:rsidRDefault="00FA6E74" w:rsidP="005B4CE9">
            <w:pPr>
              <w:jc w:val="center"/>
            </w:pPr>
            <w:r w:rsidRPr="00296F8E">
              <w:t>4</w:t>
            </w:r>
          </w:p>
        </w:tc>
        <w:tc>
          <w:tcPr>
            <w:tcW w:w="910" w:type="dxa"/>
            <w:vAlign w:val="bottom"/>
          </w:tcPr>
          <w:p w14:paraId="004F30E9" w14:textId="77777777" w:rsidR="00FA6E74" w:rsidRPr="00296F8E" w:rsidRDefault="00FA6E74" w:rsidP="005B4CE9">
            <w:pPr>
              <w:jc w:val="center"/>
            </w:pPr>
            <w:r w:rsidRPr="00296F8E">
              <w:t>276</w:t>
            </w:r>
          </w:p>
        </w:tc>
        <w:tc>
          <w:tcPr>
            <w:tcW w:w="1900" w:type="dxa"/>
            <w:vAlign w:val="bottom"/>
          </w:tcPr>
          <w:p w14:paraId="79141A1B" w14:textId="77777777" w:rsidR="00FA6E74" w:rsidRPr="00296F8E" w:rsidRDefault="00FA6E74" w:rsidP="005B4CE9">
            <w:pPr>
              <w:jc w:val="center"/>
            </w:pPr>
            <w:r w:rsidRPr="00296F8E">
              <w:t>0.46 [0.15, 1.46]</w:t>
            </w:r>
          </w:p>
        </w:tc>
        <w:tc>
          <w:tcPr>
            <w:tcW w:w="1649" w:type="dxa"/>
          </w:tcPr>
          <w:p w14:paraId="133A783F" w14:textId="77777777" w:rsidR="00FA6E74" w:rsidRPr="00296F8E" w:rsidRDefault="00FA6E74" w:rsidP="005B4CE9">
            <w:pPr>
              <w:jc w:val="center"/>
            </w:pPr>
            <w:r w:rsidRPr="00296F8E">
              <w:t>0</w:t>
            </w:r>
          </w:p>
        </w:tc>
      </w:tr>
      <w:tr w:rsidR="00FA6E74" w:rsidRPr="00296F8E" w14:paraId="04021F1E" w14:textId="77777777" w:rsidTr="00674587">
        <w:tc>
          <w:tcPr>
            <w:tcW w:w="2216" w:type="dxa"/>
          </w:tcPr>
          <w:p w14:paraId="0800C1D2" w14:textId="77777777" w:rsidR="00FA6E74" w:rsidRPr="00296F8E" w:rsidRDefault="00FA6E74" w:rsidP="005B4CE9"/>
        </w:tc>
        <w:tc>
          <w:tcPr>
            <w:tcW w:w="1781" w:type="dxa"/>
            <w:vAlign w:val="bottom"/>
          </w:tcPr>
          <w:p w14:paraId="2018550E" w14:textId="77777777" w:rsidR="00FA6E74" w:rsidRPr="00296F8E" w:rsidRDefault="00FA6E74" w:rsidP="005B4CE9">
            <w:r w:rsidRPr="00296F8E">
              <w:t>DASH</w:t>
            </w:r>
          </w:p>
        </w:tc>
        <w:tc>
          <w:tcPr>
            <w:tcW w:w="895" w:type="dxa"/>
            <w:vAlign w:val="bottom"/>
          </w:tcPr>
          <w:p w14:paraId="6083C3AA" w14:textId="77777777" w:rsidR="00FA6E74" w:rsidRPr="00296F8E" w:rsidRDefault="00FA6E74" w:rsidP="005B4CE9">
            <w:pPr>
              <w:jc w:val="center"/>
            </w:pPr>
            <w:r w:rsidRPr="00296F8E">
              <w:t>0</w:t>
            </w:r>
          </w:p>
        </w:tc>
        <w:tc>
          <w:tcPr>
            <w:tcW w:w="910" w:type="dxa"/>
            <w:vAlign w:val="bottom"/>
          </w:tcPr>
          <w:p w14:paraId="39F638D5" w14:textId="77777777" w:rsidR="00FA6E74" w:rsidRPr="00296F8E" w:rsidRDefault="00FA6E74" w:rsidP="005B4CE9">
            <w:pPr>
              <w:jc w:val="center"/>
            </w:pPr>
            <w:r w:rsidRPr="00296F8E">
              <w:t>0</w:t>
            </w:r>
          </w:p>
        </w:tc>
        <w:tc>
          <w:tcPr>
            <w:tcW w:w="1900" w:type="dxa"/>
            <w:vAlign w:val="bottom"/>
          </w:tcPr>
          <w:p w14:paraId="35EF28AF" w14:textId="77777777" w:rsidR="00FA6E74" w:rsidRPr="00296F8E" w:rsidRDefault="00FA6E74" w:rsidP="005B4CE9">
            <w:pPr>
              <w:jc w:val="center"/>
            </w:pPr>
            <w:r w:rsidRPr="00296F8E">
              <w:t>Not estimable</w:t>
            </w:r>
          </w:p>
        </w:tc>
        <w:tc>
          <w:tcPr>
            <w:tcW w:w="1649" w:type="dxa"/>
          </w:tcPr>
          <w:p w14:paraId="32F88B3B" w14:textId="77777777" w:rsidR="00FA6E74" w:rsidRPr="00296F8E" w:rsidRDefault="00FA6E74" w:rsidP="005B4CE9">
            <w:pPr>
              <w:jc w:val="center"/>
            </w:pPr>
            <w:r w:rsidRPr="00296F8E">
              <w:t>0</w:t>
            </w:r>
          </w:p>
        </w:tc>
      </w:tr>
      <w:tr w:rsidR="00FA6E74" w:rsidRPr="00296F8E" w14:paraId="0EFE0DC3" w14:textId="77777777" w:rsidTr="00674587">
        <w:tc>
          <w:tcPr>
            <w:tcW w:w="2216" w:type="dxa"/>
          </w:tcPr>
          <w:p w14:paraId="60707CB7" w14:textId="77777777" w:rsidR="00FA6E74" w:rsidRPr="00296F8E" w:rsidRDefault="00FA6E74" w:rsidP="005B4CE9"/>
        </w:tc>
        <w:tc>
          <w:tcPr>
            <w:tcW w:w="1781" w:type="dxa"/>
            <w:vAlign w:val="bottom"/>
          </w:tcPr>
          <w:p w14:paraId="566D68DF" w14:textId="657C7090" w:rsidR="00FA6E74" w:rsidRPr="00296F8E" w:rsidRDefault="00FA6E74" w:rsidP="008B4871">
            <w:r w:rsidRPr="00296F8E">
              <w:t xml:space="preserve">Low </w:t>
            </w:r>
            <w:r w:rsidR="00490AC1" w:rsidRPr="00296F8E">
              <w:t>carbohydrate</w:t>
            </w:r>
            <w:r w:rsidR="00674587" w:rsidRPr="00296F8E">
              <w:t xml:space="preserve"> </w:t>
            </w:r>
            <w:r w:rsidR="00674587" w:rsidRPr="00296F8E">
              <w:fldChar w:fldCharType="begin">
                <w:fldData xml:space="preserve">PEVuZE5vdGU+PENpdGU+PEF1dGhvcj5DeXByeWs8L0F1dGhvcj48WWVhcj4yMDA3PC9ZZWFyPjxS
ZWNOdW0+MzI5NzwvUmVjTnVtPjxEaXNwbGF5VGV4dD4oMjQ7IDMw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TW9yZW5vLUNhc3RpbGxhPC9BdXRob3I+PFllYXI+MjAxMzwvWWVhcj48UmVjTnVtPjQ1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</w:fldData>
              </w:fldChar>
            </w:r>
            <w:r w:rsidR="008B4871" w:rsidRPr="00296F8E">
              <w:instrText xml:space="preserve"> ADDIN EN.CITE </w:instrText>
            </w:r>
            <w:r w:rsidR="008B4871" w:rsidRPr="00296F8E">
              <w:fldChar w:fldCharType="begin">
                <w:fldData xml:space="preserve">PEVuZE5vdGU+PENpdGU+PEF1dGhvcj5DeXByeWs8L0F1dGhvcj48WWVhcj4yMDA3PC9ZZWFyPjxS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</w:fldData>
              </w:fldChar>
            </w:r>
            <w:r w:rsidR="008B4871" w:rsidRPr="00296F8E">
              <w:instrText xml:space="preserve"> ADDIN EN.CITE.DATA </w:instrText>
            </w:r>
            <w:r w:rsidR="008B4871" w:rsidRPr="00296F8E">
              <w:fldChar w:fldCharType="end"/>
            </w:r>
            <w:r w:rsidR="00674587" w:rsidRPr="00296F8E">
              <w:fldChar w:fldCharType="separate"/>
            </w:r>
            <w:r w:rsidR="00BE2CA9" w:rsidRPr="00296F8E">
              <w:rPr>
                <w:noProof/>
              </w:rPr>
              <w:t>(24; 30)</w:t>
            </w:r>
            <w:r w:rsidR="00674587" w:rsidRPr="00296F8E">
              <w:fldChar w:fldCharType="end"/>
            </w:r>
          </w:p>
        </w:tc>
        <w:tc>
          <w:tcPr>
            <w:tcW w:w="895" w:type="dxa"/>
            <w:vAlign w:val="bottom"/>
          </w:tcPr>
          <w:p w14:paraId="3E5D1E89" w14:textId="77777777" w:rsidR="00FA6E74" w:rsidRPr="00296F8E" w:rsidRDefault="00FA6E74" w:rsidP="005B4CE9">
            <w:pPr>
              <w:jc w:val="center"/>
            </w:pPr>
            <w:r w:rsidRPr="00296F8E">
              <w:t>2</w:t>
            </w:r>
          </w:p>
        </w:tc>
        <w:tc>
          <w:tcPr>
            <w:tcW w:w="910" w:type="dxa"/>
            <w:vAlign w:val="bottom"/>
          </w:tcPr>
          <w:p w14:paraId="15693A59" w14:textId="77777777" w:rsidR="00FA6E74" w:rsidRPr="00296F8E" w:rsidRDefault="00FA6E74" w:rsidP="005B4CE9">
            <w:pPr>
              <w:jc w:val="center"/>
            </w:pPr>
            <w:r w:rsidRPr="00296F8E">
              <w:t>179</w:t>
            </w:r>
          </w:p>
        </w:tc>
        <w:tc>
          <w:tcPr>
            <w:tcW w:w="1900" w:type="dxa"/>
            <w:vAlign w:val="bottom"/>
          </w:tcPr>
          <w:p w14:paraId="00F0343D" w14:textId="77777777" w:rsidR="00FA6E74" w:rsidRPr="00296F8E" w:rsidRDefault="00FA6E74" w:rsidP="005B4CE9">
            <w:pPr>
              <w:jc w:val="center"/>
            </w:pPr>
            <w:r w:rsidRPr="00296F8E">
              <w:t>0.20 [0.02, 1.69]</w:t>
            </w:r>
          </w:p>
        </w:tc>
        <w:tc>
          <w:tcPr>
            <w:tcW w:w="1649" w:type="dxa"/>
          </w:tcPr>
          <w:p w14:paraId="1A10BBB7" w14:textId="77777777" w:rsidR="00FA6E74" w:rsidRPr="00296F8E" w:rsidRDefault="00FA6E74" w:rsidP="005B4CE9">
            <w:pPr>
              <w:jc w:val="center"/>
            </w:pPr>
            <w:r w:rsidRPr="00296F8E">
              <w:t>-</w:t>
            </w:r>
          </w:p>
        </w:tc>
      </w:tr>
      <w:tr w:rsidR="00FA6E74" w:rsidRPr="00296F8E" w14:paraId="522BD720" w14:textId="77777777" w:rsidTr="00674587">
        <w:tc>
          <w:tcPr>
            <w:tcW w:w="2216" w:type="dxa"/>
          </w:tcPr>
          <w:p w14:paraId="4362AC3F" w14:textId="77777777" w:rsidR="00FA6E74" w:rsidRPr="00296F8E" w:rsidRDefault="00FA6E74" w:rsidP="005B4CE9"/>
        </w:tc>
        <w:tc>
          <w:tcPr>
            <w:tcW w:w="1781" w:type="dxa"/>
            <w:vAlign w:val="bottom"/>
          </w:tcPr>
          <w:p w14:paraId="3B76CA23" w14:textId="62BC21B4" w:rsidR="00FA6E74" w:rsidRPr="00296F8E" w:rsidRDefault="00595BE6" w:rsidP="008B4871">
            <w:r w:rsidRPr="00296F8E">
              <w:t xml:space="preserve">Energy restriction </w:t>
            </w:r>
            <w:r w:rsidR="002F652D" w:rsidRPr="00296F8E">
              <w:fldChar w:fldCharType="begin"/>
            </w:r>
            <w:r w:rsidR="008B4871" w:rsidRPr="00296F8E">
              <w:instrText xml:space="preserve"> ADDIN EN.CITE &lt;EndNote&gt;&lt;Cite&gt;&lt;Author&gt;Rae&lt;/Author&gt;&lt;Year&gt;2000&lt;/Year&gt;&lt;RecNum&gt;4756&lt;/RecNum&gt;&lt;DisplayText&gt;(31)&lt;/DisplayText&gt;&lt;record&gt;&lt;rec-number&gt;4756&lt;/rec-number&gt;&lt;foreign-keys&gt;&lt;key app="EN" db-id="ftstadpp2s0099etd5spaad1wawtxsdztz2x" timestamp="1467380965"&gt;4756&lt;/key&gt;&lt;/foreign-keys&gt;&lt;ref-type name="Journal Article"&gt;17&lt;/ref-type&gt;&lt;contributors&gt;&lt;authors&gt;&lt;author&gt;Rae, A.&lt;/author&gt;&lt;author&gt;Bond, D.&lt;/author&gt;&lt;author&gt;Evans, S.&lt;/author&gt;&lt;author&gt;North, F.&lt;/author&gt;&lt;author&gt;Roberman, B.&lt;/author&gt;&lt;author&gt;Walters, B.&lt;/author&gt;&lt;/authors&gt;&lt;/contributors&gt;&lt;auth-address&gt;Univ Western Australia, King Edward Mem Hosp Women, Diabet Serv, Nedlands, WA 6009, Australia.&amp;#xD;Rae, A (reprint author), POB 134, Subiaco, WA 6008, Australia.&lt;/auth-address&gt;&lt;titles&gt;&lt;title&gt;A randomised controlled trial of dietary energy restriction in the management of obese women with gestational diabetes&lt;/title&gt;&lt;secondary-title&gt;Australian &amp;amp; New Zealand Journal of Obstetrics &amp;amp; Gynaecology&lt;/secondary-title&gt;&lt;alt-title&gt;Aust. N. Z. J. Obstet. Gynaecol.&lt;/alt-title&gt;&lt;/titles&gt;&lt;periodical&gt;&lt;full-title&gt;Australian &amp;amp; New Zealand Journal of Obstetrics &amp;amp; Gynaecology&lt;/full-title&gt;&lt;abbr-1&gt;Aust N Z J Obstet Gynaecol&lt;/abbr-1&gt;&lt;/periodical&gt;&lt;pages&gt;416-422&lt;/pages&gt;&lt;volume&gt;40&lt;/volume&gt;&lt;number&gt;4&lt;/number&gt;&lt;keywords&gt;&lt;keyword&gt;pregnancy&lt;/keyword&gt;&lt;keyword&gt;mellitus&lt;/keyword&gt;&lt;keyword&gt;complications&lt;/keyword&gt;&lt;keyword&gt;weight&lt;/keyword&gt;&lt;keyword&gt;Obstetrics &amp;amp; Gynecology&lt;/keyword&gt;&lt;/keywords&gt;&lt;dates&gt;&lt;year&gt;2000&lt;/year&gt;&lt;pub-dates&gt;&lt;date&gt;Nov&lt;/date&gt;&lt;/pub-dates&gt;&lt;/dates&gt;&lt;isbn&gt;0004-8666&lt;/isbn&gt;&lt;accession-num&gt;WOS:000166017600009&lt;/accession-num&gt;&lt;work-type&gt;Article&lt;/work-type&gt;&lt;urls&gt;&lt;related-urls&gt;&lt;url&gt;&amp;lt;Go to ISI&amp;gt;://WOS:000166017600009&lt;/url&gt;&lt;/related-urls&gt;&lt;/urls&gt;&lt;electronic-resource-num&gt;10.1111/j.1479-828X.2000.tb01172.x&lt;/electronic-resource-num&gt;&lt;language&gt;English&lt;/language&gt;&lt;/record&gt;&lt;/Cite&gt;&lt;/EndNote&gt;</w:instrText>
            </w:r>
            <w:r w:rsidR="002F652D" w:rsidRPr="00296F8E">
              <w:fldChar w:fldCharType="separate"/>
            </w:r>
            <w:r w:rsidR="00BE2CA9" w:rsidRPr="00296F8E">
              <w:rPr>
                <w:noProof/>
              </w:rPr>
              <w:t>(31)</w:t>
            </w:r>
            <w:r w:rsidR="002F652D" w:rsidRPr="00296F8E">
              <w:fldChar w:fldCharType="end"/>
            </w:r>
          </w:p>
        </w:tc>
        <w:tc>
          <w:tcPr>
            <w:tcW w:w="895" w:type="dxa"/>
            <w:vAlign w:val="bottom"/>
          </w:tcPr>
          <w:p w14:paraId="57356965" w14:textId="77777777" w:rsidR="00FA6E74" w:rsidRPr="00296F8E" w:rsidRDefault="00FA6E74" w:rsidP="005B4CE9">
            <w:pPr>
              <w:jc w:val="center"/>
            </w:pPr>
            <w:r w:rsidRPr="00296F8E">
              <w:t>1</w:t>
            </w:r>
          </w:p>
        </w:tc>
        <w:tc>
          <w:tcPr>
            <w:tcW w:w="910" w:type="dxa"/>
            <w:vAlign w:val="bottom"/>
          </w:tcPr>
          <w:p w14:paraId="371928E0" w14:textId="77777777" w:rsidR="00FA6E74" w:rsidRPr="00296F8E" w:rsidRDefault="00FA6E74" w:rsidP="005B4CE9">
            <w:pPr>
              <w:jc w:val="center"/>
            </w:pPr>
            <w:r w:rsidRPr="00296F8E">
              <w:t>122</w:t>
            </w:r>
          </w:p>
        </w:tc>
        <w:tc>
          <w:tcPr>
            <w:tcW w:w="1900" w:type="dxa"/>
            <w:vAlign w:val="bottom"/>
          </w:tcPr>
          <w:p w14:paraId="5B41E367" w14:textId="77777777" w:rsidR="00FA6E74" w:rsidRPr="00296F8E" w:rsidRDefault="00FA6E74" w:rsidP="005B4CE9">
            <w:pPr>
              <w:jc w:val="center"/>
            </w:pPr>
            <w:r w:rsidRPr="00296F8E">
              <w:t>1.56 [0.61, 3.94]</w:t>
            </w:r>
          </w:p>
        </w:tc>
        <w:tc>
          <w:tcPr>
            <w:tcW w:w="1649" w:type="dxa"/>
          </w:tcPr>
          <w:p w14:paraId="09BDD1F2" w14:textId="77777777" w:rsidR="00FA6E74" w:rsidRPr="00296F8E" w:rsidRDefault="00FA6E74" w:rsidP="005B4CE9">
            <w:pPr>
              <w:jc w:val="center"/>
            </w:pPr>
            <w:r w:rsidRPr="00296F8E">
              <w:t>-</w:t>
            </w:r>
          </w:p>
        </w:tc>
      </w:tr>
      <w:tr w:rsidR="00FA6E74" w:rsidRPr="00296F8E" w14:paraId="732E3638" w14:textId="77777777" w:rsidTr="00674587">
        <w:tc>
          <w:tcPr>
            <w:tcW w:w="2216" w:type="dxa"/>
          </w:tcPr>
          <w:p w14:paraId="76E8D8E3" w14:textId="77777777" w:rsidR="00FA6E74" w:rsidRPr="00296F8E" w:rsidRDefault="00FA6E74" w:rsidP="005B4CE9"/>
        </w:tc>
        <w:tc>
          <w:tcPr>
            <w:tcW w:w="1781" w:type="dxa"/>
            <w:vAlign w:val="bottom"/>
          </w:tcPr>
          <w:p w14:paraId="5DD57CBE" w14:textId="365A2467" w:rsidR="00FA6E74" w:rsidRPr="00296F8E" w:rsidRDefault="00FA6E74" w:rsidP="008B4871">
            <w:r w:rsidRPr="00296F8E">
              <w:t>Fat modification</w:t>
            </w:r>
            <w:r w:rsidR="001D6AE9" w:rsidRPr="00296F8E">
              <w:t xml:space="preserve"> </w:t>
            </w:r>
            <w:r w:rsidR="001D6AE9"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 </w:instrText>
            </w:r>
            <w:r w:rsidR="008B4871" w:rsidRPr="00296F8E">
              <w:fldChar w:fldCharType="begin">
                <w:fldData xml:space="preserve">PEVuZE5vdGU+PENpdGU+PEF1dGhvcj5XYW5nPC9BdXRob3I+PFllYXI+MjAxNTwvWWVhcj48UmVj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1NzQwNzQzPC91cmw+PHVybD5odHRwOi8vbWxzZngubGli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==
</w:fldData>
              </w:fldChar>
            </w:r>
            <w:r w:rsidR="008B4871" w:rsidRPr="00296F8E">
              <w:instrText xml:space="preserve"> ADDIN EN.CITE.DATA </w:instrText>
            </w:r>
            <w:r w:rsidR="008B4871" w:rsidRPr="00296F8E">
              <w:fldChar w:fldCharType="end"/>
            </w:r>
            <w:r w:rsidR="001D6AE9" w:rsidRPr="00296F8E">
              <w:fldChar w:fldCharType="separate"/>
            </w:r>
            <w:r w:rsidR="00BE2CA9" w:rsidRPr="00296F8E">
              <w:rPr>
                <w:noProof/>
              </w:rPr>
              <w:t>(34)</w:t>
            </w:r>
            <w:r w:rsidR="001D6AE9" w:rsidRPr="00296F8E">
              <w:fldChar w:fldCharType="end"/>
            </w:r>
          </w:p>
        </w:tc>
        <w:tc>
          <w:tcPr>
            <w:tcW w:w="895" w:type="dxa"/>
            <w:vAlign w:val="bottom"/>
          </w:tcPr>
          <w:p w14:paraId="621F5DA9" w14:textId="77777777" w:rsidR="00FA6E74" w:rsidRPr="00296F8E" w:rsidRDefault="00FA6E74" w:rsidP="005B4CE9">
            <w:pPr>
              <w:jc w:val="center"/>
            </w:pPr>
            <w:r w:rsidRPr="00296F8E">
              <w:t>1</w:t>
            </w:r>
          </w:p>
        </w:tc>
        <w:tc>
          <w:tcPr>
            <w:tcW w:w="910" w:type="dxa"/>
            <w:vAlign w:val="bottom"/>
          </w:tcPr>
          <w:p w14:paraId="68591806" w14:textId="77777777" w:rsidR="00FA6E74" w:rsidRPr="00296F8E" w:rsidRDefault="00FA6E74" w:rsidP="005B4CE9">
            <w:pPr>
              <w:jc w:val="center"/>
            </w:pPr>
            <w:r w:rsidRPr="00296F8E">
              <w:t>84</w:t>
            </w:r>
          </w:p>
        </w:tc>
        <w:tc>
          <w:tcPr>
            <w:tcW w:w="1900" w:type="dxa"/>
            <w:vAlign w:val="bottom"/>
          </w:tcPr>
          <w:p w14:paraId="3CFB9325" w14:textId="77777777" w:rsidR="00FA6E74" w:rsidRPr="00296F8E" w:rsidRDefault="00FA6E74" w:rsidP="005B4CE9">
            <w:pPr>
              <w:jc w:val="center"/>
            </w:pPr>
            <w:r w:rsidRPr="00296F8E">
              <w:t>0.35 [0.04, 3.23]</w:t>
            </w:r>
          </w:p>
        </w:tc>
        <w:tc>
          <w:tcPr>
            <w:tcW w:w="1649" w:type="dxa"/>
          </w:tcPr>
          <w:p w14:paraId="1A48BAAD" w14:textId="77777777" w:rsidR="00FA6E74" w:rsidRPr="00296F8E" w:rsidRDefault="00FA6E74" w:rsidP="005B4CE9">
            <w:pPr>
              <w:jc w:val="center"/>
            </w:pPr>
            <w:r w:rsidRPr="00296F8E">
              <w:t>-</w:t>
            </w:r>
          </w:p>
        </w:tc>
      </w:tr>
      <w:tr w:rsidR="00FA6E74" w:rsidRPr="00296F8E" w14:paraId="59563182" w14:textId="77777777" w:rsidTr="00674587">
        <w:tc>
          <w:tcPr>
            <w:tcW w:w="2216" w:type="dxa"/>
          </w:tcPr>
          <w:p w14:paraId="4EE2E519" w14:textId="77777777" w:rsidR="00FA6E74" w:rsidRPr="00296F8E" w:rsidRDefault="00FA6E74" w:rsidP="005B4CE9"/>
        </w:tc>
        <w:tc>
          <w:tcPr>
            <w:tcW w:w="1781" w:type="dxa"/>
            <w:vAlign w:val="bottom"/>
          </w:tcPr>
          <w:p w14:paraId="717BD981" w14:textId="5081C78D" w:rsidR="00FA6E74" w:rsidRPr="00296F8E" w:rsidRDefault="00FA6E74" w:rsidP="00BE2CA9">
            <w:r w:rsidRPr="00296F8E">
              <w:t>Soya protein</w:t>
            </w:r>
            <w:r w:rsidR="001D6AE9" w:rsidRPr="00296F8E">
              <w:t xml:space="preserve"> </w:t>
            </w:r>
            <w:r w:rsidR="001D6AE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 </w:instrText>
            </w:r>
            <w:r w:rsidR="00BE2CA9" w:rsidRPr="00296F8E">
              <w:fldChar w:fldCharType="begin">
                <w:fldData xml:space="preserve">PEVuZE5vdGU+PENpdGU+PEF1dGhvcj5KYW1pbGlhbjwvQXV0aG9yPjxZZWFyPjIwMTU8L1llYXI+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</w:fldData>
              </w:fldChar>
            </w:r>
            <w:r w:rsidR="00BE2CA9" w:rsidRPr="00296F8E">
              <w:instrText xml:space="preserve"> ADDIN EN.CITE.DATA </w:instrText>
            </w:r>
            <w:r w:rsidR="00BE2CA9" w:rsidRPr="00296F8E">
              <w:fldChar w:fldCharType="end"/>
            </w:r>
            <w:r w:rsidR="001D6AE9" w:rsidRPr="00296F8E">
              <w:fldChar w:fldCharType="separate"/>
            </w:r>
            <w:r w:rsidR="00BE2CA9" w:rsidRPr="00296F8E">
              <w:rPr>
                <w:noProof/>
              </w:rPr>
              <w:t>(26)</w:t>
            </w:r>
            <w:r w:rsidR="001D6AE9" w:rsidRPr="00296F8E">
              <w:fldChar w:fldCharType="end"/>
            </w:r>
          </w:p>
        </w:tc>
        <w:tc>
          <w:tcPr>
            <w:tcW w:w="895" w:type="dxa"/>
            <w:vAlign w:val="bottom"/>
          </w:tcPr>
          <w:p w14:paraId="37541982" w14:textId="77777777" w:rsidR="00FA6E74" w:rsidRPr="00296F8E" w:rsidRDefault="00FA6E74" w:rsidP="005B4CE9">
            <w:pPr>
              <w:jc w:val="center"/>
            </w:pPr>
            <w:r w:rsidRPr="00296F8E">
              <w:t>1</w:t>
            </w:r>
          </w:p>
        </w:tc>
        <w:tc>
          <w:tcPr>
            <w:tcW w:w="910" w:type="dxa"/>
            <w:vAlign w:val="bottom"/>
          </w:tcPr>
          <w:p w14:paraId="30635C94" w14:textId="77777777" w:rsidR="00FA6E74" w:rsidRPr="00296F8E" w:rsidRDefault="00FA6E74" w:rsidP="005B4CE9">
            <w:pPr>
              <w:jc w:val="center"/>
            </w:pPr>
            <w:r w:rsidRPr="00296F8E">
              <w:t>68</w:t>
            </w:r>
          </w:p>
        </w:tc>
        <w:tc>
          <w:tcPr>
            <w:tcW w:w="1900" w:type="dxa"/>
            <w:vAlign w:val="bottom"/>
          </w:tcPr>
          <w:p w14:paraId="6EE37720" w14:textId="77777777" w:rsidR="00FA6E74" w:rsidRPr="00296F8E" w:rsidRDefault="00FA6E74" w:rsidP="005B4CE9">
            <w:pPr>
              <w:jc w:val="center"/>
            </w:pPr>
            <w:r w:rsidRPr="00296F8E">
              <w:t>0.60 [0.16, 2.31]</w:t>
            </w:r>
          </w:p>
        </w:tc>
        <w:tc>
          <w:tcPr>
            <w:tcW w:w="1649" w:type="dxa"/>
          </w:tcPr>
          <w:p w14:paraId="275DECE7" w14:textId="77777777" w:rsidR="00FA6E74" w:rsidRPr="00296F8E" w:rsidRDefault="00FA6E74" w:rsidP="005B4CE9">
            <w:pPr>
              <w:jc w:val="center"/>
            </w:pPr>
            <w:r w:rsidRPr="00296F8E">
              <w:t>-</w:t>
            </w:r>
          </w:p>
        </w:tc>
      </w:tr>
      <w:tr w:rsidR="00FA6E74" w:rsidRPr="009F03F8" w14:paraId="6F251217" w14:textId="77777777" w:rsidTr="00674587">
        <w:tc>
          <w:tcPr>
            <w:tcW w:w="2216" w:type="dxa"/>
          </w:tcPr>
          <w:p w14:paraId="5AB62F07" w14:textId="77777777" w:rsidR="00FA6E74" w:rsidRPr="00296F8E" w:rsidRDefault="00FA6E74" w:rsidP="005B4CE9"/>
        </w:tc>
        <w:tc>
          <w:tcPr>
            <w:tcW w:w="1781" w:type="dxa"/>
            <w:vAlign w:val="bottom"/>
          </w:tcPr>
          <w:p w14:paraId="1A37017A" w14:textId="77777777" w:rsidR="00FA6E74" w:rsidRPr="00296F8E" w:rsidRDefault="00FA6E74" w:rsidP="005B4CE9">
            <w:r w:rsidRPr="00296F8E">
              <w:t>Ethnic diet</w:t>
            </w:r>
          </w:p>
        </w:tc>
        <w:tc>
          <w:tcPr>
            <w:tcW w:w="895" w:type="dxa"/>
            <w:vAlign w:val="bottom"/>
          </w:tcPr>
          <w:p w14:paraId="4B40684E" w14:textId="77777777" w:rsidR="00FA6E74" w:rsidRPr="00296F8E" w:rsidRDefault="00FA6E74" w:rsidP="005B4CE9">
            <w:pPr>
              <w:jc w:val="center"/>
            </w:pPr>
            <w:r w:rsidRPr="00296F8E">
              <w:t>0</w:t>
            </w:r>
          </w:p>
        </w:tc>
        <w:tc>
          <w:tcPr>
            <w:tcW w:w="910" w:type="dxa"/>
            <w:vAlign w:val="bottom"/>
          </w:tcPr>
          <w:p w14:paraId="00EE6104" w14:textId="77777777" w:rsidR="00FA6E74" w:rsidRPr="00296F8E" w:rsidRDefault="00FA6E74" w:rsidP="005B4CE9">
            <w:pPr>
              <w:jc w:val="center"/>
            </w:pPr>
            <w:r w:rsidRPr="00296F8E">
              <w:t>0</w:t>
            </w:r>
          </w:p>
        </w:tc>
        <w:tc>
          <w:tcPr>
            <w:tcW w:w="1900" w:type="dxa"/>
            <w:vAlign w:val="bottom"/>
          </w:tcPr>
          <w:p w14:paraId="540C8069" w14:textId="77777777" w:rsidR="00FA6E74" w:rsidRPr="00296F8E" w:rsidRDefault="00FA6E74" w:rsidP="005B4CE9">
            <w:pPr>
              <w:jc w:val="center"/>
            </w:pPr>
            <w:r w:rsidRPr="00296F8E">
              <w:t>Not estimable</w:t>
            </w:r>
          </w:p>
        </w:tc>
        <w:tc>
          <w:tcPr>
            <w:tcW w:w="1649" w:type="dxa"/>
          </w:tcPr>
          <w:p w14:paraId="7EA7318E" w14:textId="77777777" w:rsidR="00FA6E74" w:rsidRDefault="00FA6E74" w:rsidP="005B4CE9">
            <w:pPr>
              <w:jc w:val="center"/>
            </w:pPr>
            <w:r w:rsidRPr="00296F8E">
              <w:t>-</w:t>
            </w:r>
          </w:p>
        </w:tc>
      </w:tr>
    </w:tbl>
    <w:p w14:paraId="6D1CFD5B" w14:textId="5F2F0B9A" w:rsidR="003B280D" w:rsidRPr="009E2EA4" w:rsidRDefault="003B280D" w:rsidP="00E23D35">
      <w:pPr>
        <w:rPr>
          <w:b/>
        </w:rPr>
      </w:pPr>
    </w:p>
    <w:sectPr w:rsidR="003B280D" w:rsidRPr="009E2EA4" w:rsidSect="002708F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455FA" w14:textId="77777777" w:rsidR="00243CBA" w:rsidRDefault="00243CBA" w:rsidP="001568CB">
      <w:r>
        <w:separator/>
      </w:r>
    </w:p>
  </w:endnote>
  <w:endnote w:type="continuationSeparator" w:id="0">
    <w:p w14:paraId="263698DE" w14:textId="77777777" w:rsidR="00243CBA" w:rsidRDefault="00243CBA" w:rsidP="00156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Open San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7793857"/>
      <w:docPartObj>
        <w:docPartGallery w:val="Page Numbers (Bottom of Page)"/>
        <w:docPartUnique/>
      </w:docPartObj>
    </w:sdtPr>
    <w:sdtEndPr>
      <w:rPr>
        <w:noProof/>
      </w:rPr>
    </w:sdtEndPr>
    <w:sdtContent>
      <w:p w14:paraId="0EE23B12" w14:textId="6FB4EA51" w:rsidR="00562EB4" w:rsidRDefault="00562EB4">
        <w:pPr>
          <w:pStyle w:val="Footer"/>
          <w:jc w:val="right"/>
        </w:pPr>
        <w:r>
          <w:fldChar w:fldCharType="begin"/>
        </w:r>
        <w:r>
          <w:instrText xml:space="preserve"> PAGE   \* MERGEFORMAT </w:instrText>
        </w:r>
        <w:r>
          <w:fldChar w:fldCharType="separate"/>
        </w:r>
        <w:r w:rsidR="000A4F66">
          <w:rPr>
            <w:noProof/>
          </w:rPr>
          <w:t>1</w:t>
        </w:r>
        <w:r>
          <w:rPr>
            <w:noProof/>
          </w:rPr>
          <w:fldChar w:fldCharType="end"/>
        </w:r>
      </w:p>
    </w:sdtContent>
  </w:sdt>
  <w:p w14:paraId="1800E640" w14:textId="77777777" w:rsidR="00562EB4" w:rsidRDefault="00562E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234063"/>
      <w:docPartObj>
        <w:docPartGallery w:val="Page Numbers (Bottom of Page)"/>
        <w:docPartUnique/>
      </w:docPartObj>
    </w:sdtPr>
    <w:sdtEndPr>
      <w:rPr>
        <w:noProof/>
      </w:rPr>
    </w:sdtEndPr>
    <w:sdtContent>
      <w:p w14:paraId="5D40C621" w14:textId="41E48FA8" w:rsidR="00562EB4" w:rsidRDefault="00562EB4">
        <w:pPr>
          <w:pStyle w:val="Footer"/>
          <w:jc w:val="right"/>
        </w:pPr>
        <w:r>
          <w:fldChar w:fldCharType="begin"/>
        </w:r>
        <w:r>
          <w:instrText xml:space="preserve"> PAGE   \* MERGEFORMAT </w:instrText>
        </w:r>
        <w:r>
          <w:fldChar w:fldCharType="separate"/>
        </w:r>
        <w:r w:rsidR="000A4F66">
          <w:rPr>
            <w:noProof/>
          </w:rPr>
          <w:t>3</w:t>
        </w:r>
        <w:r>
          <w:rPr>
            <w:noProof/>
          </w:rPr>
          <w:fldChar w:fldCharType="end"/>
        </w:r>
      </w:p>
    </w:sdtContent>
  </w:sdt>
  <w:p w14:paraId="18FDD2B5" w14:textId="77777777" w:rsidR="00562EB4" w:rsidRDefault="00562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CD96C" w14:textId="77777777" w:rsidR="00243CBA" w:rsidRDefault="00243CBA" w:rsidP="001568CB">
      <w:r>
        <w:separator/>
      </w:r>
    </w:p>
  </w:footnote>
  <w:footnote w:type="continuationSeparator" w:id="0">
    <w:p w14:paraId="6BA375FD" w14:textId="77777777" w:rsidR="00243CBA" w:rsidRDefault="00243CBA" w:rsidP="001568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6377C"/>
    <w:multiLevelType w:val="hybridMultilevel"/>
    <w:tmpl w:val="B1A23A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E34EA1"/>
    <w:multiLevelType w:val="hybridMultilevel"/>
    <w:tmpl w:val="B56A31A2"/>
    <w:lvl w:ilvl="0" w:tplc="772C5C7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8D01F9"/>
    <w:multiLevelType w:val="hybridMultilevel"/>
    <w:tmpl w:val="B42ED5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A66737A"/>
    <w:multiLevelType w:val="hybridMultilevel"/>
    <w:tmpl w:val="99D87712"/>
    <w:lvl w:ilvl="0" w:tplc="FC782D50">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61F120A"/>
    <w:multiLevelType w:val="hybridMultilevel"/>
    <w:tmpl w:val="93D85F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8B83857"/>
    <w:multiLevelType w:val="hybridMultilevel"/>
    <w:tmpl w:val="64E406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E4F4098"/>
    <w:multiLevelType w:val="hybridMultilevel"/>
    <w:tmpl w:val="7294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9B62A52"/>
    <w:multiLevelType w:val="hybridMultilevel"/>
    <w:tmpl w:val="86BEC6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A9F1521"/>
    <w:multiLevelType w:val="hybridMultilevel"/>
    <w:tmpl w:val="9670ED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16A38A8"/>
    <w:multiLevelType w:val="hybridMultilevel"/>
    <w:tmpl w:val="84FC4B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49007DD"/>
    <w:multiLevelType w:val="hybridMultilevel"/>
    <w:tmpl w:val="D28CCD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7F30867"/>
    <w:multiLevelType w:val="hybridMultilevel"/>
    <w:tmpl w:val="1F009C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CA2158C"/>
    <w:multiLevelType w:val="hybridMultilevel"/>
    <w:tmpl w:val="2A2059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5"/>
  </w:num>
  <w:num w:numId="3">
    <w:abstractNumId w:val="0"/>
  </w:num>
  <w:num w:numId="4">
    <w:abstractNumId w:val="8"/>
  </w:num>
  <w:num w:numId="5">
    <w:abstractNumId w:val="4"/>
  </w:num>
  <w:num w:numId="6">
    <w:abstractNumId w:val="12"/>
  </w:num>
  <w:num w:numId="7">
    <w:abstractNumId w:val="9"/>
  </w:num>
  <w:num w:numId="8">
    <w:abstractNumId w:val="6"/>
  </w:num>
  <w:num w:numId="9">
    <w:abstractNumId w:val="2"/>
  </w:num>
  <w:num w:numId="10">
    <w:abstractNumId w:val="11"/>
  </w:num>
  <w:num w:numId="11">
    <w:abstractNumId w:val="10"/>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hideSpellingErrors/>
  <w:hideGrammaticalError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en-GB" w:vendorID="64" w:dllVersion="4096" w:nlCheck="1" w:checkStyle="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tadpp2s0099etd5spaad1wawtxsdztz2x&quot;&gt;GDM and Diet - Search as Joanne performed plus original search - 3Oct2017&lt;record-ids&gt;&lt;item&gt;1651&lt;/item&gt;&lt;item&gt;1716&lt;/item&gt;&lt;item&gt;3297&lt;/item&gt;&lt;item&gt;3536&lt;/item&gt;&lt;item&gt;3807&lt;/item&gt;&lt;item&gt;3811&lt;/item&gt;&lt;item&gt;3817&lt;/item&gt;&lt;item&gt;3823&lt;/item&gt;&lt;item&gt;4056&lt;/item&gt;&lt;item&gt;4144&lt;/item&gt;&lt;item&gt;4222&lt;/item&gt;&lt;item&gt;4460&lt;/item&gt;&lt;item&gt;4481&lt;/item&gt;&lt;item&gt;4490&lt;/item&gt;&lt;item&gt;4559&lt;/item&gt;&lt;item&gt;4569&lt;/item&gt;&lt;item&gt;4581&lt;/item&gt;&lt;item&gt;4647&lt;/item&gt;&lt;item&gt;4673&lt;/item&gt;&lt;item&gt;4714&lt;/item&gt;&lt;item&gt;4756&lt;/item&gt;&lt;item&gt;6706&lt;/item&gt;&lt;item&gt;6712&lt;/item&gt;&lt;item&gt;6915&lt;/item&gt;&lt;item&gt;7636&lt;/item&gt;&lt;item&gt;7855&lt;/item&gt;&lt;item&gt;7856&lt;/item&gt;&lt;item&gt;7857&lt;/item&gt;&lt;/record-ids&gt;&lt;/item&gt;&lt;/Libraries&gt;"/>
  </w:docVars>
  <w:rsids>
    <w:rsidRoot w:val="00BD3030"/>
    <w:rsid w:val="000000A1"/>
    <w:rsid w:val="00001011"/>
    <w:rsid w:val="0000208E"/>
    <w:rsid w:val="0000429C"/>
    <w:rsid w:val="00010905"/>
    <w:rsid w:val="00014132"/>
    <w:rsid w:val="000141D6"/>
    <w:rsid w:val="0001422D"/>
    <w:rsid w:val="00015D45"/>
    <w:rsid w:val="00017D50"/>
    <w:rsid w:val="00021C90"/>
    <w:rsid w:val="0002250F"/>
    <w:rsid w:val="00022A33"/>
    <w:rsid w:val="00023CC5"/>
    <w:rsid w:val="00024282"/>
    <w:rsid w:val="00025E15"/>
    <w:rsid w:val="00026096"/>
    <w:rsid w:val="00031089"/>
    <w:rsid w:val="00031939"/>
    <w:rsid w:val="000333D2"/>
    <w:rsid w:val="00033EB0"/>
    <w:rsid w:val="00034B40"/>
    <w:rsid w:val="0003543F"/>
    <w:rsid w:val="0004021E"/>
    <w:rsid w:val="00047467"/>
    <w:rsid w:val="0005011A"/>
    <w:rsid w:val="00052CAF"/>
    <w:rsid w:val="00053B53"/>
    <w:rsid w:val="00057E04"/>
    <w:rsid w:val="00061660"/>
    <w:rsid w:val="00062097"/>
    <w:rsid w:val="00063CC9"/>
    <w:rsid w:val="0006439C"/>
    <w:rsid w:val="0006444A"/>
    <w:rsid w:val="0006462C"/>
    <w:rsid w:val="0006545F"/>
    <w:rsid w:val="00066B32"/>
    <w:rsid w:val="00066F0D"/>
    <w:rsid w:val="00072A94"/>
    <w:rsid w:val="00073915"/>
    <w:rsid w:val="00073C8A"/>
    <w:rsid w:val="00073CDA"/>
    <w:rsid w:val="00080636"/>
    <w:rsid w:val="00080AA8"/>
    <w:rsid w:val="00080E93"/>
    <w:rsid w:val="0008174E"/>
    <w:rsid w:val="00081ADD"/>
    <w:rsid w:val="00082250"/>
    <w:rsid w:val="00082E77"/>
    <w:rsid w:val="0008542A"/>
    <w:rsid w:val="000877B1"/>
    <w:rsid w:val="00090367"/>
    <w:rsid w:val="00090390"/>
    <w:rsid w:val="00091A93"/>
    <w:rsid w:val="0009582F"/>
    <w:rsid w:val="000A09F2"/>
    <w:rsid w:val="000A1575"/>
    <w:rsid w:val="000A30F8"/>
    <w:rsid w:val="000A3720"/>
    <w:rsid w:val="000A4C83"/>
    <w:rsid w:val="000A4F66"/>
    <w:rsid w:val="000B0D67"/>
    <w:rsid w:val="000B29CD"/>
    <w:rsid w:val="000B5ADC"/>
    <w:rsid w:val="000B6BB4"/>
    <w:rsid w:val="000B73C5"/>
    <w:rsid w:val="000C073B"/>
    <w:rsid w:val="000C1455"/>
    <w:rsid w:val="000C1649"/>
    <w:rsid w:val="000C247D"/>
    <w:rsid w:val="000C537F"/>
    <w:rsid w:val="000C5434"/>
    <w:rsid w:val="000C5FFE"/>
    <w:rsid w:val="000D1401"/>
    <w:rsid w:val="000D1C76"/>
    <w:rsid w:val="000D37ED"/>
    <w:rsid w:val="000D510C"/>
    <w:rsid w:val="000D61D0"/>
    <w:rsid w:val="000E047D"/>
    <w:rsid w:val="000E1030"/>
    <w:rsid w:val="000E17B5"/>
    <w:rsid w:val="000E32FD"/>
    <w:rsid w:val="000E3E20"/>
    <w:rsid w:val="000E5B0C"/>
    <w:rsid w:val="000E5E78"/>
    <w:rsid w:val="000E6A21"/>
    <w:rsid w:val="000F48A1"/>
    <w:rsid w:val="000F6F4B"/>
    <w:rsid w:val="0010127D"/>
    <w:rsid w:val="00104C2E"/>
    <w:rsid w:val="001065FB"/>
    <w:rsid w:val="00106871"/>
    <w:rsid w:val="00106DD8"/>
    <w:rsid w:val="00107AC7"/>
    <w:rsid w:val="00110A80"/>
    <w:rsid w:val="00110AE3"/>
    <w:rsid w:val="00112A22"/>
    <w:rsid w:val="0011479B"/>
    <w:rsid w:val="001160A4"/>
    <w:rsid w:val="00116DD2"/>
    <w:rsid w:val="00117872"/>
    <w:rsid w:val="00122251"/>
    <w:rsid w:val="00122E53"/>
    <w:rsid w:val="00126679"/>
    <w:rsid w:val="001270D4"/>
    <w:rsid w:val="001272B4"/>
    <w:rsid w:val="001308AE"/>
    <w:rsid w:val="001334B4"/>
    <w:rsid w:val="0013359C"/>
    <w:rsid w:val="00137261"/>
    <w:rsid w:val="00137377"/>
    <w:rsid w:val="00140521"/>
    <w:rsid w:val="0014081B"/>
    <w:rsid w:val="00141BFC"/>
    <w:rsid w:val="001439DE"/>
    <w:rsid w:val="00143E90"/>
    <w:rsid w:val="001445B8"/>
    <w:rsid w:val="00145C01"/>
    <w:rsid w:val="001462C1"/>
    <w:rsid w:val="00147BF7"/>
    <w:rsid w:val="00152296"/>
    <w:rsid w:val="001568CB"/>
    <w:rsid w:val="00157975"/>
    <w:rsid w:val="001628F8"/>
    <w:rsid w:val="00163F98"/>
    <w:rsid w:val="001645FD"/>
    <w:rsid w:val="001648B2"/>
    <w:rsid w:val="00164AC8"/>
    <w:rsid w:val="00165BC9"/>
    <w:rsid w:val="001675A5"/>
    <w:rsid w:val="001677AF"/>
    <w:rsid w:val="00171989"/>
    <w:rsid w:val="00171A55"/>
    <w:rsid w:val="00174FA1"/>
    <w:rsid w:val="001753BD"/>
    <w:rsid w:val="001766BF"/>
    <w:rsid w:val="00181CEA"/>
    <w:rsid w:val="00181F0C"/>
    <w:rsid w:val="00182872"/>
    <w:rsid w:val="0018293E"/>
    <w:rsid w:val="00183512"/>
    <w:rsid w:val="00190F45"/>
    <w:rsid w:val="00191E28"/>
    <w:rsid w:val="001930AE"/>
    <w:rsid w:val="00193192"/>
    <w:rsid w:val="001946E5"/>
    <w:rsid w:val="00194BE3"/>
    <w:rsid w:val="00195640"/>
    <w:rsid w:val="001957A5"/>
    <w:rsid w:val="00195EFC"/>
    <w:rsid w:val="00197848"/>
    <w:rsid w:val="00197F98"/>
    <w:rsid w:val="001A027D"/>
    <w:rsid w:val="001A247F"/>
    <w:rsid w:val="001A3EA9"/>
    <w:rsid w:val="001A690B"/>
    <w:rsid w:val="001A7463"/>
    <w:rsid w:val="001B3EC1"/>
    <w:rsid w:val="001B5ECD"/>
    <w:rsid w:val="001B6BC2"/>
    <w:rsid w:val="001C3329"/>
    <w:rsid w:val="001C6A16"/>
    <w:rsid w:val="001C6EDB"/>
    <w:rsid w:val="001C71A2"/>
    <w:rsid w:val="001C79AA"/>
    <w:rsid w:val="001D16D0"/>
    <w:rsid w:val="001D2D88"/>
    <w:rsid w:val="001D34B2"/>
    <w:rsid w:val="001D4287"/>
    <w:rsid w:val="001D454F"/>
    <w:rsid w:val="001D6AE9"/>
    <w:rsid w:val="001D76D5"/>
    <w:rsid w:val="001E085F"/>
    <w:rsid w:val="001E4D52"/>
    <w:rsid w:val="001E5C02"/>
    <w:rsid w:val="001E6A7E"/>
    <w:rsid w:val="001F30C8"/>
    <w:rsid w:val="001F4EC7"/>
    <w:rsid w:val="001F6B25"/>
    <w:rsid w:val="001F7000"/>
    <w:rsid w:val="001F7AF0"/>
    <w:rsid w:val="0020020E"/>
    <w:rsid w:val="00201F60"/>
    <w:rsid w:val="00202583"/>
    <w:rsid w:val="002038B2"/>
    <w:rsid w:val="00204799"/>
    <w:rsid w:val="002064AF"/>
    <w:rsid w:val="002073B6"/>
    <w:rsid w:val="00207EAA"/>
    <w:rsid w:val="002111E1"/>
    <w:rsid w:val="0021180C"/>
    <w:rsid w:val="0021366F"/>
    <w:rsid w:val="00213F6A"/>
    <w:rsid w:val="0022013E"/>
    <w:rsid w:val="00220C6F"/>
    <w:rsid w:val="00221615"/>
    <w:rsid w:val="0022175D"/>
    <w:rsid w:val="002224A3"/>
    <w:rsid w:val="002227A1"/>
    <w:rsid w:val="00224B56"/>
    <w:rsid w:val="00224C27"/>
    <w:rsid w:val="00226429"/>
    <w:rsid w:val="002309F4"/>
    <w:rsid w:val="002326FA"/>
    <w:rsid w:val="002342E6"/>
    <w:rsid w:val="00234703"/>
    <w:rsid w:val="002350FB"/>
    <w:rsid w:val="00235574"/>
    <w:rsid w:val="002366C1"/>
    <w:rsid w:val="0023744B"/>
    <w:rsid w:val="0023775B"/>
    <w:rsid w:val="00240964"/>
    <w:rsid w:val="00242538"/>
    <w:rsid w:val="00242FFF"/>
    <w:rsid w:val="00243CBA"/>
    <w:rsid w:val="002443FD"/>
    <w:rsid w:val="002455AF"/>
    <w:rsid w:val="00245BF6"/>
    <w:rsid w:val="00247663"/>
    <w:rsid w:val="002519A7"/>
    <w:rsid w:val="00253C9D"/>
    <w:rsid w:val="002561B4"/>
    <w:rsid w:val="002572A9"/>
    <w:rsid w:val="00260571"/>
    <w:rsid w:val="00262554"/>
    <w:rsid w:val="00263771"/>
    <w:rsid w:val="0026720C"/>
    <w:rsid w:val="002708FF"/>
    <w:rsid w:val="00270ACD"/>
    <w:rsid w:val="00272CCC"/>
    <w:rsid w:val="002738BB"/>
    <w:rsid w:val="0027473E"/>
    <w:rsid w:val="0027498A"/>
    <w:rsid w:val="002762FB"/>
    <w:rsid w:val="002769EF"/>
    <w:rsid w:val="0027733A"/>
    <w:rsid w:val="002815A0"/>
    <w:rsid w:val="00281BF1"/>
    <w:rsid w:val="00284E2E"/>
    <w:rsid w:val="00284E87"/>
    <w:rsid w:val="002858ED"/>
    <w:rsid w:val="002871BC"/>
    <w:rsid w:val="00292E6E"/>
    <w:rsid w:val="00293A91"/>
    <w:rsid w:val="0029410D"/>
    <w:rsid w:val="00294E18"/>
    <w:rsid w:val="00295BF5"/>
    <w:rsid w:val="00296F8E"/>
    <w:rsid w:val="002A346F"/>
    <w:rsid w:val="002A3D9F"/>
    <w:rsid w:val="002A4B18"/>
    <w:rsid w:val="002A5248"/>
    <w:rsid w:val="002A611C"/>
    <w:rsid w:val="002A6A7F"/>
    <w:rsid w:val="002A6AB1"/>
    <w:rsid w:val="002B1670"/>
    <w:rsid w:val="002B4FA0"/>
    <w:rsid w:val="002B673F"/>
    <w:rsid w:val="002C159E"/>
    <w:rsid w:val="002C17E2"/>
    <w:rsid w:val="002C2AB3"/>
    <w:rsid w:val="002C519A"/>
    <w:rsid w:val="002C7909"/>
    <w:rsid w:val="002D032B"/>
    <w:rsid w:val="002D0A0B"/>
    <w:rsid w:val="002D0E06"/>
    <w:rsid w:val="002D12EC"/>
    <w:rsid w:val="002D2AFD"/>
    <w:rsid w:val="002D4CF4"/>
    <w:rsid w:val="002D4E79"/>
    <w:rsid w:val="002D5472"/>
    <w:rsid w:val="002D60BA"/>
    <w:rsid w:val="002D64EC"/>
    <w:rsid w:val="002D6696"/>
    <w:rsid w:val="002D72C5"/>
    <w:rsid w:val="002E27A2"/>
    <w:rsid w:val="002E3CD6"/>
    <w:rsid w:val="002E42AA"/>
    <w:rsid w:val="002E4BD3"/>
    <w:rsid w:val="002E4D32"/>
    <w:rsid w:val="002E516D"/>
    <w:rsid w:val="002E55D6"/>
    <w:rsid w:val="002E572B"/>
    <w:rsid w:val="002E65B8"/>
    <w:rsid w:val="002E6899"/>
    <w:rsid w:val="002E6D5E"/>
    <w:rsid w:val="002E7CDF"/>
    <w:rsid w:val="002E7E80"/>
    <w:rsid w:val="002F0465"/>
    <w:rsid w:val="002F3272"/>
    <w:rsid w:val="002F4B5A"/>
    <w:rsid w:val="002F652D"/>
    <w:rsid w:val="002F78CB"/>
    <w:rsid w:val="002F7B14"/>
    <w:rsid w:val="002F7E24"/>
    <w:rsid w:val="00301C83"/>
    <w:rsid w:val="00302806"/>
    <w:rsid w:val="00303C73"/>
    <w:rsid w:val="00306481"/>
    <w:rsid w:val="00310AF4"/>
    <w:rsid w:val="00314921"/>
    <w:rsid w:val="00315B65"/>
    <w:rsid w:val="003165E6"/>
    <w:rsid w:val="003178EF"/>
    <w:rsid w:val="0032337D"/>
    <w:rsid w:val="003248CA"/>
    <w:rsid w:val="003249D3"/>
    <w:rsid w:val="00332BA9"/>
    <w:rsid w:val="0033466F"/>
    <w:rsid w:val="00336FF0"/>
    <w:rsid w:val="0034074B"/>
    <w:rsid w:val="003407EE"/>
    <w:rsid w:val="0034219E"/>
    <w:rsid w:val="00342654"/>
    <w:rsid w:val="00342715"/>
    <w:rsid w:val="00345147"/>
    <w:rsid w:val="003514E0"/>
    <w:rsid w:val="0036064D"/>
    <w:rsid w:val="00360C50"/>
    <w:rsid w:val="00361BA2"/>
    <w:rsid w:val="003650E2"/>
    <w:rsid w:val="00365514"/>
    <w:rsid w:val="00365A49"/>
    <w:rsid w:val="00366C4C"/>
    <w:rsid w:val="00370091"/>
    <w:rsid w:val="003716BD"/>
    <w:rsid w:val="00375090"/>
    <w:rsid w:val="00376056"/>
    <w:rsid w:val="00376196"/>
    <w:rsid w:val="0037774A"/>
    <w:rsid w:val="0038041F"/>
    <w:rsid w:val="00380A1F"/>
    <w:rsid w:val="003827B1"/>
    <w:rsid w:val="0038394D"/>
    <w:rsid w:val="003859AC"/>
    <w:rsid w:val="00385A8E"/>
    <w:rsid w:val="003862A6"/>
    <w:rsid w:val="003922A9"/>
    <w:rsid w:val="00395B0E"/>
    <w:rsid w:val="00396163"/>
    <w:rsid w:val="003A112E"/>
    <w:rsid w:val="003A4C33"/>
    <w:rsid w:val="003A6621"/>
    <w:rsid w:val="003B1ADA"/>
    <w:rsid w:val="003B2299"/>
    <w:rsid w:val="003B280D"/>
    <w:rsid w:val="003B4EE0"/>
    <w:rsid w:val="003B5417"/>
    <w:rsid w:val="003B57DD"/>
    <w:rsid w:val="003B750F"/>
    <w:rsid w:val="003C1A3F"/>
    <w:rsid w:val="003C1D0C"/>
    <w:rsid w:val="003C3142"/>
    <w:rsid w:val="003C4115"/>
    <w:rsid w:val="003C4279"/>
    <w:rsid w:val="003C4CE7"/>
    <w:rsid w:val="003C530C"/>
    <w:rsid w:val="003C7084"/>
    <w:rsid w:val="003D2F46"/>
    <w:rsid w:val="003D349A"/>
    <w:rsid w:val="003D4E65"/>
    <w:rsid w:val="003D5689"/>
    <w:rsid w:val="003D58A6"/>
    <w:rsid w:val="003D5D45"/>
    <w:rsid w:val="003D60D0"/>
    <w:rsid w:val="003E0DB6"/>
    <w:rsid w:val="003E1CD4"/>
    <w:rsid w:val="003E3664"/>
    <w:rsid w:val="003E4150"/>
    <w:rsid w:val="003E4296"/>
    <w:rsid w:val="003E4D06"/>
    <w:rsid w:val="003E56A3"/>
    <w:rsid w:val="003F1BE2"/>
    <w:rsid w:val="003F1C54"/>
    <w:rsid w:val="003F4312"/>
    <w:rsid w:val="003F44CE"/>
    <w:rsid w:val="003F4C89"/>
    <w:rsid w:val="003F5298"/>
    <w:rsid w:val="003F5E48"/>
    <w:rsid w:val="003F68CB"/>
    <w:rsid w:val="003F6D80"/>
    <w:rsid w:val="003F70FF"/>
    <w:rsid w:val="00412DBD"/>
    <w:rsid w:val="00412E34"/>
    <w:rsid w:val="00413FC7"/>
    <w:rsid w:val="00417EC1"/>
    <w:rsid w:val="004214E4"/>
    <w:rsid w:val="0042211E"/>
    <w:rsid w:val="004240FF"/>
    <w:rsid w:val="00424139"/>
    <w:rsid w:val="004258E7"/>
    <w:rsid w:val="0043088F"/>
    <w:rsid w:val="00431520"/>
    <w:rsid w:val="00432C4A"/>
    <w:rsid w:val="00432DD9"/>
    <w:rsid w:val="004331D0"/>
    <w:rsid w:val="00434985"/>
    <w:rsid w:val="00434AB6"/>
    <w:rsid w:val="004357FD"/>
    <w:rsid w:val="00435D75"/>
    <w:rsid w:val="004361D4"/>
    <w:rsid w:val="004379D1"/>
    <w:rsid w:val="00437F10"/>
    <w:rsid w:val="00440882"/>
    <w:rsid w:val="004408A3"/>
    <w:rsid w:val="00442517"/>
    <w:rsid w:val="00444B64"/>
    <w:rsid w:val="00446EC4"/>
    <w:rsid w:val="00450DA8"/>
    <w:rsid w:val="00453F45"/>
    <w:rsid w:val="00455B6D"/>
    <w:rsid w:val="004568A5"/>
    <w:rsid w:val="0045784A"/>
    <w:rsid w:val="004616F8"/>
    <w:rsid w:val="00461CE5"/>
    <w:rsid w:val="00463075"/>
    <w:rsid w:val="00463B93"/>
    <w:rsid w:val="00464A44"/>
    <w:rsid w:val="00466B2E"/>
    <w:rsid w:val="00466B69"/>
    <w:rsid w:val="00467592"/>
    <w:rsid w:val="00470365"/>
    <w:rsid w:val="00473C9F"/>
    <w:rsid w:val="004740E3"/>
    <w:rsid w:val="00475988"/>
    <w:rsid w:val="004759D4"/>
    <w:rsid w:val="00476149"/>
    <w:rsid w:val="004769D6"/>
    <w:rsid w:val="00480AA2"/>
    <w:rsid w:val="00484955"/>
    <w:rsid w:val="00484DB3"/>
    <w:rsid w:val="00487595"/>
    <w:rsid w:val="00490AC1"/>
    <w:rsid w:val="00490E17"/>
    <w:rsid w:val="00493384"/>
    <w:rsid w:val="00497ACE"/>
    <w:rsid w:val="004A2C90"/>
    <w:rsid w:val="004A366E"/>
    <w:rsid w:val="004A42A1"/>
    <w:rsid w:val="004A5BF7"/>
    <w:rsid w:val="004A7DD6"/>
    <w:rsid w:val="004A7EAF"/>
    <w:rsid w:val="004A7FF9"/>
    <w:rsid w:val="004B7D5B"/>
    <w:rsid w:val="004C2C86"/>
    <w:rsid w:val="004C3D4B"/>
    <w:rsid w:val="004C5705"/>
    <w:rsid w:val="004D1A3C"/>
    <w:rsid w:val="004D2F1A"/>
    <w:rsid w:val="004D5CBE"/>
    <w:rsid w:val="004D653B"/>
    <w:rsid w:val="004E01BB"/>
    <w:rsid w:val="004E068A"/>
    <w:rsid w:val="004E33B9"/>
    <w:rsid w:val="004E3C63"/>
    <w:rsid w:val="004E50CC"/>
    <w:rsid w:val="004E538E"/>
    <w:rsid w:val="004E5761"/>
    <w:rsid w:val="004F209A"/>
    <w:rsid w:val="004F255C"/>
    <w:rsid w:val="004F561F"/>
    <w:rsid w:val="004F5FD6"/>
    <w:rsid w:val="004F7135"/>
    <w:rsid w:val="004F79DA"/>
    <w:rsid w:val="004F7CEF"/>
    <w:rsid w:val="005001C4"/>
    <w:rsid w:val="00500BB0"/>
    <w:rsid w:val="005033AE"/>
    <w:rsid w:val="00510634"/>
    <w:rsid w:val="00510989"/>
    <w:rsid w:val="0051372A"/>
    <w:rsid w:val="005155D1"/>
    <w:rsid w:val="005200A2"/>
    <w:rsid w:val="00522FAF"/>
    <w:rsid w:val="00524092"/>
    <w:rsid w:val="005247D3"/>
    <w:rsid w:val="005249B1"/>
    <w:rsid w:val="00532643"/>
    <w:rsid w:val="0053330C"/>
    <w:rsid w:val="00534731"/>
    <w:rsid w:val="0053513C"/>
    <w:rsid w:val="005353BF"/>
    <w:rsid w:val="00536B30"/>
    <w:rsid w:val="00536C97"/>
    <w:rsid w:val="00536DDA"/>
    <w:rsid w:val="00545803"/>
    <w:rsid w:val="00545F52"/>
    <w:rsid w:val="0054713D"/>
    <w:rsid w:val="00550432"/>
    <w:rsid w:val="00551432"/>
    <w:rsid w:val="00554D6B"/>
    <w:rsid w:val="00554F5F"/>
    <w:rsid w:val="0055593A"/>
    <w:rsid w:val="0055643B"/>
    <w:rsid w:val="005568BB"/>
    <w:rsid w:val="00557867"/>
    <w:rsid w:val="00560E3F"/>
    <w:rsid w:val="00561EF2"/>
    <w:rsid w:val="00562EB4"/>
    <w:rsid w:val="0056367C"/>
    <w:rsid w:val="0056663D"/>
    <w:rsid w:val="0056758A"/>
    <w:rsid w:val="00567B65"/>
    <w:rsid w:val="00567F4B"/>
    <w:rsid w:val="00573202"/>
    <w:rsid w:val="005756BA"/>
    <w:rsid w:val="005801C1"/>
    <w:rsid w:val="00580847"/>
    <w:rsid w:val="00582E03"/>
    <w:rsid w:val="005853B4"/>
    <w:rsid w:val="005875C9"/>
    <w:rsid w:val="005902E5"/>
    <w:rsid w:val="00590A4E"/>
    <w:rsid w:val="00592452"/>
    <w:rsid w:val="0059339E"/>
    <w:rsid w:val="00593509"/>
    <w:rsid w:val="00595002"/>
    <w:rsid w:val="00595A9A"/>
    <w:rsid w:val="00595BE6"/>
    <w:rsid w:val="00595F73"/>
    <w:rsid w:val="005A0978"/>
    <w:rsid w:val="005A0AAA"/>
    <w:rsid w:val="005A0D0C"/>
    <w:rsid w:val="005A35C3"/>
    <w:rsid w:val="005A3BC2"/>
    <w:rsid w:val="005A54CB"/>
    <w:rsid w:val="005B2EFA"/>
    <w:rsid w:val="005B3066"/>
    <w:rsid w:val="005B3D16"/>
    <w:rsid w:val="005B4A49"/>
    <w:rsid w:val="005B4CE9"/>
    <w:rsid w:val="005B58BB"/>
    <w:rsid w:val="005C0275"/>
    <w:rsid w:val="005C1CFF"/>
    <w:rsid w:val="005C204C"/>
    <w:rsid w:val="005C2B41"/>
    <w:rsid w:val="005C3359"/>
    <w:rsid w:val="005C3B04"/>
    <w:rsid w:val="005C4765"/>
    <w:rsid w:val="005C4C2B"/>
    <w:rsid w:val="005C4E6C"/>
    <w:rsid w:val="005C643E"/>
    <w:rsid w:val="005C64FC"/>
    <w:rsid w:val="005C65C4"/>
    <w:rsid w:val="005C6641"/>
    <w:rsid w:val="005C6AEC"/>
    <w:rsid w:val="005D01BB"/>
    <w:rsid w:val="005D0B50"/>
    <w:rsid w:val="005D3DA2"/>
    <w:rsid w:val="005D3FA1"/>
    <w:rsid w:val="005D639E"/>
    <w:rsid w:val="005D68F5"/>
    <w:rsid w:val="005E1F27"/>
    <w:rsid w:val="005E2404"/>
    <w:rsid w:val="005E3D8F"/>
    <w:rsid w:val="005E4085"/>
    <w:rsid w:val="005E483D"/>
    <w:rsid w:val="005E63BD"/>
    <w:rsid w:val="005E6959"/>
    <w:rsid w:val="005F0E29"/>
    <w:rsid w:val="005F49CC"/>
    <w:rsid w:val="00603BB6"/>
    <w:rsid w:val="00604551"/>
    <w:rsid w:val="006063D0"/>
    <w:rsid w:val="00606D32"/>
    <w:rsid w:val="00614345"/>
    <w:rsid w:val="00614410"/>
    <w:rsid w:val="00615F6B"/>
    <w:rsid w:val="006202FF"/>
    <w:rsid w:val="00620B69"/>
    <w:rsid w:val="0062231B"/>
    <w:rsid w:val="00624A8A"/>
    <w:rsid w:val="00625D44"/>
    <w:rsid w:val="00627EED"/>
    <w:rsid w:val="00630287"/>
    <w:rsid w:val="006321E0"/>
    <w:rsid w:val="00634386"/>
    <w:rsid w:val="0063506C"/>
    <w:rsid w:val="006409E7"/>
    <w:rsid w:val="00642C34"/>
    <w:rsid w:val="006438CE"/>
    <w:rsid w:val="006444DF"/>
    <w:rsid w:val="00644A79"/>
    <w:rsid w:val="00645725"/>
    <w:rsid w:val="006474C5"/>
    <w:rsid w:val="0065056C"/>
    <w:rsid w:val="00650E7C"/>
    <w:rsid w:val="00651758"/>
    <w:rsid w:val="00652E18"/>
    <w:rsid w:val="00653868"/>
    <w:rsid w:val="006538DA"/>
    <w:rsid w:val="00653C21"/>
    <w:rsid w:val="00654A0D"/>
    <w:rsid w:val="00654F58"/>
    <w:rsid w:val="00655CD1"/>
    <w:rsid w:val="006565EC"/>
    <w:rsid w:val="00657386"/>
    <w:rsid w:val="006575C8"/>
    <w:rsid w:val="006577A4"/>
    <w:rsid w:val="00660526"/>
    <w:rsid w:val="00660E80"/>
    <w:rsid w:val="00661569"/>
    <w:rsid w:val="006667C2"/>
    <w:rsid w:val="00667254"/>
    <w:rsid w:val="00667C9A"/>
    <w:rsid w:val="00667ED3"/>
    <w:rsid w:val="006709B1"/>
    <w:rsid w:val="006739D1"/>
    <w:rsid w:val="00674587"/>
    <w:rsid w:val="00675A4A"/>
    <w:rsid w:val="006761F9"/>
    <w:rsid w:val="00677206"/>
    <w:rsid w:val="006814C5"/>
    <w:rsid w:val="006817C5"/>
    <w:rsid w:val="0068259E"/>
    <w:rsid w:val="006830A0"/>
    <w:rsid w:val="00685C6C"/>
    <w:rsid w:val="0068666E"/>
    <w:rsid w:val="006919AD"/>
    <w:rsid w:val="00694093"/>
    <w:rsid w:val="0069465D"/>
    <w:rsid w:val="00695850"/>
    <w:rsid w:val="00696640"/>
    <w:rsid w:val="0069709E"/>
    <w:rsid w:val="00697F13"/>
    <w:rsid w:val="006A19AD"/>
    <w:rsid w:val="006A7A1F"/>
    <w:rsid w:val="006B264F"/>
    <w:rsid w:val="006B77E7"/>
    <w:rsid w:val="006B7A7F"/>
    <w:rsid w:val="006C01F1"/>
    <w:rsid w:val="006C2A15"/>
    <w:rsid w:val="006C33FA"/>
    <w:rsid w:val="006C3AD8"/>
    <w:rsid w:val="006C63D0"/>
    <w:rsid w:val="006C668D"/>
    <w:rsid w:val="006C725E"/>
    <w:rsid w:val="006C7522"/>
    <w:rsid w:val="006D1D99"/>
    <w:rsid w:val="006D6D22"/>
    <w:rsid w:val="006E1D7C"/>
    <w:rsid w:val="006E2A7D"/>
    <w:rsid w:val="006E2DA0"/>
    <w:rsid w:val="006E31BE"/>
    <w:rsid w:val="006E3451"/>
    <w:rsid w:val="006E6880"/>
    <w:rsid w:val="006E7780"/>
    <w:rsid w:val="006F21BC"/>
    <w:rsid w:val="006F2B6E"/>
    <w:rsid w:val="006F38E0"/>
    <w:rsid w:val="006F5249"/>
    <w:rsid w:val="00701E4B"/>
    <w:rsid w:val="0070205D"/>
    <w:rsid w:val="007038F5"/>
    <w:rsid w:val="00705346"/>
    <w:rsid w:val="007078F2"/>
    <w:rsid w:val="00707E91"/>
    <w:rsid w:val="0071409E"/>
    <w:rsid w:val="00715CB3"/>
    <w:rsid w:val="0071726F"/>
    <w:rsid w:val="007178A1"/>
    <w:rsid w:val="00720B3D"/>
    <w:rsid w:val="00721325"/>
    <w:rsid w:val="00722188"/>
    <w:rsid w:val="00725DC8"/>
    <w:rsid w:val="00726769"/>
    <w:rsid w:val="00726ED7"/>
    <w:rsid w:val="00731B4E"/>
    <w:rsid w:val="00731F27"/>
    <w:rsid w:val="00732671"/>
    <w:rsid w:val="00732C82"/>
    <w:rsid w:val="007345DE"/>
    <w:rsid w:val="00734F80"/>
    <w:rsid w:val="00737875"/>
    <w:rsid w:val="00737B34"/>
    <w:rsid w:val="00737BA8"/>
    <w:rsid w:val="00737D1D"/>
    <w:rsid w:val="00742350"/>
    <w:rsid w:val="00742D14"/>
    <w:rsid w:val="00744DDA"/>
    <w:rsid w:val="00745E40"/>
    <w:rsid w:val="00747911"/>
    <w:rsid w:val="007512F1"/>
    <w:rsid w:val="00752127"/>
    <w:rsid w:val="00752483"/>
    <w:rsid w:val="0075262A"/>
    <w:rsid w:val="00752AA7"/>
    <w:rsid w:val="00753F79"/>
    <w:rsid w:val="00757985"/>
    <w:rsid w:val="007629AD"/>
    <w:rsid w:val="00763830"/>
    <w:rsid w:val="007663D0"/>
    <w:rsid w:val="0077031B"/>
    <w:rsid w:val="007704AB"/>
    <w:rsid w:val="00772660"/>
    <w:rsid w:val="0077370E"/>
    <w:rsid w:val="007748C0"/>
    <w:rsid w:val="00780434"/>
    <w:rsid w:val="007812E2"/>
    <w:rsid w:val="00783609"/>
    <w:rsid w:val="00787703"/>
    <w:rsid w:val="00790B63"/>
    <w:rsid w:val="00791091"/>
    <w:rsid w:val="00791E82"/>
    <w:rsid w:val="007922DF"/>
    <w:rsid w:val="00794411"/>
    <w:rsid w:val="00794F49"/>
    <w:rsid w:val="00795112"/>
    <w:rsid w:val="007A0B50"/>
    <w:rsid w:val="007A2591"/>
    <w:rsid w:val="007A278A"/>
    <w:rsid w:val="007A3E45"/>
    <w:rsid w:val="007A44D0"/>
    <w:rsid w:val="007A5C7F"/>
    <w:rsid w:val="007A6BDA"/>
    <w:rsid w:val="007A7DAC"/>
    <w:rsid w:val="007B64EF"/>
    <w:rsid w:val="007B7078"/>
    <w:rsid w:val="007C1684"/>
    <w:rsid w:val="007C19CC"/>
    <w:rsid w:val="007C292D"/>
    <w:rsid w:val="007C349D"/>
    <w:rsid w:val="007C53FB"/>
    <w:rsid w:val="007C67B8"/>
    <w:rsid w:val="007D2194"/>
    <w:rsid w:val="007D38EB"/>
    <w:rsid w:val="007D3C60"/>
    <w:rsid w:val="007D3FD9"/>
    <w:rsid w:val="007D4A86"/>
    <w:rsid w:val="007E0341"/>
    <w:rsid w:val="007E3858"/>
    <w:rsid w:val="007E4B06"/>
    <w:rsid w:val="007E56D1"/>
    <w:rsid w:val="007E5BE2"/>
    <w:rsid w:val="007E72BD"/>
    <w:rsid w:val="007E7CFC"/>
    <w:rsid w:val="007F2BD1"/>
    <w:rsid w:val="007F57DD"/>
    <w:rsid w:val="007F5BB7"/>
    <w:rsid w:val="007F77B1"/>
    <w:rsid w:val="00800934"/>
    <w:rsid w:val="00803562"/>
    <w:rsid w:val="008046B1"/>
    <w:rsid w:val="008105F7"/>
    <w:rsid w:val="008133D7"/>
    <w:rsid w:val="0081476E"/>
    <w:rsid w:val="00814B7F"/>
    <w:rsid w:val="00816474"/>
    <w:rsid w:val="0081697C"/>
    <w:rsid w:val="00817B9B"/>
    <w:rsid w:val="00817FC8"/>
    <w:rsid w:val="0082200D"/>
    <w:rsid w:val="008236D2"/>
    <w:rsid w:val="008314A6"/>
    <w:rsid w:val="00834603"/>
    <w:rsid w:val="008350F2"/>
    <w:rsid w:val="00835766"/>
    <w:rsid w:val="008358F3"/>
    <w:rsid w:val="00837FA2"/>
    <w:rsid w:val="00842D91"/>
    <w:rsid w:val="00844951"/>
    <w:rsid w:val="00845144"/>
    <w:rsid w:val="00846033"/>
    <w:rsid w:val="00847374"/>
    <w:rsid w:val="008516C5"/>
    <w:rsid w:val="00853168"/>
    <w:rsid w:val="00854588"/>
    <w:rsid w:val="00856491"/>
    <w:rsid w:val="00856C18"/>
    <w:rsid w:val="008602DA"/>
    <w:rsid w:val="00860C12"/>
    <w:rsid w:val="0086122E"/>
    <w:rsid w:val="008666A8"/>
    <w:rsid w:val="0086701F"/>
    <w:rsid w:val="00871281"/>
    <w:rsid w:val="00872DDF"/>
    <w:rsid w:val="00875E6A"/>
    <w:rsid w:val="00877508"/>
    <w:rsid w:val="0087773F"/>
    <w:rsid w:val="00883F6B"/>
    <w:rsid w:val="00885675"/>
    <w:rsid w:val="0089597D"/>
    <w:rsid w:val="00895A60"/>
    <w:rsid w:val="00895A88"/>
    <w:rsid w:val="008962D5"/>
    <w:rsid w:val="008A0EA6"/>
    <w:rsid w:val="008A29C1"/>
    <w:rsid w:val="008A2CCC"/>
    <w:rsid w:val="008A32A5"/>
    <w:rsid w:val="008A4F54"/>
    <w:rsid w:val="008A524A"/>
    <w:rsid w:val="008A6C96"/>
    <w:rsid w:val="008B0928"/>
    <w:rsid w:val="008B1C34"/>
    <w:rsid w:val="008B2C1B"/>
    <w:rsid w:val="008B4871"/>
    <w:rsid w:val="008B4D2D"/>
    <w:rsid w:val="008B55C0"/>
    <w:rsid w:val="008C0034"/>
    <w:rsid w:val="008C17E3"/>
    <w:rsid w:val="008C20E7"/>
    <w:rsid w:val="008C21DF"/>
    <w:rsid w:val="008C6623"/>
    <w:rsid w:val="008C664A"/>
    <w:rsid w:val="008C724C"/>
    <w:rsid w:val="008D09ED"/>
    <w:rsid w:val="008D333F"/>
    <w:rsid w:val="008D460B"/>
    <w:rsid w:val="008D5270"/>
    <w:rsid w:val="008D5D8F"/>
    <w:rsid w:val="008E0741"/>
    <w:rsid w:val="008E088C"/>
    <w:rsid w:val="008E1F07"/>
    <w:rsid w:val="008E3515"/>
    <w:rsid w:val="008E68A6"/>
    <w:rsid w:val="008F03A8"/>
    <w:rsid w:val="008F0E55"/>
    <w:rsid w:val="008F2881"/>
    <w:rsid w:val="008F30C4"/>
    <w:rsid w:val="008F50A8"/>
    <w:rsid w:val="008F53EE"/>
    <w:rsid w:val="008F6D5B"/>
    <w:rsid w:val="00900A04"/>
    <w:rsid w:val="00900E47"/>
    <w:rsid w:val="00901E61"/>
    <w:rsid w:val="009029D5"/>
    <w:rsid w:val="00905402"/>
    <w:rsid w:val="00906227"/>
    <w:rsid w:val="00907242"/>
    <w:rsid w:val="00910A39"/>
    <w:rsid w:val="00910A82"/>
    <w:rsid w:val="009202F6"/>
    <w:rsid w:val="0092255E"/>
    <w:rsid w:val="00922DC3"/>
    <w:rsid w:val="00927465"/>
    <w:rsid w:val="00927A8B"/>
    <w:rsid w:val="00931C69"/>
    <w:rsid w:val="00934660"/>
    <w:rsid w:val="00934BFB"/>
    <w:rsid w:val="009354C8"/>
    <w:rsid w:val="009370CF"/>
    <w:rsid w:val="00942EEB"/>
    <w:rsid w:val="00945B15"/>
    <w:rsid w:val="009504AB"/>
    <w:rsid w:val="00950785"/>
    <w:rsid w:val="009510B3"/>
    <w:rsid w:val="00954142"/>
    <w:rsid w:val="009558B8"/>
    <w:rsid w:val="00955ACD"/>
    <w:rsid w:val="00955CE6"/>
    <w:rsid w:val="00962E8D"/>
    <w:rsid w:val="0096610A"/>
    <w:rsid w:val="00966C82"/>
    <w:rsid w:val="00970074"/>
    <w:rsid w:val="00970A66"/>
    <w:rsid w:val="009748BF"/>
    <w:rsid w:val="009810CB"/>
    <w:rsid w:val="009821EA"/>
    <w:rsid w:val="00982468"/>
    <w:rsid w:val="0098313B"/>
    <w:rsid w:val="00984134"/>
    <w:rsid w:val="00984C7E"/>
    <w:rsid w:val="00984EF2"/>
    <w:rsid w:val="00985A0F"/>
    <w:rsid w:val="009865A5"/>
    <w:rsid w:val="00991085"/>
    <w:rsid w:val="0099333C"/>
    <w:rsid w:val="00993B05"/>
    <w:rsid w:val="00993CA7"/>
    <w:rsid w:val="009955EA"/>
    <w:rsid w:val="00996A6B"/>
    <w:rsid w:val="00996BB2"/>
    <w:rsid w:val="0099747D"/>
    <w:rsid w:val="009A14F0"/>
    <w:rsid w:val="009A5844"/>
    <w:rsid w:val="009A597F"/>
    <w:rsid w:val="009A7F07"/>
    <w:rsid w:val="009B0FD8"/>
    <w:rsid w:val="009B33FD"/>
    <w:rsid w:val="009B40E3"/>
    <w:rsid w:val="009B5962"/>
    <w:rsid w:val="009B59BA"/>
    <w:rsid w:val="009B6BB4"/>
    <w:rsid w:val="009B739E"/>
    <w:rsid w:val="009C3EEA"/>
    <w:rsid w:val="009C5256"/>
    <w:rsid w:val="009C5C66"/>
    <w:rsid w:val="009C60AD"/>
    <w:rsid w:val="009C77A2"/>
    <w:rsid w:val="009D0705"/>
    <w:rsid w:val="009D14E8"/>
    <w:rsid w:val="009D3872"/>
    <w:rsid w:val="009D4374"/>
    <w:rsid w:val="009D4857"/>
    <w:rsid w:val="009E0F1F"/>
    <w:rsid w:val="009E16FE"/>
    <w:rsid w:val="009E18C1"/>
    <w:rsid w:val="009E2EA4"/>
    <w:rsid w:val="009E369A"/>
    <w:rsid w:val="009E4A58"/>
    <w:rsid w:val="009F0A9F"/>
    <w:rsid w:val="009F11EF"/>
    <w:rsid w:val="009F2E81"/>
    <w:rsid w:val="009F2EDF"/>
    <w:rsid w:val="009F3EE3"/>
    <w:rsid w:val="009F461C"/>
    <w:rsid w:val="00A03562"/>
    <w:rsid w:val="00A044DE"/>
    <w:rsid w:val="00A04610"/>
    <w:rsid w:val="00A0665D"/>
    <w:rsid w:val="00A077AA"/>
    <w:rsid w:val="00A12C83"/>
    <w:rsid w:val="00A12FD3"/>
    <w:rsid w:val="00A13CB2"/>
    <w:rsid w:val="00A13D28"/>
    <w:rsid w:val="00A15062"/>
    <w:rsid w:val="00A161E7"/>
    <w:rsid w:val="00A17739"/>
    <w:rsid w:val="00A206F3"/>
    <w:rsid w:val="00A22070"/>
    <w:rsid w:val="00A22ECA"/>
    <w:rsid w:val="00A24DD8"/>
    <w:rsid w:val="00A265EE"/>
    <w:rsid w:val="00A266BF"/>
    <w:rsid w:val="00A31BC0"/>
    <w:rsid w:val="00A31C74"/>
    <w:rsid w:val="00A33BF8"/>
    <w:rsid w:val="00A369FF"/>
    <w:rsid w:val="00A43300"/>
    <w:rsid w:val="00A44DB1"/>
    <w:rsid w:val="00A45903"/>
    <w:rsid w:val="00A46B01"/>
    <w:rsid w:val="00A470D8"/>
    <w:rsid w:val="00A5050D"/>
    <w:rsid w:val="00A51470"/>
    <w:rsid w:val="00A52449"/>
    <w:rsid w:val="00A55626"/>
    <w:rsid w:val="00A56F86"/>
    <w:rsid w:val="00A61E7B"/>
    <w:rsid w:val="00A626E9"/>
    <w:rsid w:val="00A63C8D"/>
    <w:rsid w:val="00A645C5"/>
    <w:rsid w:val="00A674A1"/>
    <w:rsid w:val="00A67DCD"/>
    <w:rsid w:val="00A741F4"/>
    <w:rsid w:val="00A7468F"/>
    <w:rsid w:val="00A7491E"/>
    <w:rsid w:val="00A74D0C"/>
    <w:rsid w:val="00A74ED2"/>
    <w:rsid w:val="00A76D1B"/>
    <w:rsid w:val="00A76DA8"/>
    <w:rsid w:val="00A819B3"/>
    <w:rsid w:val="00A82FFD"/>
    <w:rsid w:val="00A854B3"/>
    <w:rsid w:val="00A85C0A"/>
    <w:rsid w:val="00A87971"/>
    <w:rsid w:val="00A9650A"/>
    <w:rsid w:val="00A96511"/>
    <w:rsid w:val="00AA0086"/>
    <w:rsid w:val="00AA057E"/>
    <w:rsid w:val="00AA0E7C"/>
    <w:rsid w:val="00AA3176"/>
    <w:rsid w:val="00AA3CE7"/>
    <w:rsid w:val="00AA416D"/>
    <w:rsid w:val="00AA48E9"/>
    <w:rsid w:val="00AA58A8"/>
    <w:rsid w:val="00AA75B7"/>
    <w:rsid w:val="00AA78BA"/>
    <w:rsid w:val="00AB00CC"/>
    <w:rsid w:val="00AB01AB"/>
    <w:rsid w:val="00AB03CE"/>
    <w:rsid w:val="00AB0F0C"/>
    <w:rsid w:val="00AB28CC"/>
    <w:rsid w:val="00AB2B1D"/>
    <w:rsid w:val="00AB31FA"/>
    <w:rsid w:val="00AB3286"/>
    <w:rsid w:val="00AB34AA"/>
    <w:rsid w:val="00AB4C89"/>
    <w:rsid w:val="00AB5209"/>
    <w:rsid w:val="00AB657C"/>
    <w:rsid w:val="00AB6E57"/>
    <w:rsid w:val="00AB7201"/>
    <w:rsid w:val="00AC38E0"/>
    <w:rsid w:val="00AC434A"/>
    <w:rsid w:val="00AC4590"/>
    <w:rsid w:val="00AC508C"/>
    <w:rsid w:val="00AC5ED9"/>
    <w:rsid w:val="00AD06B5"/>
    <w:rsid w:val="00AD1006"/>
    <w:rsid w:val="00AD3042"/>
    <w:rsid w:val="00AD78F0"/>
    <w:rsid w:val="00AD7D74"/>
    <w:rsid w:val="00AE0F0B"/>
    <w:rsid w:val="00AE17C4"/>
    <w:rsid w:val="00AE3B44"/>
    <w:rsid w:val="00AE68BA"/>
    <w:rsid w:val="00AE7337"/>
    <w:rsid w:val="00AE7DF3"/>
    <w:rsid w:val="00AF0265"/>
    <w:rsid w:val="00AF069E"/>
    <w:rsid w:val="00AF0E83"/>
    <w:rsid w:val="00AF4C64"/>
    <w:rsid w:val="00B05C8D"/>
    <w:rsid w:val="00B067BB"/>
    <w:rsid w:val="00B12EEF"/>
    <w:rsid w:val="00B14720"/>
    <w:rsid w:val="00B14AAF"/>
    <w:rsid w:val="00B14E3A"/>
    <w:rsid w:val="00B17D92"/>
    <w:rsid w:val="00B17E92"/>
    <w:rsid w:val="00B21484"/>
    <w:rsid w:val="00B25CA5"/>
    <w:rsid w:val="00B26141"/>
    <w:rsid w:val="00B266AB"/>
    <w:rsid w:val="00B26D6E"/>
    <w:rsid w:val="00B3225D"/>
    <w:rsid w:val="00B32733"/>
    <w:rsid w:val="00B32EE2"/>
    <w:rsid w:val="00B347FD"/>
    <w:rsid w:val="00B3779A"/>
    <w:rsid w:val="00B37B82"/>
    <w:rsid w:val="00B40341"/>
    <w:rsid w:val="00B40974"/>
    <w:rsid w:val="00B40F16"/>
    <w:rsid w:val="00B44476"/>
    <w:rsid w:val="00B44550"/>
    <w:rsid w:val="00B449E6"/>
    <w:rsid w:val="00B47E9C"/>
    <w:rsid w:val="00B52B94"/>
    <w:rsid w:val="00B559D7"/>
    <w:rsid w:val="00B55ED1"/>
    <w:rsid w:val="00B604BD"/>
    <w:rsid w:val="00B60FB4"/>
    <w:rsid w:val="00B61126"/>
    <w:rsid w:val="00B62870"/>
    <w:rsid w:val="00B6531D"/>
    <w:rsid w:val="00B65BAD"/>
    <w:rsid w:val="00B66857"/>
    <w:rsid w:val="00B67B10"/>
    <w:rsid w:val="00B7056E"/>
    <w:rsid w:val="00B73A46"/>
    <w:rsid w:val="00B76940"/>
    <w:rsid w:val="00B76CCA"/>
    <w:rsid w:val="00B80C86"/>
    <w:rsid w:val="00B82463"/>
    <w:rsid w:val="00B833FA"/>
    <w:rsid w:val="00B8348D"/>
    <w:rsid w:val="00B856E7"/>
    <w:rsid w:val="00B873EC"/>
    <w:rsid w:val="00B8767D"/>
    <w:rsid w:val="00B87966"/>
    <w:rsid w:val="00B917F4"/>
    <w:rsid w:val="00B93DBD"/>
    <w:rsid w:val="00B93F80"/>
    <w:rsid w:val="00B947D5"/>
    <w:rsid w:val="00B94D53"/>
    <w:rsid w:val="00B94F63"/>
    <w:rsid w:val="00B95CC5"/>
    <w:rsid w:val="00B96215"/>
    <w:rsid w:val="00BA05A9"/>
    <w:rsid w:val="00BA4D6E"/>
    <w:rsid w:val="00BB04B7"/>
    <w:rsid w:val="00BB3BC5"/>
    <w:rsid w:val="00BB43A5"/>
    <w:rsid w:val="00BB47D9"/>
    <w:rsid w:val="00BB4908"/>
    <w:rsid w:val="00BB515C"/>
    <w:rsid w:val="00BB52E8"/>
    <w:rsid w:val="00BB6C2F"/>
    <w:rsid w:val="00BB778F"/>
    <w:rsid w:val="00BB7FF7"/>
    <w:rsid w:val="00BC0240"/>
    <w:rsid w:val="00BC2D96"/>
    <w:rsid w:val="00BD25CA"/>
    <w:rsid w:val="00BD3030"/>
    <w:rsid w:val="00BD484B"/>
    <w:rsid w:val="00BE2108"/>
    <w:rsid w:val="00BE26F9"/>
    <w:rsid w:val="00BE2CA9"/>
    <w:rsid w:val="00BE2E2E"/>
    <w:rsid w:val="00BE4067"/>
    <w:rsid w:val="00BE6F6B"/>
    <w:rsid w:val="00BF002D"/>
    <w:rsid w:val="00BF0F1B"/>
    <w:rsid w:val="00BF34B3"/>
    <w:rsid w:val="00BF38C0"/>
    <w:rsid w:val="00BF5488"/>
    <w:rsid w:val="00BF5896"/>
    <w:rsid w:val="00BF5C9D"/>
    <w:rsid w:val="00BF6A6D"/>
    <w:rsid w:val="00C0011D"/>
    <w:rsid w:val="00C0143D"/>
    <w:rsid w:val="00C015C3"/>
    <w:rsid w:val="00C01AE1"/>
    <w:rsid w:val="00C01C44"/>
    <w:rsid w:val="00C03EBD"/>
    <w:rsid w:val="00C05975"/>
    <w:rsid w:val="00C060A5"/>
    <w:rsid w:val="00C0701E"/>
    <w:rsid w:val="00C074E5"/>
    <w:rsid w:val="00C11C3E"/>
    <w:rsid w:val="00C143C7"/>
    <w:rsid w:val="00C17447"/>
    <w:rsid w:val="00C17F9A"/>
    <w:rsid w:val="00C22105"/>
    <w:rsid w:val="00C2271A"/>
    <w:rsid w:val="00C23B9F"/>
    <w:rsid w:val="00C253DA"/>
    <w:rsid w:val="00C25A77"/>
    <w:rsid w:val="00C25B36"/>
    <w:rsid w:val="00C2650C"/>
    <w:rsid w:val="00C26888"/>
    <w:rsid w:val="00C26FAD"/>
    <w:rsid w:val="00C31D6D"/>
    <w:rsid w:val="00C33511"/>
    <w:rsid w:val="00C35C9E"/>
    <w:rsid w:val="00C377F2"/>
    <w:rsid w:val="00C37F84"/>
    <w:rsid w:val="00C43FED"/>
    <w:rsid w:val="00C44C29"/>
    <w:rsid w:val="00C4577E"/>
    <w:rsid w:val="00C458F7"/>
    <w:rsid w:val="00C50AD2"/>
    <w:rsid w:val="00C5177F"/>
    <w:rsid w:val="00C519F2"/>
    <w:rsid w:val="00C51C93"/>
    <w:rsid w:val="00C52472"/>
    <w:rsid w:val="00C53E84"/>
    <w:rsid w:val="00C56636"/>
    <w:rsid w:val="00C56944"/>
    <w:rsid w:val="00C60658"/>
    <w:rsid w:val="00C609EF"/>
    <w:rsid w:val="00C60CDC"/>
    <w:rsid w:val="00C658E6"/>
    <w:rsid w:val="00C66B13"/>
    <w:rsid w:val="00C67520"/>
    <w:rsid w:val="00C67CE7"/>
    <w:rsid w:val="00C67D8F"/>
    <w:rsid w:val="00C709A0"/>
    <w:rsid w:val="00C7160C"/>
    <w:rsid w:val="00C75A67"/>
    <w:rsid w:val="00C767B5"/>
    <w:rsid w:val="00C76BFC"/>
    <w:rsid w:val="00C77C28"/>
    <w:rsid w:val="00C80D10"/>
    <w:rsid w:val="00C8130B"/>
    <w:rsid w:val="00C8261D"/>
    <w:rsid w:val="00C826D1"/>
    <w:rsid w:val="00C83988"/>
    <w:rsid w:val="00C84CAF"/>
    <w:rsid w:val="00C8533E"/>
    <w:rsid w:val="00C86B33"/>
    <w:rsid w:val="00C93567"/>
    <w:rsid w:val="00C9465B"/>
    <w:rsid w:val="00C95ACF"/>
    <w:rsid w:val="00C978E0"/>
    <w:rsid w:val="00CA017D"/>
    <w:rsid w:val="00CA3D6E"/>
    <w:rsid w:val="00CA3D9E"/>
    <w:rsid w:val="00CA629B"/>
    <w:rsid w:val="00CA66B8"/>
    <w:rsid w:val="00CB0DF6"/>
    <w:rsid w:val="00CB1F06"/>
    <w:rsid w:val="00CB24D1"/>
    <w:rsid w:val="00CB2F75"/>
    <w:rsid w:val="00CB44F2"/>
    <w:rsid w:val="00CB4BCC"/>
    <w:rsid w:val="00CB50E3"/>
    <w:rsid w:val="00CB70AA"/>
    <w:rsid w:val="00CC02DF"/>
    <w:rsid w:val="00CC0535"/>
    <w:rsid w:val="00CC0E9C"/>
    <w:rsid w:val="00CC6AD6"/>
    <w:rsid w:val="00CC73E1"/>
    <w:rsid w:val="00CD2B20"/>
    <w:rsid w:val="00CD324A"/>
    <w:rsid w:val="00CD5293"/>
    <w:rsid w:val="00CE0C0B"/>
    <w:rsid w:val="00CE0C47"/>
    <w:rsid w:val="00CE1F0F"/>
    <w:rsid w:val="00CE3302"/>
    <w:rsid w:val="00CE5DBD"/>
    <w:rsid w:val="00CE7022"/>
    <w:rsid w:val="00CF0797"/>
    <w:rsid w:val="00CF07C5"/>
    <w:rsid w:val="00CF0E97"/>
    <w:rsid w:val="00CF0EE2"/>
    <w:rsid w:val="00CF168A"/>
    <w:rsid w:val="00CF18E3"/>
    <w:rsid w:val="00CF2792"/>
    <w:rsid w:val="00CF66F4"/>
    <w:rsid w:val="00CF77CD"/>
    <w:rsid w:val="00D00FD9"/>
    <w:rsid w:val="00D0116A"/>
    <w:rsid w:val="00D02A11"/>
    <w:rsid w:val="00D05661"/>
    <w:rsid w:val="00D06591"/>
    <w:rsid w:val="00D072BE"/>
    <w:rsid w:val="00D127F2"/>
    <w:rsid w:val="00D12828"/>
    <w:rsid w:val="00D12A01"/>
    <w:rsid w:val="00D14013"/>
    <w:rsid w:val="00D15E6F"/>
    <w:rsid w:val="00D17010"/>
    <w:rsid w:val="00D172BB"/>
    <w:rsid w:val="00D17661"/>
    <w:rsid w:val="00D17892"/>
    <w:rsid w:val="00D203F3"/>
    <w:rsid w:val="00D20E09"/>
    <w:rsid w:val="00D21B6E"/>
    <w:rsid w:val="00D2322C"/>
    <w:rsid w:val="00D23A52"/>
    <w:rsid w:val="00D24452"/>
    <w:rsid w:val="00D25102"/>
    <w:rsid w:val="00D2550E"/>
    <w:rsid w:val="00D259E2"/>
    <w:rsid w:val="00D2718E"/>
    <w:rsid w:val="00D310BB"/>
    <w:rsid w:val="00D31AEF"/>
    <w:rsid w:val="00D31D3E"/>
    <w:rsid w:val="00D332D3"/>
    <w:rsid w:val="00D347DA"/>
    <w:rsid w:val="00D3703F"/>
    <w:rsid w:val="00D37BA7"/>
    <w:rsid w:val="00D37BAC"/>
    <w:rsid w:val="00D37FB8"/>
    <w:rsid w:val="00D40340"/>
    <w:rsid w:val="00D446F3"/>
    <w:rsid w:val="00D46D83"/>
    <w:rsid w:val="00D4767E"/>
    <w:rsid w:val="00D56194"/>
    <w:rsid w:val="00D57696"/>
    <w:rsid w:val="00D63311"/>
    <w:rsid w:val="00D65D8A"/>
    <w:rsid w:val="00D66072"/>
    <w:rsid w:val="00D667A8"/>
    <w:rsid w:val="00D66AE7"/>
    <w:rsid w:val="00D702E1"/>
    <w:rsid w:val="00D7081A"/>
    <w:rsid w:val="00D70C4C"/>
    <w:rsid w:val="00D74AF5"/>
    <w:rsid w:val="00D74CDB"/>
    <w:rsid w:val="00D77007"/>
    <w:rsid w:val="00D80EAD"/>
    <w:rsid w:val="00D817AD"/>
    <w:rsid w:val="00D81EE6"/>
    <w:rsid w:val="00D82D7A"/>
    <w:rsid w:val="00D924A9"/>
    <w:rsid w:val="00D9294C"/>
    <w:rsid w:val="00D9395B"/>
    <w:rsid w:val="00D942CC"/>
    <w:rsid w:val="00D97070"/>
    <w:rsid w:val="00D97420"/>
    <w:rsid w:val="00DA09E7"/>
    <w:rsid w:val="00DA0A54"/>
    <w:rsid w:val="00DA478B"/>
    <w:rsid w:val="00DA48EA"/>
    <w:rsid w:val="00DA55E6"/>
    <w:rsid w:val="00DB0000"/>
    <w:rsid w:val="00DB0325"/>
    <w:rsid w:val="00DB30DF"/>
    <w:rsid w:val="00DB3C21"/>
    <w:rsid w:val="00DB6097"/>
    <w:rsid w:val="00DB6781"/>
    <w:rsid w:val="00DB6A36"/>
    <w:rsid w:val="00DC0487"/>
    <w:rsid w:val="00DC0690"/>
    <w:rsid w:val="00DC4482"/>
    <w:rsid w:val="00DC5094"/>
    <w:rsid w:val="00DC5562"/>
    <w:rsid w:val="00DC7346"/>
    <w:rsid w:val="00DD0A4C"/>
    <w:rsid w:val="00DD3002"/>
    <w:rsid w:val="00DD37D3"/>
    <w:rsid w:val="00DD3A53"/>
    <w:rsid w:val="00DD41F4"/>
    <w:rsid w:val="00DD5A86"/>
    <w:rsid w:val="00DD6431"/>
    <w:rsid w:val="00DD6EEB"/>
    <w:rsid w:val="00DD7885"/>
    <w:rsid w:val="00DE1EE7"/>
    <w:rsid w:val="00DE25BF"/>
    <w:rsid w:val="00DE3189"/>
    <w:rsid w:val="00DE4142"/>
    <w:rsid w:val="00DE4AEF"/>
    <w:rsid w:val="00DE6C52"/>
    <w:rsid w:val="00DE7BAA"/>
    <w:rsid w:val="00DF16A3"/>
    <w:rsid w:val="00DF1994"/>
    <w:rsid w:val="00DF2F47"/>
    <w:rsid w:val="00DF456E"/>
    <w:rsid w:val="00DF670F"/>
    <w:rsid w:val="00E015F6"/>
    <w:rsid w:val="00E05516"/>
    <w:rsid w:val="00E06A09"/>
    <w:rsid w:val="00E0788F"/>
    <w:rsid w:val="00E1090D"/>
    <w:rsid w:val="00E10F85"/>
    <w:rsid w:val="00E11886"/>
    <w:rsid w:val="00E12103"/>
    <w:rsid w:val="00E145BD"/>
    <w:rsid w:val="00E15B19"/>
    <w:rsid w:val="00E15CB9"/>
    <w:rsid w:val="00E20D8C"/>
    <w:rsid w:val="00E21EE1"/>
    <w:rsid w:val="00E23D35"/>
    <w:rsid w:val="00E26FA0"/>
    <w:rsid w:val="00E27242"/>
    <w:rsid w:val="00E30107"/>
    <w:rsid w:val="00E30AE3"/>
    <w:rsid w:val="00E32317"/>
    <w:rsid w:val="00E33F6A"/>
    <w:rsid w:val="00E3558D"/>
    <w:rsid w:val="00E35EFC"/>
    <w:rsid w:val="00E36733"/>
    <w:rsid w:val="00E369CC"/>
    <w:rsid w:val="00E41CA5"/>
    <w:rsid w:val="00E442EF"/>
    <w:rsid w:val="00E46165"/>
    <w:rsid w:val="00E47EB9"/>
    <w:rsid w:val="00E5388B"/>
    <w:rsid w:val="00E545E2"/>
    <w:rsid w:val="00E60519"/>
    <w:rsid w:val="00E608B7"/>
    <w:rsid w:val="00E62E8A"/>
    <w:rsid w:val="00E63C84"/>
    <w:rsid w:val="00E678A2"/>
    <w:rsid w:val="00E67A8E"/>
    <w:rsid w:val="00E67CE0"/>
    <w:rsid w:val="00E71175"/>
    <w:rsid w:val="00E74A19"/>
    <w:rsid w:val="00E75BED"/>
    <w:rsid w:val="00E776EC"/>
    <w:rsid w:val="00E80013"/>
    <w:rsid w:val="00E815EB"/>
    <w:rsid w:val="00E82257"/>
    <w:rsid w:val="00E869DC"/>
    <w:rsid w:val="00E91C99"/>
    <w:rsid w:val="00E94805"/>
    <w:rsid w:val="00E9703D"/>
    <w:rsid w:val="00E97343"/>
    <w:rsid w:val="00EA0546"/>
    <w:rsid w:val="00EA0FC2"/>
    <w:rsid w:val="00EA1DED"/>
    <w:rsid w:val="00EA23BF"/>
    <w:rsid w:val="00EA2ED6"/>
    <w:rsid w:val="00EA3A47"/>
    <w:rsid w:val="00EA417F"/>
    <w:rsid w:val="00EA45BF"/>
    <w:rsid w:val="00EA6071"/>
    <w:rsid w:val="00EB03AC"/>
    <w:rsid w:val="00EB09A9"/>
    <w:rsid w:val="00EB1591"/>
    <w:rsid w:val="00EB35DA"/>
    <w:rsid w:val="00EB430E"/>
    <w:rsid w:val="00EB5DB5"/>
    <w:rsid w:val="00EC2DB1"/>
    <w:rsid w:val="00EC33E5"/>
    <w:rsid w:val="00EC3CCA"/>
    <w:rsid w:val="00EC6756"/>
    <w:rsid w:val="00EC736A"/>
    <w:rsid w:val="00EC767D"/>
    <w:rsid w:val="00ED0A8A"/>
    <w:rsid w:val="00ED0CDE"/>
    <w:rsid w:val="00ED248D"/>
    <w:rsid w:val="00ED2A5F"/>
    <w:rsid w:val="00ED4595"/>
    <w:rsid w:val="00ED4EAF"/>
    <w:rsid w:val="00ED505B"/>
    <w:rsid w:val="00ED5A6E"/>
    <w:rsid w:val="00ED6B55"/>
    <w:rsid w:val="00ED7717"/>
    <w:rsid w:val="00ED7F48"/>
    <w:rsid w:val="00EE06D2"/>
    <w:rsid w:val="00EE11FA"/>
    <w:rsid w:val="00EE3375"/>
    <w:rsid w:val="00EE4D7A"/>
    <w:rsid w:val="00EE5BDB"/>
    <w:rsid w:val="00EF18A0"/>
    <w:rsid w:val="00EF3778"/>
    <w:rsid w:val="00EF381C"/>
    <w:rsid w:val="00EF74CE"/>
    <w:rsid w:val="00F000BE"/>
    <w:rsid w:val="00F00F86"/>
    <w:rsid w:val="00F10889"/>
    <w:rsid w:val="00F12D99"/>
    <w:rsid w:val="00F13333"/>
    <w:rsid w:val="00F13668"/>
    <w:rsid w:val="00F14E2B"/>
    <w:rsid w:val="00F155AE"/>
    <w:rsid w:val="00F1748B"/>
    <w:rsid w:val="00F17B29"/>
    <w:rsid w:val="00F227CD"/>
    <w:rsid w:val="00F24BE0"/>
    <w:rsid w:val="00F25927"/>
    <w:rsid w:val="00F32303"/>
    <w:rsid w:val="00F32A3F"/>
    <w:rsid w:val="00F32ACB"/>
    <w:rsid w:val="00F340B7"/>
    <w:rsid w:val="00F353A4"/>
    <w:rsid w:val="00F36099"/>
    <w:rsid w:val="00F41826"/>
    <w:rsid w:val="00F41946"/>
    <w:rsid w:val="00F41EE9"/>
    <w:rsid w:val="00F426D9"/>
    <w:rsid w:val="00F437EE"/>
    <w:rsid w:val="00F479A8"/>
    <w:rsid w:val="00F515BC"/>
    <w:rsid w:val="00F516D7"/>
    <w:rsid w:val="00F52904"/>
    <w:rsid w:val="00F53495"/>
    <w:rsid w:val="00F53C69"/>
    <w:rsid w:val="00F5628F"/>
    <w:rsid w:val="00F5695B"/>
    <w:rsid w:val="00F60ED3"/>
    <w:rsid w:val="00F6127C"/>
    <w:rsid w:val="00F64987"/>
    <w:rsid w:val="00F650D9"/>
    <w:rsid w:val="00F65496"/>
    <w:rsid w:val="00F65FAD"/>
    <w:rsid w:val="00F662A1"/>
    <w:rsid w:val="00F66AE6"/>
    <w:rsid w:val="00F71D65"/>
    <w:rsid w:val="00F73D91"/>
    <w:rsid w:val="00F770EB"/>
    <w:rsid w:val="00F77334"/>
    <w:rsid w:val="00F77721"/>
    <w:rsid w:val="00F811B6"/>
    <w:rsid w:val="00F81483"/>
    <w:rsid w:val="00F81E65"/>
    <w:rsid w:val="00F82159"/>
    <w:rsid w:val="00F82C12"/>
    <w:rsid w:val="00F83DC0"/>
    <w:rsid w:val="00F92611"/>
    <w:rsid w:val="00F930E4"/>
    <w:rsid w:val="00F93A22"/>
    <w:rsid w:val="00F94C20"/>
    <w:rsid w:val="00FA09EE"/>
    <w:rsid w:val="00FA1421"/>
    <w:rsid w:val="00FA19FC"/>
    <w:rsid w:val="00FA268B"/>
    <w:rsid w:val="00FA4128"/>
    <w:rsid w:val="00FA48C7"/>
    <w:rsid w:val="00FA64B0"/>
    <w:rsid w:val="00FA6E74"/>
    <w:rsid w:val="00FA71E5"/>
    <w:rsid w:val="00FA7B6B"/>
    <w:rsid w:val="00FB0281"/>
    <w:rsid w:val="00FB2769"/>
    <w:rsid w:val="00FB4650"/>
    <w:rsid w:val="00FC10D8"/>
    <w:rsid w:val="00FC2916"/>
    <w:rsid w:val="00FC318F"/>
    <w:rsid w:val="00FC31DE"/>
    <w:rsid w:val="00FC628A"/>
    <w:rsid w:val="00FC631C"/>
    <w:rsid w:val="00FD136F"/>
    <w:rsid w:val="00FD1ED8"/>
    <w:rsid w:val="00FD2248"/>
    <w:rsid w:val="00FD3899"/>
    <w:rsid w:val="00FD3D45"/>
    <w:rsid w:val="00FD41CB"/>
    <w:rsid w:val="00FD6041"/>
    <w:rsid w:val="00FD6194"/>
    <w:rsid w:val="00FE0B3C"/>
    <w:rsid w:val="00FE0DDF"/>
    <w:rsid w:val="00FE26BE"/>
    <w:rsid w:val="00FE2DCD"/>
    <w:rsid w:val="00FE381D"/>
    <w:rsid w:val="00FE3A78"/>
    <w:rsid w:val="00FE7491"/>
    <w:rsid w:val="00FE7DC2"/>
    <w:rsid w:val="00FF0C5F"/>
    <w:rsid w:val="00FF50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74166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3BD"/>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7A0B50"/>
    <w:pPr>
      <w:keepNext/>
      <w:keepLines/>
      <w:spacing w:before="240"/>
      <w:outlineLvl w:val="0"/>
    </w:pPr>
    <w:rPr>
      <w:rFonts w:asciiTheme="majorHAnsi" w:eastAsiaTheme="majorEastAsia" w:hAnsiTheme="majorHAnsi" w:cstheme="majorBidi"/>
      <w:color w:val="2E74B5" w:themeColor="accent1" w:themeShade="BF"/>
      <w:kern w:val="28"/>
      <w:sz w:val="32"/>
      <w:szCs w:val="32"/>
      <w:lang w:val="en-CA" w:eastAsia="en-CA"/>
    </w:rPr>
  </w:style>
  <w:style w:type="paragraph" w:styleId="Heading2">
    <w:name w:val="heading 2"/>
    <w:basedOn w:val="Normal"/>
    <w:next w:val="Normal"/>
    <w:link w:val="Heading2Char"/>
    <w:qFormat/>
    <w:rsid w:val="001568CB"/>
    <w:pPr>
      <w:jc w:val="center"/>
      <w:outlineLvl w:val="1"/>
    </w:pPr>
    <w:rPr>
      <w:rFonts w:eastAsia="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568CB"/>
    <w:rPr>
      <w:rFonts w:ascii="Times New Roman" w:eastAsia="Times New Roman" w:hAnsi="Times New Roman" w:cs="Times New Roman"/>
      <w:b/>
      <w:bCs/>
      <w:color w:val="000000"/>
      <w:kern w:val="28"/>
      <w:sz w:val="24"/>
      <w:szCs w:val="24"/>
      <w:lang w:val="en-CA" w:eastAsia="en-CA"/>
    </w:rPr>
  </w:style>
  <w:style w:type="paragraph" w:styleId="Footer">
    <w:name w:val="footer"/>
    <w:basedOn w:val="Normal"/>
    <w:link w:val="FooterChar"/>
    <w:rsid w:val="001568CB"/>
    <w:pPr>
      <w:tabs>
        <w:tab w:val="center" w:pos="4320"/>
        <w:tab w:val="right" w:pos="8640"/>
      </w:tabs>
    </w:pPr>
    <w:rPr>
      <w:rFonts w:eastAsia="Times New Roman"/>
      <w:color w:val="000000"/>
      <w:kern w:val="28"/>
      <w:sz w:val="20"/>
      <w:szCs w:val="20"/>
      <w:lang w:val="en-CA" w:eastAsia="en-CA"/>
    </w:rPr>
  </w:style>
  <w:style w:type="character" w:customStyle="1" w:styleId="FooterChar">
    <w:name w:val="Footer Char"/>
    <w:basedOn w:val="DefaultParagraphFont"/>
    <w:link w:val="Footer"/>
    <w:rsid w:val="001568CB"/>
    <w:rPr>
      <w:rFonts w:ascii="Times New Roman" w:eastAsia="Times New Roman" w:hAnsi="Times New Roman" w:cs="Times New Roman"/>
      <w:color w:val="000000"/>
      <w:kern w:val="28"/>
      <w:sz w:val="20"/>
      <w:szCs w:val="20"/>
      <w:lang w:val="en-CA" w:eastAsia="en-CA"/>
    </w:rPr>
  </w:style>
  <w:style w:type="character" w:styleId="Hyperlink">
    <w:name w:val="Hyperlink"/>
    <w:rsid w:val="001568CB"/>
    <w:rPr>
      <w:color w:val="0066FF"/>
      <w:u w:val="single"/>
    </w:rPr>
  </w:style>
  <w:style w:type="paragraph" w:styleId="Header">
    <w:name w:val="header"/>
    <w:basedOn w:val="Normal"/>
    <w:link w:val="HeaderChar"/>
    <w:uiPriority w:val="99"/>
    <w:unhideWhenUsed/>
    <w:rsid w:val="001568CB"/>
    <w:pPr>
      <w:tabs>
        <w:tab w:val="center" w:pos="4513"/>
        <w:tab w:val="right" w:pos="9026"/>
      </w:tabs>
    </w:pPr>
    <w:rPr>
      <w:rFonts w:eastAsia="Times New Roman"/>
      <w:color w:val="000000"/>
      <w:kern w:val="28"/>
      <w:sz w:val="20"/>
      <w:szCs w:val="20"/>
      <w:lang w:val="en-CA" w:eastAsia="en-CA"/>
    </w:rPr>
  </w:style>
  <w:style w:type="character" w:customStyle="1" w:styleId="HeaderChar">
    <w:name w:val="Header Char"/>
    <w:basedOn w:val="DefaultParagraphFont"/>
    <w:link w:val="Header"/>
    <w:uiPriority w:val="99"/>
    <w:rsid w:val="001568CB"/>
    <w:rPr>
      <w:rFonts w:ascii="Times New Roman" w:eastAsia="Times New Roman" w:hAnsi="Times New Roman" w:cs="Times New Roman"/>
      <w:color w:val="000000"/>
      <w:kern w:val="28"/>
      <w:sz w:val="20"/>
      <w:szCs w:val="20"/>
      <w:lang w:val="en-CA" w:eastAsia="en-CA"/>
    </w:rPr>
  </w:style>
  <w:style w:type="table" w:styleId="TableGrid">
    <w:name w:val="Table Grid"/>
    <w:basedOn w:val="TableNormal"/>
    <w:uiPriority w:val="39"/>
    <w:rsid w:val="007A0B50"/>
    <w:pPr>
      <w:spacing w:after="0" w:line="240" w:lineRule="auto"/>
    </w:pPr>
    <w:rPr>
      <w:rFonts w:ascii="Times New Roman" w:eastAsia="Times New Roman" w:hAnsi="Times New Roman" w:cs="Times New Roman"/>
      <w:sz w:val="20"/>
      <w:szCs w:val="20"/>
      <w:lang w:val="fr-BE"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rsid w:val="007A0B50"/>
    <w:pPr>
      <w:overflowPunct w:val="0"/>
      <w:autoSpaceDE w:val="0"/>
      <w:autoSpaceDN w:val="0"/>
      <w:adjustRightInd w:val="0"/>
      <w:spacing w:line="276" w:lineRule="auto"/>
      <w:jc w:val="both"/>
      <w:textAlignment w:val="baseline"/>
    </w:pPr>
    <w:rPr>
      <w:rFonts w:ascii="Arial" w:eastAsia="Times New Roman" w:hAnsi="Arial"/>
      <w:sz w:val="20"/>
      <w:szCs w:val="20"/>
      <w:lang w:val="en-GB"/>
    </w:rPr>
  </w:style>
  <w:style w:type="character" w:customStyle="1" w:styleId="CommentTextChar">
    <w:name w:val="Comment Text Char"/>
    <w:basedOn w:val="DefaultParagraphFont"/>
    <w:link w:val="CommentText"/>
    <w:uiPriority w:val="99"/>
    <w:rsid w:val="007A0B50"/>
    <w:rPr>
      <w:rFonts w:ascii="Arial" w:eastAsia="Times New Roman" w:hAnsi="Arial" w:cs="Times New Roman"/>
      <w:sz w:val="20"/>
      <w:szCs w:val="20"/>
    </w:rPr>
  </w:style>
  <w:style w:type="paragraph" w:styleId="Subtitle">
    <w:name w:val="Subtitle"/>
    <w:basedOn w:val="Normal"/>
    <w:next w:val="Normal"/>
    <w:link w:val="SubtitleChar"/>
    <w:uiPriority w:val="11"/>
    <w:qFormat/>
    <w:rsid w:val="007A0B50"/>
    <w:pPr>
      <w:numPr>
        <w:ilvl w:val="1"/>
      </w:numPr>
      <w:overflowPunct w:val="0"/>
      <w:autoSpaceDE w:val="0"/>
      <w:autoSpaceDN w:val="0"/>
      <w:adjustRightInd w:val="0"/>
      <w:spacing w:line="276" w:lineRule="auto"/>
      <w:jc w:val="center"/>
      <w:textAlignment w:val="baseline"/>
    </w:pPr>
    <w:rPr>
      <w:rFonts w:ascii="Arial" w:eastAsia="Times New Roman" w:hAnsi="Arial"/>
      <w:b/>
      <w:iCs/>
      <w:caps/>
      <w:lang w:val="en-GB"/>
    </w:rPr>
  </w:style>
  <w:style w:type="character" w:customStyle="1" w:styleId="SubtitleChar">
    <w:name w:val="Subtitle Char"/>
    <w:basedOn w:val="DefaultParagraphFont"/>
    <w:link w:val="Subtitle"/>
    <w:uiPriority w:val="11"/>
    <w:rsid w:val="007A0B50"/>
    <w:rPr>
      <w:rFonts w:ascii="Arial" w:eastAsia="Times New Roman" w:hAnsi="Arial" w:cs="Times New Roman"/>
      <w:b/>
      <w:iCs/>
      <w:caps/>
      <w:sz w:val="24"/>
      <w:szCs w:val="24"/>
    </w:rPr>
  </w:style>
  <w:style w:type="paragraph" w:styleId="ListParagraph">
    <w:name w:val="List Paragraph"/>
    <w:basedOn w:val="Normal"/>
    <w:uiPriority w:val="34"/>
    <w:qFormat/>
    <w:rsid w:val="007A0B50"/>
    <w:pPr>
      <w:overflowPunct w:val="0"/>
      <w:autoSpaceDE w:val="0"/>
      <w:autoSpaceDN w:val="0"/>
      <w:adjustRightInd w:val="0"/>
      <w:spacing w:line="276" w:lineRule="auto"/>
      <w:ind w:left="720"/>
      <w:contextualSpacing/>
      <w:jc w:val="both"/>
      <w:textAlignment w:val="baseline"/>
    </w:pPr>
    <w:rPr>
      <w:rFonts w:ascii="Arial" w:eastAsia="Times New Roman" w:hAnsi="Arial"/>
      <w:sz w:val="22"/>
      <w:szCs w:val="20"/>
      <w:lang w:val="en-GB"/>
    </w:rPr>
  </w:style>
  <w:style w:type="paragraph" w:styleId="NormalWeb">
    <w:name w:val="Normal (Web)"/>
    <w:basedOn w:val="Normal"/>
    <w:uiPriority w:val="99"/>
    <w:unhideWhenUsed/>
    <w:rsid w:val="007A0B50"/>
    <w:pPr>
      <w:spacing w:before="100" w:beforeAutospacing="1" w:after="100" w:afterAutospacing="1"/>
    </w:pPr>
    <w:rPr>
      <w:rFonts w:eastAsia="Times New Roman"/>
      <w:lang w:val="en-GB" w:eastAsia="en-GB"/>
    </w:rPr>
  </w:style>
  <w:style w:type="character" w:styleId="Emphasis">
    <w:name w:val="Emphasis"/>
    <w:basedOn w:val="DefaultParagraphFont"/>
    <w:uiPriority w:val="20"/>
    <w:qFormat/>
    <w:rsid w:val="007A0B50"/>
    <w:rPr>
      <w:i/>
      <w:iCs/>
    </w:rPr>
  </w:style>
  <w:style w:type="character" w:customStyle="1" w:styleId="Heading1Char">
    <w:name w:val="Heading 1 Char"/>
    <w:basedOn w:val="DefaultParagraphFont"/>
    <w:link w:val="Heading1"/>
    <w:uiPriority w:val="9"/>
    <w:rsid w:val="007A0B50"/>
    <w:rPr>
      <w:rFonts w:asciiTheme="majorHAnsi" w:eastAsiaTheme="majorEastAsia" w:hAnsiTheme="majorHAnsi" w:cstheme="majorBidi"/>
      <w:color w:val="2E74B5" w:themeColor="accent1" w:themeShade="BF"/>
      <w:kern w:val="28"/>
      <w:sz w:val="32"/>
      <w:szCs w:val="32"/>
      <w:lang w:val="en-CA" w:eastAsia="en-CA"/>
    </w:rPr>
  </w:style>
  <w:style w:type="character" w:styleId="FollowedHyperlink">
    <w:name w:val="FollowedHyperlink"/>
    <w:basedOn w:val="DefaultParagraphFont"/>
    <w:uiPriority w:val="99"/>
    <w:semiHidden/>
    <w:unhideWhenUsed/>
    <w:rsid w:val="00AC434A"/>
    <w:rPr>
      <w:color w:val="954F72" w:themeColor="followedHyperlink"/>
      <w:u w:val="single"/>
    </w:rPr>
  </w:style>
  <w:style w:type="paragraph" w:customStyle="1" w:styleId="EndNoteBibliographyTitle">
    <w:name w:val="EndNote Bibliography Title"/>
    <w:basedOn w:val="Normal"/>
    <w:link w:val="EndNoteBibliographyTitleChar"/>
    <w:rsid w:val="00814B7F"/>
    <w:pPr>
      <w:jc w:val="center"/>
    </w:pPr>
    <w:rPr>
      <w:rFonts w:eastAsia="Times New Roman"/>
      <w:noProof/>
      <w:color w:val="000000"/>
      <w:kern w:val="28"/>
      <w:sz w:val="20"/>
      <w:szCs w:val="20"/>
      <w:lang w:val="en-CA" w:eastAsia="en-CA"/>
    </w:rPr>
  </w:style>
  <w:style w:type="character" w:customStyle="1" w:styleId="EndNoteBibliographyTitleChar">
    <w:name w:val="EndNote Bibliography Title Char"/>
    <w:basedOn w:val="DefaultParagraphFont"/>
    <w:link w:val="EndNoteBibliographyTitle"/>
    <w:rsid w:val="00814B7F"/>
    <w:rPr>
      <w:rFonts w:ascii="Times New Roman" w:eastAsia="Times New Roman" w:hAnsi="Times New Roman" w:cs="Times New Roman"/>
      <w:noProof/>
      <w:color w:val="000000"/>
      <w:kern w:val="28"/>
      <w:sz w:val="20"/>
      <w:szCs w:val="20"/>
      <w:lang w:val="en-CA" w:eastAsia="en-CA"/>
    </w:rPr>
  </w:style>
  <w:style w:type="paragraph" w:customStyle="1" w:styleId="EndNoteBibliography">
    <w:name w:val="EndNote Bibliography"/>
    <w:basedOn w:val="Normal"/>
    <w:link w:val="EndNoteBibliographyChar"/>
    <w:rsid w:val="00814B7F"/>
    <w:rPr>
      <w:rFonts w:eastAsia="Times New Roman"/>
      <w:noProof/>
      <w:color w:val="000000"/>
      <w:kern w:val="28"/>
      <w:sz w:val="20"/>
      <w:szCs w:val="20"/>
      <w:lang w:val="en-CA" w:eastAsia="en-CA"/>
    </w:rPr>
  </w:style>
  <w:style w:type="character" w:customStyle="1" w:styleId="EndNoteBibliographyChar">
    <w:name w:val="EndNote Bibliography Char"/>
    <w:basedOn w:val="DefaultParagraphFont"/>
    <w:link w:val="EndNoteBibliography"/>
    <w:rsid w:val="00814B7F"/>
    <w:rPr>
      <w:rFonts w:ascii="Times New Roman" w:eastAsia="Times New Roman" w:hAnsi="Times New Roman" w:cs="Times New Roman"/>
      <w:noProof/>
      <w:color w:val="000000"/>
      <w:kern w:val="28"/>
      <w:sz w:val="20"/>
      <w:szCs w:val="20"/>
      <w:lang w:val="en-CA" w:eastAsia="en-CA"/>
    </w:rPr>
  </w:style>
  <w:style w:type="character" w:styleId="Strong">
    <w:name w:val="Strong"/>
    <w:basedOn w:val="DefaultParagraphFont"/>
    <w:uiPriority w:val="22"/>
    <w:qFormat/>
    <w:rsid w:val="003D349A"/>
    <w:rPr>
      <w:b/>
      <w:bCs/>
    </w:rPr>
  </w:style>
  <w:style w:type="character" w:styleId="CommentReference">
    <w:name w:val="annotation reference"/>
    <w:basedOn w:val="DefaultParagraphFont"/>
    <w:uiPriority w:val="99"/>
    <w:semiHidden/>
    <w:unhideWhenUsed/>
    <w:rsid w:val="00C22105"/>
    <w:rPr>
      <w:sz w:val="18"/>
      <w:szCs w:val="18"/>
    </w:rPr>
  </w:style>
  <w:style w:type="paragraph" w:styleId="CommentSubject">
    <w:name w:val="annotation subject"/>
    <w:basedOn w:val="CommentText"/>
    <w:next w:val="CommentText"/>
    <w:link w:val="CommentSubjectChar"/>
    <w:uiPriority w:val="99"/>
    <w:semiHidden/>
    <w:unhideWhenUsed/>
    <w:rsid w:val="00C22105"/>
    <w:pPr>
      <w:overflowPunct/>
      <w:autoSpaceDE/>
      <w:autoSpaceDN/>
      <w:adjustRightInd/>
      <w:spacing w:line="240" w:lineRule="auto"/>
      <w:jc w:val="left"/>
      <w:textAlignment w:val="auto"/>
    </w:pPr>
    <w:rPr>
      <w:rFonts w:ascii="Times New Roman" w:hAnsi="Times New Roman"/>
      <w:b/>
      <w:bCs/>
      <w:color w:val="000000"/>
      <w:kern w:val="28"/>
      <w:lang w:val="en-CA" w:eastAsia="en-CA"/>
    </w:rPr>
  </w:style>
  <w:style w:type="character" w:customStyle="1" w:styleId="CommentSubjectChar">
    <w:name w:val="Comment Subject Char"/>
    <w:basedOn w:val="CommentTextChar"/>
    <w:link w:val="CommentSubject"/>
    <w:uiPriority w:val="99"/>
    <w:semiHidden/>
    <w:rsid w:val="00C22105"/>
    <w:rPr>
      <w:rFonts w:ascii="Times New Roman" w:eastAsia="Times New Roman" w:hAnsi="Times New Roman" w:cs="Times New Roman"/>
      <w:b/>
      <w:bCs/>
      <w:color w:val="000000"/>
      <w:kern w:val="28"/>
      <w:sz w:val="20"/>
      <w:szCs w:val="20"/>
      <w:lang w:val="en-CA" w:eastAsia="en-CA"/>
    </w:rPr>
  </w:style>
  <w:style w:type="paragraph" w:styleId="BalloonText">
    <w:name w:val="Balloon Text"/>
    <w:basedOn w:val="Normal"/>
    <w:link w:val="BalloonTextChar"/>
    <w:uiPriority w:val="99"/>
    <w:semiHidden/>
    <w:unhideWhenUsed/>
    <w:rsid w:val="00C22105"/>
    <w:rPr>
      <w:rFonts w:eastAsia="Times New Roman"/>
      <w:color w:val="000000"/>
      <w:kern w:val="28"/>
      <w:sz w:val="18"/>
      <w:szCs w:val="18"/>
      <w:lang w:val="en-CA" w:eastAsia="en-CA"/>
    </w:rPr>
  </w:style>
  <w:style w:type="character" w:customStyle="1" w:styleId="BalloonTextChar">
    <w:name w:val="Balloon Text Char"/>
    <w:basedOn w:val="DefaultParagraphFont"/>
    <w:link w:val="BalloonText"/>
    <w:uiPriority w:val="99"/>
    <w:semiHidden/>
    <w:rsid w:val="00C22105"/>
    <w:rPr>
      <w:rFonts w:ascii="Times New Roman" w:eastAsia="Times New Roman" w:hAnsi="Times New Roman" w:cs="Times New Roman"/>
      <w:color w:val="000000"/>
      <w:kern w:val="28"/>
      <w:sz w:val="18"/>
      <w:szCs w:val="18"/>
      <w:lang w:val="en-CA" w:eastAsia="en-CA"/>
    </w:rPr>
  </w:style>
  <w:style w:type="paragraph" w:customStyle="1" w:styleId="xmsonormal">
    <w:name w:val="x_msonormal"/>
    <w:basedOn w:val="Normal"/>
    <w:rsid w:val="0068666E"/>
    <w:pPr>
      <w:spacing w:before="100" w:beforeAutospacing="1" w:after="100" w:afterAutospacing="1"/>
    </w:pPr>
  </w:style>
  <w:style w:type="character" w:customStyle="1" w:styleId="xmsohyperlink">
    <w:name w:val="x_msohyperlink"/>
    <w:basedOn w:val="DefaultParagraphFont"/>
    <w:rsid w:val="0068666E"/>
  </w:style>
  <w:style w:type="paragraph" w:styleId="Revision">
    <w:name w:val="Revision"/>
    <w:hidden/>
    <w:uiPriority w:val="99"/>
    <w:semiHidden/>
    <w:rsid w:val="00DB6097"/>
    <w:pPr>
      <w:spacing w:after="0" w:line="240" w:lineRule="auto"/>
    </w:pPr>
    <w:rPr>
      <w:rFonts w:ascii="Times New Roman" w:eastAsia="Times New Roman" w:hAnsi="Times New Roman" w:cs="Times New Roman"/>
      <w:color w:val="000000"/>
      <w:kern w:val="28"/>
      <w:sz w:val="20"/>
      <w:szCs w:val="20"/>
      <w:lang w:val="en-CA" w:eastAsia="en-CA"/>
    </w:rPr>
  </w:style>
  <w:style w:type="paragraph" w:styleId="HTMLPreformatted">
    <w:name w:val="HTML Preformatted"/>
    <w:basedOn w:val="Normal"/>
    <w:link w:val="HTMLPreformattedChar"/>
    <w:uiPriority w:val="99"/>
    <w:unhideWhenUsed/>
    <w:rsid w:val="00FE2D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s-ES"/>
    </w:rPr>
  </w:style>
  <w:style w:type="character" w:customStyle="1" w:styleId="HTMLPreformattedChar">
    <w:name w:val="HTML Preformatted Char"/>
    <w:basedOn w:val="DefaultParagraphFont"/>
    <w:link w:val="HTMLPreformatted"/>
    <w:uiPriority w:val="99"/>
    <w:rsid w:val="00FE2DCD"/>
    <w:rPr>
      <w:rFonts w:ascii="Courier" w:hAnsi="Courier" w:cs="Courier"/>
      <w:sz w:val="20"/>
      <w:szCs w:val="20"/>
      <w:lang w:val="en-US" w:eastAsia="es-ES"/>
    </w:rPr>
  </w:style>
  <w:style w:type="paragraph" w:customStyle="1" w:styleId="p1">
    <w:name w:val="p1"/>
    <w:basedOn w:val="Normal"/>
    <w:rsid w:val="002E6D5E"/>
    <w:rPr>
      <w:rFonts w:ascii="Helvetica" w:hAnsi="Helvetica"/>
      <w:sz w:val="14"/>
      <w:szCs w:val="1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8896">
      <w:bodyDiv w:val="1"/>
      <w:marLeft w:val="0"/>
      <w:marRight w:val="0"/>
      <w:marTop w:val="0"/>
      <w:marBottom w:val="0"/>
      <w:divBdr>
        <w:top w:val="none" w:sz="0" w:space="0" w:color="auto"/>
        <w:left w:val="none" w:sz="0" w:space="0" w:color="auto"/>
        <w:bottom w:val="none" w:sz="0" w:space="0" w:color="auto"/>
        <w:right w:val="none" w:sz="0" w:space="0" w:color="auto"/>
      </w:divBdr>
    </w:div>
    <w:div w:id="102968150">
      <w:bodyDiv w:val="1"/>
      <w:marLeft w:val="0"/>
      <w:marRight w:val="0"/>
      <w:marTop w:val="0"/>
      <w:marBottom w:val="0"/>
      <w:divBdr>
        <w:top w:val="none" w:sz="0" w:space="0" w:color="auto"/>
        <w:left w:val="none" w:sz="0" w:space="0" w:color="auto"/>
        <w:bottom w:val="none" w:sz="0" w:space="0" w:color="auto"/>
        <w:right w:val="none" w:sz="0" w:space="0" w:color="auto"/>
      </w:divBdr>
    </w:div>
    <w:div w:id="120147811">
      <w:bodyDiv w:val="1"/>
      <w:marLeft w:val="0"/>
      <w:marRight w:val="0"/>
      <w:marTop w:val="0"/>
      <w:marBottom w:val="0"/>
      <w:divBdr>
        <w:top w:val="none" w:sz="0" w:space="0" w:color="auto"/>
        <w:left w:val="none" w:sz="0" w:space="0" w:color="auto"/>
        <w:bottom w:val="none" w:sz="0" w:space="0" w:color="auto"/>
        <w:right w:val="none" w:sz="0" w:space="0" w:color="auto"/>
      </w:divBdr>
    </w:div>
    <w:div w:id="154612180">
      <w:bodyDiv w:val="1"/>
      <w:marLeft w:val="0"/>
      <w:marRight w:val="0"/>
      <w:marTop w:val="0"/>
      <w:marBottom w:val="0"/>
      <w:divBdr>
        <w:top w:val="none" w:sz="0" w:space="0" w:color="auto"/>
        <w:left w:val="none" w:sz="0" w:space="0" w:color="auto"/>
        <w:bottom w:val="none" w:sz="0" w:space="0" w:color="auto"/>
        <w:right w:val="none" w:sz="0" w:space="0" w:color="auto"/>
      </w:divBdr>
    </w:div>
    <w:div w:id="262539666">
      <w:bodyDiv w:val="1"/>
      <w:marLeft w:val="0"/>
      <w:marRight w:val="0"/>
      <w:marTop w:val="0"/>
      <w:marBottom w:val="0"/>
      <w:divBdr>
        <w:top w:val="none" w:sz="0" w:space="0" w:color="auto"/>
        <w:left w:val="none" w:sz="0" w:space="0" w:color="auto"/>
        <w:bottom w:val="none" w:sz="0" w:space="0" w:color="auto"/>
        <w:right w:val="none" w:sz="0" w:space="0" w:color="auto"/>
      </w:divBdr>
    </w:div>
    <w:div w:id="356123502">
      <w:bodyDiv w:val="1"/>
      <w:marLeft w:val="0"/>
      <w:marRight w:val="0"/>
      <w:marTop w:val="0"/>
      <w:marBottom w:val="0"/>
      <w:divBdr>
        <w:top w:val="none" w:sz="0" w:space="0" w:color="auto"/>
        <w:left w:val="none" w:sz="0" w:space="0" w:color="auto"/>
        <w:bottom w:val="none" w:sz="0" w:space="0" w:color="auto"/>
        <w:right w:val="none" w:sz="0" w:space="0" w:color="auto"/>
      </w:divBdr>
    </w:div>
    <w:div w:id="400828623">
      <w:bodyDiv w:val="1"/>
      <w:marLeft w:val="0"/>
      <w:marRight w:val="0"/>
      <w:marTop w:val="0"/>
      <w:marBottom w:val="0"/>
      <w:divBdr>
        <w:top w:val="none" w:sz="0" w:space="0" w:color="auto"/>
        <w:left w:val="none" w:sz="0" w:space="0" w:color="auto"/>
        <w:bottom w:val="none" w:sz="0" w:space="0" w:color="auto"/>
        <w:right w:val="none" w:sz="0" w:space="0" w:color="auto"/>
      </w:divBdr>
    </w:div>
    <w:div w:id="430853009">
      <w:bodyDiv w:val="1"/>
      <w:marLeft w:val="0"/>
      <w:marRight w:val="0"/>
      <w:marTop w:val="0"/>
      <w:marBottom w:val="0"/>
      <w:divBdr>
        <w:top w:val="none" w:sz="0" w:space="0" w:color="auto"/>
        <w:left w:val="none" w:sz="0" w:space="0" w:color="auto"/>
        <w:bottom w:val="none" w:sz="0" w:space="0" w:color="auto"/>
        <w:right w:val="none" w:sz="0" w:space="0" w:color="auto"/>
      </w:divBdr>
    </w:div>
    <w:div w:id="447314015">
      <w:bodyDiv w:val="1"/>
      <w:marLeft w:val="0"/>
      <w:marRight w:val="0"/>
      <w:marTop w:val="0"/>
      <w:marBottom w:val="0"/>
      <w:divBdr>
        <w:top w:val="none" w:sz="0" w:space="0" w:color="auto"/>
        <w:left w:val="none" w:sz="0" w:space="0" w:color="auto"/>
        <w:bottom w:val="none" w:sz="0" w:space="0" w:color="auto"/>
        <w:right w:val="none" w:sz="0" w:space="0" w:color="auto"/>
      </w:divBdr>
    </w:div>
    <w:div w:id="503974775">
      <w:bodyDiv w:val="1"/>
      <w:marLeft w:val="0"/>
      <w:marRight w:val="0"/>
      <w:marTop w:val="0"/>
      <w:marBottom w:val="0"/>
      <w:divBdr>
        <w:top w:val="none" w:sz="0" w:space="0" w:color="auto"/>
        <w:left w:val="none" w:sz="0" w:space="0" w:color="auto"/>
        <w:bottom w:val="none" w:sz="0" w:space="0" w:color="auto"/>
        <w:right w:val="none" w:sz="0" w:space="0" w:color="auto"/>
      </w:divBdr>
    </w:div>
    <w:div w:id="588463269">
      <w:bodyDiv w:val="1"/>
      <w:marLeft w:val="0"/>
      <w:marRight w:val="0"/>
      <w:marTop w:val="0"/>
      <w:marBottom w:val="0"/>
      <w:divBdr>
        <w:top w:val="none" w:sz="0" w:space="0" w:color="auto"/>
        <w:left w:val="none" w:sz="0" w:space="0" w:color="auto"/>
        <w:bottom w:val="none" w:sz="0" w:space="0" w:color="auto"/>
        <w:right w:val="none" w:sz="0" w:space="0" w:color="auto"/>
      </w:divBdr>
    </w:div>
    <w:div w:id="699664474">
      <w:bodyDiv w:val="1"/>
      <w:marLeft w:val="0"/>
      <w:marRight w:val="0"/>
      <w:marTop w:val="0"/>
      <w:marBottom w:val="0"/>
      <w:divBdr>
        <w:top w:val="none" w:sz="0" w:space="0" w:color="auto"/>
        <w:left w:val="none" w:sz="0" w:space="0" w:color="auto"/>
        <w:bottom w:val="none" w:sz="0" w:space="0" w:color="auto"/>
        <w:right w:val="none" w:sz="0" w:space="0" w:color="auto"/>
      </w:divBdr>
    </w:div>
    <w:div w:id="719282689">
      <w:bodyDiv w:val="1"/>
      <w:marLeft w:val="0"/>
      <w:marRight w:val="0"/>
      <w:marTop w:val="0"/>
      <w:marBottom w:val="0"/>
      <w:divBdr>
        <w:top w:val="none" w:sz="0" w:space="0" w:color="auto"/>
        <w:left w:val="none" w:sz="0" w:space="0" w:color="auto"/>
        <w:bottom w:val="none" w:sz="0" w:space="0" w:color="auto"/>
        <w:right w:val="none" w:sz="0" w:space="0" w:color="auto"/>
      </w:divBdr>
    </w:div>
    <w:div w:id="720637967">
      <w:bodyDiv w:val="1"/>
      <w:marLeft w:val="0"/>
      <w:marRight w:val="0"/>
      <w:marTop w:val="0"/>
      <w:marBottom w:val="0"/>
      <w:divBdr>
        <w:top w:val="none" w:sz="0" w:space="0" w:color="auto"/>
        <w:left w:val="none" w:sz="0" w:space="0" w:color="auto"/>
        <w:bottom w:val="none" w:sz="0" w:space="0" w:color="auto"/>
        <w:right w:val="none" w:sz="0" w:space="0" w:color="auto"/>
      </w:divBdr>
    </w:div>
    <w:div w:id="774204213">
      <w:bodyDiv w:val="1"/>
      <w:marLeft w:val="0"/>
      <w:marRight w:val="0"/>
      <w:marTop w:val="0"/>
      <w:marBottom w:val="0"/>
      <w:divBdr>
        <w:top w:val="none" w:sz="0" w:space="0" w:color="auto"/>
        <w:left w:val="none" w:sz="0" w:space="0" w:color="auto"/>
        <w:bottom w:val="none" w:sz="0" w:space="0" w:color="auto"/>
        <w:right w:val="none" w:sz="0" w:space="0" w:color="auto"/>
      </w:divBdr>
    </w:div>
    <w:div w:id="818958945">
      <w:bodyDiv w:val="1"/>
      <w:marLeft w:val="0"/>
      <w:marRight w:val="0"/>
      <w:marTop w:val="0"/>
      <w:marBottom w:val="0"/>
      <w:divBdr>
        <w:top w:val="none" w:sz="0" w:space="0" w:color="auto"/>
        <w:left w:val="none" w:sz="0" w:space="0" w:color="auto"/>
        <w:bottom w:val="none" w:sz="0" w:space="0" w:color="auto"/>
        <w:right w:val="none" w:sz="0" w:space="0" w:color="auto"/>
      </w:divBdr>
    </w:div>
    <w:div w:id="873005376">
      <w:bodyDiv w:val="1"/>
      <w:marLeft w:val="0"/>
      <w:marRight w:val="0"/>
      <w:marTop w:val="0"/>
      <w:marBottom w:val="0"/>
      <w:divBdr>
        <w:top w:val="none" w:sz="0" w:space="0" w:color="auto"/>
        <w:left w:val="none" w:sz="0" w:space="0" w:color="auto"/>
        <w:bottom w:val="none" w:sz="0" w:space="0" w:color="auto"/>
        <w:right w:val="none" w:sz="0" w:space="0" w:color="auto"/>
      </w:divBdr>
    </w:div>
    <w:div w:id="933128923">
      <w:bodyDiv w:val="1"/>
      <w:marLeft w:val="0"/>
      <w:marRight w:val="0"/>
      <w:marTop w:val="0"/>
      <w:marBottom w:val="0"/>
      <w:divBdr>
        <w:top w:val="none" w:sz="0" w:space="0" w:color="auto"/>
        <w:left w:val="none" w:sz="0" w:space="0" w:color="auto"/>
        <w:bottom w:val="none" w:sz="0" w:space="0" w:color="auto"/>
        <w:right w:val="none" w:sz="0" w:space="0" w:color="auto"/>
      </w:divBdr>
    </w:div>
    <w:div w:id="950280666">
      <w:bodyDiv w:val="1"/>
      <w:marLeft w:val="0"/>
      <w:marRight w:val="0"/>
      <w:marTop w:val="0"/>
      <w:marBottom w:val="0"/>
      <w:divBdr>
        <w:top w:val="none" w:sz="0" w:space="0" w:color="auto"/>
        <w:left w:val="none" w:sz="0" w:space="0" w:color="auto"/>
        <w:bottom w:val="none" w:sz="0" w:space="0" w:color="auto"/>
        <w:right w:val="none" w:sz="0" w:space="0" w:color="auto"/>
      </w:divBdr>
    </w:div>
    <w:div w:id="975184432">
      <w:bodyDiv w:val="1"/>
      <w:marLeft w:val="0"/>
      <w:marRight w:val="0"/>
      <w:marTop w:val="0"/>
      <w:marBottom w:val="0"/>
      <w:divBdr>
        <w:top w:val="none" w:sz="0" w:space="0" w:color="auto"/>
        <w:left w:val="none" w:sz="0" w:space="0" w:color="auto"/>
        <w:bottom w:val="none" w:sz="0" w:space="0" w:color="auto"/>
        <w:right w:val="none" w:sz="0" w:space="0" w:color="auto"/>
      </w:divBdr>
    </w:div>
    <w:div w:id="1071463833">
      <w:bodyDiv w:val="1"/>
      <w:marLeft w:val="0"/>
      <w:marRight w:val="0"/>
      <w:marTop w:val="0"/>
      <w:marBottom w:val="0"/>
      <w:divBdr>
        <w:top w:val="none" w:sz="0" w:space="0" w:color="auto"/>
        <w:left w:val="none" w:sz="0" w:space="0" w:color="auto"/>
        <w:bottom w:val="none" w:sz="0" w:space="0" w:color="auto"/>
        <w:right w:val="none" w:sz="0" w:space="0" w:color="auto"/>
      </w:divBdr>
    </w:div>
    <w:div w:id="1104379719">
      <w:bodyDiv w:val="1"/>
      <w:marLeft w:val="0"/>
      <w:marRight w:val="0"/>
      <w:marTop w:val="0"/>
      <w:marBottom w:val="0"/>
      <w:divBdr>
        <w:top w:val="none" w:sz="0" w:space="0" w:color="auto"/>
        <w:left w:val="none" w:sz="0" w:space="0" w:color="auto"/>
        <w:bottom w:val="none" w:sz="0" w:space="0" w:color="auto"/>
        <w:right w:val="none" w:sz="0" w:space="0" w:color="auto"/>
      </w:divBdr>
    </w:div>
    <w:div w:id="1170020489">
      <w:bodyDiv w:val="1"/>
      <w:marLeft w:val="0"/>
      <w:marRight w:val="0"/>
      <w:marTop w:val="0"/>
      <w:marBottom w:val="0"/>
      <w:divBdr>
        <w:top w:val="none" w:sz="0" w:space="0" w:color="auto"/>
        <w:left w:val="none" w:sz="0" w:space="0" w:color="auto"/>
        <w:bottom w:val="none" w:sz="0" w:space="0" w:color="auto"/>
        <w:right w:val="none" w:sz="0" w:space="0" w:color="auto"/>
      </w:divBdr>
    </w:div>
    <w:div w:id="1175420920">
      <w:bodyDiv w:val="1"/>
      <w:marLeft w:val="0"/>
      <w:marRight w:val="0"/>
      <w:marTop w:val="0"/>
      <w:marBottom w:val="0"/>
      <w:divBdr>
        <w:top w:val="none" w:sz="0" w:space="0" w:color="auto"/>
        <w:left w:val="none" w:sz="0" w:space="0" w:color="auto"/>
        <w:bottom w:val="none" w:sz="0" w:space="0" w:color="auto"/>
        <w:right w:val="none" w:sz="0" w:space="0" w:color="auto"/>
      </w:divBdr>
    </w:div>
    <w:div w:id="1280602395">
      <w:bodyDiv w:val="1"/>
      <w:marLeft w:val="0"/>
      <w:marRight w:val="0"/>
      <w:marTop w:val="0"/>
      <w:marBottom w:val="0"/>
      <w:divBdr>
        <w:top w:val="none" w:sz="0" w:space="0" w:color="auto"/>
        <w:left w:val="none" w:sz="0" w:space="0" w:color="auto"/>
        <w:bottom w:val="none" w:sz="0" w:space="0" w:color="auto"/>
        <w:right w:val="none" w:sz="0" w:space="0" w:color="auto"/>
      </w:divBdr>
    </w:div>
    <w:div w:id="1453401869">
      <w:bodyDiv w:val="1"/>
      <w:marLeft w:val="0"/>
      <w:marRight w:val="0"/>
      <w:marTop w:val="0"/>
      <w:marBottom w:val="0"/>
      <w:divBdr>
        <w:top w:val="none" w:sz="0" w:space="0" w:color="auto"/>
        <w:left w:val="none" w:sz="0" w:space="0" w:color="auto"/>
        <w:bottom w:val="none" w:sz="0" w:space="0" w:color="auto"/>
        <w:right w:val="none" w:sz="0" w:space="0" w:color="auto"/>
      </w:divBdr>
    </w:div>
    <w:div w:id="1573541449">
      <w:bodyDiv w:val="1"/>
      <w:marLeft w:val="0"/>
      <w:marRight w:val="0"/>
      <w:marTop w:val="0"/>
      <w:marBottom w:val="0"/>
      <w:divBdr>
        <w:top w:val="none" w:sz="0" w:space="0" w:color="auto"/>
        <w:left w:val="none" w:sz="0" w:space="0" w:color="auto"/>
        <w:bottom w:val="none" w:sz="0" w:space="0" w:color="auto"/>
        <w:right w:val="none" w:sz="0" w:space="0" w:color="auto"/>
      </w:divBdr>
    </w:div>
    <w:div w:id="1664360335">
      <w:bodyDiv w:val="1"/>
      <w:marLeft w:val="0"/>
      <w:marRight w:val="0"/>
      <w:marTop w:val="0"/>
      <w:marBottom w:val="0"/>
      <w:divBdr>
        <w:top w:val="none" w:sz="0" w:space="0" w:color="auto"/>
        <w:left w:val="none" w:sz="0" w:space="0" w:color="auto"/>
        <w:bottom w:val="none" w:sz="0" w:space="0" w:color="auto"/>
        <w:right w:val="none" w:sz="0" w:space="0" w:color="auto"/>
      </w:divBdr>
    </w:div>
    <w:div w:id="1665663023">
      <w:bodyDiv w:val="1"/>
      <w:marLeft w:val="0"/>
      <w:marRight w:val="0"/>
      <w:marTop w:val="0"/>
      <w:marBottom w:val="0"/>
      <w:divBdr>
        <w:top w:val="none" w:sz="0" w:space="0" w:color="auto"/>
        <w:left w:val="none" w:sz="0" w:space="0" w:color="auto"/>
        <w:bottom w:val="none" w:sz="0" w:space="0" w:color="auto"/>
        <w:right w:val="none" w:sz="0" w:space="0" w:color="auto"/>
      </w:divBdr>
    </w:div>
    <w:div w:id="1675381951">
      <w:bodyDiv w:val="1"/>
      <w:marLeft w:val="0"/>
      <w:marRight w:val="0"/>
      <w:marTop w:val="0"/>
      <w:marBottom w:val="0"/>
      <w:divBdr>
        <w:top w:val="none" w:sz="0" w:space="0" w:color="auto"/>
        <w:left w:val="none" w:sz="0" w:space="0" w:color="auto"/>
        <w:bottom w:val="none" w:sz="0" w:space="0" w:color="auto"/>
        <w:right w:val="none" w:sz="0" w:space="0" w:color="auto"/>
      </w:divBdr>
    </w:div>
    <w:div w:id="1680742334">
      <w:bodyDiv w:val="1"/>
      <w:marLeft w:val="0"/>
      <w:marRight w:val="0"/>
      <w:marTop w:val="0"/>
      <w:marBottom w:val="0"/>
      <w:divBdr>
        <w:top w:val="none" w:sz="0" w:space="0" w:color="auto"/>
        <w:left w:val="none" w:sz="0" w:space="0" w:color="auto"/>
        <w:bottom w:val="none" w:sz="0" w:space="0" w:color="auto"/>
        <w:right w:val="none" w:sz="0" w:space="0" w:color="auto"/>
      </w:divBdr>
    </w:div>
    <w:div w:id="1800493268">
      <w:bodyDiv w:val="1"/>
      <w:marLeft w:val="0"/>
      <w:marRight w:val="0"/>
      <w:marTop w:val="0"/>
      <w:marBottom w:val="0"/>
      <w:divBdr>
        <w:top w:val="none" w:sz="0" w:space="0" w:color="auto"/>
        <w:left w:val="none" w:sz="0" w:space="0" w:color="auto"/>
        <w:bottom w:val="none" w:sz="0" w:space="0" w:color="auto"/>
        <w:right w:val="none" w:sz="0" w:space="0" w:color="auto"/>
      </w:divBdr>
    </w:div>
    <w:div w:id="1926835596">
      <w:bodyDiv w:val="1"/>
      <w:marLeft w:val="0"/>
      <w:marRight w:val="0"/>
      <w:marTop w:val="0"/>
      <w:marBottom w:val="0"/>
      <w:divBdr>
        <w:top w:val="none" w:sz="0" w:space="0" w:color="auto"/>
        <w:left w:val="none" w:sz="0" w:space="0" w:color="auto"/>
        <w:bottom w:val="none" w:sz="0" w:space="0" w:color="auto"/>
        <w:right w:val="none" w:sz="0" w:space="0" w:color="auto"/>
      </w:divBdr>
    </w:div>
    <w:div w:id="1998528752">
      <w:bodyDiv w:val="1"/>
      <w:marLeft w:val="0"/>
      <w:marRight w:val="0"/>
      <w:marTop w:val="0"/>
      <w:marBottom w:val="0"/>
      <w:divBdr>
        <w:top w:val="none" w:sz="0" w:space="0" w:color="auto"/>
        <w:left w:val="none" w:sz="0" w:space="0" w:color="auto"/>
        <w:bottom w:val="none" w:sz="0" w:space="0" w:color="auto"/>
        <w:right w:val="none" w:sz="0" w:space="0" w:color="auto"/>
      </w:divBdr>
    </w:div>
    <w:div w:id="203187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handbook.cochran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ng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nfo@ilsieurope.b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ilsi.e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bwMode="auto">
        <a:noFill/>
        <a:ln w="9525">
          <a:solidFill>
            <a:srgbClr val="000000"/>
          </a:solidFill>
          <a:prstDash val="sysDash"/>
          <a:round/>
          <a:headEnd/>
          <a:tailEnd type="triangle" w="med" len="med"/>
        </a:ln>
        <a:effectLst/>
        <a:extLst>
          <a:ext uri="{909E8E84-426E-40dd-AFC4-6F175D3DCCD1}">
            <a14:hiddenFill xmlns="" xmlns:a14="http://schemas.microsoft.com/office/drawing/2010/main">
              <a:noFill/>
            </a14:hiddenFill>
          </a:ext>
          <a:ext uri="{AF507438-7753-43e0-B8FC-AC1667EBCBE1}">
            <a14:hiddenEffects xmlns="" xmlns:a14="http://schemas.microsoft.com/office/drawing/2010/main">
              <a:effectLst>
                <a:outerShdw dist="35921" dir="2700000" algn="ctr" rotWithShape="0">
                  <a:srgbClr val="CCCCCC"/>
                </a:outerShdw>
              </a:effectLst>
            </a14:hiddenEffects>
          </a:ext>
        </a:extLst>
      </a:spPr>
      <a:bodyPr/>
      <a:lst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8F8CE8-4E0C-4359-A931-6A5B0EFEF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0</Pages>
  <Words>19318</Words>
  <Characters>156478</Characters>
  <Application>Microsoft Office Word</Application>
  <DocSecurity>0</DocSecurity>
  <Lines>130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Yamamoto</dc:creator>
  <cp:keywords/>
  <dc:description/>
  <cp:lastModifiedBy>Kimmo Niukko</cp:lastModifiedBy>
  <cp:revision>2</cp:revision>
  <cp:lastPrinted>2018-01-08T11:24:00Z</cp:lastPrinted>
  <dcterms:created xsi:type="dcterms:W3CDTF">2018-08-07T07:30:00Z</dcterms:created>
  <dcterms:modified xsi:type="dcterms:W3CDTF">2018-08-0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686112714</vt:i4>
  </property>
  <property fmtid="{D5CDD505-2E9C-101B-9397-08002B2CF9AE}" pid="3" name="_NewReviewCycle">
    <vt:lpwstr/>
  </property>
  <property fmtid="{D5CDD505-2E9C-101B-9397-08002B2CF9AE}" pid="4" name="_EmailSubject">
    <vt:lpwstr>ILSI Europe - GDM and Diet paper - Paper published</vt:lpwstr>
  </property>
  <property fmtid="{D5CDD505-2E9C-101B-9397-08002B2CF9AE}" pid="5" name="_AuthorEmail">
    <vt:lpwstr>Helen.Murphy@uea.ac.uk</vt:lpwstr>
  </property>
  <property fmtid="{D5CDD505-2E9C-101B-9397-08002B2CF9AE}" pid="6" name="_AuthorEmailDisplayName">
    <vt:lpwstr>Helen Murphy (MED - Staff)</vt:lpwstr>
  </property>
  <property fmtid="{D5CDD505-2E9C-101B-9397-08002B2CF9AE}" pid="7" name="_PreviousAdHocReviewCycleID">
    <vt:i4>-856599159</vt:i4>
  </property>
  <property fmtid="{D5CDD505-2E9C-101B-9397-08002B2CF9AE}" pid="8" name="_ReviewingToolsShownOnce">
    <vt:lpwstr/>
  </property>
</Properties>
</file>